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BAD4AA" w14:textId="77777777" w:rsidR="00A71711" w:rsidRDefault="00A71711" w:rsidP="002562A8">
      <w:pPr>
        <w:autoSpaceDE w:val="0"/>
        <w:autoSpaceDN w:val="0"/>
        <w:adjustRightInd w:val="0"/>
        <w:spacing w:after="0" w:line="240" w:lineRule="auto"/>
        <w:rPr>
          <w:rFonts w:ascii="Arial" w:hAnsi="Arial" w:cs="Arial"/>
          <w:sz w:val="24"/>
          <w:szCs w:val="24"/>
        </w:rPr>
      </w:pPr>
    </w:p>
    <w:p w14:paraId="377D56C6" w14:textId="77777777" w:rsidR="00A71711" w:rsidRDefault="00A71711" w:rsidP="002562A8">
      <w:pPr>
        <w:autoSpaceDE w:val="0"/>
        <w:autoSpaceDN w:val="0"/>
        <w:adjustRightInd w:val="0"/>
        <w:spacing w:after="0" w:line="240" w:lineRule="auto"/>
        <w:rPr>
          <w:rFonts w:ascii="Arial" w:hAnsi="Arial" w:cs="Arial"/>
          <w:sz w:val="24"/>
          <w:szCs w:val="24"/>
        </w:rPr>
      </w:pPr>
    </w:p>
    <w:p w14:paraId="5E76BBAD" w14:textId="28C3DC2F" w:rsidR="00A71711" w:rsidRPr="00A71711" w:rsidRDefault="005D4D18" w:rsidP="002562A8">
      <w:pPr>
        <w:autoSpaceDE w:val="0"/>
        <w:autoSpaceDN w:val="0"/>
        <w:adjustRightInd w:val="0"/>
        <w:spacing w:after="0" w:line="240" w:lineRule="auto"/>
        <w:rPr>
          <w:rFonts w:ascii="Arial" w:hAnsi="Arial" w:cs="Arial"/>
          <w:b/>
          <w:sz w:val="24"/>
          <w:szCs w:val="24"/>
        </w:rPr>
      </w:pPr>
      <w:r>
        <w:rPr>
          <w:rFonts w:ascii="Arial" w:hAnsi="Arial" w:cs="Arial"/>
          <w:b/>
          <w:sz w:val="24"/>
          <w:szCs w:val="24"/>
        </w:rPr>
        <w:t>TAXONOMY OF SECURITY</w:t>
      </w:r>
      <w:r w:rsidR="00805F6A">
        <w:rPr>
          <w:rFonts w:ascii="Arial" w:hAnsi="Arial" w:cs="Arial"/>
          <w:b/>
          <w:sz w:val="24"/>
          <w:szCs w:val="24"/>
        </w:rPr>
        <w:t>ss</w:t>
      </w:r>
      <w:r>
        <w:rPr>
          <w:rFonts w:ascii="Arial" w:hAnsi="Arial" w:cs="Arial"/>
          <w:b/>
          <w:sz w:val="24"/>
          <w:szCs w:val="24"/>
        </w:rPr>
        <w:t xml:space="preserve"> AND PRIVACY ISSUES IN SERVERLESS COMPUTING</w:t>
      </w:r>
      <w:r w:rsidR="00A71711" w:rsidRPr="00A71711">
        <w:rPr>
          <w:rFonts w:ascii="Arial" w:hAnsi="Arial" w:cs="Arial"/>
          <w:b/>
          <w:sz w:val="24"/>
          <w:szCs w:val="24"/>
        </w:rPr>
        <w:t xml:space="preserve"> </w:t>
      </w:r>
    </w:p>
    <w:p w14:paraId="0C0ABC35" w14:textId="77777777" w:rsidR="00A71711" w:rsidRPr="00A71711" w:rsidRDefault="00A71711" w:rsidP="002562A8">
      <w:pPr>
        <w:autoSpaceDE w:val="0"/>
        <w:autoSpaceDN w:val="0"/>
        <w:adjustRightInd w:val="0"/>
        <w:spacing w:after="0" w:line="240" w:lineRule="auto"/>
        <w:rPr>
          <w:rFonts w:ascii="Arial" w:hAnsi="Arial" w:cs="Arial"/>
          <w:b/>
          <w:sz w:val="24"/>
          <w:szCs w:val="24"/>
        </w:rPr>
      </w:pPr>
    </w:p>
    <w:p w14:paraId="2A9E208D"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0F5389AE" w14:textId="77777777" w:rsidR="00897E28" w:rsidRDefault="00897E28" w:rsidP="002562A8">
      <w:pPr>
        <w:autoSpaceDE w:val="0"/>
        <w:autoSpaceDN w:val="0"/>
        <w:adjustRightInd w:val="0"/>
        <w:spacing w:after="0" w:line="240" w:lineRule="auto"/>
        <w:rPr>
          <w:rFonts w:ascii="Arial" w:hAnsi="Arial" w:cs="Arial"/>
          <w:sz w:val="24"/>
          <w:szCs w:val="24"/>
        </w:rPr>
      </w:pPr>
    </w:p>
    <w:p w14:paraId="793A75F0" w14:textId="77777777" w:rsidR="005D4D18" w:rsidRPr="00B8629D" w:rsidRDefault="005D4D18"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by</w:t>
      </w:r>
    </w:p>
    <w:p w14:paraId="52CB6967" w14:textId="77777777" w:rsidR="005D4D18" w:rsidRPr="00B8629D" w:rsidRDefault="005D4D18" w:rsidP="002562A8">
      <w:pPr>
        <w:autoSpaceDE w:val="0"/>
        <w:autoSpaceDN w:val="0"/>
        <w:adjustRightInd w:val="0"/>
        <w:spacing w:after="0" w:line="240" w:lineRule="auto"/>
        <w:rPr>
          <w:rFonts w:ascii="Arial" w:hAnsi="Arial" w:cs="Arial"/>
          <w:sz w:val="24"/>
          <w:szCs w:val="24"/>
        </w:rPr>
      </w:pPr>
    </w:p>
    <w:p w14:paraId="60977FF0" w14:textId="77777777" w:rsidR="005D4D18" w:rsidRDefault="005D4D18"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Vasanta Swarna Ratnam Pusuluri</w:t>
      </w:r>
    </w:p>
    <w:p w14:paraId="2F140D21" w14:textId="77777777" w:rsidR="005D4D18" w:rsidRPr="00B8629D" w:rsidRDefault="005D4D18" w:rsidP="002562A8">
      <w:pPr>
        <w:autoSpaceDE w:val="0"/>
        <w:autoSpaceDN w:val="0"/>
        <w:adjustRightInd w:val="0"/>
        <w:spacing w:after="0" w:line="240" w:lineRule="auto"/>
        <w:rPr>
          <w:rFonts w:ascii="Arial" w:hAnsi="Arial" w:cs="Arial"/>
          <w:sz w:val="24"/>
          <w:szCs w:val="24"/>
        </w:rPr>
      </w:pPr>
    </w:p>
    <w:p w14:paraId="2F4876E4" w14:textId="77777777" w:rsidR="005D4D18" w:rsidRDefault="005D4D18"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Master’s in information assurance</w:t>
      </w:r>
      <w:r w:rsidRPr="00B8629D">
        <w:rPr>
          <w:rFonts w:ascii="Arial" w:hAnsi="Arial" w:cs="Arial"/>
          <w:sz w:val="24"/>
          <w:szCs w:val="24"/>
        </w:rPr>
        <w:t xml:space="preserve">, </w:t>
      </w:r>
      <w:r>
        <w:rPr>
          <w:rFonts w:ascii="Arial" w:hAnsi="Arial" w:cs="Arial"/>
          <w:sz w:val="24"/>
          <w:szCs w:val="24"/>
        </w:rPr>
        <w:t>St. Cloud State University</w:t>
      </w:r>
      <w:r w:rsidRPr="00B8629D">
        <w:rPr>
          <w:rFonts w:ascii="Arial" w:hAnsi="Arial" w:cs="Arial"/>
          <w:sz w:val="24"/>
          <w:szCs w:val="24"/>
        </w:rPr>
        <w:t xml:space="preserve">, </w:t>
      </w:r>
      <w:r>
        <w:rPr>
          <w:rFonts w:ascii="Arial" w:hAnsi="Arial" w:cs="Arial"/>
          <w:sz w:val="24"/>
          <w:szCs w:val="24"/>
        </w:rPr>
        <w:t>St. Cloud</w:t>
      </w:r>
      <w:r w:rsidRPr="00B8629D">
        <w:rPr>
          <w:rFonts w:ascii="Arial" w:hAnsi="Arial" w:cs="Arial"/>
          <w:sz w:val="24"/>
          <w:szCs w:val="24"/>
        </w:rPr>
        <w:t xml:space="preserve">, </w:t>
      </w:r>
      <w:r>
        <w:rPr>
          <w:rFonts w:ascii="Arial" w:hAnsi="Arial" w:cs="Arial"/>
          <w:sz w:val="24"/>
          <w:szCs w:val="24"/>
        </w:rPr>
        <w:t>2021</w:t>
      </w:r>
      <w:r w:rsidRPr="00B8629D">
        <w:rPr>
          <w:rFonts w:ascii="Arial" w:hAnsi="Arial" w:cs="Arial"/>
          <w:sz w:val="24"/>
          <w:szCs w:val="24"/>
        </w:rPr>
        <w:t xml:space="preserve"> </w:t>
      </w:r>
    </w:p>
    <w:p w14:paraId="0A05E2BF" w14:textId="77777777" w:rsidR="005D4D18" w:rsidRDefault="005D4D18" w:rsidP="002562A8">
      <w:pPr>
        <w:autoSpaceDE w:val="0"/>
        <w:autoSpaceDN w:val="0"/>
        <w:adjustRightInd w:val="0"/>
        <w:spacing w:after="0" w:line="240" w:lineRule="auto"/>
        <w:rPr>
          <w:rFonts w:ascii="Arial" w:hAnsi="Arial" w:cs="Arial"/>
          <w:sz w:val="24"/>
          <w:szCs w:val="24"/>
        </w:rPr>
      </w:pPr>
    </w:p>
    <w:p w14:paraId="1ED86BAA" w14:textId="371E6C18" w:rsidR="005D4D18" w:rsidRPr="00B8629D" w:rsidRDefault="00684F68"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9</w:t>
      </w:r>
      <w:r w:rsidR="005D4D18">
        <w:rPr>
          <w:rFonts w:ascii="Arial" w:hAnsi="Arial" w:cs="Arial"/>
          <w:sz w:val="24"/>
          <w:szCs w:val="24"/>
        </w:rPr>
        <w:t>/</w:t>
      </w:r>
      <w:r>
        <w:rPr>
          <w:rFonts w:ascii="Arial" w:hAnsi="Arial" w:cs="Arial"/>
          <w:sz w:val="24"/>
          <w:szCs w:val="24"/>
        </w:rPr>
        <w:t>7</w:t>
      </w:r>
      <w:r w:rsidR="005D4D18">
        <w:rPr>
          <w:rFonts w:ascii="Arial" w:hAnsi="Arial" w:cs="Arial"/>
          <w:sz w:val="24"/>
          <w:szCs w:val="24"/>
        </w:rPr>
        <w:t>/2021</w:t>
      </w:r>
    </w:p>
    <w:p w14:paraId="4BD5A086"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5D7C08F9"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7A711F8E"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60D48864"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54813D44"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7D184AD7"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27FC24F3" w14:textId="77777777" w:rsidR="006D6D1B"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A </w:t>
      </w:r>
      <w:r w:rsidR="004F3CF9">
        <w:rPr>
          <w:rFonts w:ascii="Arial" w:hAnsi="Arial" w:cs="Arial"/>
          <w:sz w:val="24"/>
          <w:szCs w:val="24"/>
        </w:rPr>
        <w:t>[</w:t>
      </w:r>
      <w:r w:rsidR="006D6D1B">
        <w:rPr>
          <w:rFonts w:ascii="Arial" w:hAnsi="Arial" w:cs="Arial"/>
          <w:sz w:val="24"/>
          <w:szCs w:val="24"/>
        </w:rPr>
        <w:t>Thesis/Starred Paper</w:t>
      </w:r>
      <w:r w:rsidR="004F3CF9">
        <w:rPr>
          <w:rFonts w:ascii="Arial" w:hAnsi="Arial" w:cs="Arial"/>
          <w:sz w:val="24"/>
          <w:szCs w:val="24"/>
        </w:rPr>
        <w:t>]</w:t>
      </w:r>
    </w:p>
    <w:p w14:paraId="0F224816" w14:textId="77777777" w:rsidR="00E81A17" w:rsidRPr="00B8629D"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Submitted to the Graduate Faculty</w:t>
      </w:r>
      <w:r w:rsidR="00A71711">
        <w:rPr>
          <w:rFonts w:ascii="Arial" w:hAnsi="Arial" w:cs="Arial"/>
          <w:sz w:val="24"/>
          <w:szCs w:val="24"/>
        </w:rPr>
        <w:t xml:space="preserve"> </w:t>
      </w:r>
      <w:r w:rsidRPr="00B8629D">
        <w:rPr>
          <w:rFonts w:ascii="Arial" w:hAnsi="Arial" w:cs="Arial"/>
          <w:sz w:val="24"/>
          <w:szCs w:val="24"/>
        </w:rPr>
        <w:t>of</w:t>
      </w:r>
    </w:p>
    <w:p w14:paraId="3134243F" w14:textId="77777777" w:rsidR="00E81A17" w:rsidRPr="00B8629D"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St. Cloud State University</w:t>
      </w:r>
    </w:p>
    <w:p w14:paraId="385F5DD4" w14:textId="77777777" w:rsidR="00E81A17" w:rsidRPr="00B8629D"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in Partial Fulfillment of the Requirements</w:t>
      </w:r>
    </w:p>
    <w:p w14:paraId="3D9F58CB" w14:textId="77777777" w:rsidR="00E81A17" w:rsidRPr="00B8629D"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for the Degree</w:t>
      </w:r>
    </w:p>
    <w:p w14:paraId="251E483A" w14:textId="77777777" w:rsidR="00A71711" w:rsidRDefault="00E81A1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Master of </w:t>
      </w:r>
      <w:r w:rsidR="00A71711">
        <w:rPr>
          <w:rFonts w:ascii="Arial" w:hAnsi="Arial" w:cs="Arial"/>
          <w:sz w:val="24"/>
          <w:szCs w:val="24"/>
        </w:rPr>
        <w:t>Science in</w:t>
      </w:r>
    </w:p>
    <w:p w14:paraId="15C5A2CD" w14:textId="77777777" w:rsidR="00E81A17" w:rsidRPr="00B8629D" w:rsidRDefault="00C8719D" w:rsidP="002562A8">
      <w:pPr>
        <w:autoSpaceDE w:val="0"/>
        <w:autoSpaceDN w:val="0"/>
        <w:adjustRightInd w:val="0"/>
        <w:spacing w:after="0" w:line="480" w:lineRule="auto"/>
        <w:rPr>
          <w:rFonts w:ascii="Arial" w:hAnsi="Arial" w:cs="Arial"/>
          <w:sz w:val="24"/>
          <w:szCs w:val="24"/>
        </w:rPr>
      </w:pPr>
      <w:r>
        <w:rPr>
          <w:rFonts w:ascii="Arial" w:hAnsi="Arial" w:cs="Arial"/>
          <w:sz w:val="24"/>
          <w:szCs w:val="24"/>
        </w:rPr>
        <w:t>Information Assurance</w:t>
      </w:r>
    </w:p>
    <w:p w14:paraId="5A03621F" w14:textId="77777777" w:rsidR="00E81A17" w:rsidRPr="00B8629D" w:rsidRDefault="00E81A17" w:rsidP="002562A8">
      <w:pPr>
        <w:autoSpaceDE w:val="0"/>
        <w:autoSpaceDN w:val="0"/>
        <w:adjustRightInd w:val="0"/>
        <w:spacing w:after="0" w:line="480" w:lineRule="auto"/>
        <w:rPr>
          <w:rFonts w:ascii="Arial" w:hAnsi="Arial" w:cs="Arial"/>
          <w:sz w:val="24"/>
          <w:szCs w:val="24"/>
        </w:rPr>
      </w:pPr>
    </w:p>
    <w:p w14:paraId="4ED81C52" w14:textId="77777777" w:rsidR="00E81A17" w:rsidRPr="00B8629D" w:rsidRDefault="00E81A17" w:rsidP="002562A8">
      <w:pPr>
        <w:autoSpaceDE w:val="0"/>
        <w:autoSpaceDN w:val="0"/>
        <w:adjustRightInd w:val="0"/>
        <w:spacing w:after="0" w:line="480" w:lineRule="auto"/>
        <w:rPr>
          <w:rFonts w:ascii="Arial" w:hAnsi="Arial" w:cs="Arial"/>
          <w:sz w:val="24"/>
          <w:szCs w:val="24"/>
        </w:rPr>
      </w:pPr>
    </w:p>
    <w:p w14:paraId="53C3668E" w14:textId="77777777" w:rsidR="00E81A17" w:rsidRPr="00B8629D" w:rsidRDefault="00A71711"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 </w:t>
      </w:r>
      <w:r w:rsidR="00E81A17" w:rsidRPr="00B8629D">
        <w:rPr>
          <w:rFonts w:ascii="Arial" w:hAnsi="Arial" w:cs="Arial"/>
          <w:sz w:val="24"/>
          <w:szCs w:val="24"/>
        </w:rPr>
        <w:t>[Month, year of completion]</w:t>
      </w:r>
    </w:p>
    <w:p w14:paraId="0A423D97" w14:textId="77777777" w:rsidR="00E81A17" w:rsidRDefault="00E81A17" w:rsidP="002562A8">
      <w:pPr>
        <w:autoSpaceDE w:val="0"/>
        <w:autoSpaceDN w:val="0"/>
        <w:adjustRightInd w:val="0"/>
        <w:spacing w:after="0" w:line="240" w:lineRule="auto"/>
        <w:rPr>
          <w:rFonts w:ascii="Arial" w:hAnsi="Arial" w:cs="Arial"/>
          <w:sz w:val="24"/>
          <w:szCs w:val="24"/>
        </w:rPr>
      </w:pPr>
    </w:p>
    <w:p w14:paraId="2A4181D4" w14:textId="77777777" w:rsidR="00A71711" w:rsidRDefault="00A71711" w:rsidP="002562A8">
      <w:pPr>
        <w:autoSpaceDE w:val="0"/>
        <w:autoSpaceDN w:val="0"/>
        <w:adjustRightInd w:val="0"/>
        <w:spacing w:after="0" w:line="240" w:lineRule="auto"/>
        <w:rPr>
          <w:rFonts w:ascii="Arial" w:hAnsi="Arial" w:cs="Arial"/>
          <w:sz w:val="24"/>
          <w:szCs w:val="24"/>
        </w:rPr>
      </w:pPr>
    </w:p>
    <w:p w14:paraId="2E1E6FCB" w14:textId="77777777" w:rsidR="00A71711" w:rsidRDefault="00A71711" w:rsidP="002562A8">
      <w:pPr>
        <w:autoSpaceDE w:val="0"/>
        <w:autoSpaceDN w:val="0"/>
        <w:adjustRightInd w:val="0"/>
        <w:spacing w:after="0" w:line="240" w:lineRule="auto"/>
        <w:rPr>
          <w:rFonts w:ascii="Arial" w:hAnsi="Arial" w:cs="Arial"/>
          <w:sz w:val="24"/>
          <w:szCs w:val="24"/>
        </w:rPr>
      </w:pPr>
    </w:p>
    <w:p w14:paraId="60B3870D" w14:textId="77777777" w:rsidR="00A71711" w:rsidRDefault="00A71711" w:rsidP="002562A8">
      <w:pPr>
        <w:autoSpaceDE w:val="0"/>
        <w:autoSpaceDN w:val="0"/>
        <w:adjustRightInd w:val="0"/>
        <w:spacing w:after="0" w:line="240" w:lineRule="auto"/>
        <w:rPr>
          <w:rFonts w:ascii="Arial" w:hAnsi="Arial" w:cs="Arial"/>
          <w:sz w:val="24"/>
          <w:szCs w:val="24"/>
        </w:rPr>
      </w:pPr>
    </w:p>
    <w:p w14:paraId="3C665C93" w14:textId="77777777" w:rsidR="00231C5B" w:rsidRDefault="00231C5B"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Abu Hussein, Abdullah</w:t>
      </w:r>
    </w:p>
    <w:p w14:paraId="3DFA459A" w14:textId="77777777" w:rsidR="00231C5B" w:rsidRDefault="00231C5B"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Lynn Collen</w:t>
      </w:r>
    </w:p>
    <w:p w14:paraId="454CF964" w14:textId="42491BEB" w:rsidR="00231C5B" w:rsidRDefault="00231C5B"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lastRenderedPageBreak/>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Akalanka Mailewa</w:t>
      </w:r>
    </w:p>
    <w:p w14:paraId="09C0ECA7" w14:textId="2E19CE51" w:rsidR="00E76757" w:rsidRDefault="00E76757" w:rsidP="002562A8">
      <w:pPr>
        <w:autoSpaceDE w:val="0"/>
        <w:autoSpaceDN w:val="0"/>
        <w:adjustRightInd w:val="0"/>
        <w:spacing w:after="0" w:line="240" w:lineRule="auto"/>
        <w:rPr>
          <w:rFonts w:ascii="Arial" w:hAnsi="Arial" w:cs="Arial"/>
          <w:sz w:val="24"/>
          <w:szCs w:val="24"/>
        </w:rPr>
      </w:pPr>
    </w:p>
    <w:p w14:paraId="2F0CBC0A" w14:textId="77777777" w:rsidR="00E76757" w:rsidRPr="00B8629D" w:rsidRDefault="00E76757" w:rsidP="002562A8">
      <w:pPr>
        <w:autoSpaceDE w:val="0"/>
        <w:autoSpaceDN w:val="0"/>
        <w:adjustRightInd w:val="0"/>
        <w:spacing w:after="0" w:line="240" w:lineRule="auto"/>
        <w:rPr>
          <w:rFonts w:ascii="Arial" w:hAnsi="Arial" w:cs="Arial"/>
          <w:sz w:val="24"/>
          <w:szCs w:val="24"/>
        </w:rPr>
      </w:pPr>
    </w:p>
    <w:p w14:paraId="662937C3" w14:textId="77777777" w:rsidR="00A71711" w:rsidRPr="00B8629D" w:rsidRDefault="00A71711" w:rsidP="002562A8">
      <w:pPr>
        <w:autoSpaceDE w:val="0"/>
        <w:autoSpaceDN w:val="0"/>
        <w:adjustRightInd w:val="0"/>
        <w:spacing w:after="0" w:line="240" w:lineRule="auto"/>
        <w:rPr>
          <w:rFonts w:ascii="Arial" w:hAnsi="Arial" w:cs="Arial"/>
          <w:sz w:val="24"/>
          <w:szCs w:val="24"/>
        </w:rPr>
      </w:pPr>
    </w:p>
    <w:p w14:paraId="564D2AC0" w14:textId="77777777" w:rsidR="00A71711" w:rsidRPr="00A71711" w:rsidRDefault="00A71711" w:rsidP="002562A8">
      <w:pPr>
        <w:autoSpaceDE w:val="0"/>
        <w:autoSpaceDN w:val="0"/>
        <w:adjustRightInd w:val="0"/>
        <w:spacing w:after="0" w:line="480" w:lineRule="auto"/>
        <w:rPr>
          <w:rFonts w:ascii="Arial" w:hAnsi="Arial" w:cs="Arial"/>
          <w:b/>
          <w:sz w:val="24"/>
          <w:szCs w:val="24"/>
        </w:rPr>
      </w:pPr>
      <w:r w:rsidRPr="00A71711">
        <w:rPr>
          <w:rFonts w:ascii="Arial" w:hAnsi="Arial" w:cs="Arial"/>
          <w:b/>
          <w:sz w:val="24"/>
          <w:szCs w:val="24"/>
        </w:rPr>
        <w:t>Abstract</w:t>
      </w:r>
    </w:p>
    <w:p w14:paraId="5D4B00C2" w14:textId="77777777" w:rsidR="007B2352" w:rsidRDefault="007B2352" w:rsidP="002562A8">
      <w:pPr>
        <w:autoSpaceDE w:val="0"/>
        <w:autoSpaceDN w:val="0"/>
        <w:adjustRightInd w:val="0"/>
        <w:spacing w:after="0" w:line="480" w:lineRule="auto"/>
        <w:rPr>
          <w:rFonts w:ascii="Arial" w:hAnsi="Arial" w:cs="Arial"/>
          <w:sz w:val="24"/>
          <w:szCs w:val="24"/>
        </w:rPr>
      </w:pPr>
      <w:r w:rsidRPr="00E9186C">
        <w:rPr>
          <w:rFonts w:ascii="Arial" w:hAnsi="Arial" w:cs="Arial"/>
          <w:sz w:val="24"/>
          <w:szCs w:val="24"/>
        </w:rPr>
        <w:t>The advent of cloud computing has led to a new era of computer usage.</w:t>
      </w:r>
      <w:r>
        <w:rPr>
          <w:rFonts w:ascii="Arial" w:hAnsi="Arial" w:cs="Arial"/>
          <w:sz w:val="24"/>
          <w:szCs w:val="24"/>
        </w:rPr>
        <w:t xml:space="preserve"> N</w:t>
      </w:r>
      <w:r w:rsidRPr="00E9186C">
        <w:rPr>
          <w:rFonts w:ascii="Arial" w:hAnsi="Arial" w:cs="Arial"/>
          <w:sz w:val="24"/>
          <w:szCs w:val="24"/>
        </w:rPr>
        <w:t>etworking, and physical security are some of the IT infrastructure concerns that IT administrators around the world had to worry about for their individual environments. Cloud computing took away that burden and redefined the meaning of IT administrators. Serverless computing as it relates to secure software development is creating the same kind of change. Developers can quickly spin up a secure development environment in a matter of minutes without having to worry about any of the underlying infrastructure setups. In the paper, we will look at the merits and demerits of serverless computing, what is drawing the demand for serverless computing among developers, the security and privacy issues of serverless technology, and detail the parameters to consider when setting up and using a secure development environment based on serverless computing.</w:t>
      </w:r>
    </w:p>
    <w:p w14:paraId="38F83E12" w14:textId="77777777" w:rsidR="00E81A17" w:rsidRPr="00B8629D" w:rsidRDefault="00E81A17" w:rsidP="002562A8">
      <w:pPr>
        <w:autoSpaceDE w:val="0"/>
        <w:autoSpaceDN w:val="0"/>
        <w:adjustRightInd w:val="0"/>
        <w:spacing w:after="0" w:line="240" w:lineRule="auto"/>
        <w:rPr>
          <w:rFonts w:ascii="Arial" w:hAnsi="Arial" w:cs="Arial"/>
          <w:sz w:val="24"/>
          <w:szCs w:val="24"/>
        </w:rPr>
      </w:pPr>
    </w:p>
    <w:p w14:paraId="2671FEAD" w14:textId="77777777" w:rsidR="00A71711" w:rsidRDefault="00A71711" w:rsidP="002562A8">
      <w:pPr>
        <w:rPr>
          <w:rFonts w:ascii="Arial" w:hAnsi="Arial" w:cs="Arial"/>
        </w:rPr>
      </w:pPr>
      <w:r>
        <w:rPr>
          <w:rFonts w:ascii="Arial" w:hAnsi="Arial" w:cs="Arial"/>
        </w:rPr>
        <w:br w:type="page"/>
      </w:r>
    </w:p>
    <w:p w14:paraId="7E43E6EB" w14:textId="77777777" w:rsidR="001E50D2" w:rsidRPr="00A71711" w:rsidRDefault="00A71711" w:rsidP="002562A8">
      <w:pPr>
        <w:spacing w:line="360" w:lineRule="auto"/>
        <w:rPr>
          <w:rFonts w:ascii="Arial" w:hAnsi="Arial" w:cs="Arial"/>
          <w:b/>
        </w:rPr>
      </w:pPr>
      <w:r w:rsidRPr="00A71711">
        <w:rPr>
          <w:rFonts w:ascii="Arial" w:hAnsi="Arial" w:cs="Arial"/>
          <w:b/>
        </w:rPr>
        <w:lastRenderedPageBreak/>
        <w:t>Acknowledgements</w:t>
      </w:r>
    </w:p>
    <w:p w14:paraId="0DFECECB" w14:textId="77777777" w:rsidR="001E50D2" w:rsidRDefault="001E50D2" w:rsidP="002562A8">
      <w:pPr>
        <w:autoSpaceDE w:val="0"/>
        <w:autoSpaceDN w:val="0"/>
        <w:adjustRightInd w:val="0"/>
        <w:spacing w:after="0" w:line="480" w:lineRule="auto"/>
        <w:rPr>
          <w:rFonts w:ascii="Arial" w:hAnsi="Arial" w:cs="Arial"/>
          <w:sz w:val="24"/>
          <w:szCs w:val="24"/>
        </w:rPr>
      </w:pPr>
      <w:r>
        <w:rPr>
          <w:rFonts w:ascii="Arial" w:hAnsi="Arial" w:cs="Arial"/>
          <w:sz w:val="24"/>
          <w:szCs w:val="24"/>
        </w:rPr>
        <w:tab/>
        <w:t xml:space="preserve">This section is optional. </w:t>
      </w:r>
      <w:r w:rsidR="00D51F8E">
        <w:rPr>
          <w:rFonts w:ascii="Arial" w:hAnsi="Arial" w:cs="Arial"/>
          <w:sz w:val="24"/>
          <w:szCs w:val="24"/>
        </w:rPr>
        <w:t xml:space="preserve">You may opt to acknowledge those who helped you on this </w:t>
      </w:r>
      <w:r w:rsidR="00B7121E">
        <w:rPr>
          <w:rFonts w:ascii="Arial" w:hAnsi="Arial" w:cs="Arial"/>
          <w:sz w:val="24"/>
          <w:szCs w:val="24"/>
        </w:rPr>
        <w:t>study</w:t>
      </w:r>
      <w:r w:rsidR="009D5FDF">
        <w:rPr>
          <w:rFonts w:ascii="Arial" w:hAnsi="Arial" w:cs="Arial"/>
          <w:sz w:val="24"/>
          <w:szCs w:val="24"/>
        </w:rPr>
        <w:t xml:space="preserve"> here.</w:t>
      </w:r>
    </w:p>
    <w:p w14:paraId="034FFA52" w14:textId="77777777" w:rsidR="007C1E96" w:rsidRDefault="007C1E96" w:rsidP="002562A8">
      <w:pPr>
        <w:autoSpaceDE w:val="0"/>
        <w:autoSpaceDN w:val="0"/>
        <w:adjustRightInd w:val="0"/>
        <w:spacing w:after="0" w:line="480" w:lineRule="auto"/>
        <w:rPr>
          <w:rFonts w:ascii="Arial" w:hAnsi="Arial" w:cs="Arial"/>
          <w:sz w:val="24"/>
          <w:szCs w:val="24"/>
        </w:rPr>
      </w:pPr>
    </w:p>
    <w:p w14:paraId="2E42D496" w14:textId="77777777" w:rsidR="007C1E96" w:rsidRDefault="007C1E96" w:rsidP="002562A8">
      <w:pPr>
        <w:autoSpaceDE w:val="0"/>
        <w:autoSpaceDN w:val="0"/>
        <w:adjustRightInd w:val="0"/>
        <w:spacing w:after="0" w:line="480" w:lineRule="auto"/>
        <w:rPr>
          <w:rFonts w:ascii="Arial" w:hAnsi="Arial" w:cs="Arial"/>
          <w:sz w:val="24"/>
          <w:szCs w:val="24"/>
        </w:rPr>
      </w:pPr>
    </w:p>
    <w:p w14:paraId="54E24C32" w14:textId="77777777" w:rsidR="007C1E96" w:rsidRDefault="007C1E96" w:rsidP="002562A8">
      <w:pPr>
        <w:autoSpaceDE w:val="0"/>
        <w:autoSpaceDN w:val="0"/>
        <w:adjustRightInd w:val="0"/>
        <w:spacing w:after="0" w:line="480" w:lineRule="auto"/>
        <w:rPr>
          <w:rFonts w:ascii="Arial" w:hAnsi="Arial" w:cs="Arial"/>
          <w:sz w:val="24"/>
          <w:szCs w:val="24"/>
        </w:rPr>
      </w:pPr>
    </w:p>
    <w:p w14:paraId="0891F282" w14:textId="77777777" w:rsidR="007C1E96" w:rsidRDefault="007C1E96" w:rsidP="002562A8">
      <w:pPr>
        <w:autoSpaceDE w:val="0"/>
        <w:autoSpaceDN w:val="0"/>
        <w:adjustRightInd w:val="0"/>
        <w:spacing w:after="0" w:line="480" w:lineRule="auto"/>
        <w:rPr>
          <w:rFonts w:ascii="Arial" w:hAnsi="Arial" w:cs="Arial"/>
          <w:sz w:val="24"/>
          <w:szCs w:val="24"/>
        </w:rPr>
      </w:pPr>
    </w:p>
    <w:p w14:paraId="62111E9F" w14:textId="77777777" w:rsidR="007C1E96" w:rsidRDefault="007C1E96" w:rsidP="002562A8">
      <w:pPr>
        <w:autoSpaceDE w:val="0"/>
        <w:autoSpaceDN w:val="0"/>
        <w:adjustRightInd w:val="0"/>
        <w:spacing w:after="0" w:line="480" w:lineRule="auto"/>
        <w:rPr>
          <w:rFonts w:ascii="Arial" w:hAnsi="Arial" w:cs="Arial"/>
          <w:sz w:val="24"/>
          <w:szCs w:val="24"/>
        </w:rPr>
      </w:pPr>
    </w:p>
    <w:p w14:paraId="45D098D8" w14:textId="77777777" w:rsidR="007C1E96" w:rsidRDefault="007C1E96" w:rsidP="002562A8">
      <w:pPr>
        <w:autoSpaceDE w:val="0"/>
        <w:autoSpaceDN w:val="0"/>
        <w:adjustRightInd w:val="0"/>
        <w:spacing w:after="0" w:line="480" w:lineRule="auto"/>
        <w:rPr>
          <w:rFonts w:ascii="Arial" w:hAnsi="Arial" w:cs="Arial"/>
          <w:sz w:val="24"/>
          <w:szCs w:val="24"/>
        </w:rPr>
      </w:pPr>
    </w:p>
    <w:p w14:paraId="6E848390" w14:textId="77777777" w:rsidR="007C1E96" w:rsidRDefault="007C1E96" w:rsidP="002562A8">
      <w:pPr>
        <w:autoSpaceDE w:val="0"/>
        <w:autoSpaceDN w:val="0"/>
        <w:adjustRightInd w:val="0"/>
        <w:spacing w:after="0" w:line="480" w:lineRule="auto"/>
        <w:rPr>
          <w:rFonts w:ascii="Arial" w:hAnsi="Arial" w:cs="Arial"/>
          <w:sz w:val="24"/>
          <w:szCs w:val="24"/>
        </w:rPr>
      </w:pPr>
    </w:p>
    <w:p w14:paraId="6CB81722" w14:textId="77777777" w:rsidR="007C1E96" w:rsidRDefault="007C1E96" w:rsidP="002562A8">
      <w:pPr>
        <w:autoSpaceDE w:val="0"/>
        <w:autoSpaceDN w:val="0"/>
        <w:adjustRightInd w:val="0"/>
        <w:spacing w:after="0" w:line="480" w:lineRule="auto"/>
        <w:rPr>
          <w:rFonts w:ascii="Arial" w:hAnsi="Arial" w:cs="Arial"/>
          <w:sz w:val="24"/>
          <w:szCs w:val="24"/>
        </w:rPr>
      </w:pPr>
    </w:p>
    <w:p w14:paraId="6D5C5BE0" w14:textId="77777777" w:rsidR="007C1E96" w:rsidRDefault="007C1E96" w:rsidP="002562A8">
      <w:pPr>
        <w:autoSpaceDE w:val="0"/>
        <w:autoSpaceDN w:val="0"/>
        <w:adjustRightInd w:val="0"/>
        <w:spacing w:after="0" w:line="480" w:lineRule="auto"/>
        <w:rPr>
          <w:rFonts w:ascii="Arial" w:hAnsi="Arial" w:cs="Arial"/>
          <w:sz w:val="24"/>
          <w:szCs w:val="24"/>
        </w:rPr>
      </w:pPr>
    </w:p>
    <w:p w14:paraId="0B3D8934" w14:textId="77777777" w:rsidR="007C1E96" w:rsidRDefault="007C1E96" w:rsidP="002562A8">
      <w:pPr>
        <w:autoSpaceDE w:val="0"/>
        <w:autoSpaceDN w:val="0"/>
        <w:adjustRightInd w:val="0"/>
        <w:spacing w:after="0" w:line="480" w:lineRule="auto"/>
        <w:rPr>
          <w:rFonts w:ascii="Arial" w:hAnsi="Arial" w:cs="Arial"/>
          <w:sz w:val="24"/>
          <w:szCs w:val="24"/>
        </w:rPr>
      </w:pPr>
    </w:p>
    <w:p w14:paraId="52C547DC" w14:textId="77777777" w:rsidR="007C1E96" w:rsidRDefault="007C1E96" w:rsidP="002562A8">
      <w:pPr>
        <w:autoSpaceDE w:val="0"/>
        <w:autoSpaceDN w:val="0"/>
        <w:adjustRightInd w:val="0"/>
        <w:spacing w:after="0" w:line="480" w:lineRule="auto"/>
        <w:rPr>
          <w:rFonts w:ascii="Arial" w:hAnsi="Arial" w:cs="Arial"/>
          <w:sz w:val="24"/>
          <w:szCs w:val="24"/>
        </w:rPr>
      </w:pPr>
    </w:p>
    <w:p w14:paraId="7562B70F" w14:textId="77777777" w:rsidR="007C1E96" w:rsidRDefault="007C1E96" w:rsidP="002562A8">
      <w:pPr>
        <w:autoSpaceDE w:val="0"/>
        <w:autoSpaceDN w:val="0"/>
        <w:adjustRightInd w:val="0"/>
        <w:spacing w:after="0" w:line="480" w:lineRule="auto"/>
        <w:rPr>
          <w:rFonts w:ascii="Arial" w:hAnsi="Arial" w:cs="Arial"/>
          <w:sz w:val="24"/>
          <w:szCs w:val="24"/>
        </w:rPr>
      </w:pPr>
    </w:p>
    <w:p w14:paraId="6715A91E" w14:textId="77777777" w:rsidR="007C1E96" w:rsidRDefault="007C1E96" w:rsidP="002562A8">
      <w:pPr>
        <w:autoSpaceDE w:val="0"/>
        <w:autoSpaceDN w:val="0"/>
        <w:adjustRightInd w:val="0"/>
        <w:spacing w:after="0" w:line="480" w:lineRule="auto"/>
        <w:rPr>
          <w:rFonts w:ascii="Arial" w:hAnsi="Arial" w:cs="Arial"/>
          <w:sz w:val="24"/>
          <w:szCs w:val="24"/>
        </w:rPr>
      </w:pPr>
    </w:p>
    <w:p w14:paraId="4505C8AD" w14:textId="77777777" w:rsidR="007C1E96" w:rsidRDefault="007C1E96" w:rsidP="002562A8">
      <w:pPr>
        <w:autoSpaceDE w:val="0"/>
        <w:autoSpaceDN w:val="0"/>
        <w:adjustRightInd w:val="0"/>
        <w:spacing w:after="0" w:line="480" w:lineRule="auto"/>
        <w:rPr>
          <w:rFonts w:ascii="Arial" w:hAnsi="Arial" w:cs="Arial"/>
          <w:sz w:val="24"/>
          <w:szCs w:val="24"/>
        </w:rPr>
      </w:pPr>
    </w:p>
    <w:p w14:paraId="09F07A74" w14:textId="77777777" w:rsidR="007C1E96" w:rsidRDefault="007C1E96" w:rsidP="002562A8">
      <w:pPr>
        <w:autoSpaceDE w:val="0"/>
        <w:autoSpaceDN w:val="0"/>
        <w:adjustRightInd w:val="0"/>
        <w:spacing w:after="0" w:line="480" w:lineRule="auto"/>
        <w:rPr>
          <w:rFonts w:ascii="Arial" w:hAnsi="Arial" w:cs="Arial"/>
          <w:sz w:val="24"/>
          <w:szCs w:val="24"/>
        </w:rPr>
      </w:pPr>
    </w:p>
    <w:p w14:paraId="6996734E" w14:textId="77777777" w:rsidR="007C1E96" w:rsidRDefault="007C1E96" w:rsidP="002562A8">
      <w:pPr>
        <w:autoSpaceDE w:val="0"/>
        <w:autoSpaceDN w:val="0"/>
        <w:adjustRightInd w:val="0"/>
        <w:spacing w:after="0" w:line="480" w:lineRule="auto"/>
        <w:rPr>
          <w:rFonts w:ascii="Arial" w:hAnsi="Arial" w:cs="Arial"/>
          <w:sz w:val="24"/>
          <w:szCs w:val="24"/>
        </w:rPr>
      </w:pPr>
    </w:p>
    <w:p w14:paraId="4BD255E5" w14:textId="77777777" w:rsidR="007C1E96" w:rsidRDefault="007C1E96" w:rsidP="002562A8">
      <w:pPr>
        <w:autoSpaceDE w:val="0"/>
        <w:autoSpaceDN w:val="0"/>
        <w:adjustRightInd w:val="0"/>
        <w:spacing w:after="0" w:line="480" w:lineRule="auto"/>
        <w:rPr>
          <w:rFonts w:ascii="Arial" w:hAnsi="Arial" w:cs="Arial"/>
          <w:sz w:val="24"/>
          <w:szCs w:val="24"/>
        </w:rPr>
      </w:pPr>
    </w:p>
    <w:p w14:paraId="5F3614DF" w14:textId="77777777" w:rsidR="007C1E96" w:rsidRDefault="007C1E96" w:rsidP="002562A8">
      <w:pPr>
        <w:autoSpaceDE w:val="0"/>
        <w:autoSpaceDN w:val="0"/>
        <w:adjustRightInd w:val="0"/>
        <w:spacing w:after="0" w:line="480" w:lineRule="auto"/>
        <w:rPr>
          <w:rFonts w:ascii="Arial" w:hAnsi="Arial" w:cs="Arial"/>
          <w:sz w:val="24"/>
          <w:szCs w:val="24"/>
        </w:rPr>
      </w:pPr>
    </w:p>
    <w:p w14:paraId="38CB9152" w14:textId="77777777" w:rsidR="007C1E96" w:rsidRDefault="007C1E96" w:rsidP="002562A8">
      <w:pPr>
        <w:autoSpaceDE w:val="0"/>
        <w:autoSpaceDN w:val="0"/>
        <w:adjustRightInd w:val="0"/>
        <w:spacing w:after="0" w:line="480" w:lineRule="auto"/>
        <w:rPr>
          <w:rFonts w:ascii="Arial" w:hAnsi="Arial" w:cs="Arial"/>
          <w:sz w:val="24"/>
          <w:szCs w:val="24"/>
        </w:rPr>
      </w:pPr>
    </w:p>
    <w:p w14:paraId="7492B640" w14:textId="77777777" w:rsidR="00E81A17" w:rsidRPr="004F3CF9" w:rsidRDefault="00A71711" w:rsidP="002562A8">
      <w:pPr>
        <w:autoSpaceDE w:val="0"/>
        <w:autoSpaceDN w:val="0"/>
        <w:adjustRightInd w:val="0"/>
        <w:spacing w:after="0" w:line="240" w:lineRule="auto"/>
        <w:rPr>
          <w:rFonts w:ascii="Arial" w:hAnsi="Arial" w:cs="Arial"/>
          <w:b/>
          <w:sz w:val="24"/>
          <w:szCs w:val="24"/>
        </w:rPr>
      </w:pPr>
      <w:r w:rsidRPr="004F3CF9">
        <w:rPr>
          <w:rFonts w:ascii="Arial" w:hAnsi="Arial" w:cs="Arial"/>
          <w:b/>
          <w:sz w:val="24"/>
          <w:szCs w:val="24"/>
        </w:rPr>
        <w:lastRenderedPageBreak/>
        <w:t>Table of Contents</w:t>
      </w:r>
    </w:p>
    <w:p w14:paraId="3B66AFAF" w14:textId="77777777" w:rsidR="00640AF7" w:rsidRPr="00B8629D" w:rsidRDefault="00640AF7" w:rsidP="002562A8">
      <w:pPr>
        <w:autoSpaceDE w:val="0"/>
        <w:autoSpaceDN w:val="0"/>
        <w:adjustRightInd w:val="0"/>
        <w:spacing w:after="0" w:line="240" w:lineRule="auto"/>
        <w:rPr>
          <w:rFonts w:ascii="Arial" w:hAnsi="Arial" w:cs="Arial"/>
          <w:sz w:val="24"/>
          <w:szCs w:val="24"/>
        </w:rPr>
      </w:pPr>
    </w:p>
    <w:p w14:paraId="6D6E9EEB" w14:textId="77777777" w:rsidR="00E81A17" w:rsidRDefault="004F3CF9" w:rsidP="002562A8">
      <w:pPr>
        <w:autoSpaceDE w:val="0"/>
        <w:autoSpaceDN w:val="0"/>
        <w:adjustRightInd w:val="0"/>
        <w:spacing w:after="0" w:line="240" w:lineRule="auto"/>
        <w:ind w:left="7920" w:firstLine="720"/>
        <w:rPr>
          <w:rFonts w:ascii="Arial" w:hAnsi="Arial" w:cs="Arial"/>
          <w:sz w:val="24"/>
          <w:szCs w:val="24"/>
        </w:rPr>
      </w:pPr>
      <w:r>
        <w:rPr>
          <w:rFonts w:ascii="Arial" w:hAnsi="Arial" w:cs="Arial"/>
          <w:sz w:val="24"/>
          <w:szCs w:val="24"/>
        </w:rPr>
        <w:t xml:space="preserve"> </w:t>
      </w:r>
      <w:r w:rsidR="00E81A17" w:rsidRPr="00B8629D">
        <w:rPr>
          <w:rFonts w:ascii="Arial" w:hAnsi="Arial" w:cs="Arial"/>
          <w:sz w:val="24"/>
          <w:szCs w:val="24"/>
        </w:rPr>
        <w:t>Page</w:t>
      </w:r>
    </w:p>
    <w:p w14:paraId="47D38F1D" w14:textId="77777777" w:rsidR="004F3CF9" w:rsidRPr="00B8629D" w:rsidRDefault="004F3CF9" w:rsidP="002562A8">
      <w:pPr>
        <w:autoSpaceDE w:val="0"/>
        <w:autoSpaceDN w:val="0"/>
        <w:adjustRightInd w:val="0"/>
        <w:spacing w:after="0" w:line="240" w:lineRule="auto"/>
        <w:ind w:left="7920" w:firstLine="720"/>
        <w:rPr>
          <w:rFonts w:ascii="Arial" w:hAnsi="Arial" w:cs="Arial"/>
          <w:sz w:val="24"/>
          <w:szCs w:val="24"/>
        </w:rPr>
      </w:pPr>
    </w:p>
    <w:p w14:paraId="1A261B30" w14:textId="77777777" w:rsidR="00E81A17" w:rsidRPr="00B8629D" w:rsidRDefault="00AC5B5C"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List </w:t>
      </w:r>
      <w:r w:rsidR="00870451">
        <w:rPr>
          <w:rFonts w:ascii="Arial" w:hAnsi="Arial" w:cs="Arial"/>
          <w:sz w:val="24"/>
          <w:szCs w:val="24"/>
        </w:rPr>
        <w:t>o</w:t>
      </w:r>
      <w:r w:rsidRPr="00B8629D">
        <w:rPr>
          <w:rFonts w:ascii="Arial" w:hAnsi="Arial" w:cs="Arial"/>
          <w:sz w:val="24"/>
          <w:szCs w:val="24"/>
        </w:rPr>
        <w:t xml:space="preserve">f Tables </w:t>
      </w:r>
      <w:r w:rsidR="00E81A17" w:rsidRPr="00B8629D">
        <w:rPr>
          <w:rFonts w:ascii="Arial" w:hAnsi="Arial" w:cs="Arial"/>
          <w:sz w:val="24"/>
          <w:szCs w:val="24"/>
        </w:rPr>
        <w:t>.........................................................................................</w:t>
      </w:r>
      <w:r w:rsidR="00CD66DE">
        <w:rPr>
          <w:rFonts w:ascii="Arial" w:hAnsi="Arial" w:cs="Arial"/>
          <w:sz w:val="24"/>
          <w:szCs w:val="24"/>
        </w:rPr>
        <w:t>..</w:t>
      </w:r>
      <w:r w:rsidR="004F3CF9">
        <w:rPr>
          <w:rFonts w:ascii="Arial" w:hAnsi="Arial" w:cs="Arial"/>
          <w:sz w:val="24"/>
          <w:szCs w:val="24"/>
        </w:rPr>
        <w:t>........................6</w:t>
      </w:r>
      <w:r w:rsidR="00E81A17" w:rsidRPr="00B8629D">
        <w:rPr>
          <w:rFonts w:ascii="Arial" w:hAnsi="Arial" w:cs="Arial"/>
          <w:sz w:val="24"/>
          <w:szCs w:val="24"/>
        </w:rPr>
        <w:t xml:space="preserve"> </w:t>
      </w:r>
    </w:p>
    <w:p w14:paraId="42EDB723" w14:textId="77777777" w:rsidR="00E81A17" w:rsidRPr="00B8629D" w:rsidRDefault="00870451"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 xml:space="preserve">List </w:t>
      </w:r>
      <w:r>
        <w:rPr>
          <w:rFonts w:ascii="Arial" w:hAnsi="Arial" w:cs="Arial"/>
          <w:sz w:val="24"/>
          <w:szCs w:val="24"/>
        </w:rPr>
        <w:t>o</w:t>
      </w:r>
      <w:r w:rsidRPr="00B8629D">
        <w:rPr>
          <w:rFonts w:ascii="Arial" w:hAnsi="Arial" w:cs="Arial"/>
          <w:sz w:val="24"/>
          <w:szCs w:val="24"/>
        </w:rPr>
        <w:t>f Figures</w:t>
      </w:r>
      <w:r w:rsidR="00E81A17" w:rsidRPr="00B8629D">
        <w:rPr>
          <w:rFonts w:ascii="Arial" w:hAnsi="Arial" w:cs="Arial"/>
          <w:sz w:val="24"/>
          <w:szCs w:val="24"/>
        </w:rPr>
        <w:t>......................................................................................</w:t>
      </w:r>
      <w:r w:rsidR="00CD66DE">
        <w:rPr>
          <w:rFonts w:ascii="Arial" w:hAnsi="Arial" w:cs="Arial"/>
          <w:sz w:val="24"/>
          <w:szCs w:val="24"/>
        </w:rPr>
        <w:t>...</w:t>
      </w:r>
      <w:r w:rsidR="007F66B4">
        <w:rPr>
          <w:rFonts w:ascii="Arial" w:hAnsi="Arial" w:cs="Arial"/>
          <w:sz w:val="24"/>
          <w:szCs w:val="24"/>
        </w:rPr>
        <w:t>.</w:t>
      </w:r>
      <w:r w:rsidR="004F3CF9">
        <w:rPr>
          <w:rFonts w:ascii="Arial" w:hAnsi="Arial" w:cs="Arial"/>
          <w:sz w:val="24"/>
          <w:szCs w:val="24"/>
        </w:rPr>
        <w:t>.........................7</w:t>
      </w:r>
      <w:r w:rsidR="007F66B4">
        <w:rPr>
          <w:rFonts w:ascii="Arial" w:hAnsi="Arial" w:cs="Arial"/>
          <w:sz w:val="24"/>
          <w:szCs w:val="24"/>
        </w:rPr>
        <w:t xml:space="preserve"> </w:t>
      </w:r>
    </w:p>
    <w:p w14:paraId="3497841F" w14:textId="77777777" w:rsidR="00E81A17" w:rsidRPr="003A2B3A" w:rsidRDefault="00E81A17" w:rsidP="002562A8">
      <w:pPr>
        <w:autoSpaceDE w:val="0"/>
        <w:autoSpaceDN w:val="0"/>
        <w:adjustRightInd w:val="0"/>
        <w:spacing w:after="0" w:line="480" w:lineRule="auto"/>
        <w:rPr>
          <w:rFonts w:ascii="Arial" w:hAnsi="Arial" w:cs="Arial"/>
          <w:sz w:val="24"/>
          <w:szCs w:val="24"/>
        </w:rPr>
      </w:pPr>
      <w:r w:rsidRPr="003A2B3A">
        <w:rPr>
          <w:rFonts w:ascii="Arial" w:hAnsi="Arial" w:cs="Arial"/>
          <w:sz w:val="24"/>
          <w:szCs w:val="24"/>
        </w:rPr>
        <w:t>Chapter</w:t>
      </w:r>
    </w:p>
    <w:p w14:paraId="33B45AE6"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sidRPr="003A2B3A">
        <w:rPr>
          <w:rFonts w:ascii="Arial" w:hAnsi="Arial" w:cs="Arial"/>
          <w:sz w:val="24"/>
          <w:szCs w:val="24"/>
        </w:rPr>
        <w:tab/>
      </w:r>
      <w:r>
        <w:rPr>
          <w:rFonts w:ascii="Arial" w:hAnsi="Arial" w:cs="Arial"/>
          <w:sz w:val="24"/>
          <w:szCs w:val="24"/>
        </w:rPr>
        <w:t>I</w:t>
      </w:r>
      <w:r w:rsidRPr="003A2B3A">
        <w:rPr>
          <w:rFonts w:ascii="Arial" w:hAnsi="Arial" w:cs="Arial"/>
          <w:sz w:val="24"/>
          <w:szCs w:val="24"/>
        </w:rPr>
        <w:t>.</w:t>
      </w:r>
      <w:r w:rsidRPr="003A2B3A">
        <w:rPr>
          <w:rFonts w:ascii="Arial" w:hAnsi="Arial" w:cs="Arial"/>
          <w:sz w:val="24"/>
          <w:szCs w:val="24"/>
        </w:rPr>
        <w:tab/>
        <w:t>Introduction</w:t>
      </w:r>
      <w:r>
        <w:rPr>
          <w:rFonts w:ascii="Arial" w:hAnsi="Arial" w:cs="Arial"/>
          <w:sz w:val="24"/>
          <w:szCs w:val="24"/>
        </w:rPr>
        <w:t xml:space="preserve"> </w:t>
      </w:r>
      <w:r>
        <w:rPr>
          <w:rFonts w:ascii="Arial" w:hAnsi="Arial" w:cs="Arial"/>
          <w:sz w:val="24"/>
          <w:szCs w:val="24"/>
        </w:rPr>
        <w:tab/>
      </w:r>
      <w:r w:rsidR="00F12F5D">
        <w:rPr>
          <w:rFonts w:ascii="Arial" w:hAnsi="Arial" w:cs="Arial"/>
          <w:sz w:val="24"/>
          <w:szCs w:val="24"/>
        </w:rPr>
        <w:t>8</w:t>
      </w:r>
    </w:p>
    <w:p w14:paraId="291007E4"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Basic Instructions </w:t>
      </w:r>
      <w:r>
        <w:rPr>
          <w:rFonts w:ascii="Arial" w:hAnsi="Arial" w:cs="Arial"/>
          <w:sz w:val="24"/>
          <w:szCs w:val="24"/>
        </w:rPr>
        <w:tab/>
      </w:r>
      <w:r w:rsidR="00F12F5D">
        <w:rPr>
          <w:rFonts w:ascii="Arial" w:hAnsi="Arial" w:cs="Arial"/>
          <w:sz w:val="24"/>
          <w:szCs w:val="24"/>
        </w:rPr>
        <w:t>8</w:t>
      </w:r>
    </w:p>
    <w:p w14:paraId="670B839A"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Introduction </w:t>
      </w:r>
      <w:r>
        <w:rPr>
          <w:rFonts w:ascii="Arial" w:hAnsi="Arial" w:cs="Arial"/>
          <w:sz w:val="24"/>
          <w:szCs w:val="24"/>
        </w:rPr>
        <w:tab/>
      </w:r>
      <w:r w:rsidR="00F12F5D">
        <w:rPr>
          <w:rFonts w:ascii="Arial" w:hAnsi="Arial" w:cs="Arial"/>
          <w:sz w:val="24"/>
          <w:szCs w:val="24"/>
        </w:rPr>
        <w:t>8</w:t>
      </w:r>
    </w:p>
    <w:p w14:paraId="3FC4999D"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Problem Statement </w:t>
      </w:r>
      <w:r>
        <w:rPr>
          <w:rFonts w:ascii="Arial" w:hAnsi="Arial" w:cs="Arial"/>
          <w:sz w:val="24"/>
          <w:szCs w:val="24"/>
        </w:rPr>
        <w:tab/>
      </w:r>
      <w:r w:rsidR="00F12F5D">
        <w:rPr>
          <w:rFonts w:ascii="Arial" w:hAnsi="Arial" w:cs="Arial"/>
          <w:sz w:val="24"/>
          <w:szCs w:val="24"/>
        </w:rPr>
        <w:t>8</w:t>
      </w:r>
    </w:p>
    <w:p w14:paraId="744600BC"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Nature and Significance of the Problem </w:t>
      </w:r>
      <w:r>
        <w:rPr>
          <w:rFonts w:ascii="Arial" w:hAnsi="Arial" w:cs="Arial"/>
          <w:sz w:val="24"/>
          <w:szCs w:val="24"/>
        </w:rPr>
        <w:tab/>
      </w:r>
      <w:r w:rsidR="00F12F5D">
        <w:rPr>
          <w:rFonts w:ascii="Arial" w:hAnsi="Arial" w:cs="Arial"/>
          <w:sz w:val="24"/>
          <w:szCs w:val="24"/>
        </w:rPr>
        <w:t>9</w:t>
      </w:r>
    </w:p>
    <w:p w14:paraId="3C97314C"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Objective of the Study </w:t>
      </w:r>
      <w:r>
        <w:rPr>
          <w:rFonts w:ascii="Arial" w:hAnsi="Arial" w:cs="Arial"/>
          <w:sz w:val="24"/>
          <w:szCs w:val="24"/>
        </w:rPr>
        <w:tab/>
      </w:r>
      <w:r w:rsidR="00F12F5D">
        <w:rPr>
          <w:rFonts w:ascii="Arial" w:hAnsi="Arial" w:cs="Arial"/>
          <w:sz w:val="24"/>
          <w:szCs w:val="24"/>
        </w:rPr>
        <w:t>9</w:t>
      </w:r>
    </w:p>
    <w:p w14:paraId="0F4AF3F9"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Study Questions/Hypotheses </w:t>
      </w:r>
      <w:r>
        <w:rPr>
          <w:rFonts w:ascii="Arial" w:hAnsi="Arial" w:cs="Arial"/>
          <w:sz w:val="24"/>
          <w:szCs w:val="24"/>
        </w:rPr>
        <w:tab/>
      </w:r>
      <w:r w:rsidR="00F12F5D">
        <w:rPr>
          <w:rFonts w:ascii="Arial" w:hAnsi="Arial" w:cs="Arial"/>
          <w:sz w:val="24"/>
          <w:szCs w:val="24"/>
        </w:rPr>
        <w:t>9</w:t>
      </w:r>
    </w:p>
    <w:p w14:paraId="497E563F"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Limitations of the Study </w:t>
      </w:r>
      <w:r>
        <w:rPr>
          <w:rFonts w:ascii="Arial" w:hAnsi="Arial" w:cs="Arial"/>
          <w:sz w:val="24"/>
          <w:szCs w:val="24"/>
        </w:rPr>
        <w:tab/>
      </w:r>
      <w:r w:rsidR="00F12F5D">
        <w:rPr>
          <w:rFonts w:ascii="Arial" w:hAnsi="Arial" w:cs="Arial"/>
          <w:sz w:val="24"/>
          <w:szCs w:val="24"/>
        </w:rPr>
        <w:t>9</w:t>
      </w:r>
    </w:p>
    <w:p w14:paraId="0EBF90F9"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Definition of Terms</w:t>
      </w:r>
      <w:r>
        <w:rPr>
          <w:rFonts w:ascii="Arial" w:hAnsi="Arial" w:cs="Arial"/>
          <w:sz w:val="24"/>
          <w:szCs w:val="24"/>
        </w:rPr>
        <w:tab/>
      </w:r>
      <w:r w:rsidR="00F12F5D">
        <w:rPr>
          <w:rFonts w:ascii="Arial" w:hAnsi="Arial" w:cs="Arial"/>
          <w:sz w:val="24"/>
          <w:szCs w:val="24"/>
        </w:rPr>
        <w:t>9</w:t>
      </w:r>
    </w:p>
    <w:p w14:paraId="66294B04"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Summary </w:t>
      </w:r>
      <w:r>
        <w:rPr>
          <w:rFonts w:ascii="Arial" w:hAnsi="Arial" w:cs="Arial"/>
          <w:sz w:val="24"/>
          <w:szCs w:val="24"/>
        </w:rPr>
        <w:tab/>
      </w:r>
      <w:r w:rsidR="00F12F5D">
        <w:rPr>
          <w:rFonts w:ascii="Arial" w:hAnsi="Arial" w:cs="Arial"/>
          <w:sz w:val="24"/>
          <w:szCs w:val="24"/>
        </w:rPr>
        <w:t>9</w:t>
      </w:r>
    </w:p>
    <w:p w14:paraId="592FB8E2"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t>II.</w:t>
      </w:r>
      <w:r>
        <w:rPr>
          <w:rFonts w:ascii="Arial" w:hAnsi="Arial" w:cs="Arial"/>
          <w:sz w:val="24"/>
          <w:szCs w:val="24"/>
        </w:rPr>
        <w:tab/>
        <w:t xml:space="preserve">Background and Review of Literature </w:t>
      </w:r>
      <w:r>
        <w:rPr>
          <w:rFonts w:ascii="Arial" w:hAnsi="Arial" w:cs="Arial"/>
          <w:sz w:val="24"/>
          <w:szCs w:val="24"/>
        </w:rPr>
        <w:tab/>
      </w:r>
      <w:r w:rsidR="00F12F5D">
        <w:rPr>
          <w:rFonts w:ascii="Arial" w:hAnsi="Arial" w:cs="Arial"/>
          <w:sz w:val="24"/>
          <w:szCs w:val="24"/>
        </w:rPr>
        <w:t>10</w:t>
      </w:r>
    </w:p>
    <w:p w14:paraId="16D4AD8A"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Introduction </w:t>
      </w:r>
      <w:r>
        <w:rPr>
          <w:rFonts w:ascii="Arial" w:hAnsi="Arial" w:cs="Arial"/>
          <w:sz w:val="24"/>
          <w:szCs w:val="24"/>
        </w:rPr>
        <w:tab/>
      </w:r>
      <w:r w:rsidR="00F12F5D">
        <w:rPr>
          <w:rFonts w:ascii="Arial" w:hAnsi="Arial" w:cs="Arial"/>
          <w:sz w:val="24"/>
          <w:szCs w:val="24"/>
        </w:rPr>
        <w:t>10</w:t>
      </w:r>
    </w:p>
    <w:p w14:paraId="78124F23"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Background Related to the Problem</w:t>
      </w:r>
      <w:r>
        <w:rPr>
          <w:rFonts w:ascii="Arial" w:hAnsi="Arial" w:cs="Arial"/>
          <w:sz w:val="24"/>
          <w:szCs w:val="24"/>
        </w:rPr>
        <w:tab/>
      </w:r>
      <w:r w:rsidR="00F12F5D">
        <w:rPr>
          <w:rFonts w:ascii="Arial" w:hAnsi="Arial" w:cs="Arial"/>
          <w:sz w:val="24"/>
          <w:szCs w:val="24"/>
        </w:rPr>
        <w:t>10</w:t>
      </w:r>
    </w:p>
    <w:p w14:paraId="7172E0E8"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Literature Related to the Problem </w:t>
      </w:r>
      <w:r>
        <w:rPr>
          <w:rFonts w:ascii="Arial" w:hAnsi="Arial" w:cs="Arial"/>
          <w:sz w:val="24"/>
          <w:szCs w:val="24"/>
        </w:rPr>
        <w:tab/>
      </w:r>
      <w:r w:rsidR="00F12F5D">
        <w:rPr>
          <w:rFonts w:ascii="Arial" w:hAnsi="Arial" w:cs="Arial"/>
          <w:sz w:val="24"/>
          <w:szCs w:val="24"/>
        </w:rPr>
        <w:t>10</w:t>
      </w:r>
    </w:p>
    <w:p w14:paraId="5F2B1366"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Literature Related to the Methodology </w:t>
      </w:r>
      <w:r>
        <w:rPr>
          <w:rFonts w:ascii="Arial" w:hAnsi="Arial" w:cs="Arial"/>
          <w:sz w:val="24"/>
          <w:szCs w:val="24"/>
        </w:rPr>
        <w:tab/>
      </w:r>
      <w:r w:rsidR="00F12F5D">
        <w:rPr>
          <w:rFonts w:ascii="Arial" w:hAnsi="Arial" w:cs="Arial"/>
          <w:sz w:val="24"/>
          <w:szCs w:val="24"/>
        </w:rPr>
        <w:t>11</w:t>
      </w:r>
    </w:p>
    <w:p w14:paraId="12941848" w14:textId="77777777" w:rsidR="003A2B3A" w:rsidRDefault="003A2B3A" w:rsidP="002562A8">
      <w:pPr>
        <w:tabs>
          <w:tab w:val="right" w:pos="450"/>
          <w:tab w:val="left" w:pos="810"/>
          <w:tab w:val="left" w:pos="1170"/>
          <w:tab w:val="left" w:pos="1710"/>
          <w:tab w:val="right" w:leader="dot" w:pos="9360"/>
        </w:tabs>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Summary</w:t>
      </w:r>
      <w:r>
        <w:rPr>
          <w:rFonts w:ascii="Arial" w:hAnsi="Arial" w:cs="Arial"/>
          <w:sz w:val="24"/>
          <w:szCs w:val="24"/>
        </w:rPr>
        <w:tab/>
      </w:r>
      <w:r w:rsidR="00F12F5D">
        <w:rPr>
          <w:rFonts w:ascii="Arial" w:hAnsi="Arial" w:cs="Arial"/>
          <w:sz w:val="24"/>
          <w:szCs w:val="24"/>
        </w:rPr>
        <w:t>12</w:t>
      </w:r>
    </w:p>
    <w:p w14:paraId="56744F08" w14:textId="77777777" w:rsidR="003A2B3A" w:rsidRDefault="003A2B3A"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III.</w:t>
      </w:r>
      <w:r>
        <w:rPr>
          <w:rFonts w:ascii="Arial" w:hAnsi="Arial" w:cs="Arial"/>
          <w:sz w:val="24"/>
          <w:szCs w:val="24"/>
        </w:rPr>
        <w:tab/>
        <w:t>Methodology</w:t>
      </w:r>
      <w:r>
        <w:rPr>
          <w:rFonts w:ascii="Arial" w:hAnsi="Arial" w:cs="Arial"/>
          <w:sz w:val="24"/>
          <w:szCs w:val="24"/>
        </w:rPr>
        <w:tab/>
      </w:r>
      <w:r w:rsidR="00F12F5D">
        <w:rPr>
          <w:rFonts w:ascii="Arial" w:hAnsi="Arial" w:cs="Arial"/>
          <w:sz w:val="24"/>
          <w:szCs w:val="24"/>
        </w:rPr>
        <w:t>13</w:t>
      </w:r>
    </w:p>
    <w:p w14:paraId="4708CDAF" w14:textId="77777777" w:rsidR="003A2B3A" w:rsidRDefault="003A2B3A" w:rsidP="002562A8">
      <w:pPr>
        <w:tabs>
          <w:tab w:val="right" w:pos="450"/>
          <w:tab w:val="left" w:pos="810"/>
          <w:tab w:val="left" w:pos="1170"/>
          <w:tab w:val="left" w:pos="1710"/>
          <w:tab w:val="right" w:leader="dot" w:pos="9360"/>
        </w:tabs>
        <w:spacing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sidR="00F12F5D">
        <w:rPr>
          <w:rFonts w:ascii="Arial" w:hAnsi="Arial" w:cs="Arial"/>
          <w:sz w:val="24"/>
          <w:szCs w:val="24"/>
        </w:rPr>
        <w:t xml:space="preserve">Introduction </w:t>
      </w:r>
      <w:r w:rsidR="00F12F5D">
        <w:rPr>
          <w:rFonts w:ascii="Arial" w:hAnsi="Arial" w:cs="Arial"/>
          <w:sz w:val="24"/>
          <w:szCs w:val="24"/>
        </w:rPr>
        <w:tab/>
        <w:t>13</w:t>
      </w:r>
    </w:p>
    <w:p w14:paraId="37C77C01" w14:textId="77777777" w:rsidR="00F12F5D" w:rsidRDefault="00F12F5D" w:rsidP="002562A8">
      <w:pPr>
        <w:tabs>
          <w:tab w:val="right" w:pos="450"/>
          <w:tab w:val="left" w:pos="810"/>
          <w:tab w:val="left" w:pos="1170"/>
          <w:tab w:val="left" w:pos="1710"/>
          <w:tab w:val="right" w:pos="9360"/>
        </w:tabs>
        <w:spacing w:after="0" w:line="480" w:lineRule="auto"/>
        <w:rPr>
          <w:rFonts w:ascii="Arial" w:hAnsi="Arial" w:cs="Arial"/>
          <w:sz w:val="24"/>
          <w:szCs w:val="24"/>
        </w:rPr>
      </w:pPr>
      <w:r>
        <w:rPr>
          <w:rFonts w:ascii="Arial" w:hAnsi="Arial" w:cs="Arial"/>
          <w:sz w:val="24"/>
          <w:szCs w:val="24"/>
        </w:rPr>
        <w:lastRenderedPageBreak/>
        <w:t>Chapter</w:t>
      </w:r>
      <w:r>
        <w:rPr>
          <w:rFonts w:ascii="Arial" w:hAnsi="Arial" w:cs="Arial"/>
          <w:sz w:val="24"/>
          <w:szCs w:val="24"/>
        </w:rPr>
        <w:tab/>
      </w:r>
      <w:r>
        <w:rPr>
          <w:rFonts w:ascii="Arial" w:hAnsi="Arial" w:cs="Arial"/>
          <w:sz w:val="24"/>
          <w:szCs w:val="24"/>
        </w:rPr>
        <w:tab/>
      </w:r>
      <w:r>
        <w:rPr>
          <w:rFonts w:ascii="Arial" w:hAnsi="Arial" w:cs="Arial"/>
          <w:sz w:val="24"/>
          <w:szCs w:val="24"/>
        </w:rPr>
        <w:tab/>
        <w:t>Page</w:t>
      </w:r>
    </w:p>
    <w:p w14:paraId="7AED0C80"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Design of the Study</w:t>
      </w:r>
      <w:r>
        <w:rPr>
          <w:rFonts w:ascii="Arial" w:hAnsi="Arial" w:cs="Arial"/>
          <w:sz w:val="24"/>
          <w:szCs w:val="24"/>
        </w:rPr>
        <w:tab/>
        <w:t>13</w:t>
      </w:r>
    </w:p>
    <w:p w14:paraId="7305780B"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Data Collection </w:t>
      </w:r>
      <w:r>
        <w:rPr>
          <w:rFonts w:ascii="Arial" w:hAnsi="Arial" w:cs="Arial"/>
          <w:sz w:val="24"/>
          <w:szCs w:val="24"/>
        </w:rPr>
        <w:tab/>
        <w:t>13</w:t>
      </w:r>
    </w:p>
    <w:p w14:paraId="33DB2D6A"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Tools and Techniques </w:t>
      </w:r>
      <w:r>
        <w:rPr>
          <w:rFonts w:ascii="Arial" w:hAnsi="Arial" w:cs="Arial"/>
          <w:sz w:val="24"/>
          <w:szCs w:val="24"/>
        </w:rPr>
        <w:tab/>
        <w:t>13</w:t>
      </w:r>
    </w:p>
    <w:p w14:paraId="7A6A193D"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Summary </w:t>
      </w:r>
      <w:r>
        <w:rPr>
          <w:rFonts w:ascii="Arial" w:hAnsi="Arial" w:cs="Arial"/>
          <w:sz w:val="24"/>
          <w:szCs w:val="24"/>
        </w:rPr>
        <w:tab/>
        <w:t>13</w:t>
      </w:r>
    </w:p>
    <w:p w14:paraId="53574247"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IV.</w:t>
      </w:r>
      <w:r>
        <w:rPr>
          <w:rFonts w:ascii="Arial" w:hAnsi="Arial" w:cs="Arial"/>
          <w:sz w:val="24"/>
          <w:szCs w:val="24"/>
        </w:rPr>
        <w:tab/>
        <w:t xml:space="preserve">Data Presentation and Analysis </w:t>
      </w:r>
      <w:r>
        <w:rPr>
          <w:rFonts w:ascii="Arial" w:hAnsi="Arial" w:cs="Arial"/>
          <w:sz w:val="24"/>
          <w:szCs w:val="24"/>
        </w:rPr>
        <w:tab/>
        <w:t>14</w:t>
      </w:r>
    </w:p>
    <w:p w14:paraId="55968737"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Introduction </w:t>
      </w:r>
      <w:r>
        <w:rPr>
          <w:rFonts w:ascii="Arial" w:hAnsi="Arial" w:cs="Arial"/>
          <w:sz w:val="24"/>
          <w:szCs w:val="24"/>
        </w:rPr>
        <w:tab/>
        <w:t>14</w:t>
      </w:r>
    </w:p>
    <w:p w14:paraId="0ACE38A1"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Data Presentation </w:t>
      </w:r>
      <w:r>
        <w:rPr>
          <w:rFonts w:ascii="Arial" w:hAnsi="Arial" w:cs="Arial"/>
          <w:sz w:val="24"/>
          <w:szCs w:val="24"/>
        </w:rPr>
        <w:tab/>
        <w:t>14</w:t>
      </w:r>
    </w:p>
    <w:p w14:paraId="245F1E54"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Data Analysis </w:t>
      </w:r>
      <w:r>
        <w:rPr>
          <w:rFonts w:ascii="Arial" w:hAnsi="Arial" w:cs="Arial"/>
          <w:sz w:val="24"/>
          <w:szCs w:val="24"/>
        </w:rPr>
        <w:tab/>
        <w:t>14</w:t>
      </w:r>
    </w:p>
    <w:p w14:paraId="701B4BF0"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Summary </w:t>
      </w:r>
      <w:r>
        <w:rPr>
          <w:rFonts w:ascii="Arial" w:hAnsi="Arial" w:cs="Arial"/>
          <w:sz w:val="24"/>
          <w:szCs w:val="24"/>
        </w:rPr>
        <w:tab/>
        <w:t>14</w:t>
      </w:r>
    </w:p>
    <w:p w14:paraId="623D24B4"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V.</w:t>
      </w:r>
      <w:r>
        <w:rPr>
          <w:rFonts w:ascii="Arial" w:hAnsi="Arial" w:cs="Arial"/>
          <w:sz w:val="24"/>
          <w:szCs w:val="24"/>
        </w:rPr>
        <w:tab/>
        <w:t xml:space="preserve">Results, Conclusion, and Recommendations </w:t>
      </w:r>
      <w:r>
        <w:rPr>
          <w:rFonts w:ascii="Arial" w:hAnsi="Arial" w:cs="Arial"/>
          <w:sz w:val="24"/>
          <w:szCs w:val="24"/>
        </w:rPr>
        <w:tab/>
        <w:t>15</w:t>
      </w:r>
    </w:p>
    <w:p w14:paraId="5EB60A98"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Introduction </w:t>
      </w:r>
      <w:r>
        <w:rPr>
          <w:rFonts w:ascii="Arial" w:hAnsi="Arial" w:cs="Arial"/>
          <w:sz w:val="24"/>
          <w:szCs w:val="24"/>
        </w:rPr>
        <w:tab/>
        <w:t>15</w:t>
      </w:r>
    </w:p>
    <w:p w14:paraId="08C15711"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Results </w:t>
      </w:r>
      <w:r>
        <w:rPr>
          <w:rFonts w:ascii="Arial" w:hAnsi="Arial" w:cs="Arial"/>
          <w:sz w:val="24"/>
          <w:szCs w:val="24"/>
        </w:rPr>
        <w:tab/>
        <w:t>15</w:t>
      </w:r>
    </w:p>
    <w:p w14:paraId="7C35E596"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Conclusion </w:t>
      </w:r>
      <w:r>
        <w:rPr>
          <w:rFonts w:ascii="Arial" w:hAnsi="Arial" w:cs="Arial"/>
          <w:sz w:val="24"/>
          <w:szCs w:val="24"/>
        </w:rPr>
        <w:tab/>
        <w:t>15</w:t>
      </w:r>
    </w:p>
    <w:p w14:paraId="3AB5B775"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t xml:space="preserve">Future Work </w:t>
      </w:r>
      <w:r>
        <w:rPr>
          <w:rFonts w:ascii="Arial" w:hAnsi="Arial" w:cs="Arial"/>
          <w:sz w:val="24"/>
          <w:szCs w:val="24"/>
        </w:rPr>
        <w:tab/>
        <w:t>15</w:t>
      </w:r>
    </w:p>
    <w:p w14:paraId="684BE908"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 xml:space="preserve">References </w:t>
      </w:r>
      <w:r>
        <w:rPr>
          <w:rFonts w:ascii="Arial" w:hAnsi="Arial" w:cs="Arial"/>
          <w:sz w:val="24"/>
          <w:szCs w:val="24"/>
        </w:rPr>
        <w:tab/>
      </w:r>
      <w:r>
        <w:rPr>
          <w:rFonts w:ascii="Arial" w:hAnsi="Arial" w:cs="Arial"/>
          <w:sz w:val="24"/>
          <w:szCs w:val="24"/>
        </w:rPr>
        <w:tab/>
        <w:t>16</w:t>
      </w:r>
    </w:p>
    <w:p w14:paraId="4337B677"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ppendices</w:t>
      </w:r>
    </w:p>
    <w:p w14:paraId="4B5FD5E9"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A.</w:t>
      </w:r>
      <w:r>
        <w:rPr>
          <w:rFonts w:ascii="Arial" w:hAnsi="Arial" w:cs="Arial"/>
          <w:sz w:val="24"/>
          <w:szCs w:val="24"/>
        </w:rPr>
        <w:tab/>
        <w:t xml:space="preserve">Additional Information </w:t>
      </w:r>
      <w:r>
        <w:rPr>
          <w:rFonts w:ascii="Arial" w:hAnsi="Arial" w:cs="Arial"/>
          <w:sz w:val="24"/>
          <w:szCs w:val="24"/>
        </w:rPr>
        <w:tab/>
        <w:t>17</w:t>
      </w:r>
    </w:p>
    <w:p w14:paraId="369E2DF4"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r>
        <w:rPr>
          <w:rFonts w:ascii="Arial" w:hAnsi="Arial" w:cs="Arial"/>
          <w:sz w:val="24"/>
          <w:szCs w:val="24"/>
        </w:rPr>
        <w:tab/>
        <w:t>B.</w:t>
      </w:r>
      <w:r>
        <w:rPr>
          <w:rFonts w:ascii="Arial" w:hAnsi="Arial" w:cs="Arial"/>
          <w:sz w:val="24"/>
          <w:szCs w:val="24"/>
        </w:rPr>
        <w:tab/>
        <w:t xml:space="preserve">More Information </w:t>
      </w:r>
      <w:r>
        <w:rPr>
          <w:rFonts w:ascii="Arial" w:hAnsi="Arial" w:cs="Arial"/>
          <w:sz w:val="24"/>
          <w:szCs w:val="24"/>
        </w:rPr>
        <w:tab/>
        <w:t>180</w:t>
      </w:r>
    </w:p>
    <w:p w14:paraId="6D55A91A" w14:textId="77777777" w:rsidR="00F12F5D" w:rsidRDefault="00F12F5D" w:rsidP="002562A8">
      <w:pPr>
        <w:tabs>
          <w:tab w:val="right" w:pos="450"/>
          <w:tab w:val="left" w:pos="810"/>
          <w:tab w:val="left" w:pos="1170"/>
          <w:tab w:val="left" w:pos="1710"/>
          <w:tab w:val="right" w:leader="dot" w:pos="9360"/>
        </w:tabs>
        <w:spacing w:after="0" w:line="480" w:lineRule="auto"/>
        <w:rPr>
          <w:rFonts w:ascii="Arial" w:hAnsi="Arial" w:cs="Arial"/>
          <w:sz w:val="24"/>
          <w:szCs w:val="24"/>
        </w:rPr>
      </w:pPr>
    </w:p>
    <w:p w14:paraId="0A4544E2" w14:textId="77777777" w:rsidR="003A2B3A" w:rsidRDefault="003A2B3A" w:rsidP="002562A8">
      <w:pPr>
        <w:tabs>
          <w:tab w:val="right" w:pos="450"/>
          <w:tab w:val="left" w:pos="810"/>
          <w:tab w:val="left" w:pos="1170"/>
          <w:tab w:val="left" w:pos="1710"/>
          <w:tab w:val="right" w:leader="dot" w:pos="9360"/>
        </w:tabs>
        <w:spacing w:after="0"/>
        <w:rPr>
          <w:rFonts w:ascii="Arial" w:hAnsi="Arial" w:cs="Arial"/>
          <w:sz w:val="24"/>
          <w:szCs w:val="24"/>
        </w:rPr>
      </w:pPr>
    </w:p>
    <w:p w14:paraId="1E703E16" w14:textId="77777777" w:rsidR="003A2B3A" w:rsidRPr="003A2B3A" w:rsidRDefault="003A2B3A" w:rsidP="002562A8">
      <w:pPr>
        <w:tabs>
          <w:tab w:val="right" w:pos="450"/>
          <w:tab w:val="left" w:pos="810"/>
          <w:tab w:val="left" w:pos="1170"/>
          <w:tab w:val="left" w:pos="1710"/>
          <w:tab w:val="right" w:leader="dot" w:pos="9360"/>
        </w:tabs>
        <w:spacing w:after="0"/>
        <w:rPr>
          <w:rFonts w:ascii="Arial" w:hAnsi="Arial" w:cs="Arial"/>
          <w:sz w:val="24"/>
          <w:szCs w:val="24"/>
        </w:rPr>
      </w:pPr>
      <w:r w:rsidRPr="003A2B3A">
        <w:rPr>
          <w:rFonts w:ascii="Arial" w:hAnsi="Arial" w:cs="Arial"/>
          <w:sz w:val="24"/>
          <w:szCs w:val="24"/>
        </w:rPr>
        <w:br w:type="page"/>
      </w:r>
    </w:p>
    <w:p w14:paraId="530A9D5F" w14:textId="77777777" w:rsidR="000E621A" w:rsidRPr="00870451" w:rsidRDefault="00870451" w:rsidP="002562A8">
      <w:pPr>
        <w:autoSpaceDE w:val="0"/>
        <w:autoSpaceDN w:val="0"/>
        <w:adjustRightInd w:val="0"/>
        <w:spacing w:after="0" w:line="240" w:lineRule="auto"/>
        <w:rPr>
          <w:rFonts w:ascii="Arial" w:hAnsi="Arial" w:cs="Arial"/>
          <w:b/>
          <w:sz w:val="24"/>
          <w:szCs w:val="24"/>
        </w:rPr>
      </w:pPr>
      <w:r w:rsidRPr="00870451">
        <w:rPr>
          <w:rFonts w:ascii="Arial" w:hAnsi="Arial" w:cs="Arial"/>
          <w:b/>
          <w:sz w:val="24"/>
          <w:szCs w:val="24"/>
        </w:rPr>
        <w:lastRenderedPageBreak/>
        <w:t xml:space="preserve">List </w:t>
      </w:r>
      <w:r>
        <w:rPr>
          <w:rFonts w:ascii="Arial" w:hAnsi="Arial" w:cs="Arial"/>
          <w:b/>
          <w:sz w:val="24"/>
          <w:szCs w:val="24"/>
        </w:rPr>
        <w:t>o</w:t>
      </w:r>
      <w:r w:rsidRPr="00870451">
        <w:rPr>
          <w:rFonts w:ascii="Arial" w:hAnsi="Arial" w:cs="Arial"/>
          <w:b/>
          <w:sz w:val="24"/>
          <w:szCs w:val="24"/>
        </w:rPr>
        <w:t>f Tables</w:t>
      </w:r>
    </w:p>
    <w:p w14:paraId="59441502"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3E6E337" w14:textId="77777777" w:rsidR="000E621A" w:rsidRPr="00B8629D" w:rsidRDefault="000E621A"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 xml:space="preserve">Table </w:t>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DF0E73" w:rsidRPr="00B8629D">
        <w:rPr>
          <w:rFonts w:ascii="Arial" w:hAnsi="Arial" w:cs="Arial"/>
          <w:sz w:val="24"/>
          <w:szCs w:val="24"/>
        </w:rPr>
        <w:tab/>
      </w:r>
      <w:r w:rsidR="00870451">
        <w:rPr>
          <w:rFonts w:ascii="Arial" w:hAnsi="Arial" w:cs="Arial"/>
          <w:sz w:val="24"/>
          <w:szCs w:val="24"/>
        </w:rPr>
        <w:tab/>
      </w:r>
      <w:r w:rsidRPr="00B8629D">
        <w:rPr>
          <w:rFonts w:ascii="Arial" w:hAnsi="Arial" w:cs="Arial"/>
          <w:sz w:val="24"/>
          <w:szCs w:val="24"/>
        </w:rPr>
        <w:t>Page</w:t>
      </w:r>
    </w:p>
    <w:p w14:paraId="6BA787A0"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50AEC61" w14:textId="77777777" w:rsidR="000E621A" w:rsidRPr="00B8629D" w:rsidRDefault="00870451"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   </w:t>
      </w:r>
      <w:r w:rsidR="000E621A" w:rsidRPr="00B8629D">
        <w:rPr>
          <w:rFonts w:ascii="Arial" w:hAnsi="Arial" w:cs="Arial"/>
          <w:sz w:val="24"/>
          <w:szCs w:val="24"/>
        </w:rPr>
        <w:t xml:space="preserve">1. </w:t>
      </w:r>
      <w:r>
        <w:rPr>
          <w:rFonts w:ascii="Arial" w:hAnsi="Arial" w:cs="Arial"/>
          <w:sz w:val="24"/>
          <w:szCs w:val="24"/>
        </w:rPr>
        <w:t xml:space="preserve"> </w:t>
      </w:r>
      <w:r w:rsidR="00297A13">
        <w:rPr>
          <w:rFonts w:ascii="Arial" w:hAnsi="Arial" w:cs="Arial"/>
          <w:sz w:val="24"/>
          <w:szCs w:val="24"/>
        </w:rPr>
        <w:t xml:space="preserve">Basic Information </w:t>
      </w:r>
      <w:r w:rsidR="000E621A" w:rsidRPr="00B8629D">
        <w:rPr>
          <w:rFonts w:ascii="Arial" w:hAnsi="Arial" w:cs="Arial"/>
          <w:sz w:val="24"/>
          <w:szCs w:val="24"/>
        </w:rPr>
        <w:t>....</w:t>
      </w:r>
      <w:r w:rsidR="001471EE" w:rsidRPr="00B8629D">
        <w:rPr>
          <w:rFonts w:ascii="Arial" w:hAnsi="Arial" w:cs="Arial"/>
          <w:sz w:val="24"/>
          <w:szCs w:val="24"/>
        </w:rPr>
        <w:t>..</w:t>
      </w:r>
      <w:r w:rsidR="000E621A" w:rsidRPr="00B8629D">
        <w:rPr>
          <w:rFonts w:ascii="Arial" w:hAnsi="Arial" w:cs="Arial"/>
          <w:sz w:val="24"/>
          <w:szCs w:val="24"/>
        </w:rPr>
        <w:t>.....</w:t>
      </w:r>
      <w:r w:rsidR="00DF0E73" w:rsidRPr="00B8629D">
        <w:rPr>
          <w:rFonts w:ascii="Arial" w:hAnsi="Arial" w:cs="Arial"/>
          <w:sz w:val="24"/>
          <w:szCs w:val="24"/>
        </w:rPr>
        <w:t>........................</w:t>
      </w:r>
      <w:r w:rsidR="00B848EE">
        <w:rPr>
          <w:rFonts w:ascii="Arial" w:hAnsi="Arial" w:cs="Arial"/>
          <w:sz w:val="24"/>
          <w:szCs w:val="24"/>
        </w:rPr>
        <w:t>....</w:t>
      </w:r>
      <w:r w:rsidR="00297A13">
        <w:rPr>
          <w:rFonts w:ascii="Arial" w:hAnsi="Arial" w:cs="Arial"/>
          <w:sz w:val="24"/>
          <w:szCs w:val="24"/>
        </w:rPr>
        <w:t>..........................................................11</w:t>
      </w:r>
      <w:r w:rsidR="00B848EE">
        <w:rPr>
          <w:rFonts w:ascii="Arial" w:hAnsi="Arial" w:cs="Arial"/>
          <w:sz w:val="24"/>
          <w:szCs w:val="24"/>
        </w:rPr>
        <w:t xml:space="preserve"> </w:t>
      </w:r>
    </w:p>
    <w:p w14:paraId="5F1B0467"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A84C1FB" w14:textId="77777777" w:rsidR="00B848EE" w:rsidRPr="00B8629D" w:rsidRDefault="00870451"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   </w:t>
      </w:r>
    </w:p>
    <w:p w14:paraId="42127680" w14:textId="77777777" w:rsidR="000E621A" w:rsidRPr="00B8629D" w:rsidRDefault="00B848EE"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 </w:t>
      </w:r>
    </w:p>
    <w:p w14:paraId="5958EECE"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43CE3AAA"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9AD5FD3"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6B421A36"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61F46D6C"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79169FF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74040831" w14:textId="77777777" w:rsidR="000E621A" w:rsidRPr="00B8629D" w:rsidRDefault="000E621A"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The exact wording and capitalization used in the text should be used on this</w:t>
      </w:r>
    </w:p>
    <w:p w14:paraId="59BB4000" w14:textId="77777777" w:rsidR="000E621A" w:rsidRPr="00B8629D" w:rsidRDefault="000E621A"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 xml:space="preserve">page. </w:t>
      </w:r>
      <w:r w:rsidR="00870451">
        <w:rPr>
          <w:rFonts w:ascii="Arial" w:hAnsi="Arial" w:cs="Arial"/>
          <w:sz w:val="24"/>
          <w:szCs w:val="24"/>
        </w:rPr>
        <w:t>Numbers shoul</w:t>
      </w:r>
      <w:r w:rsidRPr="00B8629D">
        <w:rPr>
          <w:rFonts w:ascii="Arial" w:hAnsi="Arial" w:cs="Arial"/>
          <w:sz w:val="24"/>
          <w:szCs w:val="24"/>
        </w:rPr>
        <w:t>d be aligned on the right.]</w:t>
      </w:r>
    </w:p>
    <w:p w14:paraId="7F93381B"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4DDC6A87"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BEFADAA"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4E60675"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7929D15"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6EA0FBA7"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0E32B62"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6040FDE"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4E17324"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480B0E75"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6B368B4C"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68AD8EC"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7B0A862"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F38787E"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47338CB"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3566E01"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5C7074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F6F5D14"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E528EC6" w14:textId="77777777" w:rsidR="000E621A" w:rsidRPr="00870451" w:rsidRDefault="003A2B3A" w:rsidP="002562A8">
      <w:pPr>
        <w:rPr>
          <w:rFonts w:ascii="Arial" w:hAnsi="Arial" w:cs="Arial"/>
          <w:b/>
          <w:sz w:val="24"/>
          <w:szCs w:val="24"/>
        </w:rPr>
      </w:pPr>
      <w:r>
        <w:rPr>
          <w:rFonts w:ascii="Arial" w:hAnsi="Arial" w:cs="Arial"/>
          <w:b/>
          <w:sz w:val="24"/>
          <w:szCs w:val="24"/>
        </w:rPr>
        <w:br w:type="page"/>
      </w:r>
      <w:r w:rsidR="00870451" w:rsidRPr="00870451">
        <w:rPr>
          <w:rFonts w:ascii="Arial" w:hAnsi="Arial" w:cs="Arial"/>
          <w:b/>
          <w:sz w:val="24"/>
          <w:szCs w:val="24"/>
        </w:rPr>
        <w:lastRenderedPageBreak/>
        <w:t xml:space="preserve">List </w:t>
      </w:r>
      <w:r w:rsidR="00870451">
        <w:rPr>
          <w:rFonts w:ascii="Arial" w:hAnsi="Arial" w:cs="Arial"/>
          <w:b/>
          <w:sz w:val="24"/>
          <w:szCs w:val="24"/>
        </w:rPr>
        <w:t>o</w:t>
      </w:r>
      <w:r w:rsidR="00870451" w:rsidRPr="00870451">
        <w:rPr>
          <w:rFonts w:ascii="Arial" w:hAnsi="Arial" w:cs="Arial"/>
          <w:b/>
          <w:sz w:val="24"/>
          <w:szCs w:val="24"/>
        </w:rPr>
        <w:t>f Figures</w:t>
      </w:r>
    </w:p>
    <w:p w14:paraId="203C18D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C920B48" w14:textId="77777777" w:rsidR="000E621A" w:rsidRPr="00B8629D" w:rsidRDefault="004344F8"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 xml:space="preserve">Figure </w:t>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Pr="00B8629D">
        <w:rPr>
          <w:rFonts w:ascii="Arial" w:hAnsi="Arial" w:cs="Arial"/>
          <w:sz w:val="24"/>
          <w:szCs w:val="24"/>
        </w:rPr>
        <w:tab/>
      </w:r>
      <w:r w:rsidR="00870451">
        <w:rPr>
          <w:rFonts w:ascii="Arial" w:hAnsi="Arial" w:cs="Arial"/>
          <w:sz w:val="24"/>
          <w:szCs w:val="24"/>
        </w:rPr>
        <w:tab/>
        <w:t xml:space="preserve">            </w:t>
      </w:r>
      <w:r w:rsidRPr="00B8629D">
        <w:rPr>
          <w:rFonts w:ascii="Arial" w:hAnsi="Arial" w:cs="Arial"/>
          <w:sz w:val="24"/>
          <w:szCs w:val="24"/>
        </w:rPr>
        <w:t>Page</w:t>
      </w:r>
    </w:p>
    <w:p w14:paraId="49C7A9D0"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BCA768B" w14:textId="77777777" w:rsidR="000E621A" w:rsidRPr="00B8629D" w:rsidRDefault="00870451" w:rsidP="002562A8">
      <w:pPr>
        <w:autoSpaceDE w:val="0"/>
        <w:autoSpaceDN w:val="0"/>
        <w:adjustRightInd w:val="0"/>
        <w:spacing w:after="0" w:line="240" w:lineRule="auto"/>
        <w:rPr>
          <w:rFonts w:ascii="Arial" w:hAnsi="Arial" w:cs="Arial"/>
          <w:sz w:val="24"/>
          <w:szCs w:val="24"/>
        </w:rPr>
      </w:pPr>
      <w:r>
        <w:rPr>
          <w:rFonts w:ascii="Arial" w:hAnsi="Arial" w:cs="Arial"/>
          <w:sz w:val="24"/>
          <w:szCs w:val="24"/>
        </w:rPr>
        <w:t xml:space="preserve">  </w:t>
      </w:r>
      <w:r w:rsidR="000E621A" w:rsidRPr="00B8629D">
        <w:rPr>
          <w:rFonts w:ascii="Arial" w:hAnsi="Arial" w:cs="Arial"/>
          <w:sz w:val="24"/>
          <w:szCs w:val="24"/>
        </w:rPr>
        <w:t>1. Sample Chart.......................................................</w:t>
      </w:r>
      <w:r w:rsidR="00F12F5D">
        <w:rPr>
          <w:rFonts w:ascii="Arial" w:hAnsi="Arial" w:cs="Arial"/>
          <w:sz w:val="24"/>
          <w:szCs w:val="24"/>
        </w:rPr>
        <w:t>.....................................................12</w:t>
      </w:r>
    </w:p>
    <w:p w14:paraId="71326E23"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36B8250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5171888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B8FC770"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25E2DB19"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AFC0588"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016CF5C5"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4C1D455B" w14:textId="77777777" w:rsidR="000E621A" w:rsidRPr="00B8629D" w:rsidRDefault="000E621A" w:rsidP="002562A8">
      <w:pPr>
        <w:autoSpaceDE w:val="0"/>
        <w:autoSpaceDN w:val="0"/>
        <w:adjustRightInd w:val="0"/>
        <w:spacing w:after="0" w:line="240" w:lineRule="auto"/>
        <w:rPr>
          <w:rFonts w:ascii="Arial" w:hAnsi="Arial" w:cs="Arial"/>
          <w:sz w:val="24"/>
          <w:szCs w:val="24"/>
        </w:rPr>
      </w:pPr>
    </w:p>
    <w:p w14:paraId="19FA9625" w14:textId="77777777" w:rsidR="000E621A" w:rsidRPr="00B8629D" w:rsidRDefault="000E621A" w:rsidP="002562A8">
      <w:pPr>
        <w:autoSpaceDE w:val="0"/>
        <w:autoSpaceDN w:val="0"/>
        <w:adjustRightInd w:val="0"/>
        <w:spacing w:after="0" w:line="240" w:lineRule="auto"/>
        <w:rPr>
          <w:rFonts w:ascii="Arial" w:hAnsi="Arial" w:cs="Arial"/>
          <w:sz w:val="24"/>
          <w:szCs w:val="24"/>
        </w:rPr>
      </w:pPr>
      <w:r w:rsidRPr="00B8629D">
        <w:rPr>
          <w:rFonts w:ascii="Arial" w:hAnsi="Arial" w:cs="Arial"/>
          <w:sz w:val="24"/>
          <w:szCs w:val="24"/>
        </w:rPr>
        <w:t>[The exact wording and capitalization used in the text should be used on this</w:t>
      </w:r>
    </w:p>
    <w:p w14:paraId="3D5EBF77" w14:textId="77777777" w:rsidR="000E621A" w:rsidRPr="00B8629D" w:rsidRDefault="000E621A" w:rsidP="002562A8">
      <w:pPr>
        <w:spacing w:line="480" w:lineRule="auto"/>
        <w:rPr>
          <w:rFonts w:ascii="Arial" w:hAnsi="Arial" w:cs="Arial"/>
          <w:sz w:val="24"/>
          <w:szCs w:val="24"/>
        </w:rPr>
      </w:pPr>
      <w:r w:rsidRPr="00B8629D">
        <w:rPr>
          <w:rFonts w:ascii="Arial" w:hAnsi="Arial" w:cs="Arial"/>
          <w:sz w:val="24"/>
          <w:szCs w:val="24"/>
        </w:rPr>
        <w:t xml:space="preserve">page. </w:t>
      </w:r>
      <w:r w:rsidR="00870451">
        <w:rPr>
          <w:rFonts w:ascii="Arial" w:hAnsi="Arial" w:cs="Arial"/>
          <w:sz w:val="24"/>
          <w:szCs w:val="24"/>
        </w:rPr>
        <w:t>N</w:t>
      </w:r>
      <w:r w:rsidRPr="00B8629D">
        <w:rPr>
          <w:rFonts w:ascii="Arial" w:hAnsi="Arial" w:cs="Arial"/>
          <w:sz w:val="24"/>
          <w:szCs w:val="24"/>
        </w:rPr>
        <w:t>umbers should be aligned on the right.]</w:t>
      </w:r>
    </w:p>
    <w:p w14:paraId="76E410A5" w14:textId="77777777" w:rsidR="006108AC" w:rsidRPr="00B8629D" w:rsidRDefault="006108AC" w:rsidP="002562A8">
      <w:pPr>
        <w:spacing w:line="480" w:lineRule="auto"/>
        <w:rPr>
          <w:rFonts w:ascii="Arial" w:hAnsi="Arial" w:cs="Arial"/>
          <w:sz w:val="24"/>
          <w:szCs w:val="24"/>
        </w:rPr>
      </w:pPr>
    </w:p>
    <w:p w14:paraId="265F70AC" w14:textId="77777777" w:rsidR="006108AC" w:rsidRPr="00B8629D" w:rsidRDefault="006108AC" w:rsidP="002562A8">
      <w:pPr>
        <w:spacing w:line="480" w:lineRule="auto"/>
        <w:rPr>
          <w:rFonts w:ascii="Arial" w:hAnsi="Arial" w:cs="Arial"/>
          <w:sz w:val="24"/>
          <w:szCs w:val="24"/>
        </w:rPr>
      </w:pPr>
    </w:p>
    <w:p w14:paraId="36722B29" w14:textId="77777777" w:rsidR="006108AC" w:rsidRPr="00B8629D" w:rsidRDefault="006108AC" w:rsidP="002562A8">
      <w:pPr>
        <w:spacing w:line="480" w:lineRule="auto"/>
        <w:rPr>
          <w:rFonts w:ascii="Arial" w:hAnsi="Arial" w:cs="Arial"/>
          <w:sz w:val="24"/>
          <w:szCs w:val="24"/>
        </w:rPr>
      </w:pPr>
    </w:p>
    <w:p w14:paraId="54EE91F8" w14:textId="77777777" w:rsidR="006108AC" w:rsidRPr="00B8629D" w:rsidRDefault="006108AC" w:rsidP="002562A8">
      <w:pPr>
        <w:spacing w:line="480" w:lineRule="auto"/>
        <w:rPr>
          <w:rFonts w:ascii="Arial" w:hAnsi="Arial" w:cs="Arial"/>
          <w:sz w:val="24"/>
          <w:szCs w:val="24"/>
        </w:rPr>
      </w:pPr>
    </w:p>
    <w:p w14:paraId="5F62BB45" w14:textId="77777777" w:rsidR="00B8629D" w:rsidRPr="00B8629D" w:rsidRDefault="00A05818" w:rsidP="002562A8">
      <w:pPr>
        <w:rPr>
          <w:rFonts w:ascii="Arial" w:hAnsi="Arial" w:cs="Arial"/>
          <w:sz w:val="24"/>
          <w:szCs w:val="24"/>
        </w:rPr>
        <w:sectPr w:rsidR="00B8629D" w:rsidRPr="00B8629D" w:rsidSect="002562A8">
          <w:headerReference w:type="default" r:id="rId8"/>
          <w:pgSz w:w="12240" w:h="15840" w:code="1"/>
          <w:pgMar w:top="1440" w:right="1440" w:bottom="1440" w:left="1440" w:header="1440" w:footer="1440" w:gutter="0"/>
          <w:pgNumType w:start="1"/>
          <w:cols w:space="720"/>
          <w:titlePg/>
          <w:docGrid w:linePitch="360"/>
        </w:sectPr>
      </w:pPr>
      <w:r w:rsidRPr="00B8629D">
        <w:rPr>
          <w:rFonts w:ascii="Arial" w:hAnsi="Arial" w:cs="Arial"/>
          <w:sz w:val="24"/>
          <w:szCs w:val="24"/>
        </w:rPr>
        <w:br w:type="page"/>
      </w:r>
    </w:p>
    <w:p w14:paraId="69B740A6" w14:textId="77777777" w:rsidR="008556E9" w:rsidRPr="00870451" w:rsidRDefault="008556E9" w:rsidP="002562A8">
      <w:pPr>
        <w:spacing w:after="0" w:line="240" w:lineRule="auto"/>
        <w:rPr>
          <w:rFonts w:ascii="Arial" w:hAnsi="Arial" w:cs="Arial"/>
          <w:b/>
          <w:sz w:val="24"/>
          <w:szCs w:val="24"/>
        </w:rPr>
      </w:pPr>
      <w:r w:rsidRPr="00870451">
        <w:rPr>
          <w:rFonts w:ascii="Arial" w:hAnsi="Arial" w:cs="Arial"/>
          <w:b/>
          <w:sz w:val="24"/>
          <w:szCs w:val="24"/>
        </w:rPr>
        <w:lastRenderedPageBreak/>
        <w:t>Chapter I</w:t>
      </w:r>
      <w:r w:rsidR="00870451" w:rsidRPr="00870451">
        <w:rPr>
          <w:rFonts w:ascii="Arial" w:hAnsi="Arial" w:cs="Arial"/>
          <w:b/>
          <w:sz w:val="24"/>
          <w:szCs w:val="24"/>
        </w:rPr>
        <w:t>: Introduction</w:t>
      </w:r>
    </w:p>
    <w:p w14:paraId="452B03BE" w14:textId="683E6147" w:rsidR="00A0453A" w:rsidRPr="00A0453A" w:rsidRDefault="00A0453A" w:rsidP="002562A8">
      <w:pPr>
        <w:spacing w:after="0" w:line="480" w:lineRule="auto"/>
        <w:rPr>
          <w:rFonts w:ascii="Arial" w:hAnsi="Arial" w:cs="Arial"/>
          <w:sz w:val="24"/>
          <w:szCs w:val="24"/>
        </w:rPr>
      </w:pPr>
      <w:r w:rsidRPr="00A0453A">
        <w:rPr>
          <w:rFonts w:ascii="Arial" w:hAnsi="Arial" w:cs="Arial"/>
          <w:sz w:val="24"/>
          <w:szCs w:val="24"/>
        </w:rPr>
        <w:tab/>
      </w:r>
    </w:p>
    <w:p w14:paraId="5E9F7968" w14:textId="12215839" w:rsidR="008842E2" w:rsidRPr="00B6429A" w:rsidRDefault="008556E9" w:rsidP="002562A8">
      <w:pPr>
        <w:spacing w:after="0" w:line="480" w:lineRule="auto"/>
        <w:rPr>
          <w:rFonts w:ascii="Arial" w:hAnsi="Arial" w:cs="Arial"/>
          <w:b/>
          <w:sz w:val="24"/>
          <w:szCs w:val="24"/>
        </w:rPr>
      </w:pPr>
      <w:r w:rsidRPr="00870451">
        <w:rPr>
          <w:rFonts w:ascii="Arial" w:hAnsi="Arial" w:cs="Arial"/>
          <w:b/>
          <w:sz w:val="24"/>
          <w:szCs w:val="24"/>
        </w:rPr>
        <w:t>Introduction</w:t>
      </w:r>
    </w:p>
    <w:p w14:paraId="2701684B" w14:textId="77777777" w:rsidR="008842E2" w:rsidRPr="0089786D" w:rsidRDefault="008842E2" w:rsidP="002562A8">
      <w:pPr>
        <w:spacing w:after="0" w:line="480" w:lineRule="auto"/>
        <w:rPr>
          <w:rFonts w:ascii="Arial" w:hAnsi="Arial" w:cs="Arial"/>
          <w:sz w:val="24"/>
          <w:szCs w:val="24"/>
        </w:rPr>
      </w:pPr>
      <w:r w:rsidRPr="00B8629D">
        <w:rPr>
          <w:rFonts w:ascii="Arial" w:hAnsi="Arial" w:cs="Arial"/>
          <w:sz w:val="24"/>
          <w:szCs w:val="24"/>
        </w:rPr>
        <w:tab/>
      </w:r>
      <w:r w:rsidRPr="0089786D">
        <w:rPr>
          <w:rFonts w:ascii="Arial" w:hAnsi="Arial" w:cs="Arial"/>
          <w:sz w:val="24"/>
          <w:szCs w:val="24"/>
        </w:rPr>
        <w:t xml:space="preserve">There was a time where cloud computing was so popular among everyone in the IT field. It gave an opportunity to abstract the physical hosting environment. Later, the hosting environments have been scaled down by hosting different hardware units.  Since the beginning of another era in the IT industry with the concept of virtualization, virtual machines in the cloud have been put in service. Then cloud services increased their intensity by providing a platform as a service (PAAS). The Operating systems with run time shared within the cloud. Then vendors started sharing software and applications within the cloud and the users no longer had to worry about the infrastructure and any underutilized resources. Without noticing people have stepped into the serverless era of cloud computing. Now the function-based scaling was reached which is also referred to as the serverless architecture. </w:t>
      </w:r>
    </w:p>
    <w:p w14:paraId="7C0AD318" w14:textId="07C475F7" w:rsidR="008842E2" w:rsidRPr="0089786D" w:rsidRDefault="008842E2" w:rsidP="002562A8">
      <w:pPr>
        <w:spacing w:after="0" w:line="480" w:lineRule="auto"/>
        <w:ind w:firstLine="720"/>
        <w:rPr>
          <w:rFonts w:ascii="Arial" w:hAnsi="Arial" w:cs="Arial"/>
          <w:sz w:val="24"/>
          <w:szCs w:val="24"/>
        </w:rPr>
      </w:pPr>
      <w:r w:rsidRPr="0089786D">
        <w:rPr>
          <w:rFonts w:ascii="Arial" w:hAnsi="Arial" w:cs="Arial"/>
          <w:sz w:val="24"/>
          <w:szCs w:val="24"/>
        </w:rPr>
        <w:t>Serverless computing is an emerging technology and became a controversial topic in no time. It allows to build</w:t>
      </w:r>
      <w:r>
        <w:rPr>
          <w:rFonts w:ascii="Arial" w:hAnsi="Arial" w:cs="Arial"/>
          <w:sz w:val="24"/>
          <w:szCs w:val="24"/>
        </w:rPr>
        <w:t xml:space="preserve">, </w:t>
      </w:r>
      <w:r w:rsidRPr="0089786D">
        <w:rPr>
          <w:rFonts w:ascii="Arial" w:hAnsi="Arial" w:cs="Arial"/>
          <w:sz w:val="24"/>
          <w:szCs w:val="24"/>
        </w:rPr>
        <w:t xml:space="preserve">and run </w:t>
      </w:r>
      <w:r>
        <w:rPr>
          <w:rFonts w:ascii="Arial" w:hAnsi="Arial" w:cs="Arial"/>
          <w:sz w:val="24"/>
          <w:szCs w:val="24"/>
        </w:rPr>
        <w:t xml:space="preserve">the </w:t>
      </w:r>
      <w:r w:rsidRPr="0089786D">
        <w:rPr>
          <w:rFonts w:ascii="Arial" w:hAnsi="Arial" w:cs="Arial"/>
          <w:sz w:val="24"/>
          <w:szCs w:val="24"/>
        </w:rPr>
        <w:t xml:space="preserve">applications </w:t>
      </w:r>
      <w:r>
        <w:rPr>
          <w:rFonts w:ascii="Arial" w:hAnsi="Arial" w:cs="Arial"/>
          <w:sz w:val="24"/>
          <w:szCs w:val="24"/>
        </w:rPr>
        <w:t>besides</w:t>
      </w:r>
      <w:r w:rsidRPr="0089786D">
        <w:rPr>
          <w:rFonts w:ascii="Arial" w:hAnsi="Arial" w:cs="Arial"/>
          <w:sz w:val="24"/>
          <w:szCs w:val="24"/>
        </w:rPr>
        <w:t xml:space="preserve"> worrying about the servers</w:t>
      </w:r>
      <w:r>
        <w:rPr>
          <w:rFonts w:ascii="Arial" w:hAnsi="Arial" w:cs="Arial"/>
          <w:sz w:val="24"/>
          <w:szCs w:val="24"/>
        </w:rPr>
        <w:t>,</w:t>
      </w:r>
      <w:r w:rsidRPr="0089786D">
        <w:rPr>
          <w:rFonts w:ascii="Arial" w:hAnsi="Arial" w:cs="Arial"/>
          <w:sz w:val="24"/>
          <w:szCs w:val="24"/>
        </w:rPr>
        <w:t xml:space="preserve"> thereby providing seamless hosting and execution environment. But it is still a new </w:t>
      </w:r>
      <w:r w:rsidR="00E76757" w:rsidRPr="0089786D">
        <w:rPr>
          <w:rFonts w:ascii="Arial" w:hAnsi="Arial" w:cs="Arial"/>
          <w:sz w:val="24"/>
          <w:szCs w:val="24"/>
        </w:rPr>
        <w:t>technology,</w:t>
      </w:r>
      <w:r w:rsidRPr="0089786D">
        <w:rPr>
          <w:rFonts w:ascii="Arial" w:hAnsi="Arial" w:cs="Arial"/>
          <w:sz w:val="24"/>
          <w:szCs w:val="24"/>
        </w:rPr>
        <w:t xml:space="preserve"> and the developers are trying to get familiar with its functionality and security features. Hence, this paper discusses these topics to make the developers understand their role and responsibility security-wise when they work in serverless computing </w:t>
      </w:r>
      <w:r w:rsidR="00E76757" w:rsidRPr="0089786D">
        <w:rPr>
          <w:rFonts w:ascii="Arial" w:hAnsi="Arial" w:cs="Arial"/>
          <w:sz w:val="24"/>
          <w:szCs w:val="24"/>
        </w:rPr>
        <w:t>to</w:t>
      </w:r>
      <w:r w:rsidRPr="0089786D">
        <w:rPr>
          <w:rFonts w:ascii="Arial" w:hAnsi="Arial" w:cs="Arial"/>
          <w:sz w:val="24"/>
          <w:szCs w:val="24"/>
        </w:rPr>
        <w:t xml:space="preserve"> keep the serverless environment safe from attackers.</w:t>
      </w:r>
    </w:p>
    <w:p w14:paraId="4651355B" w14:textId="77777777" w:rsidR="008842E2" w:rsidRPr="0089786D" w:rsidRDefault="008842E2" w:rsidP="002562A8">
      <w:pPr>
        <w:spacing w:after="0" w:line="480" w:lineRule="auto"/>
        <w:ind w:firstLine="720"/>
        <w:rPr>
          <w:rFonts w:ascii="Arial" w:hAnsi="Arial" w:cs="Arial"/>
          <w:sz w:val="24"/>
          <w:szCs w:val="24"/>
        </w:rPr>
      </w:pPr>
      <w:r w:rsidRPr="0089786D">
        <w:rPr>
          <w:rFonts w:ascii="Arial" w:hAnsi="Arial" w:cs="Arial"/>
          <w:sz w:val="24"/>
          <w:szCs w:val="24"/>
        </w:rPr>
        <w:t xml:space="preserve">This paper provides a state-of-the-art survey that dives deep into serverless computing with intention of providing a piece of sound knowledge to the reader to </w:t>
      </w:r>
      <w:r w:rsidRPr="0089786D">
        <w:rPr>
          <w:rFonts w:ascii="Arial" w:hAnsi="Arial" w:cs="Arial"/>
          <w:sz w:val="24"/>
          <w:szCs w:val="24"/>
        </w:rPr>
        <w:lastRenderedPageBreak/>
        <w:t>educate themselves with its pros and cons on serverless technology. Starting from the serverless architecture, the discussion will be continued about its attributes by putting more weight on security and privacy issues. This paper distinguishes serverless architecture from the traditional cloud architecture and explores why developers would want to use serverless computing in their applications and how it affects software development. Furthermore, serverless enabling technologies will be introduced along with their characteristics. Later, the contemporary security and privacy issues related to serverless computing will be discussed and will be specified if there are any security features implemented to mitigate security risks by defending against these security and privacy issues.</w:t>
      </w:r>
    </w:p>
    <w:p w14:paraId="335DDAFC" w14:textId="3478C4CB" w:rsidR="00CA1046" w:rsidRPr="00870451" w:rsidRDefault="00B12848" w:rsidP="002562A8">
      <w:pPr>
        <w:spacing w:after="0" w:line="480" w:lineRule="auto"/>
        <w:rPr>
          <w:rFonts w:ascii="Arial" w:hAnsi="Arial" w:cs="Arial"/>
          <w:b/>
          <w:sz w:val="24"/>
          <w:szCs w:val="24"/>
        </w:rPr>
      </w:pPr>
      <w:r w:rsidRPr="00870451">
        <w:rPr>
          <w:rFonts w:ascii="Arial" w:hAnsi="Arial" w:cs="Arial"/>
          <w:b/>
          <w:sz w:val="24"/>
          <w:szCs w:val="24"/>
        </w:rPr>
        <w:t>Problem Statement</w:t>
      </w:r>
    </w:p>
    <w:p w14:paraId="15E6D1B1" w14:textId="77777777" w:rsidR="00D46F4C" w:rsidRDefault="00D46F4C" w:rsidP="002562A8">
      <w:pPr>
        <w:spacing w:after="0" w:line="480" w:lineRule="auto"/>
        <w:ind w:firstLine="720"/>
        <w:rPr>
          <w:rFonts w:ascii="Arial" w:eastAsia="Calibri" w:hAnsi="Arial" w:cs="Arial"/>
          <w:sz w:val="24"/>
          <w:szCs w:val="24"/>
        </w:rPr>
      </w:pPr>
      <w:r w:rsidRPr="0037272B">
        <w:rPr>
          <w:rFonts w:ascii="Arial" w:eastAsia="Calibri" w:hAnsi="Arial" w:cs="Arial"/>
          <w:sz w:val="24"/>
          <w:szCs w:val="24"/>
        </w:rPr>
        <w:t>Serverless computing aids in running the applications without worrying about the servers. However, the</w:t>
      </w:r>
      <w:r>
        <w:rPr>
          <w:rFonts w:ascii="Arial" w:eastAsia="Calibri" w:hAnsi="Arial" w:cs="Arial"/>
          <w:sz w:val="24"/>
          <w:szCs w:val="24"/>
        </w:rPr>
        <w:t xml:space="preserve"> underlying infrastructure like</w:t>
      </w:r>
      <w:r w:rsidRPr="0037272B">
        <w:rPr>
          <w:rFonts w:ascii="Arial" w:eastAsia="Calibri" w:hAnsi="Arial" w:cs="Arial"/>
          <w:sz w:val="24"/>
          <w:szCs w:val="24"/>
        </w:rPr>
        <w:t xml:space="preserve"> servers </w:t>
      </w:r>
      <w:r>
        <w:rPr>
          <w:rFonts w:ascii="Arial" w:eastAsia="Calibri" w:hAnsi="Arial" w:cs="Arial"/>
          <w:sz w:val="24"/>
          <w:szCs w:val="24"/>
        </w:rPr>
        <w:t>belongs to third parties</w:t>
      </w:r>
      <w:r w:rsidRPr="0037272B">
        <w:rPr>
          <w:rFonts w:ascii="Arial" w:eastAsia="Calibri" w:hAnsi="Arial" w:cs="Arial"/>
          <w:sz w:val="24"/>
          <w:szCs w:val="24"/>
        </w:rPr>
        <w:t xml:space="preserve">. So, </w:t>
      </w:r>
      <w:r>
        <w:rPr>
          <w:rFonts w:ascii="Arial" w:eastAsia="Calibri" w:hAnsi="Arial" w:cs="Arial"/>
          <w:sz w:val="24"/>
          <w:szCs w:val="24"/>
        </w:rPr>
        <w:t xml:space="preserve">the </w:t>
      </w:r>
      <w:r w:rsidRPr="0037272B">
        <w:rPr>
          <w:rFonts w:ascii="Arial" w:eastAsia="Calibri" w:hAnsi="Arial" w:cs="Arial"/>
          <w:sz w:val="24"/>
          <w:szCs w:val="24"/>
        </w:rPr>
        <w:t>developers do not have full control of the system and its data flow</w:t>
      </w:r>
      <w:r>
        <w:rPr>
          <w:rFonts w:ascii="Arial" w:eastAsia="Calibri" w:hAnsi="Arial" w:cs="Arial"/>
          <w:sz w:val="24"/>
          <w:szCs w:val="24"/>
        </w:rPr>
        <w:t xml:space="preserve"> which</w:t>
      </w:r>
      <w:r w:rsidRPr="0037272B">
        <w:rPr>
          <w:rFonts w:ascii="Arial" w:eastAsia="Calibri" w:hAnsi="Arial" w:cs="Arial"/>
          <w:sz w:val="24"/>
          <w:szCs w:val="24"/>
        </w:rPr>
        <w:t xml:space="preserve"> </w:t>
      </w:r>
      <w:r>
        <w:rPr>
          <w:rFonts w:ascii="Arial" w:eastAsia="Calibri" w:hAnsi="Arial" w:cs="Arial"/>
          <w:sz w:val="24"/>
          <w:szCs w:val="24"/>
        </w:rPr>
        <w:t>results in</w:t>
      </w:r>
      <w:r w:rsidRPr="0037272B">
        <w:rPr>
          <w:rFonts w:ascii="Arial" w:eastAsia="Calibri" w:hAnsi="Arial" w:cs="Arial"/>
          <w:sz w:val="24"/>
          <w:szCs w:val="24"/>
        </w:rPr>
        <w:t xml:space="preserve"> security and privacy </w:t>
      </w:r>
      <w:r>
        <w:rPr>
          <w:rFonts w:ascii="Arial" w:eastAsia="Calibri" w:hAnsi="Arial" w:cs="Arial"/>
          <w:sz w:val="24"/>
          <w:szCs w:val="24"/>
        </w:rPr>
        <w:t>issues</w:t>
      </w:r>
      <w:r w:rsidRPr="0037272B">
        <w:rPr>
          <w:rFonts w:ascii="Arial" w:eastAsia="Calibri" w:hAnsi="Arial" w:cs="Arial"/>
          <w:sz w:val="24"/>
          <w:szCs w:val="24"/>
        </w:rPr>
        <w:t>. The prevailing solutions are designed based upon the traditional vulnerabilities, but the security evolves whiles the attack</w:t>
      </w:r>
      <w:r>
        <w:rPr>
          <w:rFonts w:ascii="Arial" w:eastAsia="Calibri" w:hAnsi="Arial" w:cs="Arial"/>
          <w:sz w:val="24"/>
          <w:szCs w:val="24"/>
        </w:rPr>
        <w:t xml:space="preserve">ers </w:t>
      </w:r>
      <w:r w:rsidRPr="0037272B">
        <w:rPr>
          <w:rFonts w:ascii="Arial" w:eastAsia="Calibri" w:hAnsi="Arial" w:cs="Arial"/>
          <w:sz w:val="24"/>
          <w:szCs w:val="24"/>
        </w:rPr>
        <w:t>keep shifting their strategies.</w:t>
      </w:r>
      <w:r>
        <w:rPr>
          <w:rFonts w:ascii="Arial" w:eastAsia="Calibri" w:hAnsi="Arial" w:cs="Arial"/>
          <w:sz w:val="24"/>
          <w:szCs w:val="24"/>
        </w:rPr>
        <w:t xml:space="preserve"> Hence, we are talking about the problem that is different from the classical application. </w:t>
      </w:r>
      <w:r w:rsidRPr="0037272B">
        <w:rPr>
          <w:rFonts w:ascii="Arial" w:eastAsia="Calibri" w:hAnsi="Arial" w:cs="Arial"/>
          <w:sz w:val="24"/>
          <w:szCs w:val="24"/>
        </w:rPr>
        <w:t xml:space="preserve"> The serverless technology relies on Functional as a Service (Faas) and the functions concerning the application are available to the public. It is running on the shared platforms, which creates a potential way for attackers to perform malicious activities. The solutions for the serverless security attacks are derived using static analyzing functions which restricts to few policies. This results in increasing the attack </w:t>
      </w:r>
      <w:r w:rsidRPr="0037272B">
        <w:rPr>
          <w:rFonts w:ascii="Arial" w:eastAsia="Calibri" w:hAnsi="Arial" w:cs="Arial"/>
          <w:sz w:val="24"/>
          <w:szCs w:val="24"/>
        </w:rPr>
        <w:lastRenderedPageBreak/>
        <w:t>surface. Also, there is very little monitoring in serverless applications. Hence tracking of all the attacks is a big concern. This is a new technology that is more suspectable to zero-day attacks. Some of the subproblems are Overprivileged Function Permissions, using third party dependencies that are not secure, and Cross-Execution Data Persistency</w:t>
      </w:r>
    </w:p>
    <w:p w14:paraId="406F88AD" w14:textId="77777777" w:rsidR="007E46EC" w:rsidRPr="00870451" w:rsidRDefault="007E46EC" w:rsidP="002562A8">
      <w:pPr>
        <w:spacing w:after="0" w:line="480" w:lineRule="auto"/>
        <w:rPr>
          <w:rFonts w:ascii="Arial" w:hAnsi="Arial" w:cs="Arial"/>
          <w:b/>
          <w:sz w:val="24"/>
          <w:szCs w:val="24"/>
        </w:rPr>
      </w:pPr>
      <w:r w:rsidRPr="00870451">
        <w:rPr>
          <w:rFonts w:ascii="Arial" w:hAnsi="Arial" w:cs="Arial"/>
          <w:b/>
          <w:sz w:val="24"/>
          <w:szCs w:val="24"/>
        </w:rPr>
        <w:t>Nature and Significance of the Problem</w:t>
      </w:r>
    </w:p>
    <w:p w14:paraId="5FC31232" w14:textId="77777777" w:rsidR="003D1588" w:rsidRDefault="001546A1" w:rsidP="002562A8">
      <w:pPr>
        <w:spacing w:line="480" w:lineRule="auto"/>
        <w:rPr>
          <w:rFonts w:ascii="Arial" w:eastAsia="Calibri" w:hAnsi="Arial" w:cs="Arial"/>
          <w:sz w:val="24"/>
          <w:szCs w:val="24"/>
        </w:rPr>
      </w:pPr>
      <w:r w:rsidRPr="00B8629D">
        <w:rPr>
          <w:rFonts w:ascii="Arial" w:hAnsi="Arial" w:cs="Arial"/>
          <w:sz w:val="24"/>
          <w:szCs w:val="24"/>
        </w:rPr>
        <w:tab/>
      </w:r>
      <w:r w:rsidR="003D1588">
        <w:rPr>
          <w:rFonts w:ascii="Arial" w:eastAsia="Calibri" w:hAnsi="Arial" w:cs="Arial"/>
          <w:sz w:val="24"/>
          <w:szCs w:val="24"/>
        </w:rPr>
        <w:t xml:space="preserve">According to the NEWSTACK 2018, more than 75% of the developers </w:t>
      </w:r>
      <w:r w:rsidR="003D1588" w:rsidRPr="006472CA">
        <w:rPr>
          <w:rFonts w:ascii="Arial" w:eastAsia="Calibri" w:hAnsi="Arial" w:cs="Arial"/>
          <w:sz w:val="24"/>
          <w:szCs w:val="24"/>
        </w:rPr>
        <w:t xml:space="preserve">and </w:t>
      </w:r>
      <w:r w:rsidR="003D1588">
        <w:rPr>
          <w:rFonts w:ascii="Arial" w:eastAsia="Calibri" w:hAnsi="Arial" w:cs="Arial"/>
          <w:sz w:val="24"/>
          <w:szCs w:val="24"/>
        </w:rPr>
        <w:t>users</w:t>
      </w:r>
      <w:r w:rsidR="003D1588" w:rsidRPr="006472CA">
        <w:rPr>
          <w:rFonts w:ascii="Arial" w:eastAsia="Calibri" w:hAnsi="Arial" w:cs="Arial"/>
          <w:sz w:val="24"/>
          <w:szCs w:val="24"/>
        </w:rPr>
        <w:t xml:space="preserve"> </w:t>
      </w:r>
      <w:r w:rsidR="003D1588">
        <w:rPr>
          <w:rFonts w:ascii="Arial" w:eastAsia="Calibri" w:hAnsi="Arial" w:cs="Arial"/>
          <w:sz w:val="24"/>
          <w:szCs w:val="24"/>
        </w:rPr>
        <w:t>plan</w:t>
      </w:r>
      <w:r w:rsidR="003D1588" w:rsidRPr="006472CA">
        <w:rPr>
          <w:rFonts w:ascii="Arial" w:eastAsia="Calibri" w:hAnsi="Arial" w:cs="Arial"/>
          <w:sz w:val="24"/>
          <w:szCs w:val="24"/>
        </w:rPr>
        <w:t xml:space="preserve"> or to </w:t>
      </w:r>
      <w:r w:rsidR="003D1588">
        <w:rPr>
          <w:rFonts w:ascii="Arial" w:eastAsia="Calibri" w:hAnsi="Arial" w:cs="Arial"/>
          <w:sz w:val="24"/>
          <w:szCs w:val="24"/>
        </w:rPr>
        <w:t>apply</w:t>
      </w:r>
      <w:r w:rsidR="003D1588" w:rsidRPr="006472CA">
        <w:rPr>
          <w:rFonts w:ascii="Arial" w:eastAsia="Calibri" w:hAnsi="Arial" w:cs="Arial"/>
          <w:sz w:val="24"/>
          <w:szCs w:val="24"/>
        </w:rPr>
        <w:t xml:space="preserve"> serverless computing as a business solution</w:t>
      </w:r>
      <w:r w:rsidR="003D1588">
        <w:rPr>
          <w:rFonts w:ascii="Arial" w:eastAsia="Calibri" w:hAnsi="Arial" w:cs="Arial"/>
          <w:sz w:val="24"/>
          <w:szCs w:val="24"/>
        </w:rPr>
        <w:t xml:space="preserve"> </w:t>
      </w:r>
      <w:r w:rsidR="003D1588">
        <w:rPr>
          <w:rFonts w:ascii="Arial" w:eastAsia="Calibri" w:hAnsi="Arial" w:cs="Arial"/>
          <w:sz w:val="24"/>
          <w:szCs w:val="24"/>
        </w:rPr>
        <w:fldChar w:fldCharType="begin"/>
      </w:r>
      <w:r w:rsidR="003D1588">
        <w:rPr>
          <w:rFonts w:ascii="Arial" w:eastAsia="Calibri" w:hAnsi="Arial" w:cs="Arial"/>
          <w:sz w:val="24"/>
          <w:szCs w:val="24"/>
        </w:rPr>
        <w:instrText xml:space="preserve"> ADDIN ZOTERO_ITEM CSL_CITATION {"citationID":"1YfrQ29W","properties":{"formattedCitation":"({\\i{}PzLpSdoGRN67DipZUbI0.Pdf}, n.d.)","plainCitation":"(PzLpSdoGRN67DipZUbI0.Pdf, n.d.)","dontUpdate":true,"noteIndex":0},"citationItems":[{"id":95,"uris":["http://zotero.org/users/local/dILag7GQ/items/87MKXBFX"],"uri":["http://zotero.org/users/local/dILag7GQ/items/87MKXBFX"],"itemData":{"id":95,"type":"article","title":"pzLpSdoGRN67DipZUbI0.pdf","URL":"https://media.graphcms.com/pzLpSdoGRN67DipZUbI0","accessed":{"date-parts":[["2021",4,1]]}}}],"schema":"https://github.com/citation-style-language/schema/raw/master/csl-citation.json"} </w:instrText>
      </w:r>
      <w:r w:rsidR="003D1588">
        <w:rPr>
          <w:rFonts w:ascii="Arial" w:eastAsia="Calibri" w:hAnsi="Arial" w:cs="Arial"/>
          <w:sz w:val="24"/>
          <w:szCs w:val="24"/>
        </w:rPr>
        <w:fldChar w:fldCharType="separate"/>
      </w:r>
      <w:r w:rsidR="003D1588" w:rsidRPr="004E0B2B">
        <w:rPr>
          <w:rFonts w:ascii="Arial" w:hAnsi="Arial" w:cs="Arial"/>
          <w:sz w:val="24"/>
          <w:szCs w:val="24"/>
        </w:rPr>
        <w:t>(</w:t>
      </w:r>
      <w:r w:rsidR="003D1588">
        <w:rPr>
          <w:rFonts w:ascii="Arial" w:hAnsi="Arial" w:cs="Arial"/>
          <w:i/>
          <w:iCs/>
          <w:sz w:val="24"/>
          <w:szCs w:val="24"/>
        </w:rPr>
        <w:t>The new stack</w:t>
      </w:r>
      <w:r w:rsidR="003D1588" w:rsidRPr="004E0B2B">
        <w:rPr>
          <w:rFonts w:ascii="Arial" w:hAnsi="Arial" w:cs="Arial"/>
          <w:sz w:val="24"/>
          <w:szCs w:val="24"/>
        </w:rPr>
        <w:t xml:space="preserve">, </w:t>
      </w:r>
      <w:r w:rsidR="003D1588">
        <w:rPr>
          <w:rFonts w:ascii="Arial" w:hAnsi="Arial" w:cs="Arial"/>
          <w:sz w:val="24"/>
          <w:szCs w:val="24"/>
        </w:rPr>
        <w:t>2018</w:t>
      </w:r>
      <w:r w:rsidR="003D1588" w:rsidRPr="004E0B2B">
        <w:rPr>
          <w:rFonts w:ascii="Arial" w:hAnsi="Arial" w:cs="Arial"/>
          <w:sz w:val="24"/>
          <w:szCs w:val="24"/>
        </w:rPr>
        <w:t>)</w:t>
      </w:r>
      <w:r w:rsidR="003D1588">
        <w:rPr>
          <w:rFonts w:ascii="Arial" w:eastAsia="Calibri" w:hAnsi="Arial" w:cs="Arial"/>
          <w:sz w:val="24"/>
          <w:szCs w:val="24"/>
        </w:rPr>
        <w:fldChar w:fldCharType="end"/>
      </w:r>
      <w:r w:rsidR="003D1588">
        <w:rPr>
          <w:rFonts w:ascii="Arial" w:eastAsia="Calibri" w:hAnsi="Arial" w:cs="Arial"/>
          <w:sz w:val="24"/>
          <w:szCs w:val="24"/>
        </w:rPr>
        <w:t>.  There is no assurance from the providers to ensure security. With all the security flaws, it makes the system vulnerable.</w:t>
      </w:r>
    </w:p>
    <w:p w14:paraId="599DFA21" w14:textId="77777777" w:rsidR="003D1588" w:rsidRDefault="003D1588" w:rsidP="002562A8">
      <w:pPr>
        <w:spacing w:line="480" w:lineRule="auto"/>
        <w:rPr>
          <w:rFonts w:ascii="Arial" w:eastAsia="Calibri" w:hAnsi="Arial" w:cs="Arial"/>
          <w:sz w:val="24"/>
          <w:szCs w:val="24"/>
        </w:rPr>
      </w:pPr>
      <w:r>
        <w:rPr>
          <w:rFonts w:ascii="Arial" w:eastAsia="Calibri" w:hAnsi="Arial" w:cs="Arial"/>
          <w:sz w:val="24"/>
          <w:szCs w:val="24"/>
        </w:rPr>
        <w:t xml:space="preserve">Example: </w:t>
      </w:r>
    </w:p>
    <w:p w14:paraId="1C91A865" w14:textId="77777777" w:rsidR="003D1588" w:rsidRPr="00D24B5B" w:rsidRDefault="003D1588" w:rsidP="002562A8">
      <w:pPr>
        <w:spacing w:line="480" w:lineRule="auto"/>
        <w:rPr>
          <w:rFonts w:ascii="Arial" w:eastAsia="Calibri" w:hAnsi="Arial" w:cs="Arial"/>
          <w:sz w:val="24"/>
          <w:szCs w:val="24"/>
        </w:rPr>
      </w:pPr>
      <w:r w:rsidRPr="00D24B5B">
        <w:rPr>
          <w:rFonts w:ascii="Arial" w:eastAsia="Calibri" w:hAnsi="Arial" w:cs="Arial"/>
          <w:sz w:val="24"/>
          <w:szCs w:val="24"/>
        </w:rPr>
        <w:t>AWS Lambda which is a serverless service was once pruned to DDOS attack This, in turn, led to outages to many different services that use the same public DN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D96jIrfF","properties":{"formattedCitation":"(\\uc0\\u8220{}Could Zombie Toasters DDoS My Serverless Deployment?,\\uc0\\u8221{} 2017)","plainCitation":"(“Could Zombie Toasters DDoS My Serverless Deployment?,” 2017)","noteIndex":0},"citationItems":[{"id":91,"uris":["http://zotero.org/users/local/dILag7GQ/items/D7JQGNYU"],"uri":["http://zotero.org/users/local/dILag7GQ/items/D7JQGNYU"],"itemData":{"id":91,"type":"post-weblog","abstract":"Never mind the hype about serverless. Never mind about whether the word “serverless” is even the right word. We need to start thinking about whether AWS Lambda and similar services are potentially opening up a way for the malicious to hit companies where it hurts the most: the bank balance. Hosting Costs Under Attack If […]","container-title":"The New Stack","language":"en-US","title":"Could Zombie Toasters DDoS My Serverless Deployment?","URL":"https://thenewstack.io/zombie-toasters-eat-startup/","accessed":{"date-parts":[["2021",4,1]]},"issued":{"date-parts":[["2017",1,10]]}}}],"schema":"https://github.com/citation-style-language/schema/raw/master/csl-citation.json"} </w:instrText>
      </w:r>
      <w:r>
        <w:rPr>
          <w:rFonts w:ascii="Arial" w:eastAsia="Calibri" w:hAnsi="Arial" w:cs="Arial"/>
          <w:sz w:val="24"/>
          <w:szCs w:val="24"/>
        </w:rPr>
        <w:fldChar w:fldCharType="separate"/>
      </w:r>
      <w:r w:rsidRPr="009336A2">
        <w:rPr>
          <w:rFonts w:ascii="Arial" w:hAnsi="Arial" w:cs="Arial"/>
          <w:sz w:val="24"/>
          <w:szCs w:val="24"/>
        </w:rPr>
        <w:t>(“Could Zombie Toasters DDoS My Serverless Deployment?,” 2017)</w:t>
      </w:r>
      <w:r>
        <w:rPr>
          <w:rFonts w:ascii="Arial" w:eastAsia="Calibri" w:hAnsi="Arial" w:cs="Arial"/>
          <w:sz w:val="24"/>
          <w:szCs w:val="24"/>
        </w:rPr>
        <w:fldChar w:fldCharType="end"/>
      </w:r>
      <w:r w:rsidRPr="00D24B5B">
        <w:rPr>
          <w:rFonts w:ascii="Arial" w:eastAsia="Calibri" w:hAnsi="Arial" w:cs="Arial"/>
          <w:sz w:val="24"/>
          <w:szCs w:val="24"/>
        </w:rPr>
        <w:t>.</w:t>
      </w:r>
    </w:p>
    <w:p w14:paraId="1AF5ED75" w14:textId="77777777" w:rsidR="003D1588" w:rsidRPr="00D24B5B" w:rsidRDefault="003D1588" w:rsidP="002562A8">
      <w:pPr>
        <w:spacing w:line="480" w:lineRule="auto"/>
        <w:rPr>
          <w:rFonts w:ascii="Arial" w:eastAsia="Calibri" w:hAnsi="Arial" w:cs="Arial"/>
          <w:sz w:val="24"/>
          <w:szCs w:val="24"/>
        </w:rPr>
      </w:pPr>
      <w:r w:rsidRPr="00D24B5B">
        <w:rPr>
          <w:rFonts w:ascii="Arial" w:eastAsia="Calibri" w:hAnsi="Arial" w:cs="Arial"/>
          <w:sz w:val="24"/>
          <w:szCs w:val="24"/>
        </w:rPr>
        <w:t>The breach that happened on Cloudflare which was named Cloud bleed caused a memory leak of their customer's data</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5OwhYqq9","properties":{"formattedCitation":"({\\i{}Major Cloudflare Bug Leaked Sensitive Data from Customers\\uc0\\u8217{} Websites | TechCrunch}, n.d.)","plainCitation":"(Major Cloudflare Bug Leaked Sensitive Data from Customers’ Websites | TechCrunch, n.d.)","dontUpdate":true,"noteIndex":0},"citationItems":[{"id":93,"uris":["http://zotero.org/users/local/dILag7GQ/items/54XBE5ND"],"uri":["http://zotero.org/users/local/dILag7GQ/items/54XBE5ND"],"itemData":{"id":93,"type":"webpage","title":"Major Cloudflare bug leaked sensitive data from customers’ websites | TechCrunch","URL":"https://techcrunch.com/2017/02/23/major-cloudflare-bug-leaked-sensitive-data-from-customers-websites/","accessed":{"date-parts":[["2021",4,1]]}}}],"schema":"https://github.com/citation-style-language/schema/raw/master/csl-citation.json"} </w:instrText>
      </w:r>
      <w:r>
        <w:rPr>
          <w:rFonts w:ascii="Arial" w:eastAsia="Calibri" w:hAnsi="Arial" w:cs="Arial"/>
          <w:sz w:val="24"/>
          <w:szCs w:val="24"/>
        </w:rPr>
        <w:fldChar w:fldCharType="separate"/>
      </w:r>
      <w:r w:rsidRPr="00FE28BC">
        <w:rPr>
          <w:rFonts w:ascii="Arial" w:hAnsi="Arial" w:cs="Arial"/>
          <w:sz w:val="24"/>
          <w:szCs w:val="24"/>
        </w:rPr>
        <w:t>(</w:t>
      </w:r>
      <w:r w:rsidRPr="00FE28BC">
        <w:rPr>
          <w:rFonts w:ascii="Arial" w:hAnsi="Arial" w:cs="Arial"/>
          <w:i/>
          <w:iCs/>
          <w:sz w:val="24"/>
          <w:szCs w:val="24"/>
        </w:rPr>
        <w:t>Major Cloudflare Bug Leaked Sensitive Data from Customers’ Websites | TechCrunch</w:t>
      </w:r>
      <w:r w:rsidRPr="00FE28BC">
        <w:rPr>
          <w:rFonts w:ascii="Arial" w:hAnsi="Arial" w:cs="Arial"/>
          <w:sz w:val="24"/>
          <w:szCs w:val="24"/>
        </w:rPr>
        <w:t>,</w:t>
      </w:r>
      <w:r>
        <w:rPr>
          <w:rFonts w:ascii="Arial" w:hAnsi="Arial" w:cs="Arial"/>
          <w:sz w:val="24"/>
          <w:szCs w:val="24"/>
        </w:rPr>
        <w:t xml:space="preserve"> 2017</w:t>
      </w:r>
      <w:r w:rsidRPr="00FE28BC">
        <w:rPr>
          <w:rFonts w:ascii="Arial" w:hAnsi="Arial" w:cs="Arial"/>
          <w:sz w:val="24"/>
          <w:szCs w:val="24"/>
        </w:rPr>
        <w:t>)</w:t>
      </w:r>
      <w:r>
        <w:rPr>
          <w:rFonts w:ascii="Arial" w:eastAsia="Calibri" w:hAnsi="Arial" w:cs="Arial"/>
          <w:sz w:val="24"/>
          <w:szCs w:val="24"/>
        </w:rPr>
        <w:fldChar w:fldCharType="end"/>
      </w:r>
      <w:r w:rsidRPr="00D24B5B">
        <w:rPr>
          <w:rFonts w:ascii="Arial" w:eastAsia="Calibri" w:hAnsi="Arial" w:cs="Arial"/>
          <w:sz w:val="24"/>
          <w:szCs w:val="24"/>
        </w:rPr>
        <w:t>. Hence the company has requested all its customers to rotate their passwords.</w:t>
      </w:r>
    </w:p>
    <w:p w14:paraId="67A34EE9" w14:textId="77777777" w:rsidR="003D1588" w:rsidRPr="00D24B5B" w:rsidRDefault="003D1588" w:rsidP="002562A8">
      <w:pPr>
        <w:spacing w:line="480" w:lineRule="auto"/>
        <w:rPr>
          <w:rFonts w:ascii="Arial" w:eastAsia="Calibri" w:hAnsi="Arial" w:cs="Arial"/>
          <w:sz w:val="24"/>
          <w:szCs w:val="24"/>
        </w:rPr>
      </w:pPr>
      <w:r w:rsidRPr="00D24B5B">
        <w:rPr>
          <w:rFonts w:ascii="Arial" w:eastAsia="Calibri" w:hAnsi="Arial" w:cs="Arial"/>
          <w:sz w:val="24"/>
          <w:szCs w:val="24"/>
        </w:rPr>
        <w:lastRenderedPageBreak/>
        <w:t>An intruder gained access to 100 million Americans and 6 million Canadians personal information of Capital one credit card customers that store their data in AW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iFbC8JIx","properties":{"formattedCitation":"({\\i{}Capital One Breach Affects 100M US Citizens, 6M ...}, n.d.)","plainCitation":"(Capital One Breach Affects 100M US Citizens, 6M ..., n.d.)","dontUpdate":true,"noteIndex":0},"citationItems":[{"id":96,"uris":["http://zotero.org/users/local/dILag7GQ/items/MNNXN7US"],"uri":["http://zotero.org/users/local/dILag7GQ/items/MNNXN7US"],"itemData":{"id":96,"type":"webpage","title":"Capital One Breach Affects 100M US Citizens, 6M ...","URL":"https://www.darkreading.com/cloud/capital-one-breach-affects-100m-us-citizens-6m-canadians/d/d-id/1335385","accessed":{"date-parts":[["2021",4,1]]}}}],"schema":"https://github.com/citation-style-language/schema/raw/master/csl-citation.json"} </w:instrText>
      </w:r>
      <w:r>
        <w:rPr>
          <w:rFonts w:ascii="Arial" w:eastAsia="Calibri" w:hAnsi="Arial" w:cs="Arial"/>
          <w:sz w:val="24"/>
          <w:szCs w:val="24"/>
        </w:rPr>
        <w:fldChar w:fldCharType="separate"/>
      </w:r>
      <w:r w:rsidRPr="00B44FDC">
        <w:rPr>
          <w:rFonts w:ascii="Arial" w:hAnsi="Arial" w:cs="Arial"/>
          <w:sz w:val="24"/>
          <w:szCs w:val="24"/>
        </w:rPr>
        <w:t>(</w:t>
      </w:r>
      <w:r w:rsidRPr="00B44FDC">
        <w:rPr>
          <w:rFonts w:ascii="Arial" w:hAnsi="Arial" w:cs="Arial"/>
          <w:i/>
          <w:iCs/>
          <w:sz w:val="24"/>
          <w:szCs w:val="24"/>
        </w:rPr>
        <w:t>Capital One Breach Affects 100M US Citizens, 6M</w:t>
      </w:r>
      <w:r>
        <w:rPr>
          <w:rFonts w:ascii="Arial" w:hAnsi="Arial" w:cs="Arial"/>
          <w:i/>
          <w:iCs/>
          <w:sz w:val="24"/>
          <w:szCs w:val="24"/>
        </w:rPr>
        <w:t>, 2019</w:t>
      </w:r>
      <w:r w:rsidRPr="00B44FDC">
        <w:rPr>
          <w:rFonts w:ascii="Arial" w:hAnsi="Arial" w:cs="Arial"/>
          <w:sz w:val="24"/>
          <w:szCs w:val="24"/>
        </w:rPr>
        <w:t>)</w:t>
      </w:r>
      <w:r>
        <w:rPr>
          <w:rFonts w:ascii="Arial" w:eastAsia="Calibri" w:hAnsi="Arial" w:cs="Arial"/>
          <w:sz w:val="24"/>
          <w:szCs w:val="24"/>
        </w:rPr>
        <w:fldChar w:fldCharType="end"/>
      </w:r>
      <w:r w:rsidRPr="00D24B5B">
        <w:rPr>
          <w:rFonts w:ascii="Arial" w:eastAsia="Calibri" w:hAnsi="Arial" w:cs="Arial"/>
          <w:sz w:val="24"/>
          <w:szCs w:val="24"/>
        </w:rPr>
        <w:t>.</w:t>
      </w:r>
    </w:p>
    <w:p w14:paraId="7F171D54" w14:textId="77777777" w:rsidR="003D1588" w:rsidRPr="00D24B5B" w:rsidRDefault="003D1588" w:rsidP="002562A8">
      <w:pPr>
        <w:spacing w:line="480" w:lineRule="auto"/>
        <w:rPr>
          <w:rFonts w:ascii="Arial" w:eastAsia="Calibri" w:hAnsi="Arial" w:cs="Arial"/>
          <w:sz w:val="24"/>
          <w:szCs w:val="24"/>
        </w:rPr>
      </w:pPr>
      <w:r w:rsidRPr="00D24B5B">
        <w:rPr>
          <w:rFonts w:ascii="Arial" w:eastAsia="Calibri" w:hAnsi="Arial" w:cs="Arial"/>
          <w:sz w:val="24"/>
          <w:szCs w:val="24"/>
        </w:rPr>
        <w:t>The Pursec audit states that their serverless projects have one or more critical vulnerabilities or misconfiguration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CfAtyKcI","properties":{"formattedCitation":"(Ltd, n.d.-a)","plainCitation":"(Ltd, n.d.-a)","dontUpdate":true,"noteIndex":0},"citationItems":[{"id":98,"uris":["http://zotero.org/users/local/dILag7GQ/items/CCQ3R3BL"],"uri":["http://zotero.org/users/local/dILag7GQ/items/CCQ3R3BL"],"itemData":{"id":98,"type":"webpage","abstract":"/PRNewswire/ -- More than one in five serverless applications contains critical security vulnerabilities according to an audit by PureSec, the leading...","language":"en","title":"PureSec Reveals That 21% of Open Source Serverless Applications Have Critical Vulnerabilities","URL":"https://www.prnewswire.com/news-releases/puresec-reveals-that-21-of-open-source-serverless-applications-have-critical-vulnerabilities-300624175.html","author":[{"family":"Ltd","given":"PureSec"}],"accessed":{"date-parts":[["2021",4,1]]}}}],"schema":"https://github.com/citation-style-language/schema/raw/master/csl-citation.json"} </w:instrText>
      </w:r>
      <w:r>
        <w:rPr>
          <w:rFonts w:ascii="Arial" w:eastAsia="Calibri" w:hAnsi="Arial" w:cs="Arial"/>
          <w:sz w:val="24"/>
          <w:szCs w:val="24"/>
        </w:rPr>
        <w:fldChar w:fldCharType="separate"/>
      </w:r>
      <w:r w:rsidRPr="00D97CAB">
        <w:rPr>
          <w:rFonts w:ascii="Arial" w:hAnsi="Arial" w:cs="Arial"/>
          <w:sz w:val="24"/>
        </w:rPr>
        <w:t xml:space="preserve">(Ltd, </w:t>
      </w:r>
      <w:r>
        <w:rPr>
          <w:rFonts w:ascii="Arial" w:hAnsi="Arial" w:cs="Arial"/>
          <w:sz w:val="24"/>
        </w:rPr>
        <w:t>2018</w:t>
      </w:r>
      <w:r w:rsidRPr="00D97CAB">
        <w:rPr>
          <w:rFonts w:ascii="Arial" w:hAnsi="Arial" w:cs="Arial"/>
          <w:sz w:val="24"/>
        </w:rPr>
        <w:t>)</w:t>
      </w:r>
      <w:r>
        <w:rPr>
          <w:rFonts w:ascii="Arial" w:eastAsia="Calibri" w:hAnsi="Arial" w:cs="Arial"/>
          <w:sz w:val="24"/>
          <w:szCs w:val="24"/>
        </w:rPr>
        <w:fldChar w:fldCharType="end"/>
      </w:r>
      <w:r w:rsidRPr="00D24B5B">
        <w:rPr>
          <w:rFonts w:ascii="Arial" w:eastAsia="Calibri" w:hAnsi="Arial" w:cs="Arial"/>
          <w:sz w:val="24"/>
          <w:szCs w:val="24"/>
        </w:rPr>
        <w:t xml:space="preserve">. Few of the projects share confidential data such as </w:t>
      </w:r>
      <w:r>
        <w:rPr>
          <w:rFonts w:ascii="Arial" w:eastAsia="Calibri" w:hAnsi="Arial" w:cs="Arial"/>
          <w:sz w:val="24"/>
          <w:szCs w:val="24"/>
        </w:rPr>
        <w:t xml:space="preserve">the </w:t>
      </w:r>
      <w:r w:rsidRPr="00D24B5B">
        <w:rPr>
          <w:rFonts w:ascii="Arial" w:eastAsia="Calibri" w:hAnsi="Arial" w:cs="Arial"/>
          <w:sz w:val="24"/>
          <w:szCs w:val="24"/>
        </w:rPr>
        <w:t>API keys and</w:t>
      </w:r>
      <w:r>
        <w:rPr>
          <w:rFonts w:ascii="Arial" w:eastAsia="Calibri" w:hAnsi="Arial" w:cs="Arial"/>
          <w:sz w:val="24"/>
          <w:szCs w:val="24"/>
        </w:rPr>
        <w:t xml:space="preserve"> the </w:t>
      </w:r>
      <w:r w:rsidRPr="00D24B5B">
        <w:rPr>
          <w:rFonts w:ascii="Arial" w:eastAsia="Calibri" w:hAnsi="Arial" w:cs="Arial"/>
          <w:sz w:val="24"/>
          <w:szCs w:val="24"/>
        </w:rPr>
        <w:t>credentials through public</w:t>
      </w:r>
      <w:r>
        <w:rPr>
          <w:rFonts w:ascii="Arial" w:eastAsia="Calibri" w:hAnsi="Arial" w:cs="Arial"/>
          <w:sz w:val="24"/>
          <w:szCs w:val="24"/>
        </w:rPr>
        <w:t>ly</w:t>
      </w:r>
      <w:r w:rsidRPr="00D24B5B">
        <w:rPr>
          <w:rFonts w:ascii="Arial" w:eastAsia="Calibri" w:hAnsi="Arial" w:cs="Arial"/>
          <w:sz w:val="24"/>
          <w:szCs w:val="24"/>
        </w:rPr>
        <w:t xml:space="preserve"> </w:t>
      </w:r>
      <w:r>
        <w:rPr>
          <w:rFonts w:ascii="Arial" w:eastAsia="Calibri" w:hAnsi="Arial" w:cs="Arial"/>
          <w:sz w:val="24"/>
          <w:szCs w:val="24"/>
        </w:rPr>
        <w:t>available</w:t>
      </w:r>
      <w:r w:rsidRPr="00D24B5B">
        <w:rPr>
          <w:rFonts w:ascii="Arial" w:eastAsia="Calibri" w:hAnsi="Arial" w:cs="Arial"/>
          <w:sz w:val="24"/>
          <w:szCs w:val="24"/>
        </w:rPr>
        <w:t xml:space="preserve"> code repositories.</w:t>
      </w:r>
    </w:p>
    <w:p w14:paraId="34CD13CE" w14:textId="77777777" w:rsidR="003D1588" w:rsidRDefault="003D1588" w:rsidP="002562A8">
      <w:pPr>
        <w:spacing w:line="480" w:lineRule="auto"/>
        <w:rPr>
          <w:rFonts w:ascii="Arial" w:eastAsia="Calibri" w:hAnsi="Arial" w:cs="Arial"/>
          <w:sz w:val="24"/>
          <w:szCs w:val="24"/>
        </w:rPr>
      </w:pPr>
      <w:r>
        <w:rPr>
          <w:rFonts w:ascii="Arial" w:eastAsia="Calibri" w:hAnsi="Arial" w:cs="Arial"/>
          <w:sz w:val="24"/>
          <w:szCs w:val="24"/>
        </w:rPr>
        <w:t>Around</w:t>
      </w:r>
      <w:r w:rsidRPr="00D24B5B">
        <w:rPr>
          <w:rFonts w:ascii="Arial" w:eastAsia="Calibri" w:hAnsi="Arial" w:cs="Arial"/>
          <w:sz w:val="24"/>
          <w:szCs w:val="24"/>
        </w:rPr>
        <w:t xml:space="preserve"> 1</w:t>
      </w:r>
      <w:r>
        <w:rPr>
          <w:rFonts w:ascii="Arial" w:eastAsia="Calibri" w:hAnsi="Arial" w:cs="Arial"/>
          <w:sz w:val="24"/>
          <w:szCs w:val="24"/>
        </w:rPr>
        <w:t>,</w:t>
      </w:r>
      <w:r w:rsidRPr="00D24B5B">
        <w:rPr>
          <w:rFonts w:ascii="Arial" w:eastAsia="Calibri" w:hAnsi="Arial" w:cs="Arial"/>
          <w:sz w:val="24"/>
          <w:szCs w:val="24"/>
        </w:rPr>
        <w:t>00,000 GitHub repos have leaked</w:t>
      </w:r>
      <w:r>
        <w:rPr>
          <w:rFonts w:ascii="Arial" w:eastAsia="Calibri" w:hAnsi="Arial" w:cs="Arial"/>
          <w:sz w:val="24"/>
          <w:szCs w:val="24"/>
        </w:rPr>
        <w:t xml:space="preserve"> their API tokens and </w:t>
      </w:r>
      <w:r w:rsidRPr="00D24B5B">
        <w:rPr>
          <w:rFonts w:ascii="Arial" w:eastAsia="Calibri" w:hAnsi="Arial" w:cs="Arial"/>
          <w:sz w:val="24"/>
          <w:szCs w:val="24"/>
        </w:rPr>
        <w:t xml:space="preserve">cryptographic key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5BGUC7kh","properties":{"formattedCitation":"({\\i{}Over 100,000 GitHub Repos Have Leaked API or Cryptographic Keys | ZDNet}, n.d.)","plainCitation":"(Over 100,000 GitHub Repos Have Leaked API or Cryptographic Keys | ZDNet, n.d.)","dontUpdate":true,"noteIndex":0},"citationItems":[{"id":100,"uris":["http://zotero.org/users/local/dILag7GQ/items/WJTH9SWM"],"uri":["http://zotero.org/users/local/dILag7GQ/items/WJTH9SWM"],"itemData":{"id":100,"type":"webpage","title":"Over 100,000 GitHub repos have leaked API or cryptographic keys | ZDNet","URL":"https://www.zdnet.com/article/over-100000-github-repos-have-leaked-api-or-cryptographic-keys/","accessed":{"date-parts":[["2021",4,1]]}}}],"schema":"https://github.com/citation-style-language/schema/raw/master/csl-citation.json"} </w:instrText>
      </w:r>
      <w:r>
        <w:rPr>
          <w:rFonts w:ascii="Arial" w:eastAsia="Calibri" w:hAnsi="Arial" w:cs="Arial"/>
          <w:sz w:val="24"/>
          <w:szCs w:val="24"/>
        </w:rPr>
        <w:fldChar w:fldCharType="separate"/>
      </w:r>
      <w:r w:rsidRPr="001E2B4A">
        <w:rPr>
          <w:rFonts w:ascii="Arial" w:hAnsi="Arial" w:cs="Arial"/>
          <w:sz w:val="24"/>
          <w:szCs w:val="24"/>
        </w:rPr>
        <w:t>(</w:t>
      </w:r>
      <w:r w:rsidRPr="001E2B4A">
        <w:rPr>
          <w:rFonts w:ascii="Arial" w:hAnsi="Arial" w:cs="Arial"/>
          <w:i/>
          <w:iCs/>
          <w:sz w:val="24"/>
          <w:szCs w:val="24"/>
        </w:rPr>
        <w:t>Over 100,000 GitHub Repos Have Leaked API or Cryptographic Keys | ZDNet</w:t>
      </w:r>
      <w:r w:rsidRPr="001E2B4A">
        <w:rPr>
          <w:rFonts w:ascii="Arial" w:hAnsi="Arial" w:cs="Arial"/>
          <w:sz w:val="24"/>
          <w:szCs w:val="24"/>
        </w:rPr>
        <w:t xml:space="preserve">, </w:t>
      </w:r>
      <w:r>
        <w:rPr>
          <w:rFonts w:ascii="Arial" w:hAnsi="Arial" w:cs="Arial"/>
          <w:sz w:val="24"/>
          <w:szCs w:val="24"/>
        </w:rPr>
        <w:t>2019</w:t>
      </w:r>
      <w:r w:rsidRPr="001E2B4A">
        <w:rPr>
          <w:rFonts w:ascii="Arial" w:hAnsi="Arial" w:cs="Arial"/>
          <w:sz w:val="24"/>
          <w:szCs w:val="24"/>
        </w:rPr>
        <w:t>)</w:t>
      </w:r>
      <w:r>
        <w:rPr>
          <w:rFonts w:ascii="Arial" w:eastAsia="Calibri" w:hAnsi="Arial" w:cs="Arial"/>
          <w:sz w:val="24"/>
          <w:szCs w:val="24"/>
        </w:rPr>
        <w:fldChar w:fldCharType="end"/>
      </w:r>
      <w:r w:rsidRPr="00D24B5B">
        <w:rPr>
          <w:rFonts w:ascii="Arial" w:eastAsia="Calibri" w:hAnsi="Arial" w:cs="Arial"/>
          <w:sz w:val="24"/>
          <w:szCs w:val="24"/>
        </w:rPr>
        <w:t>.</w:t>
      </w:r>
    </w:p>
    <w:p w14:paraId="21EE185A" w14:textId="3A7D9C14" w:rsidR="00EF4BCE" w:rsidRPr="00870451" w:rsidRDefault="005E00CB" w:rsidP="002562A8">
      <w:pPr>
        <w:rPr>
          <w:rFonts w:ascii="Arial" w:hAnsi="Arial" w:cs="Arial"/>
          <w:b/>
          <w:sz w:val="24"/>
          <w:szCs w:val="24"/>
        </w:rPr>
      </w:pPr>
      <w:r w:rsidRPr="00870451">
        <w:rPr>
          <w:rFonts w:ascii="Arial" w:hAnsi="Arial" w:cs="Arial"/>
          <w:b/>
          <w:sz w:val="24"/>
          <w:szCs w:val="24"/>
        </w:rPr>
        <w:t xml:space="preserve">Objective of the </w:t>
      </w:r>
      <w:r w:rsidR="00B7121E" w:rsidRPr="00870451">
        <w:rPr>
          <w:rFonts w:ascii="Arial" w:hAnsi="Arial" w:cs="Arial"/>
          <w:b/>
          <w:sz w:val="24"/>
          <w:szCs w:val="24"/>
        </w:rPr>
        <w:t>Study</w:t>
      </w:r>
    </w:p>
    <w:p w14:paraId="4628F429" w14:textId="0E8DA560" w:rsidR="00CF0249" w:rsidRDefault="0017555D" w:rsidP="002562A8">
      <w:pPr>
        <w:spacing w:after="0" w:line="480" w:lineRule="auto"/>
        <w:rPr>
          <w:rFonts w:ascii="Arial" w:hAnsi="Arial" w:cs="Arial"/>
          <w:sz w:val="24"/>
          <w:szCs w:val="24"/>
        </w:rPr>
      </w:pPr>
      <w:r w:rsidRPr="00B8629D">
        <w:rPr>
          <w:rFonts w:ascii="Arial" w:hAnsi="Arial" w:cs="Arial"/>
          <w:sz w:val="24"/>
          <w:szCs w:val="24"/>
        </w:rPr>
        <w:tab/>
      </w:r>
      <w:r w:rsidR="00D65C0D">
        <w:rPr>
          <w:rFonts w:ascii="Arial" w:hAnsi="Arial" w:cs="Arial"/>
          <w:sz w:val="24"/>
          <w:szCs w:val="24"/>
        </w:rPr>
        <w:t>The objective of the study is to educate users and developers on the security and privacy issues in serverless computing. This study also provides the mitigation techniques for the identified concerns, thereby enabling serverless technologies.</w:t>
      </w:r>
    </w:p>
    <w:p w14:paraId="2C2B9CF7" w14:textId="77777777" w:rsidR="00CF0249" w:rsidRPr="00870451" w:rsidRDefault="00B7121E" w:rsidP="002562A8">
      <w:pPr>
        <w:spacing w:after="0" w:line="480" w:lineRule="auto"/>
        <w:rPr>
          <w:rFonts w:ascii="Arial" w:hAnsi="Arial" w:cs="Arial"/>
          <w:b/>
          <w:sz w:val="24"/>
          <w:szCs w:val="24"/>
        </w:rPr>
      </w:pPr>
      <w:r w:rsidRPr="00870451">
        <w:rPr>
          <w:rFonts w:ascii="Arial" w:hAnsi="Arial" w:cs="Arial"/>
          <w:b/>
          <w:sz w:val="24"/>
          <w:szCs w:val="24"/>
        </w:rPr>
        <w:t>Study</w:t>
      </w:r>
      <w:r w:rsidR="00CF0249" w:rsidRPr="00870451">
        <w:rPr>
          <w:rFonts w:ascii="Arial" w:hAnsi="Arial" w:cs="Arial"/>
          <w:b/>
          <w:sz w:val="24"/>
          <w:szCs w:val="24"/>
        </w:rPr>
        <w:t xml:space="preserve"> Questions/Hypotheses</w:t>
      </w:r>
    </w:p>
    <w:p w14:paraId="1BA4E0DD" w14:textId="61002F61" w:rsidR="00FE2F54" w:rsidRDefault="00FE2F54" w:rsidP="002562A8">
      <w:pPr>
        <w:spacing w:after="0" w:line="480" w:lineRule="auto"/>
        <w:rPr>
          <w:rFonts w:ascii="Arial" w:hAnsi="Arial" w:cs="Arial"/>
          <w:sz w:val="24"/>
          <w:szCs w:val="24"/>
        </w:rPr>
      </w:pPr>
      <w:r>
        <w:rPr>
          <w:rFonts w:ascii="Arial" w:hAnsi="Arial" w:cs="Arial"/>
          <w:sz w:val="24"/>
          <w:szCs w:val="24"/>
        </w:rPr>
        <w:t>What are the Security and privacy issues concerning serverless technology?</w:t>
      </w:r>
    </w:p>
    <w:p w14:paraId="1F534266" w14:textId="77777777" w:rsidR="00FE2F54" w:rsidRDefault="00FE2F54" w:rsidP="002562A8">
      <w:pPr>
        <w:spacing w:after="0" w:line="480" w:lineRule="auto"/>
        <w:rPr>
          <w:rFonts w:ascii="Arial" w:hAnsi="Arial" w:cs="Arial"/>
          <w:sz w:val="24"/>
          <w:szCs w:val="24"/>
        </w:rPr>
      </w:pPr>
      <w:r>
        <w:rPr>
          <w:rFonts w:ascii="Arial" w:hAnsi="Arial" w:cs="Arial"/>
          <w:sz w:val="24"/>
          <w:szCs w:val="24"/>
        </w:rPr>
        <w:t>How to detect the vulnerabilities in serverless computing?</w:t>
      </w:r>
    </w:p>
    <w:p w14:paraId="5826FACD" w14:textId="77777777" w:rsidR="00FE2F54" w:rsidRDefault="00FE2F54" w:rsidP="002562A8">
      <w:pPr>
        <w:spacing w:after="0" w:line="480" w:lineRule="auto"/>
        <w:rPr>
          <w:rFonts w:ascii="Arial" w:hAnsi="Arial" w:cs="Arial"/>
          <w:sz w:val="24"/>
          <w:szCs w:val="24"/>
        </w:rPr>
      </w:pPr>
      <w:r>
        <w:rPr>
          <w:rFonts w:ascii="Arial" w:hAnsi="Arial" w:cs="Arial"/>
          <w:sz w:val="24"/>
          <w:szCs w:val="24"/>
        </w:rPr>
        <w:t>How to respond to the incidents?</w:t>
      </w:r>
    </w:p>
    <w:p w14:paraId="6A7069B4" w14:textId="77777777" w:rsidR="00FE2F54" w:rsidRDefault="00FE2F54" w:rsidP="002562A8">
      <w:pPr>
        <w:spacing w:after="0" w:line="480" w:lineRule="auto"/>
        <w:rPr>
          <w:rFonts w:ascii="Arial" w:hAnsi="Arial" w:cs="Arial"/>
          <w:sz w:val="24"/>
          <w:szCs w:val="24"/>
        </w:rPr>
      </w:pPr>
      <w:r>
        <w:rPr>
          <w:rFonts w:ascii="Arial" w:hAnsi="Arial" w:cs="Arial"/>
          <w:sz w:val="24"/>
          <w:szCs w:val="24"/>
        </w:rPr>
        <w:t>What to protect while using serverless?</w:t>
      </w:r>
    </w:p>
    <w:p w14:paraId="7594196C" w14:textId="77777777" w:rsidR="00FE2F54" w:rsidRDefault="00FE2F54" w:rsidP="002562A8">
      <w:pPr>
        <w:spacing w:after="0" w:line="480" w:lineRule="auto"/>
        <w:rPr>
          <w:rFonts w:ascii="Arial" w:hAnsi="Arial" w:cs="Arial"/>
          <w:sz w:val="24"/>
          <w:szCs w:val="24"/>
        </w:rPr>
      </w:pPr>
      <w:r>
        <w:rPr>
          <w:rFonts w:ascii="Arial" w:hAnsi="Arial" w:cs="Arial"/>
          <w:sz w:val="24"/>
          <w:szCs w:val="24"/>
        </w:rPr>
        <w:t>What are the current trends and open problems?</w:t>
      </w:r>
    </w:p>
    <w:p w14:paraId="4DA027D0" w14:textId="77777777" w:rsidR="00FE2F54" w:rsidRDefault="00FE2F54" w:rsidP="002562A8">
      <w:pPr>
        <w:spacing w:after="0" w:line="480" w:lineRule="auto"/>
        <w:rPr>
          <w:rFonts w:ascii="Arial" w:hAnsi="Arial" w:cs="Arial"/>
          <w:sz w:val="24"/>
          <w:szCs w:val="24"/>
        </w:rPr>
      </w:pPr>
      <w:r w:rsidRPr="001941F3">
        <w:rPr>
          <w:rFonts w:ascii="Arial" w:hAnsi="Arial" w:cs="Arial"/>
          <w:sz w:val="24"/>
          <w:szCs w:val="24"/>
        </w:rPr>
        <w:t xml:space="preserve">How </w:t>
      </w:r>
      <w:r>
        <w:rPr>
          <w:rFonts w:ascii="Arial" w:hAnsi="Arial" w:cs="Arial"/>
          <w:sz w:val="24"/>
          <w:szCs w:val="24"/>
        </w:rPr>
        <w:t>users should</w:t>
      </w:r>
      <w:r w:rsidRPr="001941F3">
        <w:rPr>
          <w:rFonts w:ascii="Arial" w:hAnsi="Arial" w:cs="Arial"/>
          <w:sz w:val="24"/>
          <w:szCs w:val="24"/>
        </w:rPr>
        <w:t xml:space="preserve"> protect themselves while using serverless computing</w:t>
      </w:r>
    </w:p>
    <w:p w14:paraId="3D2A29A9" w14:textId="3260EF39" w:rsidR="00EA763C" w:rsidRPr="00B8629D" w:rsidRDefault="00A41A6E" w:rsidP="002562A8">
      <w:pPr>
        <w:spacing w:after="0" w:line="480" w:lineRule="auto"/>
        <w:rPr>
          <w:rFonts w:ascii="Arial" w:hAnsi="Arial" w:cs="Arial"/>
          <w:sz w:val="24"/>
          <w:szCs w:val="24"/>
        </w:rPr>
      </w:pPr>
      <w:r>
        <w:rPr>
          <w:rFonts w:ascii="Arial" w:hAnsi="Arial" w:cs="Arial"/>
          <w:sz w:val="24"/>
          <w:szCs w:val="24"/>
        </w:rPr>
        <w:lastRenderedPageBreak/>
        <w:t xml:space="preserve"> </w:t>
      </w:r>
      <w:r w:rsidR="001019D7" w:rsidRPr="00B8629D">
        <w:rPr>
          <w:rFonts w:ascii="Arial" w:hAnsi="Arial" w:cs="Arial"/>
          <w:sz w:val="24"/>
          <w:szCs w:val="24"/>
        </w:rPr>
        <w:tab/>
      </w:r>
    </w:p>
    <w:p w14:paraId="158D06C6" w14:textId="77777777" w:rsidR="006668C1" w:rsidRPr="00870451" w:rsidRDefault="006668C1" w:rsidP="002562A8">
      <w:pPr>
        <w:spacing w:after="0" w:line="480" w:lineRule="auto"/>
        <w:rPr>
          <w:rFonts w:ascii="Arial" w:hAnsi="Arial" w:cs="Arial"/>
          <w:b/>
          <w:sz w:val="24"/>
          <w:szCs w:val="24"/>
        </w:rPr>
      </w:pPr>
      <w:r w:rsidRPr="00870451">
        <w:rPr>
          <w:rFonts w:ascii="Arial" w:hAnsi="Arial" w:cs="Arial"/>
          <w:b/>
          <w:sz w:val="24"/>
          <w:szCs w:val="24"/>
        </w:rPr>
        <w:t>Definition of Terms</w:t>
      </w:r>
    </w:p>
    <w:p w14:paraId="0C3FBF34" w14:textId="4FEDDC94" w:rsidR="00211041" w:rsidRDefault="00211041" w:rsidP="002562A8">
      <w:pPr>
        <w:spacing w:after="0" w:line="480" w:lineRule="auto"/>
        <w:rPr>
          <w:rFonts w:ascii="Arial" w:hAnsi="Arial" w:cs="Arial"/>
          <w:sz w:val="24"/>
          <w:szCs w:val="24"/>
        </w:rPr>
      </w:pPr>
      <w:r>
        <w:rPr>
          <w:rFonts w:ascii="Arial" w:hAnsi="Arial" w:cs="Arial"/>
          <w:sz w:val="24"/>
          <w:szCs w:val="24"/>
        </w:rPr>
        <w:t>FAAS – Function as a Service – The Function as a services allows their customers to build, run and maintain the applications without worrying about the complexity, infrastructure. An example of this service is serverless. The services are maintained by third party API’S</w:t>
      </w:r>
    </w:p>
    <w:p w14:paraId="0496D3CF" w14:textId="77777777" w:rsidR="00211041" w:rsidRDefault="00211041" w:rsidP="002562A8">
      <w:pPr>
        <w:spacing w:after="0" w:line="480" w:lineRule="auto"/>
        <w:rPr>
          <w:rFonts w:ascii="Arial" w:hAnsi="Arial" w:cs="Arial"/>
          <w:sz w:val="24"/>
          <w:szCs w:val="24"/>
        </w:rPr>
      </w:pPr>
      <w:r>
        <w:rPr>
          <w:rFonts w:ascii="Arial" w:hAnsi="Arial" w:cs="Arial"/>
          <w:sz w:val="24"/>
          <w:szCs w:val="24"/>
        </w:rPr>
        <w:t>Serverless Computing – The Serverless computing allows the developers to develop and build the applications without worrying about the servers and the maintainace. The serverless vendors take care of the servers</w:t>
      </w:r>
    </w:p>
    <w:p w14:paraId="29485C3B" w14:textId="77777777" w:rsidR="00211041" w:rsidRDefault="00211041" w:rsidP="002562A8">
      <w:pPr>
        <w:spacing w:after="0" w:line="480" w:lineRule="auto"/>
        <w:rPr>
          <w:rFonts w:ascii="Arial" w:hAnsi="Arial" w:cs="Arial"/>
          <w:sz w:val="24"/>
          <w:szCs w:val="24"/>
        </w:rPr>
      </w:pPr>
      <w:r>
        <w:rPr>
          <w:rFonts w:ascii="Arial" w:hAnsi="Arial" w:cs="Arial"/>
          <w:sz w:val="24"/>
          <w:szCs w:val="24"/>
        </w:rPr>
        <w:t>PAAS – Platform as a Service – This service offers software and hardware over the internet. Application and the data are managed by the customers</w:t>
      </w:r>
    </w:p>
    <w:p w14:paraId="58070778" w14:textId="77777777" w:rsidR="00211041" w:rsidRDefault="00211041" w:rsidP="002562A8">
      <w:pPr>
        <w:spacing w:after="0" w:line="480" w:lineRule="auto"/>
        <w:rPr>
          <w:rFonts w:ascii="Arial" w:hAnsi="Arial" w:cs="Arial"/>
          <w:sz w:val="24"/>
          <w:szCs w:val="24"/>
        </w:rPr>
      </w:pPr>
      <w:r>
        <w:rPr>
          <w:rFonts w:ascii="Arial" w:hAnsi="Arial" w:cs="Arial"/>
          <w:sz w:val="24"/>
          <w:szCs w:val="24"/>
        </w:rPr>
        <w:t>Cloud Computing – The computer services that are available to the customers without managing the resources. All the services in the cloud are delivered through the internet</w:t>
      </w:r>
    </w:p>
    <w:p w14:paraId="20B65DBD" w14:textId="77777777" w:rsidR="00211041" w:rsidRDefault="00211041" w:rsidP="002562A8">
      <w:pPr>
        <w:spacing w:after="0" w:line="480" w:lineRule="auto"/>
        <w:rPr>
          <w:rFonts w:ascii="Arial" w:hAnsi="Arial" w:cs="Arial"/>
          <w:sz w:val="24"/>
          <w:szCs w:val="24"/>
        </w:rPr>
      </w:pPr>
      <w:r>
        <w:rPr>
          <w:rFonts w:ascii="Arial" w:hAnsi="Arial" w:cs="Arial"/>
          <w:sz w:val="24"/>
          <w:szCs w:val="24"/>
        </w:rPr>
        <w:t>IAAS – Internet as a service – This is typically a cloud-based service, in which the computer, storage, and the network can be accessed using the internet. Application, data, OS is managed by the customers</w:t>
      </w:r>
    </w:p>
    <w:p w14:paraId="0F36D8A8" w14:textId="77777777" w:rsidR="00211041" w:rsidRDefault="00211041" w:rsidP="002562A8">
      <w:pPr>
        <w:spacing w:after="0" w:line="480" w:lineRule="auto"/>
        <w:rPr>
          <w:rFonts w:ascii="Arial" w:hAnsi="Arial" w:cs="Arial"/>
          <w:sz w:val="24"/>
          <w:szCs w:val="24"/>
        </w:rPr>
      </w:pPr>
      <w:r>
        <w:rPr>
          <w:rFonts w:ascii="Arial" w:hAnsi="Arial" w:cs="Arial"/>
          <w:sz w:val="24"/>
          <w:szCs w:val="24"/>
        </w:rPr>
        <w:t>IT – Information Technology – It is the study of computer, networks, and telecommunication which focuses on accessing, storing, managing and sending the data</w:t>
      </w:r>
    </w:p>
    <w:p w14:paraId="462252F6" w14:textId="77777777" w:rsidR="00211041" w:rsidRDefault="00211041" w:rsidP="002562A8">
      <w:pPr>
        <w:spacing w:after="0" w:line="480" w:lineRule="auto"/>
        <w:rPr>
          <w:rFonts w:ascii="Arial" w:hAnsi="Arial" w:cs="Arial"/>
          <w:sz w:val="24"/>
          <w:szCs w:val="24"/>
        </w:rPr>
      </w:pPr>
      <w:r>
        <w:rPr>
          <w:rFonts w:ascii="Arial" w:hAnsi="Arial" w:cs="Arial"/>
          <w:sz w:val="24"/>
          <w:szCs w:val="24"/>
        </w:rPr>
        <w:t>API</w:t>
      </w:r>
      <w:r w:rsidRPr="00B8629D">
        <w:rPr>
          <w:rFonts w:ascii="Arial" w:hAnsi="Arial" w:cs="Arial"/>
          <w:sz w:val="24"/>
          <w:szCs w:val="24"/>
        </w:rPr>
        <w:t xml:space="preserve"> </w:t>
      </w:r>
      <w:r>
        <w:rPr>
          <w:rFonts w:ascii="Arial" w:hAnsi="Arial" w:cs="Arial"/>
          <w:sz w:val="24"/>
          <w:szCs w:val="24"/>
        </w:rPr>
        <w:t xml:space="preserve">- </w:t>
      </w:r>
      <w:r w:rsidRPr="00DB19BA">
        <w:rPr>
          <w:rFonts w:ascii="Arial" w:hAnsi="Arial" w:cs="Arial"/>
          <w:sz w:val="24"/>
          <w:szCs w:val="24"/>
        </w:rPr>
        <w:t>Application Programming Interface</w:t>
      </w:r>
      <w:r>
        <w:rPr>
          <w:rFonts w:ascii="Arial" w:hAnsi="Arial" w:cs="Arial"/>
          <w:sz w:val="24"/>
          <w:szCs w:val="24"/>
        </w:rPr>
        <w:t xml:space="preserve"> – The intermediate software that connects different applications to communicate with each other through this interface.</w:t>
      </w:r>
    </w:p>
    <w:p w14:paraId="2DD58E78" w14:textId="77777777" w:rsidR="00211041" w:rsidRDefault="00211041" w:rsidP="002562A8">
      <w:pPr>
        <w:spacing w:after="0" w:line="480" w:lineRule="auto"/>
        <w:rPr>
          <w:rFonts w:ascii="Arial" w:hAnsi="Arial" w:cs="Arial"/>
          <w:sz w:val="24"/>
          <w:szCs w:val="24"/>
        </w:rPr>
      </w:pPr>
      <w:r>
        <w:rPr>
          <w:rFonts w:ascii="Arial" w:hAnsi="Arial" w:cs="Arial"/>
          <w:sz w:val="24"/>
          <w:szCs w:val="24"/>
        </w:rPr>
        <w:lastRenderedPageBreak/>
        <w:t>Zero-day attacks – the attack that is performed before the weakness on the system is discovered and the solution for the vulnerability is being identified</w:t>
      </w:r>
    </w:p>
    <w:p w14:paraId="74C76908" w14:textId="77777777" w:rsidR="00211041" w:rsidRDefault="00211041" w:rsidP="002562A8">
      <w:pPr>
        <w:spacing w:after="0" w:line="480" w:lineRule="auto"/>
        <w:rPr>
          <w:rFonts w:ascii="Arial" w:hAnsi="Arial" w:cs="Arial"/>
          <w:sz w:val="24"/>
          <w:szCs w:val="24"/>
        </w:rPr>
      </w:pPr>
      <w:r>
        <w:rPr>
          <w:rFonts w:ascii="Arial" w:hAnsi="Arial" w:cs="Arial"/>
          <w:sz w:val="24"/>
          <w:szCs w:val="24"/>
        </w:rPr>
        <w:t xml:space="preserve">Cloud Foundry (multi-code application platforms) -  IBM uses cloud foundry to build and deploy code, while they coordinate with the given services which ensure fast deployment of cloud-based applications </w:t>
      </w:r>
      <w:r>
        <w:rPr>
          <w:rFonts w:ascii="Arial" w:hAnsi="Arial" w:cs="Arial"/>
          <w:sz w:val="24"/>
          <w:szCs w:val="24"/>
        </w:rPr>
        <w:fldChar w:fldCharType="begin"/>
      </w:r>
      <w:r>
        <w:rPr>
          <w:rFonts w:ascii="Arial" w:hAnsi="Arial" w:cs="Arial"/>
          <w:sz w:val="24"/>
          <w:szCs w:val="24"/>
        </w:rPr>
        <w:instrText xml:space="preserve"> ADDIN ZOTERO_ITEM CSL_CITATION {"citationID":"pBNL34PC","properties":{"formattedCitation":"({\\i{}IBM Cloud Foundry - Overview}, 2021)","plainCitation":"(IBM Cloud Foundry - Overview, 2021)","noteIndex":0},"citationItems":[{"id":85,"uris":["http://zotero.org/users/local/dILag7GQ/items/2UXDKKWW"],"uri":["http://zotero.org/users/local/dILag7GQ/items/2UXDKKWW"],"itemData":{"id":85,"type":"webpage","abstract":"Cloud Foundry is an open source, platform-as-a-service (PaaS) on IBM Cloud that enables you to deploy and scale apps without managing servers.","language":"en-us","title":"IBM Cloud Foundry - Overview","URL":"https://www.ibm.com/cloud/cloud-foundry","accessed":{"date-parts":[["2021",4,1]]},"issued":{"date-parts":[["2021",2,11]]}}}],"schema":"https://github.com/citation-style-language/schema/raw/master/csl-citation.json"} </w:instrText>
      </w:r>
      <w:r>
        <w:rPr>
          <w:rFonts w:ascii="Arial" w:hAnsi="Arial" w:cs="Arial"/>
          <w:sz w:val="24"/>
          <w:szCs w:val="24"/>
        </w:rPr>
        <w:fldChar w:fldCharType="separate"/>
      </w:r>
      <w:r w:rsidRPr="00C17434">
        <w:rPr>
          <w:rFonts w:ascii="Arial" w:hAnsi="Arial" w:cs="Arial"/>
          <w:sz w:val="24"/>
          <w:szCs w:val="24"/>
        </w:rPr>
        <w:t>(</w:t>
      </w:r>
      <w:r w:rsidRPr="00C17434">
        <w:rPr>
          <w:rFonts w:ascii="Arial" w:hAnsi="Arial" w:cs="Arial"/>
          <w:i/>
          <w:iCs/>
          <w:sz w:val="24"/>
          <w:szCs w:val="24"/>
        </w:rPr>
        <w:t>IBM Cloud Foundry - Overview</w:t>
      </w:r>
      <w:r w:rsidRPr="00C17434">
        <w:rPr>
          <w:rFonts w:ascii="Arial" w:hAnsi="Arial" w:cs="Arial"/>
          <w:sz w:val="24"/>
          <w:szCs w:val="24"/>
        </w:rPr>
        <w:t>, 2021)</w:t>
      </w:r>
      <w:r>
        <w:rPr>
          <w:rFonts w:ascii="Arial" w:hAnsi="Arial" w:cs="Arial"/>
          <w:sz w:val="24"/>
          <w:szCs w:val="24"/>
        </w:rPr>
        <w:fldChar w:fldCharType="end"/>
      </w:r>
    </w:p>
    <w:p w14:paraId="21155723" w14:textId="77777777" w:rsidR="00211041" w:rsidRDefault="00211041" w:rsidP="002562A8">
      <w:pPr>
        <w:spacing w:after="0" w:line="480" w:lineRule="auto"/>
        <w:rPr>
          <w:rFonts w:ascii="Arial" w:hAnsi="Arial" w:cs="Arial"/>
          <w:sz w:val="24"/>
          <w:szCs w:val="24"/>
        </w:rPr>
      </w:pPr>
      <w:r>
        <w:rPr>
          <w:rFonts w:ascii="Arial" w:hAnsi="Arial" w:cs="Arial"/>
          <w:sz w:val="24"/>
          <w:szCs w:val="24"/>
        </w:rPr>
        <w:t xml:space="preserve">AWS - Amazon Web Services – Amazon launched reliable and inexpensive services which are named AWS. This web service allows pay-as-you-go service which attracted most of the developers to build their applications. </w:t>
      </w:r>
      <w:r>
        <w:rPr>
          <w:rFonts w:ascii="Arial" w:hAnsi="Arial" w:cs="Arial"/>
          <w:sz w:val="24"/>
          <w:szCs w:val="24"/>
        </w:rPr>
        <w:fldChar w:fldCharType="begin"/>
      </w:r>
      <w:r>
        <w:rPr>
          <w:rFonts w:ascii="Arial" w:hAnsi="Arial" w:cs="Arial"/>
          <w:sz w:val="24"/>
          <w:szCs w:val="24"/>
        </w:rPr>
        <w:instrText xml:space="preserve"> ADDIN ZOTERO_ITEM CSL_CITATION {"citationID":"wxFtK8MP","properties":{"formattedCitation":"({\\i{}Amazon Web Services (AWS) - Cloud Computing Services}, n.d.)","plainCitation":"(Amazon Web Services (AWS) - Cloud Computing Services, n.d.)","dontUpdate":true,"noteIndex":0},"citationItems":[{"id":87,"uris":["http://zotero.org/users/local/dILag7GQ/items/IN28Y7IX"],"uri":["http://zotero.org/users/local/dILag7GQ/items/IN28Y7IX"],"itemData":{"id":87,"type":"webpage","abstract":"Amazon Web Services offers reliable, scalable, and inexpensive cloud computing services. Free to join, pay only for what you use.","container-title":"Amazon Web Services, Inc.","language":"en-US","title":"Amazon Web Services (AWS) - Cloud Computing Services","URL":"https://aws.amazon.com/","accessed":{"date-parts":[["2021",4,1]]}}}],"schema":"https://github.com/citation-style-language/schema/raw/master/csl-citation.json"} </w:instrText>
      </w:r>
      <w:r>
        <w:rPr>
          <w:rFonts w:ascii="Arial" w:hAnsi="Arial" w:cs="Arial"/>
          <w:sz w:val="24"/>
          <w:szCs w:val="24"/>
        </w:rPr>
        <w:fldChar w:fldCharType="separate"/>
      </w:r>
      <w:r w:rsidRPr="00B40143">
        <w:rPr>
          <w:rFonts w:ascii="Arial" w:hAnsi="Arial" w:cs="Arial"/>
          <w:sz w:val="24"/>
          <w:szCs w:val="24"/>
        </w:rPr>
        <w:t>(</w:t>
      </w:r>
      <w:r w:rsidRPr="00B40143">
        <w:rPr>
          <w:rFonts w:ascii="Arial" w:hAnsi="Arial" w:cs="Arial"/>
          <w:i/>
          <w:iCs/>
          <w:sz w:val="24"/>
          <w:szCs w:val="24"/>
        </w:rPr>
        <w:t>Amazon Web Services (AWS) - Cloud Computing Services</w:t>
      </w:r>
      <w:r w:rsidRPr="00B40143">
        <w:rPr>
          <w:rFonts w:ascii="Arial" w:hAnsi="Arial" w:cs="Arial"/>
          <w:sz w:val="24"/>
          <w:szCs w:val="24"/>
        </w:rPr>
        <w:t xml:space="preserve">, </w:t>
      </w:r>
      <w:r>
        <w:rPr>
          <w:rFonts w:ascii="Arial" w:hAnsi="Arial" w:cs="Arial"/>
          <w:sz w:val="24"/>
          <w:szCs w:val="24"/>
        </w:rPr>
        <w:t>2021</w:t>
      </w:r>
      <w:r w:rsidRPr="00B40143">
        <w:rPr>
          <w:rFonts w:ascii="Arial" w:hAnsi="Arial" w:cs="Arial"/>
          <w:sz w:val="24"/>
          <w:szCs w:val="24"/>
        </w:rPr>
        <w:t>)</w:t>
      </w:r>
      <w:r>
        <w:rPr>
          <w:rFonts w:ascii="Arial" w:hAnsi="Arial" w:cs="Arial"/>
          <w:sz w:val="24"/>
          <w:szCs w:val="24"/>
        </w:rPr>
        <w:fldChar w:fldCharType="end"/>
      </w:r>
    </w:p>
    <w:p w14:paraId="4ABC9DAD" w14:textId="77777777" w:rsidR="00211041" w:rsidRDefault="00211041" w:rsidP="002562A8">
      <w:pPr>
        <w:spacing w:after="0" w:line="480" w:lineRule="auto"/>
        <w:rPr>
          <w:rFonts w:ascii="Arial" w:hAnsi="Arial" w:cs="Arial"/>
          <w:sz w:val="24"/>
          <w:szCs w:val="24"/>
        </w:rPr>
      </w:pPr>
      <w:r>
        <w:rPr>
          <w:rFonts w:ascii="Arial" w:hAnsi="Arial" w:cs="Arial"/>
          <w:sz w:val="24"/>
          <w:szCs w:val="24"/>
        </w:rPr>
        <w:t xml:space="preserve">DDoS – Distributed Denial of Service Attack – The Attack that disrupts the normal traffic which makes services become unavailable </w:t>
      </w:r>
      <w:r>
        <w:rPr>
          <w:rFonts w:ascii="Arial" w:hAnsi="Arial" w:cs="Arial"/>
          <w:sz w:val="24"/>
          <w:szCs w:val="24"/>
        </w:rPr>
        <w:fldChar w:fldCharType="begin"/>
      </w:r>
      <w:r>
        <w:rPr>
          <w:rFonts w:ascii="Arial" w:hAnsi="Arial" w:cs="Arial"/>
          <w:sz w:val="24"/>
          <w:szCs w:val="24"/>
        </w:rPr>
        <w:instrText xml:space="preserve"> ADDIN ZOTERO_ITEM CSL_CITATION {"citationID":"u1Wcbqfg","properties":{"formattedCitation":"({\\i{}Digital Attack Map}, n.d.)","plainCitation":"(Digital Attack Map, n.d.)","dontUpdate":true,"noteIndex":0},"citationItems":[{"id":89,"uris":["http://zotero.org/users/local/dILag7GQ/items/E38KT7T8"],"uri":["http://zotero.org/users/local/dILag7GQ/items/E38KT7T8"],"itemData":{"id":89,"type":"webpage","abstract":"A live data visualization of DDoS attacks around the globe","language":"en","title":"Digital Attack Map","URL":"https://www.digitalattackmap.com/understanding-ddos/","accessed":{"date-parts":[["2021",4,1]]}}}],"schema":"https://github.com/citation-style-language/schema/raw/master/csl-citation.json"} </w:instrText>
      </w:r>
      <w:r>
        <w:rPr>
          <w:rFonts w:ascii="Arial" w:hAnsi="Arial" w:cs="Arial"/>
          <w:sz w:val="24"/>
          <w:szCs w:val="24"/>
        </w:rPr>
        <w:fldChar w:fldCharType="separate"/>
      </w:r>
      <w:r w:rsidRPr="00FD12F8">
        <w:rPr>
          <w:rFonts w:ascii="Arial" w:hAnsi="Arial" w:cs="Arial"/>
          <w:sz w:val="24"/>
          <w:szCs w:val="24"/>
        </w:rPr>
        <w:t>(</w:t>
      </w:r>
      <w:r w:rsidRPr="00FD12F8">
        <w:rPr>
          <w:rFonts w:ascii="Arial" w:hAnsi="Arial" w:cs="Arial"/>
          <w:i/>
          <w:iCs/>
          <w:sz w:val="24"/>
          <w:szCs w:val="24"/>
        </w:rPr>
        <w:t>Digital Attack Map</w:t>
      </w:r>
      <w:r w:rsidRPr="00FD12F8">
        <w:rPr>
          <w:rFonts w:ascii="Arial" w:hAnsi="Arial" w:cs="Arial"/>
          <w:sz w:val="24"/>
          <w:szCs w:val="24"/>
        </w:rPr>
        <w:t xml:space="preserve">, </w:t>
      </w:r>
      <w:r>
        <w:rPr>
          <w:rFonts w:ascii="Arial" w:hAnsi="Arial" w:cs="Arial"/>
          <w:sz w:val="24"/>
          <w:szCs w:val="24"/>
        </w:rPr>
        <w:t>2020</w:t>
      </w:r>
      <w:r w:rsidRPr="00FD12F8">
        <w:rPr>
          <w:rFonts w:ascii="Arial" w:hAnsi="Arial" w:cs="Arial"/>
          <w:sz w:val="24"/>
          <w:szCs w:val="24"/>
        </w:rPr>
        <w:t>)</w:t>
      </w:r>
      <w:r>
        <w:rPr>
          <w:rFonts w:ascii="Arial" w:hAnsi="Arial" w:cs="Arial"/>
          <w:sz w:val="24"/>
          <w:szCs w:val="24"/>
        </w:rPr>
        <w:fldChar w:fldCharType="end"/>
      </w:r>
    </w:p>
    <w:p w14:paraId="40F9C605" w14:textId="77777777" w:rsidR="00211041" w:rsidRDefault="00211041" w:rsidP="002562A8">
      <w:pPr>
        <w:spacing w:after="0" w:line="480" w:lineRule="auto"/>
        <w:rPr>
          <w:rFonts w:ascii="Arial" w:hAnsi="Arial" w:cs="Arial"/>
          <w:sz w:val="24"/>
          <w:szCs w:val="24"/>
        </w:rPr>
      </w:pPr>
      <w:r>
        <w:rPr>
          <w:rFonts w:ascii="Arial" w:hAnsi="Arial" w:cs="Arial"/>
          <w:sz w:val="24"/>
          <w:szCs w:val="24"/>
        </w:rPr>
        <w:t>Malware – This is software that damages the system, network, or gains unauthorized access to a PC</w:t>
      </w:r>
    </w:p>
    <w:p w14:paraId="492E954B" w14:textId="77777777" w:rsidR="00211041" w:rsidRDefault="00211041" w:rsidP="002562A8">
      <w:pPr>
        <w:spacing w:after="0" w:line="480" w:lineRule="auto"/>
        <w:rPr>
          <w:rFonts w:ascii="Arial" w:hAnsi="Arial" w:cs="Arial"/>
          <w:sz w:val="24"/>
          <w:szCs w:val="24"/>
        </w:rPr>
      </w:pPr>
      <w:r>
        <w:rPr>
          <w:rFonts w:ascii="Arial" w:hAnsi="Arial" w:cs="Arial"/>
          <w:sz w:val="24"/>
          <w:szCs w:val="24"/>
        </w:rPr>
        <w:t>SQL Injection – This attack occurs by injecting malicious SQL statements there by gaining access to the application, modify data, and disclosure the data</w:t>
      </w:r>
    </w:p>
    <w:p w14:paraId="1B22322B" w14:textId="0582BCDE" w:rsidR="00211041" w:rsidRDefault="00211041" w:rsidP="002562A8">
      <w:pPr>
        <w:spacing w:after="0" w:line="480" w:lineRule="auto"/>
        <w:rPr>
          <w:rFonts w:ascii="Arial" w:hAnsi="Arial" w:cs="Arial"/>
          <w:sz w:val="24"/>
          <w:szCs w:val="24"/>
        </w:rPr>
      </w:pPr>
      <w:r>
        <w:rPr>
          <w:rFonts w:ascii="Arial" w:hAnsi="Arial" w:cs="Arial"/>
          <w:sz w:val="24"/>
          <w:szCs w:val="24"/>
        </w:rPr>
        <w:t xml:space="preserve">Cross-Site Scripting – This attack occurs by injecting malicious scripts into the websites and access </w:t>
      </w:r>
      <w:r w:rsidR="00E76757">
        <w:rPr>
          <w:rFonts w:ascii="Arial" w:hAnsi="Arial" w:cs="Arial"/>
          <w:sz w:val="24"/>
          <w:szCs w:val="24"/>
        </w:rPr>
        <w:t>users’</w:t>
      </w:r>
      <w:r>
        <w:rPr>
          <w:rFonts w:ascii="Arial" w:hAnsi="Arial" w:cs="Arial"/>
          <w:sz w:val="24"/>
          <w:szCs w:val="24"/>
        </w:rPr>
        <w:t xml:space="preserve"> data by gaining full control of the system</w:t>
      </w:r>
    </w:p>
    <w:p w14:paraId="46BCE0B6" w14:textId="09EB5FE2" w:rsidR="005E00CB" w:rsidRPr="00870451" w:rsidRDefault="00FD695C" w:rsidP="002562A8">
      <w:pPr>
        <w:spacing w:after="0" w:line="480" w:lineRule="auto"/>
        <w:rPr>
          <w:rFonts w:ascii="Arial" w:hAnsi="Arial" w:cs="Arial"/>
          <w:b/>
          <w:sz w:val="24"/>
          <w:szCs w:val="24"/>
        </w:rPr>
      </w:pPr>
      <w:r w:rsidRPr="00870451">
        <w:rPr>
          <w:rFonts w:ascii="Arial" w:hAnsi="Arial" w:cs="Arial"/>
          <w:b/>
          <w:sz w:val="24"/>
          <w:szCs w:val="24"/>
        </w:rPr>
        <w:t>Summary</w:t>
      </w:r>
    </w:p>
    <w:p w14:paraId="570587BF" w14:textId="306CEA47" w:rsidR="00FD695C" w:rsidRPr="00B8629D" w:rsidRDefault="00FD695C" w:rsidP="002562A8">
      <w:pPr>
        <w:spacing w:after="0" w:line="480" w:lineRule="auto"/>
        <w:rPr>
          <w:rFonts w:ascii="Arial" w:hAnsi="Arial" w:cs="Arial"/>
          <w:sz w:val="24"/>
          <w:szCs w:val="24"/>
        </w:rPr>
      </w:pPr>
      <w:r w:rsidRPr="00B8629D">
        <w:rPr>
          <w:rFonts w:ascii="Arial" w:hAnsi="Arial" w:cs="Arial"/>
          <w:sz w:val="24"/>
          <w:szCs w:val="24"/>
        </w:rPr>
        <w:tab/>
      </w:r>
      <w:r w:rsidR="008A0364" w:rsidRPr="004331D8">
        <w:rPr>
          <w:rFonts w:ascii="Arial" w:hAnsi="Arial" w:cs="Arial"/>
          <w:sz w:val="24"/>
          <w:szCs w:val="24"/>
        </w:rPr>
        <w:t xml:space="preserve">This chapter has covered the introduction to our research on serverless computing. We have discussed the problems concerning serverless technologies and the nature of the problem by providing the security threats that have happened in the </w:t>
      </w:r>
      <w:r w:rsidR="008A0364" w:rsidRPr="004331D8">
        <w:rPr>
          <w:rFonts w:ascii="Arial" w:hAnsi="Arial" w:cs="Arial"/>
          <w:sz w:val="24"/>
          <w:szCs w:val="24"/>
        </w:rPr>
        <w:lastRenderedPageBreak/>
        <w:t>real</w:t>
      </w:r>
      <w:r w:rsidR="008A0364">
        <w:rPr>
          <w:rFonts w:ascii="Arial" w:hAnsi="Arial" w:cs="Arial"/>
          <w:sz w:val="24"/>
          <w:szCs w:val="24"/>
        </w:rPr>
        <w:t xml:space="preserve"> </w:t>
      </w:r>
      <w:r w:rsidR="008A0364" w:rsidRPr="004331D8">
        <w:rPr>
          <w:rFonts w:ascii="Arial" w:hAnsi="Arial" w:cs="Arial"/>
          <w:sz w:val="24"/>
          <w:szCs w:val="24"/>
        </w:rPr>
        <w:t>world. We have also discussed the hypothesis on which we are going to work in the future chapters</w:t>
      </w:r>
    </w:p>
    <w:p w14:paraId="0A359E3B" w14:textId="77777777" w:rsidR="00D7741B" w:rsidRPr="00870451" w:rsidRDefault="000E3471" w:rsidP="002562A8">
      <w:pPr>
        <w:rPr>
          <w:rFonts w:ascii="Arial" w:hAnsi="Arial" w:cs="Arial"/>
          <w:b/>
          <w:sz w:val="24"/>
          <w:szCs w:val="24"/>
        </w:rPr>
      </w:pPr>
      <w:r>
        <w:rPr>
          <w:rFonts w:ascii="Arial" w:hAnsi="Arial" w:cs="Arial"/>
          <w:sz w:val="24"/>
          <w:szCs w:val="24"/>
        </w:rPr>
        <w:br w:type="page"/>
      </w:r>
      <w:r w:rsidR="00D7741B" w:rsidRPr="00870451">
        <w:rPr>
          <w:rFonts w:ascii="Arial" w:hAnsi="Arial" w:cs="Arial"/>
          <w:b/>
          <w:sz w:val="24"/>
          <w:szCs w:val="24"/>
        </w:rPr>
        <w:lastRenderedPageBreak/>
        <w:t>Chapter II</w:t>
      </w:r>
      <w:r w:rsidR="00870451" w:rsidRPr="00870451">
        <w:rPr>
          <w:rFonts w:ascii="Arial" w:hAnsi="Arial" w:cs="Arial"/>
          <w:b/>
          <w:sz w:val="24"/>
          <w:szCs w:val="24"/>
        </w:rPr>
        <w:t>: Background and Review of Literature</w:t>
      </w:r>
    </w:p>
    <w:p w14:paraId="4603E9DE" w14:textId="77777777" w:rsidR="00D7741B" w:rsidRPr="00870451" w:rsidRDefault="00521ADE" w:rsidP="002562A8">
      <w:pPr>
        <w:spacing w:after="0" w:line="480" w:lineRule="auto"/>
        <w:rPr>
          <w:rFonts w:ascii="Arial" w:hAnsi="Arial" w:cs="Arial"/>
          <w:b/>
          <w:sz w:val="24"/>
          <w:szCs w:val="24"/>
        </w:rPr>
      </w:pPr>
      <w:r w:rsidRPr="00870451">
        <w:rPr>
          <w:rFonts w:ascii="Arial" w:hAnsi="Arial" w:cs="Arial"/>
          <w:b/>
          <w:sz w:val="24"/>
          <w:szCs w:val="24"/>
        </w:rPr>
        <w:t xml:space="preserve">Introduction </w:t>
      </w:r>
    </w:p>
    <w:p w14:paraId="1F2FB87A" w14:textId="5EB959B0" w:rsidR="00521ADE" w:rsidRPr="00B8629D" w:rsidRDefault="006707DD" w:rsidP="002562A8">
      <w:pPr>
        <w:spacing w:after="0" w:line="480" w:lineRule="auto"/>
        <w:rPr>
          <w:rFonts w:ascii="Arial" w:hAnsi="Arial" w:cs="Arial"/>
          <w:sz w:val="24"/>
          <w:szCs w:val="24"/>
        </w:rPr>
      </w:pPr>
      <w:r w:rsidRPr="00B8629D">
        <w:rPr>
          <w:rFonts w:ascii="Arial" w:hAnsi="Arial" w:cs="Arial"/>
          <w:sz w:val="24"/>
          <w:szCs w:val="24"/>
        </w:rPr>
        <w:tab/>
      </w:r>
      <w:r w:rsidR="00455BD5" w:rsidRPr="004C271A">
        <w:rPr>
          <w:rFonts w:ascii="Arial" w:hAnsi="Arial" w:cs="Arial"/>
          <w:sz w:val="24"/>
          <w:szCs w:val="24"/>
        </w:rPr>
        <w:t>This chapter gives in</w:t>
      </w:r>
      <w:r w:rsidR="00455BD5">
        <w:rPr>
          <w:rFonts w:ascii="Arial" w:hAnsi="Arial" w:cs="Arial"/>
          <w:sz w:val="24"/>
          <w:szCs w:val="24"/>
        </w:rPr>
        <w:t>-</w:t>
      </w:r>
      <w:r w:rsidR="00455BD5" w:rsidRPr="004C271A">
        <w:rPr>
          <w:rFonts w:ascii="Arial" w:hAnsi="Arial" w:cs="Arial"/>
          <w:sz w:val="24"/>
          <w:szCs w:val="24"/>
        </w:rPr>
        <w:t>depth knowledge on serverless computing security and privacy issues. All the security concerns that were faced by this technology will be elaborated in depth by providing</w:t>
      </w:r>
      <w:r w:rsidR="00455BD5">
        <w:rPr>
          <w:rFonts w:ascii="Arial" w:hAnsi="Arial" w:cs="Arial"/>
          <w:sz w:val="24"/>
          <w:szCs w:val="24"/>
        </w:rPr>
        <w:t xml:space="preserve"> </w:t>
      </w:r>
      <w:r w:rsidR="00455BD5" w:rsidRPr="004C271A">
        <w:rPr>
          <w:rFonts w:ascii="Arial" w:hAnsi="Arial" w:cs="Arial"/>
          <w:sz w:val="24"/>
          <w:szCs w:val="24"/>
        </w:rPr>
        <w:t>real</w:t>
      </w:r>
      <w:r w:rsidR="00455BD5">
        <w:rPr>
          <w:rFonts w:ascii="Arial" w:hAnsi="Arial" w:cs="Arial"/>
          <w:sz w:val="24"/>
          <w:szCs w:val="24"/>
        </w:rPr>
        <w:t>-</w:t>
      </w:r>
      <w:r w:rsidR="00455BD5" w:rsidRPr="004C271A">
        <w:rPr>
          <w:rFonts w:ascii="Arial" w:hAnsi="Arial" w:cs="Arial"/>
          <w:sz w:val="24"/>
          <w:szCs w:val="24"/>
        </w:rPr>
        <w:t xml:space="preserve">time events. </w:t>
      </w:r>
      <w:r w:rsidR="00455BD5">
        <w:rPr>
          <w:rFonts w:ascii="Arial" w:hAnsi="Arial" w:cs="Arial"/>
          <w:sz w:val="24"/>
          <w:szCs w:val="24"/>
        </w:rPr>
        <w:t>Later, t</w:t>
      </w:r>
      <w:r w:rsidR="00455BD5" w:rsidRPr="004C271A">
        <w:rPr>
          <w:rFonts w:ascii="Arial" w:hAnsi="Arial" w:cs="Arial"/>
          <w:sz w:val="24"/>
          <w:szCs w:val="24"/>
        </w:rPr>
        <w:t xml:space="preserve">he background related to the problem and the architecture will be discussed.  </w:t>
      </w:r>
    </w:p>
    <w:p w14:paraId="04C4D719" w14:textId="77777777" w:rsidR="00C96679" w:rsidRPr="00870451" w:rsidRDefault="00C96679"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Background Related to the Problem</w:t>
      </w:r>
    </w:p>
    <w:p w14:paraId="1B347D95" w14:textId="77777777" w:rsidR="00FB7C22" w:rsidRPr="000A7EE8" w:rsidRDefault="00C96679"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FB7C22" w:rsidRPr="000A7EE8">
        <w:rPr>
          <w:rFonts w:ascii="Arial" w:hAnsi="Arial" w:cs="Arial"/>
          <w:sz w:val="24"/>
          <w:szCs w:val="24"/>
        </w:rPr>
        <w:t>Earlier, system admins would take care of all the memory allocation, servers, drivers, upgrades, installations, etc. This process is known as the “Bare-Metal” environment (History Of Serverless Computing, 2018).  Then, Virtual machines came into the spotlight. This made developer's life so easy by enabling them to switch from one server to another. Later, containerization technologies were used. This enables multiple applications to run on the same system without interfering with each other. Finally serverless came into existence which was developed by Austen Collins and introduced in October 2015 (“Serverless Framework,” 2021). Amazon AWS lambda first builds the serverless framework using Node.js.  This relies on Function as a service (FAAS). Small chunks of code or functions are taken as inputs, processes, return the results and shutdown. The cloud providers take care of the Server or cluster provisioning, Patching, Operating system maintenance, Capacity provisioning,</w:t>
      </w:r>
    </w:p>
    <w:p w14:paraId="47C276E6" w14:textId="77777777" w:rsidR="00FB7C22" w:rsidRDefault="00FB7C22" w:rsidP="002562A8">
      <w:pPr>
        <w:autoSpaceDE w:val="0"/>
        <w:autoSpaceDN w:val="0"/>
        <w:adjustRightInd w:val="0"/>
        <w:spacing w:after="0" w:line="480" w:lineRule="auto"/>
        <w:rPr>
          <w:rFonts w:ascii="Arial" w:hAnsi="Arial" w:cs="Arial"/>
          <w:sz w:val="24"/>
          <w:szCs w:val="24"/>
        </w:rPr>
      </w:pPr>
      <w:r w:rsidRPr="000A7EE8">
        <w:rPr>
          <w:rFonts w:ascii="Arial" w:hAnsi="Arial" w:cs="Arial"/>
          <w:sz w:val="24"/>
          <w:szCs w:val="24"/>
        </w:rPr>
        <w:t xml:space="preserve">Administering servers for backend components (compute, databases, storage, stream processing, message queueing, etc.). Developers can build the system using serverless without worrying about the infrastructure, maintenance, servers, hardware, etc. After </w:t>
      </w:r>
      <w:r w:rsidRPr="000A7EE8">
        <w:rPr>
          <w:rFonts w:ascii="Arial" w:hAnsi="Arial" w:cs="Arial"/>
          <w:sz w:val="24"/>
          <w:szCs w:val="24"/>
        </w:rPr>
        <w:lastRenderedPageBreak/>
        <w:t>serverless was introduced, many other providers came up with varying processes, features that can support multiple technologies. It has the auto-scaling service that makes this technology easier to maintain and build. Since it is a new and emerging technology, there are few issues that make serverless vulnerable. The below figure depicts how serverless technology works</w:t>
      </w:r>
    </w:p>
    <w:p w14:paraId="0A58311F" w14:textId="53E15E89" w:rsidR="00FB7C22" w:rsidRDefault="001C344C" w:rsidP="002562A8">
      <w:pPr>
        <w:autoSpaceDE w:val="0"/>
        <w:autoSpaceDN w:val="0"/>
        <w:adjustRightInd w:val="0"/>
        <w:spacing w:after="0" w:line="480" w:lineRule="auto"/>
        <w:rPr>
          <w:rFonts w:ascii="Arial" w:hAnsi="Arial" w:cs="Arial"/>
          <w:sz w:val="24"/>
          <w:szCs w:val="24"/>
        </w:rPr>
      </w:pPr>
      <w:r>
        <w:rPr>
          <w:noProof/>
        </w:rPr>
        <w:drawing>
          <wp:inline distT="0" distB="0" distL="0" distR="0" wp14:anchorId="07F48DD5" wp14:editId="4CA9534D">
            <wp:extent cx="5943600" cy="3634105"/>
            <wp:effectExtent l="0" t="0" r="0" b="4445"/>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9"/>
                    <a:stretch>
                      <a:fillRect/>
                    </a:stretch>
                  </pic:blipFill>
                  <pic:spPr>
                    <a:xfrm>
                      <a:off x="0" y="0"/>
                      <a:ext cx="5943600" cy="3634105"/>
                    </a:xfrm>
                    <a:prstGeom prst="rect">
                      <a:avLst/>
                    </a:prstGeom>
                  </pic:spPr>
                </pic:pic>
              </a:graphicData>
            </a:graphic>
          </wp:inline>
        </w:drawing>
      </w:r>
    </w:p>
    <w:p w14:paraId="74612463" w14:textId="77777777" w:rsidR="00FB7C22" w:rsidRDefault="00FB7C22" w:rsidP="002562A8">
      <w:pPr>
        <w:autoSpaceDE w:val="0"/>
        <w:autoSpaceDN w:val="0"/>
        <w:adjustRightInd w:val="0"/>
        <w:spacing w:after="0" w:line="480" w:lineRule="auto"/>
        <w:ind w:left="720" w:firstLine="720"/>
        <w:rPr>
          <w:rFonts w:ascii="Arial" w:hAnsi="Arial" w:cs="Arial"/>
          <w:sz w:val="24"/>
          <w:szCs w:val="24"/>
        </w:rPr>
      </w:pPr>
      <w:r w:rsidRPr="00097FF7">
        <w:rPr>
          <w:rFonts w:ascii="Arial" w:hAnsi="Arial" w:cs="Arial"/>
          <w:sz w:val="24"/>
          <w:szCs w:val="24"/>
        </w:rPr>
        <w:t xml:space="preserve">FIGURE 1- </w:t>
      </w:r>
      <w:r>
        <w:rPr>
          <w:rFonts w:ascii="Arial" w:hAnsi="Arial" w:cs="Arial"/>
          <w:sz w:val="24"/>
          <w:szCs w:val="24"/>
        </w:rPr>
        <w:t>Serverless Architecture</w:t>
      </w:r>
    </w:p>
    <w:p w14:paraId="4DBDD7A9" w14:textId="77777777" w:rsidR="00FB7C22" w:rsidRPr="00B440AC" w:rsidRDefault="00FB7C22" w:rsidP="002562A8">
      <w:pPr>
        <w:autoSpaceDE w:val="0"/>
        <w:autoSpaceDN w:val="0"/>
        <w:adjustRightInd w:val="0"/>
        <w:spacing w:after="0" w:line="480" w:lineRule="auto"/>
        <w:rPr>
          <w:rFonts w:ascii="Arial" w:hAnsi="Arial" w:cs="Arial"/>
          <w:b/>
          <w:bCs/>
          <w:sz w:val="24"/>
          <w:szCs w:val="24"/>
        </w:rPr>
      </w:pPr>
    </w:p>
    <w:p w14:paraId="0707453D" w14:textId="69A1B5D2" w:rsidR="00FB7C22" w:rsidRDefault="00FB7C22" w:rsidP="002562A8">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he popular serverless providers are Amazon AWS Lambda, Google cloud functions, Microsoft Azure, Apache open whisk, Tencent SCF, IBM cloud functions, </w:t>
      </w:r>
      <w:r w:rsidRPr="00143A52">
        <w:rPr>
          <w:rFonts w:ascii="Arial" w:hAnsi="Arial" w:cs="Arial"/>
          <w:sz w:val="24"/>
          <w:szCs w:val="24"/>
        </w:rPr>
        <w:t>Cloudflare Workers</w:t>
      </w:r>
      <w:r>
        <w:rPr>
          <w:rFonts w:ascii="Arial" w:hAnsi="Arial" w:cs="Arial"/>
          <w:sz w:val="24"/>
          <w:szCs w:val="24"/>
        </w:rPr>
        <w:t xml:space="preserve">, </w:t>
      </w:r>
      <w:r w:rsidRPr="00143A52">
        <w:rPr>
          <w:rFonts w:ascii="Arial" w:hAnsi="Arial" w:cs="Arial"/>
          <w:sz w:val="24"/>
          <w:szCs w:val="24"/>
        </w:rPr>
        <w:t>Kubeless</w:t>
      </w:r>
      <w:r>
        <w:rPr>
          <w:rFonts w:ascii="Arial" w:hAnsi="Arial" w:cs="Arial"/>
          <w:sz w:val="24"/>
          <w:szCs w:val="24"/>
        </w:rPr>
        <w:t xml:space="preserve">, </w:t>
      </w:r>
      <w:r w:rsidR="00E76757">
        <w:rPr>
          <w:rFonts w:ascii="Arial" w:hAnsi="Arial" w:cs="Arial"/>
          <w:sz w:val="24"/>
          <w:szCs w:val="24"/>
        </w:rPr>
        <w:t>Knative</w:t>
      </w:r>
      <w:r>
        <w:rPr>
          <w:rFonts w:ascii="Arial" w:hAnsi="Arial" w:cs="Arial"/>
          <w:sz w:val="24"/>
          <w:szCs w:val="24"/>
        </w:rPr>
        <w:t xml:space="preserve">, Alibaba cloud, </w:t>
      </w:r>
      <w:r w:rsidRPr="000613F6">
        <w:rPr>
          <w:rFonts w:ascii="Arial" w:hAnsi="Arial" w:cs="Arial"/>
          <w:sz w:val="24"/>
          <w:szCs w:val="24"/>
        </w:rPr>
        <w:t>Spotinst</w:t>
      </w:r>
      <w:r>
        <w:rPr>
          <w:rFonts w:ascii="Arial" w:hAnsi="Arial" w:cs="Arial"/>
          <w:sz w:val="24"/>
          <w:szCs w:val="24"/>
        </w:rPr>
        <w:t xml:space="preserve">, </w:t>
      </w:r>
      <w:r w:rsidRPr="000613F6">
        <w:rPr>
          <w:rFonts w:ascii="Arial" w:hAnsi="Arial" w:cs="Arial"/>
          <w:sz w:val="24"/>
          <w:szCs w:val="24"/>
        </w:rPr>
        <w:t>Fn</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GTNlNq6b","properties":{"formattedCitation":"({\\i{}Serverless - Infrastructure &amp; Compute Providers}, n.d.)","plainCitation":"(Serverless - Infrastructure &amp; Compute Providers, n.d.)","dontUpdate":true,"noteIndex":0},"citationItems":[{"id":25,"uris":["http://zotero.org/users/local/dILag7GQ/items/3IY6RFTP"],"uri":["http://zotero.org/users/local/dILag7GQ/items/3IY6RFTP"],"itemData":{"id":25,"type":"webpage","abstract":"null","container-title":"serverless","language":"en","title":"Serverless - Infrastructure &amp; Compute Providers","URL":"https://serverless.com/framework/docs/providers/","accessed":{"date-parts":[["2021",2,23]]}}}],"schema":"https://github.com/citation-style-language/schema/raw/master/csl-citation.json"} </w:instrText>
      </w:r>
      <w:r>
        <w:rPr>
          <w:rFonts w:ascii="Arial" w:hAnsi="Arial" w:cs="Arial"/>
          <w:sz w:val="24"/>
          <w:szCs w:val="24"/>
        </w:rPr>
        <w:fldChar w:fldCharType="separate"/>
      </w:r>
      <w:r w:rsidRPr="000613F6">
        <w:rPr>
          <w:rFonts w:ascii="Arial" w:hAnsi="Arial" w:cs="Arial"/>
          <w:sz w:val="24"/>
          <w:szCs w:val="24"/>
        </w:rPr>
        <w:t>(</w:t>
      </w:r>
      <w:r w:rsidRPr="000613F6">
        <w:rPr>
          <w:rFonts w:ascii="Arial" w:hAnsi="Arial" w:cs="Arial"/>
          <w:i/>
          <w:iCs/>
          <w:sz w:val="24"/>
          <w:szCs w:val="24"/>
        </w:rPr>
        <w:t>Serverless - Infrastructure &amp; Compute Providers</w:t>
      </w:r>
      <w:r w:rsidRPr="000613F6">
        <w:rPr>
          <w:rFonts w:ascii="Arial" w:hAnsi="Arial" w:cs="Arial"/>
          <w:sz w:val="24"/>
          <w:szCs w:val="24"/>
        </w:rPr>
        <w:t xml:space="preserve">, </w:t>
      </w:r>
      <w:r>
        <w:rPr>
          <w:rFonts w:ascii="Arial" w:hAnsi="Arial" w:cs="Arial"/>
          <w:sz w:val="24"/>
          <w:szCs w:val="24"/>
        </w:rPr>
        <w:t>2020</w:t>
      </w:r>
      <w:r w:rsidRPr="000613F6">
        <w:rPr>
          <w:rFonts w:ascii="Arial" w:hAnsi="Arial" w:cs="Arial"/>
          <w:sz w:val="24"/>
          <w:szCs w:val="24"/>
        </w:rPr>
        <w:t>)</w:t>
      </w:r>
      <w:r>
        <w:rPr>
          <w:rFonts w:ascii="Arial" w:hAnsi="Arial" w:cs="Arial"/>
          <w:sz w:val="24"/>
          <w:szCs w:val="24"/>
        </w:rPr>
        <w:fldChar w:fldCharType="end"/>
      </w:r>
      <w:r>
        <w:rPr>
          <w:rFonts w:ascii="Arial" w:hAnsi="Arial" w:cs="Arial"/>
          <w:sz w:val="24"/>
          <w:szCs w:val="24"/>
        </w:rPr>
        <w:t>.</w:t>
      </w:r>
    </w:p>
    <w:p w14:paraId="3CF7FCA4" w14:textId="77777777" w:rsidR="00FB7C22" w:rsidRPr="00AD094D" w:rsidRDefault="00FB7C22" w:rsidP="002562A8">
      <w:pPr>
        <w:autoSpaceDE w:val="0"/>
        <w:autoSpaceDN w:val="0"/>
        <w:adjustRightInd w:val="0"/>
        <w:spacing w:after="0" w:line="480" w:lineRule="auto"/>
        <w:rPr>
          <w:rFonts w:ascii="Arial" w:hAnsi="Arial" w:cs="Arial"/>
          <w:b/>
          <w:bCs/>
          <w:sz w:val="24"/>
          <w:szCs w:val="24"/>
        </w:rPr>
      </w:pPr>
      <w:r w:rsidRPr="00AD094D">
        <w:rPr>
          <w:rFonts w:ascii="Arial" w:hAnsi="Arial" w:cs="Arial"/>
          <w:b/>
          <w:bCs/>
          <w:sz w:val="24"/>
          <w:szCs w:val="24"/>
        </w:rPr>
        <w:lastRenderedPageBreak/>
        <w:t>Characteristics of serverless computing:</w:t>
      </w:r>
    </w:p>
    <w:p w14:paraId="10A4045C"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Below are the various characteristics that define serverless computing</w:t>
      </w:r>
    </w:p>
    <w:p w14:paraId="7F47FCA8"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1.</w:t>
      </w:r>
      <w:r>
        <w:rPr>
          <w:rFonts w:ascii="Arial" w:hAnsi="Arial" w:cs="Arial"/>
          <w:sz w:val="24"/>
          <w:szCs w:val="24"/>
        </w:rPr>
        <w:t xml:space="preserve"> </w:t>
      </w:r>
      <w:r w:rsidRPr="00AD094D">
        <w:rPr>
          <w:rFonts w:ascii="Arial" w:hAnsi="Arial" w:cs="Arial"/>
          <w:sz w:val="24"/>
          <w:szCs w:val="24"/>
        </w:rPr>
        <w:t xml:space="preserve">Stateless:  Stateless is a typical characteristic </w:t>
      </w:r>
      <w:r>
        <w:rPr>
          <w:rFonts w:ascii="Arial" w:hAnsi="Arial" w:cs="Arial"/>
          <w:sz w:val="24"/>
          <w:szCs w:val="24"/>
        </w:rPr>
        <w:t>of</w:t>
      </w:r>
      <w:r w:rsidRPr="00AD094D">
        <w:rPr>
          <w:rFonts w:ascii="Arial" w:hAnsi="Arial" w:cs="Arial"/>
          <w:sz w:val="24"/>
          <w:szCs w:val="24"/>
        </w:rPr>
        <w:t xml:space="preserve"> serverless computing.  Using Function as a service (FAAS), nothing is stored in the memory as the code is automatically created and deleted by our own platform. So, by this more instances can be signed up. The only disadvantage in this characteristic is that one will not be able to use HTTP session’s</w:t>
      </w:r>
    </w:p>
    <w:p w14:paraId="07B4C4ED"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2.</w:t>
      </w:r>
      <w:r>
        <w:rPr>
          <w:rFonts w:ascii="Arial" w:hAnsi="Arial" w:cs="Arial"/>
          <w:sz w:val="24"/>
          <w:szCs w:val="24"/>
        </w:rPr>
        <w:t xml:space="preserve"> </w:t>
      </w:r>
      <w:r w:rsidRPr="00AD094D">
        <w:rPr>
          <w:rFonts w:ascii="Arial" w:hAnsi="Arial" w:cs="Arial"/>
          <w:sz w:val="24"/>
          <w:szCs w:val="24"/>
        </w:rPr>
        <w:t>Efficient: Serverless enables efficiency by allowing the developers to pay for the resources that are being used. It follows</w:t>
      </w:r>
      <w:r>
        <w:rPr>
          <w:rFonts w:ascii="Arial" w:hAnsi="Arial" w:cs="Arial"/>
          <w:sz w:val="24"/>
          <w:szCs w:val="24"/>
        </w:rPr>
        <w:t xml:space="preserve"> the</w:t>
      </w:r>
      <w:r w:rsidRPr="00AD094D">
        <w:rPr>
          <w:rFonts w:ascii="Arial" w:hAnsi="Arial" w:cs="Arial"/>
          <w:sz w:val="24"/>
          <w:szCs w:val="24"/>
        </w:rPr>
        <w:t xml:space="preserve"> pay-as-you-go billing model</w:t>
      </w:r>
    </w:p>
    <w:p w14:paraId="3CF3705F"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3.</w:t>
      </w:r>
      <w:r>
        <w:rPr>
          <w:rFonts w:ascii="Arial" w:hAnsi="Arial" w:cs="Arial"/>
          <w:sz w:val="24"/>
          <w:szCs w:val="24"/>
        </w:rPr>
        <w:t xml:space="preserve"> </w:t>
      </w:r>
      <w:r w:rsidRPr="00AD094D">
        <w:rPr>
          <w:rFonts w:ascii="Arial" w:hAnsi="Arial" w:cs="Arial"/>
          <w:sz w:val="24"/>
          <w:szCs w:val="24"/>
        </w:rPr>
        <w:t xml:space="preserve">Auto-Scaling: Resources made available as the request comes in and </w:t>
      </w:r>
      <w:r>
        <w:rPr>
          <w:rFonts w:ascii="Arial" w:hAnsi="Arial" w:cs="Arial"/>
          <w:sz w:val="24"/>
          <w:szCs w:val="24"/>
        </w:rPr>
        <w:t>is</w:t>
      </w:r>
      <w:r w:rsidRPr="00AD094D">
        <w:rPr>
          <w:rFonts w:ascii="Arial" w:hAnsi="Arial" w:cs="Arial"/>
          <w:sz w:val="24"/>
          <w:szCs w:val="24"/>
        </w:rPr>
        <w:t xml:space="preserve"> managed automatically. For example, Amazon Aurora Serverless provides auto-scaling, on-demand by automatically starting and shutting down the databases and scale capacity based on application needs</w:t>
      </w:r>
      <w:r>
        <w:rPr>
          <w:rFonts w:ascii="Arial" w:hAnsi="Arial" w:cs="Arial"/>
          <w:sz w:val="24"/>
          <w:szCs w:val="24"/>
        </w:rPr>
        <w:fldChar w:fldCharType="begin"/>
      </w:r>
      <w:r>
        <w:rPr>
          <w:rFonts w:ascii="Arial" w:hAnsi="Arial" w:cs="Arial"/>
          <w:sz w:val="24"/>
          <w:szCs w:val="24"/>
        </w:rPr>
        <w:instrText xml:space="preserve"> ADDIN ZOTERO_ITEM CSL_CITATION {"citationID":"zsQaPKiS","properties":{"formattedCitation":"({\\i{}Amazon Aurora Serverless | MySQL PostgreSQL Relational Database | Amazon Web Services}, n.d.)","plainCitation":"(Amazon Aurora Serverless | MySQL PostgreSQL Relational Database | Amazon Web Services, n.d.)","dontUpdate":true,"noteIndex":0},"citationItems":[{"id":27,"uris":["http://zotero.org/users/local/dILag7GQ/items/Q4Y9KXDR"],"uri":["http://zotero.org/users/local/dILag7GQ/items/Q4Y9KXDR"],"itemData":{"id":27,"type":"webpage","abstract":"With Amazon Aurora Serverless, there are no DB Instances to manage. The database automatically starts, stops, and scales capacity up or down based on your application's needs.","container-title":"Amazon Web Services, Inc.","language":"en-US","title":"Amazon Aurora Serverless | MySQL PostgreSQL Relational Database | Amazon Web Services","URL":"https://aws.amazon.com/rds/aurora/serverless/","accessed":{"date-parts":[["2021",2,23]]}}}],"schema":"https://github.com/citation-style-language/schema/raw/master/csl-citation.json"} </w:instrText>
      </w:r>
      <w:r>
        <w:rPr>
          <w:rFonts w:ascii="Arial" w:hAnsi="Arial" w:cs="Arial"/>
          <w:sz w:val="24"/>
          <w:szCs w:val="24"/>
        </w:rPr>
        <w:fldChar w:fldCharType="separate"/>
      </w:r>
      <w:r w:rsidRPr="00070866">
        <w:rPr>
          <w:rFonts w:ascii="Arial" w:hAnsi="Arial" w:cs="Arial"/>
          <w:sz w:val="24"/>
          <w:szCs w:val="24"/>
        </w:rPr>
        <w:t>(</w:t>
      </w:r>
      <w:r w:rsidRPr="00070866">
        <w:rPr>
          <w:rFonts w:ascii="Arial" w:hAnsi="Arial" w:cs="Arial"/>
          <w:i/>
          <w:iCs/>
          <w:sz w:val="24"/>
          <w:szCs w:val="24"/>
        </w:rPr>
        <w:t>Amazon Aurora Serverless</w:t>
      </w:r>
      <w:r>
        <w:rPr>
          <w:rFonts w:ascii="Arial" w:hAnsi="Arial" w:cs="Arial"/>
          <w:i/>
          <w:iCs/>
          <w:sz w:val="24"/>
          <w:szCs w:val="24"/>
        </w:rPr>
        <w:t>, 2021</w:t>
      </w:r>
      <w:r w:rsidRPr="00070866">
        <w:rPr>
          <w:rFonts w:ascii="Arial" w:hAnsi="Arial" w:cs="Arial"/>
          <w:sz w:val="24"/>
          <w:szCs w:val="24"/>
        </w:rPr>
        <w:t>)</w:t>
      </w:r>
      <w:r>
        <w:rPr>
          <w:rFonts w:ascii="Arial" w:hAnsi="Arial" w:cs="Arial"/>
          <w:sz w:val="24"/>
          <w:szCs w:val="24"/>
        </w:rPr>
        <w:fldChar w:fldCharType="end"/>
      </w:r>
    </w:p>
    <w:p w14:paraId="622AAFCC"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4.</w:t>
      </w:r>
      <w:r>
        <w:rPr>
          <w:rFonts w:ascii="Arial" w:hAnsi="Arial" w:cs="Arial"/>
          <w:sz w:val="24"/>
          <w:szCs w:val="24"/>
        </w:rPr>
        <w:t xml:space="preserve"> </w:t>
      </w:r>
      <w:r w:rsidRPr="00AD094D">
        <w:rPr>
          <w:rFonts w:ascii="Arial" w:hAnsi="Arial" w:cs="Arial"/>
          <w:sz w:val="24"/>
          <w:szCs w:val="24"/>
        </w:rPr>
        <w:t>Security: Security is a big concern now</w:t>
      </w:r>
      <w:r>
        <w:rPr>
          <w:rFonts w:ascii="Arial" w:hAnsi="Arial" w:cs="Arial"/>
          <w:sz w:val="24"/>
          <w:szCs w:val="24"/>
        </w:rPr>
        <w:t>a</w:t>
      </w:r>
      <w:r w:rsidRPr="00AD094D">
        <w:rPr>
          <w:rFonts w:ascii="Arial" w:hAnsi="Arial" w:cs="Arial"/>
          <w:sz w:val="24"/>
          <w:szCs w:val="24"/>
        </w:rPr>
        <w:t>days, however serverless plays its best to provide security in all aspects.  Serverless considers all the vulnerabilities and follows the best practices like regular patching, adopting principles of least privileges, fumigate all the inputs, monitor</w:t>
      </w:r>
      <w:r>
        <w:rPr>
          <w:rFonts w:ascii="Arial" w:hAnsi="Arial" w:cs="Arial"/>
          <w:sz w:val="24"/>
          <w:szCs w:val="24"/>
        </w:rPr>
        <w:t>,</w:t>
      </w:r>
      <w:r w:rsidRPr="00AD094D">
        <w:rPr>
          <w:rFonts w:ascii="Arial" w:hAnsi="Arial" w:cs="Arial"/>
          <w:sz w:val="24"/>
          <w:szCs w:val="24"/>
        </w:rPr>
        <w:t xml:space="preserve"> and log functions. Also, as the memory is not stored it has </w:t>
      </w:r>
      <w:r>
        <w:rPr>
          <w:rFonts w:ascii="Arial" w:hAnsi="Arial" w:cs="Arial"/>
          <w:sz w:val="24"/>
          <w:szCs w:val="24"/>
        </w:rPr>
        <w:t xml:space="preserve">a </w:t>
      </w:r>
      <w:r w:rsidRPr="00AD094D">
        <w:rPr>
          <w:rFonts w:ascii="Arial" w:hAnsi="Arial" w:cs="Arial"/>
          <w:sz w:val="24"/>
          <w:szCs w:val="24"/>
        </w:rPr>
        <w:t>very low risk of long-term attacks. For example, in AWS Lambda all the communications were encrypted with Transport Layer Security</w:t>
      </w:r>
    </w:p>
    <w:p w14:paraId="1AA7034C" w14:textId="77777777"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5.</w:t>
      </w:r>
      <w:r>
        <w:rPr>
          <w:rFonts w:ascii="Arial" w:hAnsi="Arial" w:cs="Arial"/>
          <w:sz w:val="24"/>
          <w:szCs w:val="24"/>
        </w:rPr>
        <w:t xml:space="preserve"> </w:t>
      </w:r>
      <w:r w:rsidRPr="00AD094D">
        <w:rPr>
          <w:rFonts w:ascii="Arial" w:hAnsi="Arial" w:cs="Arial"/>
          <w:sz w:val="24"/>
          <w:szCs w:val="24"/>
        </w:rPr>
        <w:t>Debugging: Serverless supports debugging for their developers by enabling them to find the errors and bottlenecks</w:t>
      </w:r>
    </w:p>
    <w:p w14:paraId="14363A74" w14:textId="76247763" w:rsidR="00FB7C22" w:rsidRPr="00AD094D"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lastRenderedPageBreak/>
        <w:t>6.</w:t>
      </w:r>
      <w:r>
        <w:rPr>
          <w:rFonts w:ascii="Arial" w:hAnsi="Arial" w:cs="Arial"/>
          <w:sz w:val="24"/>
          <w:szCs w:val="24"/>
        </w:rPr>
        <w:t xml:space="preserve"> </w:t>
      </w:r>
      <w:r w:rsidRPr="00AD094D">
        <w:rPr>
          <w:rFonts w:ascii="Arial" w:hAnsi="Arial" w:cs="Arial"/>
          <w:sz w:val="24"/>
          <w:szCs w:val="24"/>
        </w:rPr>
        <w:t xml:space="preserve">Programming languages: Serverless supports many programming languages for their developers. They can choose </w:t>
      </w:r>
      <w:r>
        <w:rPr>
          <w:rFonts w:ascii="Arial" w:hAnsi="Arial" w:cs="Arial"/>
          <w:sz w:val="24"/>
          <w:szCs w:val="24"/>
        </w:rPr>
        <w:t xml:space="preserve">a </w:t>
      </w:r>
      <w:r w:rsidRPr="00AD094D">
        <w:rPr>
          <w:rFonts w:ascii="Arial" w:hAnsi="Arial" w:cs="Arial"/>
          <w:sz w:val="24"/>
          <w:szCs w:val="24"/>
        </w:rPr>
        <w:t>language based upon their choice to build any applications in the serverless platform.  For example, AWS supports C#, Java, Python, Node</w:t>
      </w:r>
      <w:r w:rsidR="007E4811">
        <w:rPr>
          <w:rFonts w:ascii="Arial" w:hAnsi="Arial" w:cs="Arial"/>
          <w:sz w:val="24"/>
          <w:szCs w:val="24"/>
        </w:rPr>
        <w:t>.js</w:t>
      </w:r>
      <w:r w:rsidRPr="00AD094D">
        <w:rPr>
          <w:rFonts w:ascii="Arial" w:hAnsi="Arial" w:cs="Arial"/>
          <w:sz w:val="24"/>
          <w:szCs w:val="24"/>
        </w:rPr>
        <w:t>, Ruby, PowerShell</w:t>
      </w:r>
      <w:r>
        <w:rPr>
          <w:rFonts w:ascii="Arial" w:hAnsi="Arial" w:cs="Arial"/>
          <w:sz w:val="24"/>
          <w:szCs w:val="24"/>
        </w:rPr>
        <w:t>,</w:t>
      </w:r>
      <w:r w:rsidRPr="00AD094D">
        <w:rPr>
          <w:rFonts w:ascii="Arial" w:hAnsi="Arial" w:cs="Arial"/>
          <w:sz w:val="24"/>
          <w:szCs w:val="24"/>
        </w:rPr>
        <w:t xml:space="preserve"> and Go</w:t>
      </w:r>
      <w:r>
        <w:rPr>
          <w:rFonts w:ascii="Arial" w:hAnsi="Arial" w:cs="Arial"/>
          <w:sz w:val="24"/>
          <w:szCs w:val="24"/>
        </w:rPr>
        <w:fldChar w:fldCharType="begin"/>
      </w:r>
      <w:r>
        <w:rPr>
          <w:rFonts w:ascii="Arial" w:hAnsi="Arial" w:cs="Arial"/>
          <w:sz w:val="24"/>
          <w:szCs w:val="24"/>
        </w:rPr>
        <w:instrText xml:space="preserve"> ADDIN ZOTERO_ITEM CSL_CITATION {"citationID":"h1U9Bl8M","properties":{"formattedCitation":"(Heath, n.d.)","plainCitation":"(Heath, n.d.)","dontUpdate":true,"noteIndex":0},"citationItems":[{"id":31,"uris":["http://zotero.org/users/local/dILag7GQ/items/Y24HM7JQ"],"uri":["http://zotero.org/users/local/dILag7GQ/items/Y24HM7JQ"],"itemData":{"id":31,"type":"webpage","abstract":"A guide to the rewards and pitfalls when developing an application to run on a serverless platform","container-title":"ZDNet","language":"en","title":"Writing serverless code: The programming languages and everything else you need to know","title-short":"Writing serverless code","URL":"https://www.zdnet.com/article/writing-serverless-code-the-programming-languages-and-what-else-you-need-to-know/","author":[{"family":"Heath","given":"Nick"}],"accessed":{"date-parts":[["2021",2,23]]}}}],"schema":"https://github.com/citation-style-language/schema/raw/master/csl-citation.json"} </w:instrText>
      </w:r>
      <w:r>
        <w:rPr>
          <w:rFonts w:ascii="Arial" w:hAnsi="Arial" w:cs="Arial"/>
          <w:sz w:val="24"/>
          <w:szCs w:val="24"/>
        </w:rPr>
        <w:fldChar w:fldCharType="separate"/>
      </w:r>
      <w:r w:rsidRPr="00042509">
        <w:rPr>
          <w:rFonts w:ascii="Arial" w:hAnsi="Arial" w:cs="Arial"/>
          <w:sz w:val="24"/>
        </w:rPr>
        <w:t xml:space="preserve">(Heath, </w:t>
      </w:r>
      <w:r>
        <w:rPr>
          <w:rFonts w:ascii="Arial" w:hAnsi="Arial" w:cs="Arial"/>
          <w:sz w:val="24"/>
        </w:rPr>
        <w:t>2019</w:t>
      </w:r>
      <w:r w:rsidRPr="00042509">
        <w:rPr>
          <w:rFonts w:ascii="Arial" w:hAnsi="Arial" w:cs="Arial"/>
          <w:sz w:val="24"/>
        </w:rPr>
        <w:t>)</w:t>
      </w:r>
      <w:r>
        <w:rPr>
          <w:rFonts w:ascii="Arial" w:hAnsi="Arial" w:cs="Arial"/>
          <w:sz w:val="24"/>
          <w:szCs w:val="24"/>
        </w:rPr>
        <w:fldChar w:fldCharType="end"/>
      </w:r>
      <w:r w:rsidRPr="00AD094D">
        <w:rPr>
          <w:rFonts w:ascii="Arial" w:hAnsi="Arial" w:cs="Arial"/>
          <w:sz w:val="24"/>
          <w:szCs w:val="24"/>
        </w:rPr>
        <w:t>. They also enable runtime API which makes them to use additional programming language</w:t>
      </w:r>
    </w:p>
    <w:p w14:paraId="7F6D1E52" w14:textId="77777777" w:rsidR="00FB7C22" w:rsidRDefault="00FB7C22" w:rsidP="002562A8">
      <w:pPr>
        <w:autoSpaceDE w:val="0"/>
        <w:autoSpaceDN w:val="0"/>
        <w:adjustRightInd w:val="0"/>
        <w:spacing w:after="0" w:line="480" w:lineRule="auto"/>
        <w:ind w:firstLine="720"/>
        <w:rPr>
          <w:rFonts w:ascii="Arial" w:hAnsi="Arial" w:cs="Arial"/>
          <w:sz w:val="24"/>
          <w:szCs w:val="24"/>
        </w:rPr>
      </w:pPr>
      <w:r w:rsidRPr="00AD094D">
        <w:rPr>
          <w:rFonts w:ascii="Arial" w:hAnsi="Arial" w:cs="Arial"/>
          <w:sz w:val="24"/>
          <w:szCs w:val="24"/>
        </w:rPr>
        <w:t>7.</w:t>
      </w:r>
      <w:r>
        <w:rPr>
          <w:rFonts w:ascii="Arial" w:hAnsi="Arial" w:cs="Arial"/>
          <w:sz w:val="24"/>
          <w:szCs w:val="24"/>
        </w:rPr>
        <w:t xml:space="preserve"> </w:t>
      </w:r>
      <w:r w:rsidRPr="00AD094D">
        <w:rPr>
          <w:rFonts w:ascii="Arial" w:hAnsi="Arial" w:cs="Arial"/>
          <w:sz w:val="24"/>
          <w:szCs w:val="24"/>
        </w:rPr>
        <w:t>Composability: Functions in one serverless can be invoked from others which makes easy computation and development of complex serverless applications</w:t>
      </w:r>
      <w:r>
        <w:rPr>
          <w:rFonts w:ascii="Arial" w:hAnsi="Arial" w:cs="Arial"/>
          <w:sz w:val="24"/>
          <w:szCs w:val="24"/>
        </w:rPr>
        <w:t>.</w:t>
      </w:r>
    </w:p>
    <w:p w14:paraId="18313A1C" w14:textId="77777777" w:rsidR="00FB7C22" w:rsidRDefault="00FB7C22" w:rsidP="002562A8">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8. Hostless: With the serverless architecture, users need not worry about the servers, upgrades, or security patches. This reduces the operational costs. They can simply install and run the application with little knowledge of the application configurations</w:t>
      </w:r>
      <w:r>
        <w:rPr>
          <w:rFonts w:ascii="Arial" w:hAnsi="Arial" w:cs="Arial"/>
          <w:sz w:val="24"/>
          <w:szCs w:val="24"/>
        </w:rPr>
        <w:fldChar w:fldCharType="begin"/>
      </w:r>
      <w:r>
        <w:rPr>
          <w:rFonts w:ascii="Arial" w:hAnsi="Arial" w:cs="Arial"/>
          <w:sz w:val="24"/>
          <w:szCs w:val="24"/>
        </w:rPr>
        <w:instrText xml:space="preserve"> ADDIN ZOTERO_ITEM CSL_CITATION {"citationID":"r9MKTaUB","properties":{"formattedCitation":"(Geniusee, n.d.)","plainCitation":"(Geniusee, n.d.)","dontUpdate":true,"noteIndex":0},"citationItems":[{"id":29,"uris":["http://zotero.org/users/local/dILag7GQ/items/96TRNPV8"],"uri":["http://zotero.org/users/local/dILag7GQ/items/96TRNPV8"],"itemData":{"id":29,"type":"webpage","abstract":"In the world of programming","container-title":"Geniusee","language":"en","title":"6 benefits of serverless architecture","URL":"https://geniusee.com/single-blog/serverless-architecture","author":[{"family":"Geniusee","given":""}],"accessed":{"date-parts":[["2021",2,23]]}}}],"schema":"https://github.com/citation-style-language/schema/raw/master/csl-citation.json"} </w:instrText>
      </w:r>
      <w:r>
        <w:rPr>
          <w:rFonts w:ascii="Arial" w:hAnsi="Arial" w:cs="Arial"/>
          <w:sz w:val="24"/>
          <w:szCs w:val="24"/>
        </w:rPr>
        <w:fldChar w:fldCharType="separate"/>
      </w:r>
      <w:r w:rsidRPr="008C0A30">
        <w:rPr>
          <w:rFonts w:ascii="Arial" w:hAnsi="Arial" w:cs="Arial"/>
          <w:sz w:val="24"/>
        </w:rPr>
        <w:t xml:space="preserve">(Geniusee, </w:t>
      </w:r>
      <w:r>
        <w:rPr>
          <w:rFonts w:ascii="Arial" w:hAnsi="Arial" w:cs="Arial"/>
          <w:sz w:val="24"/>
        </w:rPr>
        <w:t>2019</w:t>
      </w:r>
      <w:r w:rsidRPr="008C0A30">
        <w:rPr>
          <w:rFonts w:ascii="Arial" w:hAnsi="Arial" w:cs="Arial"/>
          <w:sz w:val="24"/>
        </w:rPr>
        <w:t>)</w:t>
      </w:r>
      <w:r>
        <w:rPr>
          <w:rFonts w:ascii="Arial" w:hAnsi="Arial" w:cs="Arial"/>
          <w:sz w:val="24"/>
          <w:szCs w:val="24"/>
        </w:rPr>
        <w:fldChar w:fldCharType="end"/>
      </w:r>
    </w:p>
    <w:p w14:paraId="338F03A3" w14:textId="77777777" w:rsidR="00FB7C22" w:rsidRDefault="00FB7C22" w:rsidP="002562A8">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As mentioned above, serverless works with </w:t>
      </w:r>
      <w:r w:rsidRPr="003E4FA2">
        <w:rPr>
          <w:rFonts w:ascii="Arial" w:hAnsi="Arial" w:cs="Arial"/>
          <w:sz w:val="24"/>
          <w:szCs w:val="24"/>
        </w:rPr>
        <w:t>Functions as a Service (FaaS)</w:t>
      </w:r>
      <w:r>
        <w:rPr>
          <w:rFonts w:ascii="Arial" w:hAnsi="Arial" w:cs="Arial"/>
          <w:sz w:val="24"/>
          <w:szCs w:val="24"/>
        </w:rPr>
        <w:t>. First, the developers or the users write the function to provide a precise objective. Then, he defines the event to trigger the cloud service. The cloud service provider verifies if the function instance is being used or not. If it is not used, the new function starts. The user can see the executed function results inside the application</w:t>
      </w:r>
      <w:r>
        <w:rPr>
          <w:rFonts w:ascii="Arial" w:hAnsi="Arial" w:cs="Arial"/>
          <w:sz w:val="24"/>
          <w:szCs w:val="24"/>
        </w:rPr>
        <w:fldChar w:fldCharType="begin"/>
      </w:r>
      <w:r>
        <w:rPr>
          <w:rFonts w:ascii="Arial" w:hAnsi="Arial" w:cs="Arial"/>
          <w:sz w:val="24"/>
          <w:szCs w:val="24"/>
        </w:rPr>
        <w:instrText xml:space="preserve"> ADDIN ZOTERO_ITEM CSL_CITATION {"citationID":"yaKMNw6b","properties":{"formattedCitation":"(\\uc0\\u8220{}What Is Serverless?,\\uc0\\u8221{} 2019)","plainCitation":"(“What Is Serverless?,” 2019)","noteIndex":0},"citationItems":[{"id":33,"uris":["http://zotero.org/users/local/dILag7GQ/items/A9EA42CD"],"uri":["http://zotero.org/users/local/dILag7GQ/items/A9EA42CD"],"itemData":{"id":33,"type":"post-weblog","abstract":"Serverless is a method for executing functions and running cloud compute services on an as-needed basis.","container-title":"Articles for Developers Building High Performance Systems","language":"en","title":"What is Serverless? How Serverless Works (with Examples)","title-short":"What is Serverless?","URL":"https://blog.stackpath.com/what-is-serverless/","accessed":{"date-parts":[["2021",2,23]]},"issued":{"date-parts":[["2019",4,30]]}}}],"schema":"https://github.com/citation-style-language/schema/raw/master/csl-citation.json"} </w:instrText>
      </w:r>
      <w:r>
        <w:rPr>
          <w:rFonts w:ascii="Arial" w:hAnsi="Arial" w:cs="Arial"/>
          <w:sz w:val="24"/>
          <w:szCs w:val="24"/>
        </w:rPr>
        <w:fldChar w:fldCharType="separate"/>
      </w:r>
      <w:r w:rsidRPr="009C106A">
        <w:rPr>
          <w:rFonts w:ascii="Arial" w:hAnsi="Arial" w:cs="Arial"/>
          <w:sz w:val="24"/>
          <w:szCs w:val="24"/>
        </w:rPr>
        <w:t>(“What Is Serverless?,” 2019)</w:t>
      </w:r>
      <w:r>
        <w:rPr>
          <w:rFonts w:ascii="Arial" w:hAnsi="Arial" w:cs="Arial"/>
          <w:sz w:val="24"/>
          <w:szCs w:val="24"/>
        </w:rPr>
        <w:fldChar w:fldCharType="end"/>
      </w:r>
      <w:r>
        <w:rPr>
          <w:rFonts w:ascii="Arial" w:hAnsi="Arial" w:cs="Arial"/>
          <w:sz w:val="24"/>
          <w:szCs w:val="24"/>
        </w:rPr>
        <w:t>.</w:t>
      </w:r>
    </w:p>
    <w:p w14:paraId="108B584A" w14:textId="77777777" w:rsidR="00FB7C22" w:rsidRDefault="00FB7C22" w:rsidP="002562A8">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As the coin has two sides, there are certain limitations with serverless computing. </w:t>
      </w:r>
    </w:p>
    <w:p w14:paraId="4CC6BAB7" w14:textId="77777777" w:rsidR="00FB7C22"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Lack of Control: The serverless is provided by third-party API’s. The configurations are limited, and the users will not be exposed to different configurations. Also, if an issue occurs other than the one in code and </w:t>
      </w:r>
      <w:r>
        <w:rPr>
          <w:rFonts w:ascii="Arial" w:hAnsi="Arial" w:cs="Arial"/>
          <w:sz w:val="24"/>
          <w:szCs w:val="24"/>
        </w:rPr>
        <w:lastRenderedPageBreak/>
        <w:t>configurations, the user will not have control over the issues, and it can only be resolved by the platform provider</w:t>
      </w:r>
    </w:p>
    <w:p w14:paraId="7EF5E248" w14:textId="77777777" w:rsidR="00FB7C22"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Security: There is no surprise that serverless technology has vulnerabilities as it is very new and can be prone to security issues. Firstly, it uses different providers across multiple regions. This compromises security. Secondly, this new technology is </w:t>
      </w:r>
      <w:r w:rsidRPr="00C931E9">
        <w:rPr>
          <w:rFonts w:ascii="Arial" w:hAnsi="Arial" w:cs="Arial"/>
          <w:sz w:val="24"/>
          <w:szCs w:val="24"/>
        </w:rPr>
        <w:t>susceptible</w:t>
      </w:r>
      <w:r>
        <w:rPr>
          <w:rFonts w:ascii="Arial" w:hAnsi="Arial" w:cs="Arial"/>
          <w:sz w:val="24"/>
          <w:szCs w:val="24"/>
        </w:rPr>
        <w:t xml:space="preserve"> to a new type of risk such as </w:t>
      </w:r>
      <w:r w:rsidRPr="009E13F6">
        <w:rPr>
          <w:rFonts w:ascii="Arial" w:hAnsi="Arial" w:cs="Arial"/>
          <w:sz w:val="24"/>
          <w:szCs w:val="24"/>
        </w:rPr>
        <w:t>security orchestration challenges</w:t>
      </w:r>
      <w:r>
        <w:rPr>
          <w:rFonts w:ascii="Arial" w:hAnsi="Arial" w:cs="Arial"/>
          <w:sz w:val="24"/>
          <w:szCs w:val="24"/>
        </w:rPr>
        <w:t xml:space="preserve"> and perimeter fragmentation </w:t>
      </w:r>
      <w:r>
        <w:rPr>
          <w:rFonts w:ascii="Arial" w:hAnsi="Arial" w:cs="Arial"/>
          <w:sz w:val="24"/>
          <w:szCs w:val="24"/>
        </w:rPr>
        <w:fldChar w:fldCharType="begin"/>
      </w:r>
      <w:r>
        <w:rPr>
          <w:rFonts w:ascii="Arial" w:hAnsi="Arial" w:cs="Arial"/>
          <w:sz w:val="24"/>
          <w:szCs w:val="24"/>
        </w:rPr>
        <w:instrText xml:space="preserve"> ADDIN ZOTERO_ITEM CSL_CITATION {"citationID":"aHTHpaAz","properties":{"formattedCitation":"({\\i{}Top 4 Reasons Why Serverless Is Secure}, 2020)","plainCitation":"(Top 4 Reasons Why Serverless Is Secure, 2020)","noteIndex":0},"citationItems":[{"id":37,"uris":["http://zotero.org/users/local/dILag7GQ/items/AC3I22RX"],"uri":["http://zotero.org/users/local/dILag7GQ/items/AC3I22RX"],"itemData":{"id":37,"type":"webpage","abstract":"Is serverless, like AWS Lambda secure? Many people ask themselves this question, and the answer might surprise you. Read more to learn how AWS Lambda is secure.","container-title":"Check Point Software","language":"en-US","title":"Top 4 Reasons Why Serverless Is Secure","URL":"https://blog.checkpoint.com/2020/07/13/top-4-reasons-why-serverless-is-secure/","accessed":{"date-parts":[["2021",2,24]]},"issued":{"date-parts":[["2020",7,13]]}}}],"schema":"https://github.com/citation-style-language/schema/raw/master/csl-citation.json"} </w:instrText>
      </w:r>
      <w:r>
        <w:rPr>
          <w:rFonts w:ascii="Arial" w:hAnsi="Arial" w:cs="Arial"/>
          <w:sz w:val="24"/>
          <w:szCs w:val="24"/>
        </w:rPr>
        <w:fldChar w:fldCharType="separate"/>
      </w:r>
      <w:r w:rsidRPr="009E13F6">
        <w:rPr>
          <w:rFonts w:ascii="Arial" w:hAnsi="Arial" w:cs="Arial"/>
          <w:sz w:val="24"/>
          <w:szCs w:val="24"/>
        </w:rPr>
        <w:t>(</w:t>
      </w:r>
      <w:r w:rsidRPr="009E13F6">
        <w:rPr>
          <w:rFonts w:ascii="Arial" w:hAnsi="Arial" w:cs="Arial"/>
          <w:i/>
          <w:iCs/>
          <w:sz w:val="24"/>
          <w:szCs w:val="24"/>
        </w:rPr>
        <w:t>Top 4 Reasons Why Serverless Is Secure</w:t>
      </w:r>
      <w:r w:rsidRPr="009E13F6">
        <w:rPr>
          <w:rFonts w:ascii="Arial" w:hAnsi="Arial" w:cs="Arial"/>
          <w:sz w:val="24"/>
          <w:szCs w:val="24"/>
        </w:rPr>
        <w:t>, 2020)</w:t>
      </w:r>
      <w:r>
        <w:rPr>
          <w:rFonts w:ascii="Arial" w:hAnsi="Arial" w:cs="Arial"/>
          <w:sz w:val="24"/>
          <w:szCs w:val="24"/>
        </w:rPr>
        <w:fldChar w:fldCharType="end"/>
      </w:r>
      <w:r>
        <w:rPr>
          <w:rFonts w:ascii="Arial" w:hAnsi="Arial" w:cs="Arial"/>
          <w:sz w:val="24"/>
          <w:szCs w:val="24"/>
        </w:rPr>
        <w:t>. All these factors compromise the security</w:t>
      </w:r>
    </w:p>
    <w:p w14:paraId="39F6E243" w14:textId="77777777" w:rsidR="00FB7C22"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Debugging and testing: It is difficult to debug and test complex applications because of the infrastructure and distributed platform. It might be possible to use third-party tools, but the users might face integrations and security issues</w:t>
      </w:r>
      <w:r>
        <w:rPr>
          <w:rFonts w:ascii="Arial" w:hAnsi="Arial" w:cs="Arial"/>
          <w:sz w:val="24"/>
          <w:szCs w:val="24"/>
        </w:rPr>
        <w:fldChar w:fldCharType="begin"/>
      </w:r>
      <w:r>
        <w:rPr>
          <w:rFonts w:ascii="Arial" w:hAnsi="Arial" w:cs="Arial"/>
          <w:sz w:val="24"/>
          <w:szCs w:val="24"/>
        </w:rPr>
        <w:instrText xml:space="preserve"> ADDIN ZOTERO_ITEM CSL_CITATION {"citationID":"tf5JS1Qv","properties":{"formattedCitation":"({\\i{}4. Limitations of Serverless - What Is Serverless?}, n.d.)","plainCitation":"(4. Limitations of Serverless - What Is Serverless?, n.d.)","dontUpdate":true,"noteIndex":0},"citationItems":[{"id":35,"uris":["http://zotero.org/users/local/dILag7GQ/items/RRHXEZ2X"],"uri":["http://zotero.org/users/local/dILag7GQ/items/RRHXEZ2X"],"itemData":{"id":35,"type":"webpage","abstract":"Chapter 4. Limitations of Serverless So far we’ve talked about what Serverless is and how we got here, shown you what Serverless applications look like, and told you the many … - Selection from What Is Serverless? [Book]","language":"en","title":"4. Limitations of Serverless - What Is Serverless? [Book]","title-short":"4. Limitations of Serverless - What Is Serverless?","URL":"https://www.oreilly.com/library/view/what-is-serverless/9781491984178/ch04.html","accessed":{"date-parts":[["2021",2,23]]}}}],"schema":"https://github.com/citation-style-language/schema/raw/master/csl-citation.json"} </w:instrText>
      </w:r>
      <w:r>
        <w:rPr>
          <w:rFonts w:ascii="Arial" w:hAnsi="Arial" w:cs="Arial"/>
          <w:sz w:val="24"/>
          <w:szCs w:val="24"/>
        </w:rPr>
        <w:fldChar w:fldCharType="separate"/>
      </w:r>
      <w:r w:rsidRPr="005B21B7">
        <w:rPr>
          <w:rFonts w:ascii="Arial" w:hAnsi="Arial" w:cs="Arial"/>
          <w:sz w:val="24"/>
          <w:szCs w:val="24"/>
        </w:rPr>
        <w:t>(</w:t>
      </w:r>
      <w:r w:rsidRPr="005B21B7">
        <w:rPr>
          <w:rFonts w:ascii="Arial" w:hAnsi="Arial" w:cs="Arial"/>
          <w:i/>
          <w:iCs/>
          <w:sz w:val="24"/>
          <w:szCs w:val="24"/>
        </w:rPr>
        <w:t xml:space="preserve"> Limitations of Serverless - What Is Serverless?</w:t>
      </w:r>
      <w:r w:rsidRPr="005B21B7">
        <w:rPr>
          <w:rFonts w:ascii="Arial" w:hAnsi="Arial" w:cs="Arial"/>
          <w:sz w:val="24"/>
          <w:szCs w:val="24"/>
        </w:rPr>
        <w:t xml:space="preserve">, </w:t>
      </w:r>
      <w:r>
        <w:rPr>
          <w:rFonts w:ascii="Arial" w:hAnsi="Arial" w:cs="Arial"/>
          <w:sz w:val="24"/>
          <w:szCs w:val="24"/>
        </w:rPr>
        <w:t>2021</w:t>
      </w:r>
      <w:r w:rsidRPr="005B21B7">
        <w:rPr>
          <w:rFonts w:ascii="Arial" w:hAnsi="Arial" w:cs="Arial"/>
          <w:sz w:val="24"/>
          <w:szCs w:val="24"/>
        </w:rPr>
        <w:t>)</w:t>
      </w:r>
      <w:r>
        <w:rPr>
          <w:rFonts w:ascii="Arial" w:hAnsi="Arial" w:cs="Arial"/>
          <w:sz w:val="24"/>
          <w:szCs w:val="24"/>
        </w:rPr>
        <w:fldChar w:fldCharType="end"/>
      </w:r>
    </w:p>
    <w:p w14:paraId="4F52F2CA" w14:textId="77777777" w:rsidR="00FB7C22"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Performance: Due to its abstraction i.e., hiding of code execution details, serverless tend to show poor performance </w:t>
      </w:r>
    </w:p>
    <w:p w14:paraId="3C39100A" w14:textId="77777777" w:rsidR="00FB7C22" w:rsidRPr="00FE372A" w:rsidRDefault="00FB7C22" w:rsidP="002562A8">
      <w:pPr>
        <w:pStyle w:val="ListParagraph"/>
        <w:numPr>
          <w:ilvl w:val="0"/>
          <w:numId w:val="1"/>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Vendor Lock-In: The API acts as an interface between customers and serverless functions and there is a possibility of lock-in happening at this level. The vendor lock-in makes users dependable on the service providers. This makes it difficult for them to migrate from one application to another as the architecture needs to be remodeled  </w:t>
      </w:r>
      <w:r>
        <w:rPr>
          <w:rFonts w:ascii="Arial" w:hAnsi="Arial" w:cs="Arial"/>
          <w:sz w:val="24"/>
          <w:szCs w:val="24"/>
        </w:rPr>
        <w:fldChar w:fldCharType="begin"/>
      </w:r>
      <w:r>
        <w:rPr>
          <w:rFonts w:ascii="Arial" w:hAnsi="Arial" w:cs="Arial"/>
          <w:sz w:val="24"/>
          <w:szCs w:val="24"/>
        </w:rPr>
        <w:instrText xml:space="preserve"> ADDIN ZOTERO_ITEM CSL_CITATION {"citationID":"fJmBguuA","properties":{"formattedCitation":"(says, 2018)","plainCitation":"(says, 2018)","noteIndex":0},"citationItems":[{"id":39,"uris":["http://zotero.org/users/local/dILag7GQ/items/VP27KLTW"],"uri":["http://zotero.org/users/local/dILag7GQ/items/VP27KLTW"],"itemData":{"id":39,"type":"webpage","abstract":"In this blog post, we talk about the topic of vendor lock-in in the context of serverless and argue that you need to think beyond application portability","container-title":"StackSense","language":"en-US","title":"Serverless And Vendor Lock-in: Does It Impact You?","title-short":"Serverless And Vendor Lock-in","URL":"https://stacksense.io/krishnan/philosophy/on-serverless-and-lock-in/","author":[{"family":"says","given":"SpotInst Could Change The Way We Consume Cloud | StackSense"}],"accessed":{"date-parts":[["2021",2,24]]},"issued":{"date-parts":[["2018",6,20]]}}}],"schema":"https://github.com/citation-style-language/schema/raw/master/csl-citation.json"} </w:instrText>
      </w:r>
      <w:r>
        <w:rPr>
          <w:rFonts w:ascii="Arial" w:hAnsi="Arial" w:cs="Arial"/>
          <w:sz w:val="24"/>
          <w:szCs w:val="24"/>
        </w:rPr>
        <w:fldChar w:fldCharType="separate"/>
      </w:r>
      <w:r w:rsidRPr="00331A58">
        <w:rPr>
          <w:rFonts w:ascii="Arial" w:hAnsi="Arial" w:cs="Arial"/>
          <w:sz w:val="24"/>
        </w:rPr>
        <w:t>(says, 2018)</w:t>
      </w:r>
      <w:r>
        <w:rPr>
          <w:rFonts w:ascii="Arial" w:hAnsi="Arial" w:cs="Arial"/>
          <w:sz w:val="24"/>
          <w:szCs w:val="24"/>
        </w:rPr>
        <w:fldChar w:fldCharType="end"/>
      </w:r>
    </w:p>
    <w:p w14:paraId="0E7C8518" w14:textId="7429359B" w:rsidR="00820A24" w:rsidRDefault="00820A24" w:rsidP="002562A8">
      <w:pPr>
        <w:autoSpaceDE w:val="0"/>
        <w:autoSpaceDN w:val="0"/>
        <w:adjustRightInd w:val="0"/>
        <w:spacing w:after="0" w:line="480" w:lineRule="auto"/>
        <w:rPr>
          <w:rFonts w:ascii="Arial" w:hAnsi="Arial" w:cs="Arial"/>
          <w:sz w:val="24"/>
          <w:szCs w:val="24"/>
        </w:rPr>
      </w:pPr>
    </w:p>
    <w:p w14:paraId="5A0AA73C" w14:textId="77777777" w:rsidR="00820A24" w:rsidRPr="00870451" w:rsidRDefault="00C96679"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Literature Related to the Problem</w:t>
      </w:r>
    </w:p>
    <w:p w14:paraId="5A5A6B8B"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lastRenderedPageBreak/>
        <w:t>According to the dataset of Synk, most of the data breaches occurred due to the common vulnerabilities</w:t>
      </w:r>
    </w:p>
    <w:p w14:paraId="59DC94AD" w14:textId="77777777" w:rsidR="00711B11" w:rsidRDefault="00711B11" w:rsidP="002562A8">
      <w:pPr>
        <w:spacing w:line="480" w:lineRule="auto"/>
        <w:ind w:firstLine="720"/>
        <w:rPr>
          <w:rFonts w:ascii="Arial" w:eastAsia="Calibri" w:hAnsi="Arial" w:cs="Arial"/>
          <w:sz w:val="24"/>
          <w:szCs w:val="24"/>
        </w:rPr>
      </w:pPr>
      <w:r w:rsidRPr="00D24B5B">
        <w:rPr>
          <w:rFonts w:ascii="Arial" w:eastAsia="Calibri" w:hAnsi="Arial" w:cs="Arial"/>
          <w:sz w:val="24"/>
          <w:szCs w:val="24"/>
        </w:rPr>
        <w:t>AWS Lambda was once pruned to DDOS attack</w:t>
      </w:r>
      <w:r>
        <w:rPr>
          <w:rFonts w:ascii="Arial" w:eastAsia="Calibri" w:hAnsi="Arial" w:cs="Arial"/>
          <w:sz w:val="24"/>
          <w:szCs w:val="24"/>
        </w:rPr>
        <w:t xml:space="preserve"> which was persistent for 8 hours and the services went unavailable from 10:30 AM to 6:30 PM PDT in 2019. </w:t>
      </w:r>
      <w:r w:rsidRPr="00D24B5B">
        <w:rPr>
          <w:rFonts w:ascii="Arial" w:eastAsia="Calibri" w:hAnsi="Arial" w:cs="Arial"/>
          <w:sz w:val="24"/>
          <w:szCs w:val="24"/>
        </w:rPr>
        <w:t xml:space="preserve"> This, in turn, led to outages to many different services that use the same public DN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m0Qp4AK8","properties":{"formattedCitation":"({\\i{}Eight-Hour DDoS Attack Struck AWS Customers}, n.d.)","plainCitation":"(Eight-Hour DDoS Attack Struck AWS Customers, n.d.)","dontUpdate":true,"noteIndex":0},"citationItems":[{"id":52,"uris":["http://zotero.org/users/local/dILag7GQ/items/RG2SMBHF"],"uri":["http://zotero.org/users/local/dILag7GQ/items/RG2SMBHF"],"itemData":{"id":52,"type":"webpage","abstract":"Google Cloud Platform suffered issues around the same time as Amazon Web Services but claims they were not caused by DDoS.","container-title":"Dark Reading","language":"en","title":"Eight-Hour DDoS Attack Struck AWS Customers","URL":"https://www.darkreading.com/cloud/eight-hour-ddos-attack-struck-aws-customers/d/d-id/1336165","accessed":{"date-parts":[["2021",3,3]]}}}],"schema":"https://github.com/citation-style-language/schema/raw/master/csl-citation.json"} </w:instrText>
      </w:r>
      <w:r>
        <w:rPr>
          <w:rFonts w:ascii="Arial" w:eastAsia="Calibri" w:hAnsi="Arial" w:cs="Arial"/>
          <w:sz w:val="24"/>
          <w:szCs w:val="24"/>
        </w:rPr>
        <w:fldChar w:fldCharType="separate"/>
      </w:r>
      <w:r w:rsidRPr="00522559">
        <w:rPr>
          <w:rFonts w:ascii="Arial" w:hAnsi="Arial" w:cs="Arial"/>
          <w:sz w:val="24"/>
          <w:szCs w:val="24"/>
        </w:rPr>
        <w:t>(</w:t>
      </w:r>
      <w:r w:rsidRPr="00522559">
        <w:rPr>
          <w:rFonts w:ascii="Arial" w:hAnsi="Arial" w:cs="Arial"/>
          <w:i/>
          <w:iCs/>
          <w:sz w:val="24"/>
          <w:szCs w:val="24"/>
        </w:rPr>
        <w:t>Eight-Hour DDoS Attack Struck AWS Customers</w:t>
      </w:r>
      <w:r w:rsidRPr="00522559">
        <w:rPr>
          <w:rFonts w:ascii="Arial" w:hAnsi="Arial" w:cs="Arial"/>
          <w:sz w:val="24"/>
          <w:szCs w:val="24"/>
        </w:rPr>
        <w:t xml:space="preserve">, </w:t>
      </w:r>
      <w:r>
        <w:rPr>
          <w:rFonts w:ascii="Arial" w:hAnsi="Arial" w:cs="Arial"/>
          <w:sz w:val="24"/>
          <w:szCs w:val="24"/>
        </w:rPr>
        <w:t>2019</w:t>
      </w:r>
      <w:r w:rsidRPr="00522559">
        <w:rPr>
          <w:rFonts w:ascii="Arial" w:hAnsi="Arial" w:cs="Arial"/>
          <w:sz w:val="24"/>
          <w:szCs w:val="24"/>
        </w:rPr>
        <w:t>)</w:t>
      </w:r>
      <w:r>
        <w:rPr>
          <w:rFonts w:ascii="Arial" w:eastAsia="Calibri" w:hAnsi="Arial" w:cs="Arial"/>
          <w:sz w:val="24"/>
          <w:szCs w:val="24"/>
        </w:rPr>
        <w:fldChar w:fldCharType="end"/>
      </w:r>
      <w:r>
        <w:rPr>
          <w:rFonts w:ascii="Arial" w:eastAsia="Calibri" w:hAnsi="Arial" w:cs="Arial"/>
          <w:sz w:val="24"/>
          <w:szCs w:val="24"/>
        </w:rPr>
        <w:t xml:space="preserve">. All the customers were informed that the outage occurred due to a DDoS attack. Currently, amazon stared using shield advance to protect its services from such attacks. Google Cloud which also uses the serverless platform has reported a DDoS attack in September 2017, causing 2.5 Tbps in traffic. It was lasted for six months and targeted thousands of their IP addresses. The attack did not cause any impact, but this leads to the disclose of many vulnerable server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PAHJzFiV","properties":{"formattedCitation":"({\\i{}Google Targeted in Record-Breaking 2.5 Tbps DDoS Attack in 2017 | SecurityWeek.Com}, n.d.)","plainCitation":"(Google Targeted in Record-Breaking 2.5 Tbps DDoS Attack in 2017 | SecurityWeek.Com, n.d.)","dontUpdate":true,"noteIndex":0},"citationItems":[{"id":54,"uris":["http://zotero.org/users/local/dILag7GQ/items/3VWPXPNF"],"uri":["http://zotero.org/users/local/dILag7GQ/items/3VWPXPNF"],"itemData":{"id":54,"type":"webpage","title":"Google Targeted in Record-Breaking 2.5 Tbps DDoS Attack in 2017 | SecurityWeek.Com","URL":"https://www.securityweek.com/google-targeted-record-breaking-25-tbps-ddos-attack-2017","accessed":{"date-parts":[["2021",3,3]]}}}],"schema":"https://github.com/citation-style-language/schema/raw/master/csl-citation.json"} </w:instrText>
      </w:r>
      <w:r>
        <w:rPr>
          <w:rFonts w:ascii="Arial" w:eastAsia="Calibri" w:hAnsi="Arial" w:cs="Arial"/>
          <w:sz w:val="24"/>
          <w:szCs w:val="24"/>
        </w:rPr>
        <w:fldChar w:fldCharType="separate"/>
      </w:r>
      <w:r w:rsidRPr="0069046F">
        <w:rPr>
          <w:rFonts w:ascii="Arial" w:hAnsi="Arial" w:cs="Arial"/>
          <w:sz w:val="24"/>
          <w:szCs w:val="24"/>
        </w:rPr>
        <w:t>(</w:t>
      </w:r>
      <w:r w:rsidRPr="0069046F">
        <w:rPr>
          <w:rFonts w:ascii="Arial" w:hAnsi="Arial" w:cs="Arial"/>
          <w:i/>
          <w:iCs/>
          <w:sz w:val="24"/>
          <w:szCs w:val="24"/>
        </w:rPr>
        <w:t>Google Targeted in Record-Breaking 2.5 Tbps DDoS Attack in 2017 | SecurityWeek.Com</w:t>
      </w:r>
      <w:r w:rsidRPr="0069046F">
        <w:rPr>
          <w:rFonts w:ascii="Arial" w:hAnsi="Arial" w:cs="Arial"/>
          <w:sz w:val="24"/>
          <w:szCs w:val="24"/>
        </w:rPr>
        <w:t xml:space="preserve">, </w:t>
      </w:r>
      <w:r>
        <w:rPr>
          <w:rFonts w:ascii="Arial" w:hAnsi="Arial" w:cs="Arial"/>
          <w:sz w:val="24"/>
          <w:szCs w:val="24"/>
        </w:rPr>
        <w:t>2020</w:t>
      </w:r>
      <w:r w:rsidRPr="0069046F">
        <w:rPr>
          <w:rFonts w:ascii="Arial" w:hAnsi="Arial" w:cs="Arial"/>
          <w:sz w:val="24"/>
          <w:szCs w:val="24"/>
        </w:rPr>
        <w:t>)</w:t>
      </w:r>
      <w:r>
        <w:rPr>
          <w:rFonts w:ascii="Arial" w:eastAsia="Calibri" w:hAnsi="Arial" w:cs="Arial"/>
          <w:sz w:val="24"/>
          <w:szCs w:val="24"/>
        </w:rPr>
        <w:fldChar w:fldCharType="end"/>
      </w:r>
      <w:r>
        <w:rPr>
          <w:rFonts w:ascii="Arial" w:eastAsia="Calibri" w:hAnsi="Arial" w:cs="Arial"/>
          <w:sz w:val="24"/>
          <w:szCs w:val="24"/>
        </w:rPr>
        <w:t xml:space="preserve">. </w:t>
      </w:r>
    </w:p>
    <w:p w14:paraId="7E40A13D"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The most popular OTT platform Netflix uses serverless architecture and runs using AWS Lambda. Even the coco-cola vending machines use AWS serverless framework.  The Distributed Denial Of Service (DDOS) attacks resulted in downtime of Netflix servers. New York Times which also uses serverless architecture was affected by this attack. This resulted in users not being able to use their website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6hN3L9sB","properties":{"formattedCitation":"(Duc, 2019)","plainCitation":"(Duc, 2019)","noteIndex":0},"citationItems":[{"id":48,"uris":["http://zotero.org/users/local/dILag7GQ/items/K2I6FWNL"],"uri":["http://zotero.org/users/local/dILag7GQ/items/K2I6FWNL"],"itemData":{"id":48,"type":"webpage","abstract":"Serverless computing, also known as functions-as-a-service (FaaS), is an emerging web application development trend that offers plenty of advantages over traditional cloud-based architecture: lower operational costs, simplified processes, greater flexibility and scalability, and faster deployment.   Developers","container-title":"Hakin9 -  IT Security Magazine","language":"en-US","title":"Going Serverless? Common Serverless Security Issues and Best Practices by Aaron Chichioco","title-short":"Going Serverless?","URL":"https://hakin9.org/going-serverless-common-serverless-security-issues-and-best-practices/","author":[{"family":"Duc","given":"Hiep Nguyen"}],"accessed":{"date-parts":[["2021",3,2]]},"issued":{"date-parts":[["2019",8,16]]}}}],"schema":"https://github.com/citation-style-language/schema/raw/master/csl-citation.json"} </w:instrText>
      </w:r>
      <w:r>
        <w:rPr>
          <w:rFonts w:ascii="Arial" w:eastAsia="Calibri" w:hAnsi="Arial" w:cs="Arial"/>
          <w:sz w:val="24"/>
          <w:szCs w:val="24"/>
        </w:rPr>
        <w:fldChar w:fldCharType="separate"/>
      </w:r>
      <w:r w:rsidRPr="001C006C">
        <w:rPr>
          <w:rFonts w:ascii="Arial" w:hAnsi="Arial" w:cs="Arial"/>
          <w:sz w:val="24"/>
        </w:rPr>
        <w:t>(Duc, 2019)</w:t>
      </w:r>
      <w:r>
        <w:rPr>
          <w:rFonts w:ascii="Arial" w:eastAsia="Calibri" w:hAnsi="Arial" w:cs="Arial"/>
          <w:sz w:val="24"/>
          <w:szCs w:val="24"/>
        </w:rPr>
        <w:fldChar w:fldCharType="end"/>
      </w:r>
      <w:r>
        <w:rPr>
          <w:rFonts w:ascii="Arial" w:eastAsia="Calibri" w:hAnsi="Arial" w:cs="Arial"/>
          <w:sz w:val="24"/>
          <w:szCs w:val="24"/>
        </w:rPr>
        <w:t xml:space="preserve">. </w:t>
      </w:r>
    </w:p>
    <w:p w14:paraId="10768CAF"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Cloudflare which uses serverless functions, once reported that the vulnerability in their website caused a data leak which was named as Cloud Bleed attack that occurred </w:t>
      </w:r>
      <w:r>
        <w:rPr>
          <w:rFonts w:ascii="Arial" w:eastAsia="Calibri" w:hAnsi="Arial" w:cs="Arial"/>
          <w:sz w:val="24"/>
          <w:szCs w:val="24"/>
        </w:rPr>
        <w:lastRenderedPageBreak/>
        <w:t xml:space="preserve">on September 22, 2016. This resulted in the leaking of customer messages, passwords, hotel bookings, etc. This impacted the companies like Fitbit, uber, OK Cupid, and around 3,400 websites that use Cloudflare softwar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YZqaxk8E","properties":{"formattedCitation":"({\\i{}Have an Account with Uber or FitBit?}, n.d.)","plainCitation":"(Have an Account with Uber or FitBit?, n.d.)","dontUpdate":true,"noteIndex":0},"citationItems":[{"id":56,"uris":["http://zotero.org/users/local/dILag7GQ/items/SXHBNKEE"],"uri":["http://zotero.org/users/local/dILag7GQ/items/SXHBNKEE"],"itemData":{"id":56,"type":"webpage","abstract":"Google security researchers found a bug in Cloudflare’s software that manages security and DNS services for over 5 million websites all over the world. These websites include Uber, MeetUp, FitBit, OKCupid and many more.","language":"en","title":"Have an account with Uber or FitBit? You Better Change Your Password TODAY!","title-short":"Have an account with Uber or FitBit?","URL":"https://www.linkedin.com/pulse/have-account-uber-fitbit-you-better-change-your-password-abdi-ahmed","accessed":{"date-parts":[["2021",3,3]]}}}],"schema":"https://github.com/citation-style-language/schema/raw/master/csl-citation.json"} </w:instrText>
      </w:r>
      <w:r>
        <w:rPr>
          <w:rFonts w:ascii="Arial" w:eastAsia="Calibri" w:hAnsi="Arial" w:cs="Arial"/>
          <w:sz w:val="24"/>
          <w:szCs w:val="24"/>
        </w:rPr>
        <w:fldChar w:fldCharType="separate"/>
      </w:r>
      <w:r w:rsidRPr="00331F9E">
        <w:rPr>
          <w:rFonts w:ascii="Arial" w:hAnsi="Arial" w:cs="Arial"/>
          <w:sz w:val="24"/>
          <w:szCs w:val="24"/>
        </w:rPr>
        <w:t>(</w:t>
      </w:r>
      <w:r w:rsidRPr="00331F9E">
        <w:rPr>
          <w:rFonts w:ascii="Arial" w:hAnsi="Arial" w:cs="Arial"/>
          <w:i/>
          <w:iCs/>
          <w:sz w:val="24"/>
          <w:szCs w:val="24"/>
        </w:rPr>
        <w:t>Have an Account with Uber or FitBit?</w:t>
      </w:r>
      <w:r w:rsidRPr="00331F9E">
        <w:rPr>
          <w:rFonts w:ascii="Arial" w:hAnsi="Arial" w:cs="Arial"/>
          <w:sz w:val="24"/>
          <w:szCs w:val="24"/>
        </w:rPr>
        <w:t xml:space="preserve">, </w:t>
      </w:r>
      <w:r>
        <w:rPr>
          <w:rFonts w:ascii="Arial" w:hAnsi="Arial" w:cs="Arial"/>
          <w:sz w:val="24"/>
          <w:szCs w:val="24"/>
        </w:rPr>
        <w:t>2017</w:t>
      </w:r>
      <w:r w:rsidRPr="00331F9E">
        <w:rPr>
          <w:rFonts w:ascii="Arial" w:hAnsi="Arial" w:cs="Arial"/>
          <w:sz w:val="24"/>
          <w:szCs w:val="24"/>
        </w:rPr>
        <w:t>)</w:t>
      </w:r>
      <w:r>
        <w:rPr>
          <w:rFonts w:ascii="Arial" w:eastAsia="Calibri" w:hAnsi="Arial" w:cs="Arial"/>
          <w:sz w:val="24"/>
          <w:szCs w:val="24"/>
        </w:rPr>
        <w:fldChar w:fldCharType="end"/>
      </w:r>
      <w:r w:rsidRPr="00D24B5B">
        <w:rPr>
          <w:rFonts w:ascii="Arial" w:eastAsia="Calibri" w:hAnsi="Arial" w:cs="Arial"/>
          <w:sz w:val="24"/>
          <w:szCs w:val="24"/>
        </w:rPr>
        <w:t xml:space="preserve">. </w:t>
      </w:r>
      <w:r>
        <w:rPr>
          <w:rFonts w:ascii="Arial" w:eastAsia="Calibri" w:hAnsi="Arial" w:cs="Arial"/>
          <w:sz w:val="24"/>
          <w:szCs w:val="24"/>
        </w:rPr>
        <w:t>Cloudflare</w:t>
      </w:r>
      <w:r w:rsidRPr="00D24B5B">
        <w:rPr>
          <w:rFonts w:ascii="Arial" w:eastAsia="Calibri" w:hAnsi="Arial" w:cs="Arial"/>
          <w:sz w:val="24"/>
          <w:szCs w:val="24"/>
        </w:rPr>
        <w:t xml:space="preserve"> has requested all its customers to rotate their passwords</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6oK8nRg2","properties":{"formattedCitation":"(Baisakhiya, n.d.)","plainCitation":"(Baisakhiya, n.d.)","dontUpdate":true,"noteIndex":0},"citationItems":[{"id":59,"uris":["http://zotero.org/users/local/dILag7GQ/items/RTMPAXS8"],"uri":["http://zotero.org/users/local/dILag7GQ/items/RTMPAXS8"],"itemData":{"id":59,"type":"article-journal","language":"en","page":"1","source":"Zotero","title":"Cloud Bleeding-Typos Leaking Your Information","author":[{"family":"Baisakhiya","given":"Nupur"}]}}],"schema":"https://github.com/citation-style-language/schema/raw/master/csl-citation.json"} </w:instrText>
      </w:r>
      <w:r>
        <w:rPr>
          <w:rFonts w:ascii="Arial" w:eastAsia="Calibri" w:hAnsi="Arial" w:cs="Arial"/>
          <w:sz w:val="24"/>
          <w:szCs w:val="24"/>
        </w:rPr>
        <w:fldChar w:fldCharType="separate"/>
      </w:r>
      <w:r w:rsidRPr="00593983">
        <w:rPr>
          <w:rFonts w:ascii="Arial" w:hAnsi="Arial" w:cs="Arial"/>
          <w:sz w:val="24"/>
        </w:rPr>
        <w:t xml:space="preserve">(Baisakhiya, </w:t>
      </w:r>
      <w:r>
        <w:rPr>
          <w:rFonts w:ascii="Arial" w:hAnsi="Arial" w:cs="Arial"/>
          <w:sz w:val="24"/>
        </w:rPr>
        <w:t>2017</w:t>
      </w:r>
      <w:r w:rsidRPr="00593983">
        <w:rPr>
          <w:rFonts w:ascii="Arial" w:hAnsi="Arial" w:cs="Arial"/>
          <w:sz w:val="24"/>
        </w:rPr>
        <w:t>)</w:t>
      </w:r>
      <w:r>
        <w:rPr>
          <w:rFonts w:ascii="Arial" w:eastAsia="Calibri" w:hAnsi="Arial" w:cs="Arial"/>
          <w:sz w:val="24"/>
          <w:szCs w:val="24"/>
        </w:rPr>
        <w:fldChar w:fldCharType="end"/>
      </w:r>
      <w:r>
        <w:rPr>
          <w:rFonts w:ascii="Arial" w:eastAsia="Calibri" w:hAnsi="Arial" w:cs="Arial"/>
          <w:sz w:val="24"/>
          <w:szCs w:val="24"/>
        </w:rPr>
        <w:t>.</w:t>
      </w:r>
    </w:p>
    <w:p w14:paraId="2EFFE23A" w14:textId="3FEAF855"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Pur</w:t>
      </w:r>
      <w:r w:rsidR="007E4811">
        <w:rPr>
          <w:rFonts w:ascii="Arial" w:eastAsia="Calibri" w:hAnsi="Arial" w:cs="Arial"/>
          <w:sz w:val="24"/>
          <w:szCs w:val="24"/>
        </w:rPr>
        <w:t>e</w:t>
      </w:r>
      <w:r>
        <w:rPr>
          <w:rFonts w:ascii="Arial" w:eastAsia="Calibri" w:hAnsi="Arial" w:cs="Arial"/>
          <w:sz w:val="24"/>
          <w:szCs w:val="24"/>
        </w:rPr>
        <w:t xml:space="preserve">sec is designated as the </w:t>
      </w:r>
      <w:r w:rsidR="007E4811">
        <w:rPr>
          <w:rFonts w:ascii="Arial" w:eastAsia="Calibri" w:hAnsi="Arial" w:cs="Arial"/>
          <w:sz w:val="24"/>
          <w:szCs w:val="24"/>
        </w:rPr>
        <w:t>security</w:t>
      </w:r>
      <w:r>
        <w:rPr>
          <w:rFonts w:ascii="Arial" w:eastAsia="Calibri" w:hAnsi="Arial" w:cs="Arial"/>
          <w:sz w:val="24"/>
          <w:szCs w:val="24"/>
        </w:rPr>
        <w:t xml:space="preserve"> partner of AWS lambda. </w:t>
      </w:r>
      <w:r w:rsidRPr="00D24B5B">
        <w:rPr>
          <w:rFonts w:ascii="Arial" w:eastAsia="Calibri" w:hAnsi="Arial" w:cs="Arial"/>
          <w:sz w:val="24"/>
          <w:szCs w:val="24"/>
        </w:rPr>
        <w:t xml:space="preserve">The Pursec audit </w:t>
      </w:r>
      <w:r>
        <w:rPr>
          <w:rFonts w:ascii="Arial" w:eastAsia="Calibri" w:hAnsi="Arial" w:cs="Arial"/>
          <w:sz w:val="24"/>
          <w:szCs w:val="24"/>
        </w:rPr>
        <w:t xml:space="preserve">was conducted on open-source </w:t>
      </w:r>
      <w:r w:rsidRPr="00D24B5B">
        <w:rPr>
          <w:rFonts w:ascii="Arial" w:eastAsia="Calibri" w:hAnsi="Arial" w:cs="Arial"/>
          <w:sz w:val="24"/>
          <w:szCs w:val="24"/>
        </w:rPr>
        <w:t>serverless projects</w:t>
      </w:r>
      <w:r>
        <w:rPr>
          <w:rFonts w:ascii="Arial" w:eastAsia="Calibri" w:hAnsi="Arial" w:cs="Arial"/>
          <w:sz w:val="24"/>
          <w:szCs w:val="24"/>
        </w:rPr>
        <w:t xml:space="preserve"> and it </w:t>
      </w:r>
      <w:r w:rsidRPr="00D24B5B">
        <w:rPr>
          <w:rFonts w:ascii="Arial" w:eastAsia="Calibri" w:hAnsi="Arial" w:cs="Arial"/>
          <w:sz w:val="24"/>
          <w:szCs w:val="24"/>
        </w:rPr>
        <w:t>state</w:t>
      </w:r>
      <w:r>
        <w:rPr>
          <w:rFonts w:ascii="Arial" w:eastAsia="Calibri" w:hAnsi="Arial" w:cs="Arial"/>
          <w:sz w:val="24"/>
          <w:szCs w:val="24"/>
        </w:rPr>
        <w:t>d</w:t>
      </w:r>
      <w:r w:rsidRPr="00D24B5B">
        <w:rPr>
          <w:rFonts w:ascii="Arial" w:eastAsia="Calibri" w:hAnsi="Arial" w:cs="Arial"/>
          <w:sz w:val="24"/>
          <w:szCs w:val="24"/>
        </w:rPr>
        <w:t xml:space="preserve"> that </w:t>
      </w:r>
      <w:r>
        <w:rPr>
          <w:rFonts w:ascii="Arial" w:eastAsia="Calibri" w:hAnsi="Arial" w:cs="Arial"/>
          <w:sz w:val="24"/>
          <w:szCs w:val="24"/>
        </w:rPr>
        <w:t>21% of those projects</w:t>
      </w:r>
      <w:r w:rsidRPr="00D24B5B">
        <w:rPr>
          <w:rFonts w:ascii="Arial" w:eastAsia="Calibri" w:hAnsi="Arial" w:cs="Arial"/>
          <w:sz w:val="24"/>
          <w:szCs w:val="24"/>
        </w:rPr>
        <w:t xml:space="preserve"> have one or more critical vulnerabilities or misconfigurations</w:t>
      </w:r>
      <w:r>
        <w:rPr>
          <w:rFonts w:ascii="Arial" w:eastAsia="Calibri" w:hAnsi="Arial" w:cs="Arial"/>
          <w:sz w:val="24"/>
          <w:szCs w:val="24"/>
        </w:rPr>
        <w:t xml:space="preserve">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abYi3oou","properties":{"formattedCitation":"(Ltd, n.d.)","plainCitation":"(Ltd, n.d.)","dontUpdate":true,"noteIndex":0},"citationItems":[{"id":62,"uris":["http://zotero.org/users/local/dILag7GQ/items/AQZ9MMDS"],"uri":["http://zotero.org/users/local/dILag7GQ/items/AQZ9MMDS"],"itemData":{"id":62,"type":"webpage","abstract":"/PRNewswire/ -- More than one in five serverless applications contains critical security vulnerabilities according to an audit by PureSec, the leading...","language":"en","title":"PureSec Reveals That 21% of Open Source Serverless Applications Have Critical Vulnerabilities","URL":"https://www.prnewswire.com/news-releases/puresec-reveals-that-21-of-open-source-serverless-applications-have-critical-vulnerabilities-300624175.html","author":[{"family":"Ltd","given":"PureSec"}],"accessed":{"date-parts":[["2021",3,3]]}}}],"schema":"https://github.com/citation-style-language/schema/raw/master/csl-citation.json"} </w:instrText>
      </w:r>
      <w:r>
        <w:rPr>
          <w:rFonts w:ascii="Arial" w:eastAsia="Calibri" w:hAnsi="Arial" w:cs="Arial"/>
          <w:sz w:val="24"/>
          <w:szCs w:val="24"/>
        </w:rPr>
        <w:fldChar w:fldCharType="separate"/>
      </w:r>
      <w:r w:rsidRPr="00D261E2">
        <w:rPr>
          <w:rFonts w:ascii="Arial" w:hAnsi="Arial" w:cs="Arial"/>
          <w:sz w:val="24"/>
        </w:rPr>
        <w:t xml:space="preserve">(Ltd, </w:t>
      </w:r>
      <w:r>
        <w:rPr>
          <w:rFonts w:ascii="Arial" w:hAnsi="Arial" w:cs="Arial"/>
          <w:sz w:val="24"/>
        </w:rPr>
        <w:t>2018</w:t>
      </w:r>
      <w:r w:rsidRPr="00D261E2">
        <w:rPr>
          <w:rFonts w:ascii="Arial" w:hAnsi="Arial" w:cs="Arial"/>
          <w:sz w:val="24"/>
        </w:rPr>
        <w:t>)</w:t>
      </w:r>
      <w:r>
        <w:rPr>
          <w:rFonts w:ascii="Arial" w:eastAsia="Calibri" w:hAnsi="Arial" w:cs="Arial"/>
          <w:sz w:val="24"/>
          <w:szCs w:val="24"/>
        </w:rPr>
        <w:fldChar w:fldCharType="end"/>
      </w:r>
      <w:r w:rsidRPr="00D24B5B">
        <w:rPr>
          <w:rFonts w:ascii="Arial" w:eastAsia="Calibri" w:hAnsi="Arial" w:cs="Arial"/>
          <w:sz w:val="24"/>
          <w:szCs w:val="24"/>
        </w:rPr>
        <w:t xml:space="preserve">. </w:t>
      </w:r>
      <w:r>
        <w:rPr>
          <w:rFonts w:ascii="Arial" w:eastAsia="Calibri" w:hAnsi="Arial" w:cs="Arial"/>
          <w:sz w:val="24"/>
          <w:szCs w:val="24"/>
        </w:rPr>
        <w:t xml:space="preserve">6% of the projects have application secrets that lead to </w:t>
      </w:r>
      <w:r w:rsidRPr="00D24B5B">
        <w:rPr>
          <w:rFonts w:ascii="Arial" w:eastAsia="Calibri" w:hAnsi="Arial" w:cs="Arial"/>
          <w:sz w:val="24"/>
          <w:szCs w:val="24"/>
        </w:rPr>
        <w:t>shar</w:t>
      </w:r>
      <w:r>
        <w:rPr>
          <w:rFonts w:ascii="Arial" w:eastAsia="Calibri" w:hAnsi="Arial" w:cs="Arial"/>
          <w:sz w:val="24"/>
          <w:szCs w:val="24"/>
        </w:rPr>
        <w:t>ing of</w:t>
      </w:r>
      <w:r w:rsidRPr="00D24B5B">
        <w:rPr>
          <w:rFonts w:ascii="Arial" w:eastAsia="Calibri" w:hAnsi="Arial" w:cs="Arial"/>
          <w:sz w:val="24"/>
          <w:szCs w:val="24"/>
        </w:rPr>
        <w:t xml:space="preserve"> confidential data such as </w:t>
      </w:r>
      <w:r>
        <w:rPr>
          <w:rFonts w:ascii="Arial" w:eastAsia="Calibri" w:hAnsi="Arial" w:cs="Arial"/>
          <w:sz w:val="24"/>
          <w:szCs w:val="24"/>
        </w:rPr>
        <w:t xml:space="preserve">the </w:t>
      </w:r>
      <w:r w:rsidRPr="00D24B5B">
        <w:rPr>
          <w:rFonts w:ascii="Arial" w:eastAsia="Calibri" w:hAnsi="Arial" w:cs="Arial"/>
          <w:sz w:val="24"/>
          <w:szCs w:val="24"/>
        </w:rPr>
        <w:t xml:space="preserve">API keys and </w:t>
      </w:r>
      <w:r>
        <w:rPr>
          <w:rFonts w:ascii="Arial" w:eastAsia="Calibri" w:hAnsi="Arial" w:cs="Arial"/>
          <w:sz w:val="24"/>
          <w:szCs w:val="24"/>
        </w:rPr>
        <w:t xml:space="preserve">the </w:t>
      </w:r>
      <w:r w:rsidRPr="00D24B5B">
        <w:rPr>
          <w:rFonts w:ascii="Arial" w:eastAsia="Calibri" w:hAnsi="Arial" w:cs="Arial"/>
          <w:sz w:val="24"/>
          <w:szCs w:val="24"/>
        </w:rPr>
        <w:t xml:space="preserve">credentials through </w:t>
      </w:r>
      <w:r>
        <w:rPr>
          <w:rFonts w:ascii="Arial" w:eastAsia="Calibri" w:hAnsi="Arial" w:cs="Arial"/>
          <w:sz w:val="24"/>
          <w:szCs w:val="24"/>
        </w:rPr>
        <w:t xml:space="preserve">the </w:t>
      </w:r>
      <w:r w:rsidRPr="00D24B5B">
        <w:rPr>
          <w:rFonts w:ascii="Arial" w:eastAsia="Calibri" w:hAnsi="Arial" w:cs="Arial"/>
          <w:sz w:val="24"/>
          <w:szCs w:val="24"/>
        </w:rPr>
        <w:t xml:space="preserve">publicly </w:t>
      </w:r>
      <w:r>
        <w:rPr>
          <w:rFonts w:ascii="Arial" w:eastAsia="Calibri" w:hAnsi="Arial" w:cs="Arial"/>
          <w:sz w:val="24"/>
          <w:szCs w:val="24"/>
        </w:rPr>
        <w:t>available</w:t>
      </w:r>
      <w:r w:rsidRPr="00D24B5B">
        <w:rPr>
          <w:rFonts w:ascii="Arial" w:eastAsia="Calibri" w:hAnsi="Arial" w:cs="Arial"/>
          <w:sz w:val="24"/>
          <w:szCs w:val="24"/>
        </w:rPr>
        <w:t xml:space="preserve"> code repositories.</w:t>
      </w:r>
      <w:r>
        <w:rPr>
          <w:rFonts w:ascii="Arial" w:eastAsia="Calibri" w:hAnsi="Arial" w:cs="Arial"/>
          <w:sz w:val="24"/>
          <w:szCs w:val="24"/>
        </w:rPr>
        <w:t xml:space="preserve"> It also stated that the software developers should be aware of the security risks and should gain knowledge on how to protect their applications while building with serverless. This is stated because it reported that those vulnerabilities and </w:t>
      </w:r>
      <w:r w:rsidRPr="006B678C">
        <w:rPr>
          <w:rFonts w:ascii="Arial" w:eastAsia="Calibri" w:hAnsi="Arial" w:cs="Arial"/>
          <w:sz w:val="24"/>
          <w:szCs w:val="24"/>
        </w:rPr>
        <w:t>weaknesses</w:t>
      </w:r>
      <w:r>
        <w:rPr>
          <w:rFonts w:ascii="Arial" w:eastAsia="Calibri" w:hAnsi="Arial" w:cs="Arial"/>
          <w:sz w:val="24"/>
          <w:szCs w:val="24"/>
        </w:rPr>
        <w:t xml:space="preserve"> were due to poor security practices.</w:t>
      </w:r>
    </w:p>
    <w:p w14:paraId="29969DF1"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One of the vulnerabilities in the AWS lambda function is that the </w:t>
      </w:r>
      <w:r w:rsidRPr="001D3B8B">
        <w:rPr>
          <w:rFonts w:ascii="Arial" w:eastAsia="Calibri" w:hAnsi="Arial" w:cs="Arial"/>
          <w:sz w:val="24"/>
          <w:szCs w:val="24"/>
        </w:rPr>
        <w:t>Identity and access management</w:t>
      </w:r>
      <w:r>
        <w:rPr>
          <w:rFonts w:ascii="Arial" w:eastAsia="Calibri" w:hAnsi="Arial" w:cs="Arial"/>
          <w:sz w:val="24"/>
          <w:szCs w:val="24"/>
        </w:rPr>
        <w:t xml:space="preserve"> (IAM) is not versioned through the current Lambda functions.  This increases the usage of numerous versions of the identical function and causes trouble to add or remove permissions. The recent incident on Amazon AWS services happened where the credentials are being stolen. It was found that </w:t>
      </w:r>
      <w:r w:rsidRPr="009472AC">
        <w:rPr>
          <w:rFonts w:ascii="Arial" w:eastAsia="Calibri" w:hAnsi="Arial" w:cs="Arial"/>
          <w:sz w:val="24"/>
          <w:szCs w:val="24"/>
        </w:rPr>
        <w:t>TeamTNT</w:t>
      </w:r>
      <w:r>
        <w:rPr>
          <w:rFonts w:ascii="Arial" w:eastAsia="Calibri" w:hAnsi="Arial" w:cs="Arial"/>
          <w:sz w:val="24"/>
          <w:szCs w:val="24"/>
        </w:rPr>
        <w:t xml:space="preserve"> access the docker containers to install malware which is known as crypto-mining malware. This malware </w:t>
      </w:r>
      <w:r>
        <w:rPr>
          <w:rFonts w:ascii="Arial" w:eastAsia="Calibri" w:hAnsi="Arial" w:cs="Arial"/>
          <w:sz w:val="24"/>
          <w:szCs w:val="24"/>
        </w:rPr>
        <w:lastRenderedPageBreak/>
        <w:t xml:space="preserve">botnet steals the credentials and also affects multiple servers by deploying more crypto-miner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YWRyRnEs","properties":{"formattedCitation":"(Cimpanu, n.d.)","plainCitation":"(Cimpanu, n.d.)","dontUpdate":true,"noteIndex":0},"citationItems":[{"id":41,"uris":["http://zotero.org/users/local/dILag7GQ/items/MTZB9NF2"],"uri":["http://zotero.org/users/local/dILag7GQ/items/MTZB9NF2"],"itemData":{"id":41,"type":"webpage","abstract":"After if began stealing AWS credentials last summer, the TeamTNT botnet is now also stealing Docker API logins, making the use of firewalls mandatory for all internet-exposed Docker interfaces.","container-title":"ZDNet","language":"en","title":"A crypto-mining botnet is now stealing Docker and AWS credentials","URL":"https://www.zdnet.com/article/a-crypto-mining-botnet-is-now-stealing-docker-and-aws-credentials/","author":[{"family":"Cimpanu","given":"Catalin"}],"accessed":{"date-parts":[["2021",2,24]]}}}],"schema":"https://github.com/citation-style-language/schema/raw/master/csl-citation.json"} </w:instrText>
      </w:r>
      <w:r>
        <w:rPr>
          <w:rFonts w:ascii="Arial" w:eastAsia="Calibri" w:hAnsi="Arial" w:cs="Arial"/>
          <w:sz w:val="24"/>
          <w:szCs w:val="24"/>
        </w:rPr>
        <w:fldChar w:fldCharType="separate"/>
      </w:r>
      <w:r w:rsidRPr="009472AC">
        <w:rPr>
          <w:rFonts w:ascii="Arial" w:hAnsi="Arial" w:cs="Arial"/>
          <w:sz w:val="24"/>
        </w:rPr>
        <w:t xml:space="preserve">(Cimpanu, </w:t>
      </w:r>
      <w:r>
        <w:rPr>
          <w:rFonts w:ascii="Arial" w:hAnsi="Arial" w:cs="Arial"/>
          <w:sz w:val="24"/>
        </w:rPr>
        <w:t>2021</w:t>
      </w:r>
      <w:r w:rsidRPr="009472AC">
        <w:rPr>
          <w:rFonts w:ascii="Arial" w:hAnsi="Arial" w:cs="Arial"/>
          <w:sz w:val="24"/>
        </w:rPr>
        <w:t>)</w:t>
      </w:r>
      <w:r>
        <w:rPr>
          <w:rFonts w:ascii="Arial" w:eastAsia="Calibri" w:hAnsi="Arial" w:cs="Arial"/>
          <w:sz w:val="24"/>
          <w:szCs w:val="24"/>
        </w:rPr>
        <w:fldChar w:fldCharType="end"/>
      </w:r>
      <w:r>
        <w:rPr>
          <w:rFonts w:ascii="Arial" w:eastAsia="Calibri" w:hAnsi="Arial" w:cs="Arial"/>
          <w:sz w:val="24"/>
          <w:szCs w:val="24"/>
        </w:rPr>
        <w:t>.</w:t>
      </w:r>
    </w:p>
    <w:p w14:paraId="1235FC59"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Capital, one has suffered from a data breach on July 29, 2019, where the</w:t>
      </w:r>
      <w:r w:rsidRPr="00D24B5B">
        <w:rPr>
          <w:rFonts w:ascii="Arial" w:eastAsia="Calibri" w:hAnsi="Arial" w:cs="Arial"/>
          <w:sz w:val="24"/>
          <w:szCs w:val="24"/>
        </w:rPr>
        <w:t xml:space="preserve"> intruder gained access to 6 million Canadians </w:t>
      </w:r>
      <w:r>
        <w:rPr>
          <w:rFonts w:ascii="Arial" w:eastAsia="Calibri" w:hAnsi="Arial" w:cs="Arial"/>
          <w:sz w:val="24"/>
          <w:szCs w:val="24"/>
        </w:rPr>
        <w:t xml:space="preserve">and </w:t>
      </w:r>
      <w:r w:rsidRPr="00D24B5B">
        <w:rPr>
          <w:rFonts w:ascii="Arial" w:eastAsia="Calibri" w:hAnsi="Arial" w:cs="Arial"/>
          <w:sz w:val="24"/>
          <w:szCs w:val="24"/>
        </w:rPr>
        <w:t xml:space="preserve">100 million Americans personal information of </w:t>
      </w:r>
      <w:r>
        <w:rPr>
          <w:rFonts w:ascii="Arial" w:eastAsia="Calibri" w:hAnsi="Arial" w:cs="Arial"/>
          <w:sz w:val="24"/>
          <w:szCs w:val="24"/>
        </w:rPr>
        <w:t>their</w:t>
      </w:r>
      <w:r w:rsidRPr="00D24B5B">
        <w:rPr>
          <w:rFonts w:ascii="Arial" w:eastAsia="Calibri" w:hAnsi="Arial" w:cs="Arial"/>
          <w:sz w:val="24"/>
          <w:szCs w:val="24"/>
        </w:rPr>
        <w:t xml:space="preserve"> credit card customers</w:t>
      </w:r>
      <w:r>
        <w:rPr>
          <w:rFonts w:ascii="Arial" w:eastAsia="Calibri" w:hAnsi="Arial" w:cs="Arial"/>
          <w:sz w:val="24"/>
          <w:szCs w:val="24"/>
        </w:rPr>
        <w:t>.</w:t>
      </w:r>
      <w:r w:rsidRPr="00D24B5B">
        <w:rPr>
          <w:rFonts w:ascii="Arial" w:eastAsia="Calibri" w:hAnsi="Arial" w:cs="Arial"/>
          <w:sz w:val="24"/>
          <w:szCs w:val="24"/>
        </w:rPr>
        <w:t xml:space="preserve"> </w:t>
      </w:r>
      <w:r>
        <w:rPr>
          <w:rFonts w:ascii="Arial" w:eastAsia="Calibri" w:hAnsi="Arial" w:cs="Arial"/>
          <w:sz w:val="24"/>
          <w:szCs w:val="24"/>
        </w:rPr>
        <w:t xml:space="preserve">Around 1,40,000 of their social security numbers and 80,000 of the bank accounts have also been compromised. All the data that has been leaked was stored in the AWS and the reports state that the vulnerability in the AWS has caused the data leaks. Around $150 million incremental cost has been experienced by Capital One due to this data breach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7oNFZZ3w","properties":{"formattedCitation":"(Lu, 2019)","plainCitation":"(Lu, 2019)","noteIndex":0},"citationItems":[{"id":60,"uris":["http://zotero.org/users/local/dILag7GQ/items/MKSGE53I"],"uri":["http://zotero.org/users/local/dILag7GQ/items/MKSGE53I"],"itemData":{"id":60,"type":"article-journal","abstract":"This article sheds light on the potential cost that could be incurred by Capital One in the wake of the data breach, as part of our efforts to help professionals and the general public fathom the magnitude of the impact. As the investigation continues, further information will be revealed. We hope this article will also offer a framework for those monitoring the investigation to organize and better digest the additional information that will be revealed.","source":"ResearchGate","title":"Assessing The Cost, Legal Fallout Of Capital One Data Breach","author":[{"family":"Lu","given":"Jack"}],"issued":{"date-parts":[["2019",8,15]]}}}],"schema":"https://github.com/citation-style-language/schema/raw/master/csl-citation.json"} </w:instrText>
      </w:r>
      <w:r>
        <w:rPr>
          <w:rFonts w:ascii="Arial" w:eastAsia="Calibri" w:hAnsi="Arial" w:cs="Arial"/>
          <w:sz w:val="24"/>
          <w:szCs w:val="24"/>
        </w:rPr>
        <w:fldChar w:fldCharType="separate"/>
      </w:r>
      <w:r w:rsidRPr="00BF4141">
        <w:rPr>
          <w:rFonts w:ascii="Arial" w:hAnsi="Arial" w:cs="Arial"/>
          <w:sz w:val="24"/>
        </w:rPr>
        <w:t>(Lu, 2019)</w:t>
      </w:r>
      <w:r>
        <w:rPr>
          <w:rFonts w:ascii="Arial" w:eastAsia="Calibri" w:hAnsi="Arial" w:cs="Arial"/>
          <w:sz w:val="24"/>
          <w:szCs w:val="24"/>
        </w:rPr>
        <w:fldChar w:fldCharType="end"/>
      </w:r>
      <w:r>
        <w:rPr>
          <w:rFonts w:ascii="Arial" w:eastAsia="Calibri" w:hAnsi="Arial" w:cs="Arial"/>
          <w:sz w:val="24"/>
          <w:szCs w:val="24"/>
        </w:rPr>
        <w:t>.</w:t>
      </w:r>
    </w:p>
    <w:p w14:paraId="3C1E94FC"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According to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RXmExYL3","properties":{"formattedCitation":"(Zhang et al., 2019)","plainCitation":"(Zhang et al., 2019)","noteIndex":0},"citationItems":[{"id":44,"uris":["http://zotero.org/users/local/dILag7GQ/items/9LXT6YZU"],"uri":["http://zotero.org/users/local/dILag7GQ/items/9LXT6YZU"],"itemData":{"id":44,"type":"paper-conference","abstract":"Serverless computing has gained attention due to its fine-grained provisioning, large-scale multi-tenancy, and on-demand scaling. However, it also forces applications to externalize state in remote storage, adding substantial overheads. To fix this “data shipping problem” we built Shredder, a low-latency multi-tenant cloud store that allows small units of computation to be performed directly within storage nodes. Storage tenants provide Shredder with JavaScript functions (or WebAssembly programs), which can interact directly with data without moving them over the network. The key challenge in Shredder is safely isolating thousands of tenant storage functions while minimizing data interaction costs. Shredder uses a unique approach where its data store and networking paths are implemented in native code to ensure performance, while isolated tenant functions interact with data using a V8-specific intermediate representation that avoids expensive cross-protectiondomain calls and data copying. As a result, Shredder can execute 4 million remotely-invoked tenant functions per second spread over thousands of tenants with median and 99th-percentile response latencies of less than 50 µs and 500 µs, respectively. Our evaluation shows that Shredder achieves a 14% to 78% speedup against conventional remote storage when fetching items with just one to three data dependencies between them. We also demonstrate Shredder’s effectiveness in accelerating data-intensive applications, including a k-hop query on social graphs that shows orders of magnitude gain.","container-title":"Proceedings of the ACM Symposium on Cloud Computing","DOI":"10.1145/3357223.3362723","event":"SoCC '19: ACM Symposium on Cloud Computing","event-place":"Santa Cruz CA USA","ISBN":"978-1-4503-6973-2","language":"en","page":"1-12","publisher":"ACM","publisher-place":"Santa Cruz CA USA","source":"DOI.org (Crossref)","title":"Narrowing the Gap Between Serverless and its State with Storage Functions","URL":"https://dl.acm.org/doi/10.1145/3357223.3362723","author":[{"family":"Zhang","given":"Tian"},{"family":"Xie","given":"Dong"},{"family":"Li","given":"Feifei"},{"family":"Stutsman","given":"Ryan"}],"accessed":{"date-parts":[["2021",3,2]]},"issued":{"date-parts":[["2019",11,20]]}}}],"schema":"https://github.com/citation-style-language/schema/raw/master/csl-citation.json"} </w:instrText>
      </w:r>
      <w:r>
        <w:rPr>
          <w:rFonts w:ascii="Arial" w:eastAsia="Calibri" w:hAnsi="Arial" w:cs="Arial"/>
          <w:sz w:val="24"/>
          <w:szCs w:val="24"/>
        </w:rPr>
        <w:fldChar w:fldCharType="separate"/>
      </w:r>
      <w:r w:rsidRPr="007B7602">
        <w:rPr>
          <w:rFonts w:ascii="Arial" w:hAnsi="Arial" w:cs="Arial"/>
          <w:sz w:val="24"/>
        </w:rPr>
        <w:t>(Zhang et al., 2019)</w:t>
      </w:r>
      <w:r>
        <w:rPr>
          <w:rFonts w:ascii="Arial" w:eastAsia="Calibri" w:hAnsi="Arial" w:cs="Arial"/>
          <w:sz w:val="24"/>
          <w:szCs w:val="24"/>
        </w:rPr>
        <w:fldChar w:fldCharType="end"/>
      </w:r>
      <w:r>
        <w:rPr>
          <w:rFonts w:ascii="Arial" w:eastAsia="Calibri" w:hAnsi="Arial" w:cs="Arial"/>
          <w:sz w:val="24"/>
          <w:szCs w:val="24"/>
        </w:rPr>
        <w:t xml:space="preserve">, Serverless applications can sometimes be over-headed as they are stored remotely. Hence, Shredder is used to interact with the data directly within the storage nodes. But there was a speculative execution attack that rooted data leaks. This occurred due to the side-channel attack that caused to leak victim’s confidential data. Not only the manufactures but also the run-time developers worked to mitigate the attacks. Shredders are prone to this type of attack (confidentiality risks) even if the mitigation strategies are being imposed on them. </w:t>
      </w:r>
    </w:p>
    <w:p w14:paraId="7C46594A"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t xml:space="preserve">As a part of the study, the research implemented a code-injection attack on AWS lambda. The hackers were able to leak about 170 bits/second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9SCp1p3Q","properties":{"formattedCitation":"(Alpernas et al., 2018)","plainCitation":"(Alpernas et al., 2018)","noteIndex":0},"citationItems":[{"id":45,"uris":["http://zotero.org/users/local/dILag7GQ/items/SIP53FXE"],"uri":["http://zotero.org/users/local/dILag7GQ/items/SIP53FXE"],"itemData":{"id":45,"type":"article-journal","abstract":"The rise of serverless computing provides an opportunity to rethink cloud security. We present an approach for securing serverless systems using a novel form of dynamic information flow control (IFC). We show that in serverless applications, the termination channel found in most existing IFC systems can be arbitrarily amplified via multiple concurrent requests, necessitating a stronger termination-sensitive non-interference guarantee, which we achieve using a combination of static labeling of serverless processes and dynamic faceted labeling of persistent data. We describe our implementation of this approach on top of JavaScript for AWS Lambda and OpenWhisk serverless platforms, and present three realistic case studies showing that it can enforce important IFC security properties with low overhead.","container-title":"arXiv:1802.08984 [cs]","note":"arXiv: 1802.08984","source":"arXiv.org","title":"Secure Serverless Computing Using Dynamic Information Flow Control","URL":"http://arxiv.org/abs/1802.08984","author":[{"family":"Alpernas","given":"Kalev"},{"family":"Flanagan","given":"Cormac"},{"family":"Fouladi","given":"Sadjad"},{"family":"Ryzhyk","given":"Leonid"},{"family":"Sagiv","given":"Mooly"},{"family":"Schmitz","given":"Thomas"},{"family":"Winstein","given":"Keith"}],"accessed":{"date-parts":[["2021",3,2]]},"issued":{"date-parts":[["2018",2,25]]}}}],"schema":"https://github.com/citation-style-language/schema/raw/master/csl-citation.json"} </w:instrText>
      </w:r>
      <w:r>
        <w:rPr>
          <w:rFonts w:ascii="Arial" w:eastAsia="Calibri" w:hAnsi="Arial" w:cs="Arial"/>
          <w:sz w:val="24"/>
          <w:szCs w:val="24"/>
        </w:rPr>
        <w:fldChar w:fldCharType="separate"/>
      </w:r>
      <w:r w:rsidRPr="00E96019">
        <w:rPr>
          <w:rFonts w:ascii="Arial" w:hAnsi="Arial" w:cs="Arial"/>
          <w:sz w:val="24"/>
        </w:rPr>
        <w:t>(Alpernas et al., 2018)</w:t>
      </w:r>
      <w:r>
        <w:rPr>
          <w:rFonts w:ascii="Arial" w:eastAsia="Calibri" w:hAnsi="Arial" w:cs="Arial"/>
          <w:sz w:val="24"/>
          <w:szCs w:val="24"/>
        </w:rPr>
        <w:fldChar w:fldCharType="end"/>
      </w:r>
      <w:r>
        <w:rPr>
          <w:rFonts w:ascii="Arial" w:eastAsia="Calibri" w:hAnsi="Arial" w:cs="Arial"/>
          <w:sz w:val="24"/>
          <w:szCs w:val="24"/>
        </w:rPr>
        <w:t xml:space="preserve">  and proved that the termination channels in serverless computing lead to the security breach.</w:t>
      </w:r>
    </w:p>
    <w:p w14:paraId="31DC729B" w14:textId="77777777" w:rsidR="00711B11" w:rsidRDefault="00711B11" w:rsidP="002562A8">
      <w:pPr>
        <w:spacing w:line="480" w:lineRule="auto"/>
        <w:ind w:firstLine="720"/>
        <w:rPr>
          <w:rFonts w:ascii="Arial" w:eastAsia="Calibri" w:hAnsi="Arial" w:cs="Arial"/>
          <w:sz w:val="24"/>
          <w:szCs w:val="24"/>
        </w:rPr>
      </w:pPr>
      <w:r>
        <w:rPr>
          <w:rFonts w:ascii="Arial" w:eastAsia="Calibri" w:hAnsi="Arial" w:cs="Arial"/>
          <w:sz w:val="24"/>
          <w:szCs w:val="24"/>
        </w:rPr>
        <w:lastRenderedPageBreak/>
        <w:t xml:space="preserve">In addition to this, there are many companies that depend on AWS to perform certain operations. For example, The OneLogin company was hacked on May 31, 2017, at 2 am PST where the customer database was being accessed by the hackers. This reveals not only the sensitive information about their customers, but also creates a pathway for the hackers to access a set of AWS keys and which makes them to access AWS API. This also affected 2000 companies and 300 app vendors that use OneLogin as a single sign-on for cloud applications </w:t>
      </w:r>
      <w:r>
        <w:rPr>
          <w:rFonts w:ascii="Arial" w:eastAsia="Calibri" w:hAnsi="Arial" w:cs="Arial"/>
          <w:sz w:val="24"/>
          <w:szCs w:val="24"/>
        </w:rPr>
        <w:fldChar w:fldCharType="begin"/>
      </w:r>
      <w:r>
        <w:rPr>
          <w:rFonts w:ascii="Arial" w:eastAsia="Calibri" w:hAnsi="Arial" w:cs="Arial"/>
          <w:sz w:val="24"/>
          <w:szCs w:val="24"/>
        </w:rPr>
        <w:instrText xml:space="preserve"> ADDIN ZOTERO_ITEM CSL_CITATION {"citationID":"fuy3vJj0","properties":{"formattedCitation":"({\\i{}OneLogin}, n.d.)","plainCitation":"(OneLogin, n.d.)","dontUpdate":true,"noteIndex":0},"citationItems":[{"id":50,"uris":["http://zotero.org/users/local/dILag7GQ/items/HV2XL8CP"],"uri":["http://zotero.org/users/local/dILag7GQ/items/HV2XL8CP"],"itemData":{"id":50,"type":"post-weblog","language":"en-US","title":"OneLogin: Breach Exposed Ability to Decrypt Data — Krebs on Security","title-short":"OneLogin","URL":"https://krebsonsecurity.com/2017/06/onelogin-breach-exposed-ability-to-decrypt-data/","accessed":{"date-parts":[["2021",3,2]]}}}],"schema":"https://github.com/citation-style-language/schema/raw/master/csl-citation.json"} </w:instrText>
      </w:r>
      <w:r>
        <w:rPr>
          <w:rFonts w:ascii="Arial" w:eastAsia="Calibri" w:hAnsi="Arial" w:cs="Arial"/>
          <w:sz w:val="24"/>
          <w:szCs w:val="24"/>
        </w:rPr>
        <w:fldChar w:fldCharType="separate"/>
      </w:r>
      <w:r w:rsidRPr="00395345">
        <w:rPr>
          <w:rFonts w:ascii="Arial" w:hAnsi="Arial" w:cs="Arial"/>
          <w:sz w:val="24"/>
          <w:szCs w:val="24"/>
        </w:rPr>
        <w:t>(</w:t>
      </w:r>
      <w:r w:rsidRPr="00395345">
        <w:rPr>
          <w:rFonts w:ascii="Arial" w:hAnsi="Arial" w:cs="Arial"/>
          <w:i/>
          <w:iCs/>
          <w:sz w:val="24"/>
          <w:szCs w:val="24"/>
        </w:rPr>
        <w:t>OneLogin</w:t>
      </w:r>
      <w:r w:rsidRPr="00395345">
        <w:rPr>
          <w:rFonts w:ascii="Arial" w:hAnsi="Arial" w:cs="Arial"/>
          <w:sz w:val="24"/>
          <w:szCs w:val="24"/>
        </w:rPr>
        <w:t xml:space="preserve">, </w:t>
      </w:r>
      <w:r>
        <w:rPr>
          <w:rFonts w:ascii="Arial" w:hAnsi="Arial" w:cs="Arial"/>
          <w:sz w:val="24"/>
          <w:szCs w:val="24"/>
        </w:rPr>
        <w:t>2017</w:t>
      </w:r>
      <w:r w:rsidRPr="00395345">
        <w:rPr>
          <w:rFonts w:ascii="Arial" w:hAnsi="Arial" w:cs="Arial"/>
          <w:sz w:val="24"/>
          <w:szCs w:val="24"/>
        </w:rPr>
        <w:t>)</w:t>
      </w:r>
      <w:r>
        <w:rPr>
          <w:rFonts w:ascii="Arial" w:eastAsia="Calibri" w:hAnsi="Arial" w:cs="Arial"/>
          <w:sz w:val="24"/>
          <w:szCs w:val="24"/>
        </w:rPr>
        <w:fldChar w:fldCharType="end"/>
      </w:r>
      <w:r>
        <w:rPr>
          <w:rFonts w:ascii="Arial" w:eastAsia="Calibri" w:hAnsi="Arial" w:cs="Arial"/>
          <w:sz w:val="24"/>
          <w:szCs w:val="24"/>
        </w:rPr>
        <w:t>.</w:t>
      </w:r>
    </w:p>
    <w:p w14:paraId="4FAE7DF7" w14:textId="77777777" w:rsidR="003D2BE2" w:rsidRPr="00B8629D" w:rsidRDefault="003D2BE2" w:rsidP="002562A8">
      <w:pPr>
        <w:autoSpaceDE w:val="0"/>
        <w:autoSpaceDN w:val="0"/>
        <w:adjustRightInd w:val="0"/>
        <w:spacing w:after="0" w:line="480" w:lineRule="auto"/>
        <w:rPr>
          <w:rFonts w:ascii="Arial" w:hAnsi="Arial" w:cs="Arial"/>
          <w:sz w:val="24"/>
          <w:szCs w:val="24"/>
        </w:rPr>
      </w:pPr>
    </w:p>
    <w:p w14:paraId="742339C1" w14:textId="77777777" w:rsidR="003D2BE2" w:rsidRPr="00870451" w:rsidRDefault="00C96679"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 xml:space="preserve">Literature Related to the Methodology </w:t>
      </w:r>
    </w:p>
    <w:p w14:paraId="24EB8438" w14:textId="77777777" w:rsidR="00631CDC" w:rsidRDefault="003D2BE2" w:rsidP="002562A8">
      <w:pPr>
        <w:spacing w:after="0" w:line="480" w:lineRule="auto"/>
        <w:ind w:firstLine="720"/>
        <w:rPr>
          <w:rFonts w:ascii="Arial" w:hAnsi="Arial" w:cs="Arial"/>
          <w:sz w:val="24"/>
          <w:szCs w:val="24"/>
        </w:rPr>
      </w:pPr>
      <w:r w:rsidRPr="00B8629D">
        <w:rPr>
          <w:rFonts w:ascii="Arial" w:hAnsi="Arial" w:cs="Arial"/>
          <w:sz w:val="24"/>
          <w:szCs w:val="24"/>
        </w:rPr>
        <w:tab/>
      </w:r>
      <w:r w:rsidR="00631CDC" w:rsidRPr="001E427F">
        <w:rPr>
          <w:rFonts w:ascii="Arial" w:hAnsi="Arial" w:cs="Arial"/>
          <w:sz w:val="24"/>
          <w:szCs w:val="24"/>
        </w:rPr>
        <w:t xml:space="preserve">The paper (Maissen et al., 2020) discusses the main providers of serverless computing and made a detailed report on their offerings as a cloud provider. According to their research, AWS lambda was the best of all the serverless providers as it has consistency in reliability and performance.  But it lacks in certain features such as some security measures which require changing of API’s frequently i.e., in about 30 seconds which reduces the productivity for developers and testing functions. Microsoft azure functions performance is less compared to AWS lambda. It is not suitable for short sessions, as it takes 2 to 4 seconds for the cold start latency. It uses supplementary tools for local debugging. The Google cloud providers have a well-structured web portal and proper command-line interface tool. This has the higher cold start latency which is higher compared to AWS and IBM cloud functions. But there are few drawbacks such as the deployers have only limited configuration options. The </w:t>
      </w:r>
      <w:r w:rsidR="00631CDC" w:rsidRPr="001E427F">
        <w:rPr>
          <w:rFonts w:ascii="Arial" w:hAnsi="Arial" w:cs="Arial"/>
          <w:sz w:val="24"/>
          <w:szCs w:val="24"/>
        </w:rPr>
        <w:lastRenderedPageBreak/>
        <w:t>monitoring tool lags in time which prevents them from prompt involvement. IBM Cloud functions are available to the public for free. It helps to perform quick tests by invoking the functions. This contains less waiting time. The main drawback for the cloud function is that it has low performance as the support for the runtime environment is very low and the cloud foundry (multi-code application platforms) supports only willful regions</w:t>
      </w:r>
      <w:r w:rsidR="00631CDC">
        <w:rPr>
          <w:rFonts w:ascii="Arial" w:hAnsi="Arial" w:cs="Arial"/>
          <w:sz w:val="24"/>
          <w:szCs w:val="24"/>
        </w:rPr>
        <w:t>.</w:t>
      </w:r>
    </w:p>
    <w:p w14:paraId="7A3C1EB3" w14:textId="3661F677" w:rsidR="00631CDC" w:rsidRDefault="00631CDC" w:rsidP="002562A8">
      <w:pPr>
        <w:spacing w:after="0" w:line="480" w:lineRule="auto"/>
        <w:ind w:firstLine="720"/>
        <w:rPr>
          <w:rFonts w:ascii="Arial" w:hAnsi="Arial" w:cs="Arial"/>
          <w:sz w:val="24"/>
          <w:szCs w:val="24"/>
        </w:rPr>
      </w:pPr>
      <w:r>
        <w:rPr>
          <w:rFonts w:ascii="Arial" w:hAnsi="Arial" w:cs="Arial"/>
          <w:sz w:val="24"/>
          <w:szCs w:val="24"/>
        </w:rPr>
        <w:t xml:space="preserve">According to the blog written by Elena </w:t>
      </w:r>
      <w:r>
        <w:rPr>
          <w:rFonts w:ascii="Arial" w:hAnsi="Arial" w:cs="Arial"/>
          <w:sz w:val="24"/>
          <w:szCs w:val="24"/>
        </w:rPr>
        <w:fldChar w:fldCharType="begin"/>
      </w:r>
      <w:r>
        <w:rPr>
          <w:rFonts w:ascii="Arial" w:hAnsi="Arial" w:cs="Arial"/>
          <w:sz w:val="24"/>
          <w:szCs w:val="24"/>
        </w:rPr>
        <w:instrText xml:space="preserve"> ADDIN ZOTERO_ITEM CSL_CITATION {"citationID":"3D0kjkKG","properties":{"formattedCitation":"(User, n.d.)","plainCitation":"(User, n.d.)","dontUpdate":true,"noteIndex":0},"citationItems":[{"id":72,"uris":["http://zotero.org/users/local/dILag7GQ/items/WHWAK6MT"],"uri":["http://zotero.org/users/local/dILag7GQ/items/WHWAK6MT"],"itemData":{"id":72,"type":"webpage","abstract":"Learn all about security risks and ways to avoid them to ensure comprehensive security for your serverless application.","container-title":"Apriorit","language":"en","title":"Security of Serverless Applications: Key Challenges and Best Practices to Overcome Them","title-short":"Security of Serverless Applications","URL":"https://www.apriorit.com/dev-blog/657-web-security-of-serverless-applications","author":[{"family":"User","given":"Super"}],"accessed":{"date-parts":[["2021",3,16]]}}}],"schema":"https://github.com/citation-style-language/schema/raw/master/csl-citation.json"} </w:instrText>
      </w:r>
      <w:r>
        <w:rPr>
          <w:rFonts w:ascii="Arial" w:hAnsi="Arial" w:cs="Arial"/>
          <w:sz w:val="24"/>
          <w:szCs w:val="24"/>
        </w:rPr>
        <w:fldChar w:fldCharType="separate"/>
      </w:r>
      <w:r w:rsidRPr="00FA2CE1">
        <w:rPr>
          <w:rFonts w:ascii="Arial" w:hAnsi="Arial" w:cs="Arial"/>
          <w:sz w:val="24"/>
        </w:rPr>
        <w:t xml:space="preserve">(User, </w:t>
      </w:r>
      <w:r>
        <w:rPr>
          <w:rFonts w:ascii="Arial" w:hAnsi="Arial" w:cs="Arial"/>
          <w:sz w:val="24"/>
        </w:rPr>
        <w:t>2020</w:t>
      </w:r>
      <w:r w:rsidRPr="00FA2CE1">
        <w:rPr>
          <w:rFonts w:ascii="Arial" w:hAnsi="Arial" w:cs="Arial"/>
          <w:sz w:val="24"/>
        </w:rPr>
        <w:t>)</w:t>
      </w:r>
      <w:r>
        <w:rPr>
          <w:rFonts w:ascii="Arial" w:hAnsi="Arial" w:cs="Arial"/>
          <w:sz w:val="24"/>
          <w:szCs w:val="24"/>
        </w:rPr>
        <w:fldChar w:fldCharType="end"/>
      </w:r>
      <w:r>
        <w:rPr>
          <w:rFonts w:ascii="Arial" w:hAnsi="Arial" w:cs="Arial"/>
          <w:sz w:val="24"/>
          <w:szCs w:val="24"/>
        </w:rPr>
        <w:t xml:space="preserve">, </w:t>
      </w:r>
      <w:r w:rsidRPr="00334733">
        <w:rPr>
          <w:rFonts w:ascii="Arial" w:hAnsi="Arial" w:cs="Arial"/>
          <w:sz w:val="24"/>
          <w:szCs w:val="24"/>
        </w:rPr>
        <w:t xml:space="preserve">serverless applications run on event-triggered stateless containers. Developers take care of code, data in cloud and transit, application logic, and configurations whereas serverless providers take care of servers, networks, data centers, storage, containers, OS, and their configurations. As the serverless is provided by third parties, there is no guarantee of security. If the code is not proper, it can be prone to Denial of service (DOS), Cross-site scripting, SQL injection, Broken authorization, and authentication, etc. The outdated third-party libraries cause a pathway for the attackers to hack into the system. The usage of APIs, cloud storage, HTTPS can increase the attack surface. The customization option provided by the serverless can lead to vulnerabilities if they are not set properly. She proposed the techniques to bypass the security issues by encrypting all the passwords used, using key vaults to secure sensitive information. Improper use of APIs needs to be eliminated and HTTP requests need to be validated. Static, Dynamic, and interactive security testing techniques need to be applied to identify weaknesses. Using monitoring tools like rook out, </w:t>
      </w:r>
      <w:r w:rsidR="007E4811" w:rsidRPr="00334733">
        <w:rPr>
          <w:rFonts w:ascii="Arial" w:hAnsi="Arial" w:cs="Arial"/>
          <w:sz w:val="24"/>
          <w:szCs w:val="24"/>
        </w:rPr>
        <w:t>IO pipe</w:t>
      </w:r>
      <w:r w:rsidRPr="00334733">
        <w:rPr>
          <w:rFonts w:ascii="Arial" w:hAnsi="Arial" w:cs="Arial"/>
          <w:sz w:val="24"/>
          <w:szCs w:val="24"/>
        </w:rPr>
        <w:t xml:space="preserve"> helps to identify performance and monitor logs.</w:t>
      </w:r>
    </w:p>
    <w:p w14:paraId="6F72A85E" w14:textId="6E1933DC" w:rsidR="00631CDC" w:rsidRPr="00B8629D" w:rsidRDefault="00631CDC" w:rsidP="002562A8">
      <w:pPr>
        <w:spacing w:after="0" w:line="480" w:lineRule="auto"/>
        <w:ind w:firstLine="720"/>
        <w:rPr>
          <w:rFonts w:ascii="Arial" w:hAnsi="Arial" w:cs="Arial"/>
          <w:sz w:val="24"/>
          <w:szCs w:val="24"/>
        </w:rPr>
      </w:pPr>
      <w:r>
        <w:rPr>
          <w:rFonts w:ascii="Arial" w:hAnsi="Arial" w:cs="Arial"/>
          <w:sz w:val="24"/>
          <w:szCs w:val="24"/>
        </w:rPr>
        <w:t xml:space="preserve">According to </w:t>
      </w:r>
      <w:r>
        <w:rPr>
          <w:rFonts w:ascii="Arial" w:hAnsi="Arial" w:cs="Arial"/>
          <w:sz w:val="24"/>
          <w:szCs w:val="24"/>
        </w:rPr>
        <w:fldChar w:fldCharType="begin"/>
      </w:r>
      <w:r>
        <w:rPr>
          <w:rFonts w:ascii="Arial" w:hAnsi="Arial" w:cs="Arial"/>
          <w:sz w:val="24"/>
          <w:szCs w:val="24"/>
        </w:rPr>
        <w:instrText xml:space="preserve"> ADDIN ZOTERO_ITEM CSL_CITATION {"citationID":"jWg2KeM4","properties":{"formattedCitation":"(Jegan et al., 2020)","plainCitation":"(Jegan et al., 2020)","noteIndex":0},"citationItems":[{"id":74,"uris":["http://zotero.org/users/local/dILag7GQ/items/YS8JCH9Y"],"uri":["http://zotero.org/users/local/dILag7GQ/items/YS8JCH9Y"],"itemData":{"id":74,"type":"article-journal","abstract":"As an emerging application paradigm, serverless computing attracts attention from more and more attackers. Unfortunately, security tools for conventional applications cannot be easily ported to serverless, and existing serverless security solutions are inadequate. In this paper, we present \\emph{SecLambda}, an extensible security framework that leverages local function state and global application state to perform sophisticated security tasks to protect an application. We show how SecLambda can be used to achieve control flow integrity, credential protection, and rate limiting in serverless applications. We evaluate the performance overhead and security of SecLambda using realistic open-source applications, and our results suggest that SecLambda can mitigate several attacks while introducing relatively low performance overhead.","container-title":"arXiv:2011.05322 [cs]","note":"arXiv: 2011.05322","source":"arXiv.org","title":"Guarding Serverless Applications with SecLambda","URL":"http://arxiv.org/abs/2011.05322","author":[{"family":"Jegan","given":"Deepak Sirone"},{"family":"Wang","given":"Liang"},{"family":"Bhagat","given":"Siddhant"},{"family":"Ristenpart","given":"Thomas"},{"family":"Swift","given":"Michael"}],"accessed":{"date-parts":[["2021",3,16]]},"issued":{"date-parts":[["2020",11,10]]}}}],"schema":"https://github.com/citation-style-language/schema/raw/master/csl-citation.json"} </w:instrText>
      </w:r>
      <w:r>
        <w:rPr>
          <w:rFonts w:ascii="Arial" w:hAnsi="Arial" w:cs="Arial"/>
          <w:sz w:val="24"/>
          <w:szCs w:val="24"/>
        </w:rPr>
        <w:fldChar w:fldCharType="separate"/>
      </w:r>
      <w:r w:rsidRPr="006656C5">
        <w:rPr>
          <w:rFonts w:ascii="Arial" w:hAnsi="Arial" w:cs="Arial"/>
          <w:sz w:val="24"/>
        </w:rPr>
        <w:t>(Jegan et al., 2020)</w:t>
      </w:r>
      <w:r>
        <w:rPr>
          <w:rFonts w:ascii="Arial" w:hAnsi="Arial" w:cs="Arial"/>
          <w:sz w:val="24"/>
          <w:szCs w:val="24"/>
        </w:rPr>
        <w:fldChar w:fldCharType="end"/>
      </w:r>
      <w:r>
        <w:rPr>
          <w:rFonts w:ascii="Arial" w:hAnsi="Arial" w:cs="Arial"/>
          <w:sz w:val="24"/>
          <w:szCs w:val="24"/>
        </w:rPr>
        <w:t xml:space="preserve">, </w:t>
      </w:r>
      <w:r w:rsidRPr="00C1443C">
        <w:rPr>
          <w:rFonts w:ascii="Arial" w:hAnsi="Arial" w:cs="Arial"/>
          <w:sz w:val="24"/>
          <w:szCs w:val="24"/>
        </w:rPr>
        <w:t xml:space="preserve">serverless applications can be protected using SecLambda as existing solutions don’t have enough security. Basically, serverless </w:t>
      </w:r>
      <w:r w:rsidRPr="00C1443C">
        <w:rPr>
          <w:rFonts w:ascii="Arial" w:hAnsi="Arial" w:cs="Arial"/>
          <w:sz w:val="24"/>
          <w:szCs w:val="24"/>
        </w:rPr>
        <w:lastRenderedPageBreak/>
        <w:t xml:space="preserve">applications are divided into small functions and those functions perform specific tasks. Function instance is called when there are requests to process them. Once the request is being handled, the function is paused, and the users pay only for the used sources. As the security challenges increases, log-based anomaly detection tools and traditional Vulnerability scanning tools are not sufficient to overcome the security concerns. In SecLambda, a function runs in a modified container which makes the current function to be in guard mode. This Guard contains a security function depending upon the function states. </w:t>
      </w:r>
      <w:r>
        <w:rPr>
          <w:rFonts w:ascii="Arial" w:hAnsi="Arial" w:cs="Arial"/>
          <w:sz w:val="24"/>
          <w:szCs w:val="24"/>
        </w:rPr>
        <w:t xml:space="preserve">According to </w:t>
      </w:r>
      <w:r w:rsidR="007E4811">
        <w:rPr>
          <w:rFonts w:ascii="Arial" w:hAnsi="Arial" w:cs="Arial"/>
          <w:sz w:val="24"/>
          <w:szCs w:val="24"/>
        </w:rPr>
        <w:t>Puresec</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y7gOAFjo","properties":{"formattedCitation":"({\\i{}Cloud Workload Protection Platform | Prisma}, n.d.)","plainCitation":"(Cloud Workload Protection Platform | Prisma, n.d.)","dontUpdate":true,"noteIndex":0},"citationItems":[{"id":77,"uris":["http://zotero.org/users/local/dILag7GQ/items/PPCIW632"],"uri":["http://zotero.org/users/local/dILag7GQ/items/PPCIW632"],"itemData":{"id":77,"type":"webpage","abstract":"Prisma Cloud delivers full-lifecycle workload protection across public and private clouds, as well as on-premises environments.","container-title":"Palo Alto Networks","language":"en-US","title":"Cloud Workload Protection Platform | Prisma","URL":"https://www.paloaltonetworks.com/prisma/cloud/cloud-workload-protection-platform","accessed":{"date-parts":[["2021",3,16]]}}}],"schema":"https://github.com/citation-style-language/schema/raw/master/csl-citation.json"} </w:instrText>
      </w:r>
      <w:r>
        <w:rPr>
          <w:rFonts w:ascii="Arial" w:hAnsi="Arial" w:cs="Arial"/>
          <w:sz w:val="24"/>
          <w:szCs w:val="24"/>
        </w:rPr>
        <w:fldChar w:fldCharType="separate"/>
      </w:r>
      <w:r w:rsidRPr="005D40A6">
        <w:rPr>
          <w:rFonts w:ascii="Arial" w:hAnsi="Arial" w:cs="Arial"/>
          <w:sz w:val="24"/>
          <w:szCs w:val="24"/>
        </w:rPr>
        <w:t>(</w:t>
      </w:r>
      <w:r w:rsidRPr="005D40A6">
        <w:rPr>
          <w:rFonts w:ascii="Arial" w:hAnsi="Arial" w:cs="Arial"/>
          <w:i/>
          <w:iCs/>
          <w:sz w:val="24"/>
          <w:szCs w:val="24"/>
        </w:rPr>
        <w:t>Cloud Workload Protection Platform | Prisma</w:t>
      </w:r>
      <w:r w:rsidRPr="005D40A6">
        <w:rPr>
          <w:rFonts w:ascii="Arial" w:hAnsi="Arial" w:cs="Arial"/>
          <w:sz w:val="24"/>
          <w:szCs w:val="24"/>
        </w:rPr>
        <w:t xml:space="preserve">, </w:t>
      </w:r>
      <w:r>
        <w:rPr>
          <w:rFonts w:ascii="Arial" w:hAnsi="Arial" w:cs="Arial"/>
          <w:sz w:val="24"/>
          <w:szCs w:val="24"/>
        </w:rPr>
        <w:t>2020</w:t>
      </w:r>
      <w:r w:rsidRPr="005D40A6">
        <w:rPr>
          <w:rFonts w:ascii="Arial" w:hAnsi="Arial" w:cs="Arial"/>
          <w:sz w:val="24"/>
          <w:szCs w:val="24"/>
        </w:rPr>
        <w:t>)</w:t>
      </w:r>
      <w:r>
        <w:rPr>
          <w:rFonts w:ascii="Arial" w:hAnsi="Arial" w:cs="Arial"/>
          <w:sz w:val="24"/>
          <w:szCs w:val="24"/>
        </w:rPr>
        <w:fldChar w:fldCharType="end"/>
      </w:r>
      <w:r>
        <w:rPr>
          <w:rFonts w:ascii="Arial" w:hAnsi="Arial" w:cs="Arial"/>
          <w:sz w:val="24"/>
          <w:szCs w:val="24"/>
        </w:rPr>
        <w:t xml:space="preserve">, </w:t>
      </w:r>
      <w:r w:rsidRPr="00BD3F98">
        <w:rPr>
          <w:rFonts w:ascii="Arial" w:hAnsi="Arial" w:cs="Arial"/>
          <w:sz w:val="24"/>
          <w:szCs w:val="24"/>
        </w:rPr>
        <w:t>one vulnerable function can lead to virtual crypto mining without being identified by the user. The SecLambda protects serverless applications by supporting the security policies. This mainly consists of the guard, function runtime, and controller. The controller manages the security functions whereas the guard executes those security functions based on user security policies. This SecLambda helps to prevent data leaks, injection attacks, DOS attacks</w:t>
      </w:r>
      <w:r>
        <w:rPr>
          <w:rFonts w:ascii="Arial" w:hAnsi="Arial" w:cs="Arial"/>
          <w:sz w:val="24"/>
          <w:szCs w:val="24"/>
        </w:rPr>
        <w:t>.</w:t>
      </w:r>
    </w:p>
    <w:p w14:paraId="1CB21B5B" w14:textId="1197CA26" w:rsidR="00631CDC" w:rsidRDefault="00631CDC" w:rsidP="002562A8">
      <w:pPr>
        <w:spacing w:after="0" w:line="480" w:lineRule="auto"/>
        <w:ind w:firstLine="720"/>
        <w:rPr>
          <w:rFonts w:ascii="Arial" w:hAnsi="Arial" w:cs="Arial"/>
          <w:sz w:val="24"/>
          <w:szCs w:val="24"/>
        </w:rPr>
      </w:pPr>
      <w:r>
        <w:rPr>
          <w:rFonts w:ascii="Arial" w:hAnsi="Arial" w:cs="Arial"/>
          <w:sz w:val="24"/>
          <w:szCs w:val="24"/>
        </w:rPr>
        <w:t xml:space="preserve">According to </w:t>
      </w:r>
      <w:r>
        <w:rPr>
          <w:rFonts w:ascii="Arial" w:hAnsi="Arial" w:cs="Arial"/>
          <w:sz w:val="24"/>
          <w:szCs w:val="24"/>
        </w:rPr>
        <w:fldChar w:fldCharType="begin"/>
      </w:r>
      <w:r>
        <w:rPr>
          <w:rFonts w:ascii="Arial" w:hAnsi="Arial" w:cs="Arial"/>
          <w:sz w:val="24"/>
          <w:szCs w:val="24"/>
        </w:rPr>
        <w:instrText xml:space="preserve"> ADDIN ZOTERO_ITEM CSL_CITATION {"citationID":"W0dUgrLP","properties":{"formattedCitation":"(Jindal et al., 2021)","plainCitation":"(Jindal et al., 2021)","noteIndex":0},"citationItems":[{"id":64,"uris":["http://zotero.org/users/local/dILag7GQ/items/ZK6FAKM4"],"uri":["http://zotero.org/users/local/dILag7GQ/items/ZK6FAKM4"],"itemData":{"id":64,"type":"article-journal","abstract":"Serverless computing has rapidly grown following the launch of Amazon's Lambda platform. Function-as-a-Service (FaaS) a key enabler of serverless computing allows an application to be decomposed into simple, standalone functions that are executed on a FaaS platform. The FaaS platform is responsible for deploying and facilitating resources to the functions. Several of today's cloud applications spread over heterogeneous connected computing resources and are highly dynamic in their structure and resource requirements. However, FaaS platforms are limited to homogeneous clusters and homogeneous functions and do not account for the data access behavior of functions before scheduling. We introduce an extension of FaaS to heterogeneous clusters and to support heterogeneous functions through a network of distributed heterogeneous target platforms called Function Delivery Network (FDN). A target platform is a combination of a cluster of homogeneous nodes and a FaaS platform on top of it. FDN provides Function-Delivery-as-a-Service (FDaaS), delivering the function to the right target platform. We showcase the opportunities such as varied target platform's characteristics, possibility of collaborative execution between multiple target platforms, and localization of data that the FDN offers in fulfilling two objectives: Service Level Objective (SLO) requirements and energy efficiency when scheduling functions by evaluating over five distributed target platforms using the FDNInspector, a tool developed by us for benchmarking distributed target platforms. Scheduling functions on an edge target platform in our evaluation reduced the overall energy consumption by 17x without violating the SLO requirements in comparison to scheduling on a high-end target platform.","container-title":"Software: Practice and Experience","DOI":"10.1002/spe.2966","ISSN":"0038-0644, 1097-024X","journalAbbreviation":"Softw Pract Exper","note":"arXiv: 2102.02330","page":"spe.2966","source":"arXiv.org","title":"Function Delivery Network: Extending Serverless Computing for Heterogeneous Platforms","title-short":"Function Delivery Network","author":[{"family":"Jindal","given":"Anshul"},{"family":"Gerndt","given":"Michael"},{"family":"Chadha","given":"Mohak"},{"family":"Podolskiy","given":"Vladimir"},{"family":"Chen","given":"Pengfei"}],"issued":{"date-parts":[["2021",3,10]]}}}],"schema":"https://github.com/citation-style-language/schema/raw/master/csl-citation.json"} </w:instrText>
      </w:r>
      <w:r>
        <w:rPr>
          <w:rFonts w:ascii="Arial" w:hAnsi="Arial" w:cs="Arial"/>
          <w:sz w:val="24"/>
          <w:szCs w:val="24"/>
        </w:rPr>
        <w:fldChar w:fldCharType="separate"/>
      </w:r>
      <w:r w:rsidRPr="003363A8">
        <w:rPr>
          <w:rFonts w:ascii="Arial" w:hAnsi="Arial" w:cs="Arial"/>
          <w:sz w:val="24"/>
        </w:rPr>
        <w:t>(Jindal et al., 2021)</w:t>
      </w:r>
      <w:r>
        <w:rPr>
          <w:rFonts w:ascii="Arial" w:hAnsi="Arial" w:cs="Arial"/>
          <w:sz w:val="24"/>
          <w:szCs w:val="24"/>
        </w:rPr>
        <w:fldChar w:fldCharType="end"/>
      </w:r>
      <w:r>
        <w:rPr>
          <w:rFonts w:ascii="Arial" w:hAnsi="Arial" w:cs="Arial"/>
          <w:sz w:val="24"/>
          <w:szCs w:val="24"/>
        </w:rPr>
        <w:t xml:space="preserve"> </w:t>
      </w:r>
      <w:r w:rsidRPr="00CD4F03">
        <w:rPr>
          <w:rFonts w:ascii="Arial" w:hAnsi="Arial" w:cs="Arial"/>
          <w:sz w:val="24"/>
          <w:szCs w:val="24"/>
        </w:rPr>
        <w:t xml:space="preserve">Serverless applications run based upon the Function-as-a-service, hence the applications are divided </w:t>
      </w:r>
      <w:r>
        <w:rPr>
          <w:rFonts w:ascii="Arial" w:hAnsi="Arial" w:cs="Arial"/>
          <w:sz w:val="24"/>
          <w:szCs w:val="24"/>
        </w:rPr>
        <w:t>in the form of</w:t>
      </w:r>
      <w:r w:rsidRPr="00CD4F03">
        <w:rPr>
          <w:rFonts w:ascii="Arial" w:hAnsi="Arial" w:cs="Arial"/>
          <w:sz w:val="24"/>
          <w:szCs w:val="24"/>
        </w:rPr>
        <w:t xml:space="preserve"> simple functions and </w:t>
      </w:r>
      <w:r>
        <w:rPr>
          <w:rFonts w:ascii="Arial" w:hAnsi="Arial" w:cs="Arial"/>
          <w:sz w:val="24"/>
          <w:szCs w:val="24"/>
        </w:rPr>
        <w:t xml:space="preserve">are </w:t>
      </w:r>
      <w:r w:rsidRPr="00CD4F03">
        <w:rPr>
          <w:rFonts w:ascii="Arial" w:hAnsi="Arial" w:cs="Arial"/>
          <w:sz w:val="24"/>
          <w:szCs w:val="24"/>
        </w:rPr>
        <w:t>uploaded to the FAAS platform.  Th</w:t>
      </w:r>
      <w:r>
        <w:rPr>
          <w:rFonts w:ascii="Arial" w:hAnsi="Arial" w:cs="Arial"/>
          <w:sz w:val="24"/>
          <w:szCs w:val="24"/>
        </w:rPr>
        <w:t xml:space="preserve">ose </w:t>
      </w:r>
      <w:r w:rsidRPr="00CD4F03">
        <w:rPr>
          <w:rFonts w:ascii="Arial" w:hAnsi="Arial" w:cs="Arial"/>
          <w:sz w:val="24"/>
          <w:szCs w:val="24"/>
        </w:rPr>
        <w:t xml:space="preserve">functions are stateless. They are only invoked when the user sends the HTTP request in the FAAS platform. The FAAS platform then helps to deploy and promote the resources to the application functions. All the serverless providers have the FAAS platforms and some are available in the form of Kubernetes. This paper talks about the Apache open whisk, Google cloud platform, and </w:t>
      </w:r>
      <w:r w:rsidR="007E4811" w:rsidRPr="00CD4F03">
        <w:rPr>
          <w:rFonts w:ascii="Arial" w:hAnsi="Arial" w:cs="Arial"/>
          <w:sz w:val="24"/>
          <w:szCs w:val="24"/>
        </w:rPr>
        <w:t>OpenFass</w:t>
      </w:r>
      <w:r w:rsidRPr="00CD4F03">
        <w:rPr>
          <w:rFonts w:ascii="Arial" w:hAnsi="Arial" w:cs="Arial"/>
          <w:sz w:val="24"/>
          <w:szCs w:val="24"/>
        </w:rPr>
        <w:t xml:space="preserve">. But there are many other platforms that use serverless architecture such as </w:t>
      </w:r>
      <w:r w:rsidRPr="00CD4F03">
        <w:rPr>
          <w:rFonts w:ascii="Arial" w:hAnsi="Arial" w:cs="Arial"/>
          <w:sz w:val="24"/>
          <w:szCs w:val="24"/>
        </w:rPr>
        <w:lastRenderedPageBreak/>
        <w:t>Amazon AWS Lambda,</w:t>
      </w:r>
      <w:r>
        <w:rPr>
          <w:rFonts w:ascii="Arial" w:hAnsi="Arial" w:cs="Arial"/>
          <w:sz w:val="24"/>
          <w:szCs w:val="24"/>
        </w:rPr>
        <w:t xml:space="preserve"> </w:t>
      </w:r>
      <w:r w:rsidRPr="00CD4F03">
        <w:rPr>
          <w:rFonts w:ascii="Arial" w:hAnsi="Arial" w:cs="Arial"/>
          <w:sz w:val="24"/>
          <w:szCs w:val="24"/>
        </w:rPr>
        <w:t>Tencent SCF</w:t>
      </w:r>
      <w:r>
        <w:rPr>
          <w:rFonts w:ascii="Arial" w:hAnsi="Arial" w:cs="Arial"/>
          <w:sz w:val="24"/>
          <w:szCs w:val="24"/>
        </w:rPr>
        <w:t>,</w:t>
      </w:r>
      <w:r w:rsidRPr="00CD4F03">
        <w:rPr>
          <w:rFonts w:ascii="Arial" w:hAnsi="Arial" w:cs="Arial"/>
          <w:sz w:val="24"/>
          <w:szCs w:val="24"/>
        </w:rPr>
        <w:t xml:space="preserve"> Microsoft Azure</w:t>
      </w:r>
      <w:r>
        <w:rPr>
          <w:rFonts w:ascii="Arial" w:hAnsi="Arial" w:cs="Arial"/>
          <w:sz w:val="24"/>
          <w:szCs w:val="24"/>
        </w:rPr>
        <w:t xml:space="preserve">, </w:t>
      </w:r>
      <w:r w:rsidRPr="00CD4F03">
        <w:rPr>
          <w:rFonts w:ascii="Arial" w:hAnsi="Arial" w:cs="Arial"/>
          <w:sz w:val="24"/>
          <w:szCs w:val="24"/>
        </w:rPr>
        <w:t>IBM cloud functions, Cloudflare Workers, Kubeless, etc.</w:t>
      </w:r>
    </w:p>
    <w:p w14:paraId="77D0399D" w14:textId="4AB64401" w:rsidR="00631CDC" w:rsidRDefault="00631CDC" w:rsidP="002562A8">
      <w:pPr>
        <w:spacing w:after="0" w:line="480" w:lineRule="auto"/>
        <w:ind w:firstLine="720"/>
        <w:rPr>
          <w:rFonts w:ascii="Arial" w:hAnsi="Arial" w:cs="Arial"/>
          <w:sz w:val="24"/>
          <w:szCs w:val="24"/>
        </w:rPr>
      </w:pPr>
      <w:r>
        <w:rPr>
          <w:rFonts w:ascii="Arial" w:hAnsi="Arial" w:cs="Arial"/>
          <w:sz w:val="24"/>
          <w:szCs w:val="24"/>
        </w:rPr>
        <w:t xml:space="preserve">The research paper </w:t>
      </w:r>
      <w:r>
        <w:rPr>
          <w:rFonts w:ascii="Arial" w:hAnsi="Arial" w:cs="Arial"/>
          <w:sz w:val="24"/>
          <w:szCs w:val="24"/>
        </w:rPr>
        <w:fldChar w:fldCharType="begin"/>
      </w:r>
      <w:r>
        <w:rPr>
          <w:rFonts w:ascii="Arial" w:hAnsi="Arial" w:cs="Arial"/>
          <w:sz w:val="24"/>
          <w:szCs w:val="24"/>
        </w:rPr>
        <w:instrText xml:space="preserve"> ADDIN ZOTERO_ITEM CSL_CITATION {"citationID":"83JsSgzE","properties":{"formattedCitation":"(Baldini et al., 2017)","plainCitation":"(Baldini et al., 2017)","noteIndex":0},"citationItems":[{"id":80,"uris":["http://zotero.org/users/local/dILag7GQ/items/KC25IEJU"],"uri":["http://zotero.org/users/local/dILag7GQ/items/KC25IEJU"],"itemData":{"id":80,"type":"article-journal","abstract":"Serverless computing has emerged as a new compelling paradigm for the deployment of applications and services. It represents an evolution of cloud programming models, abstractions, and platforms, and is a testament to the maturity and wide adoption of cloud technologies. In this chapter, we survey existing serverless platforms from industry, academia, and open source projects, identify key characteristics and use cases, and describe technical challenges and open problems.","container-title":"arXiv:1706.03178 [cs]","language":"en","note":"arXiv: 1706.03178","source":"arXiv.org","title":"Serverless Computing: Current Trends and Open Problems","title-short":"Serverless Computing","URL":"http://arxiv.org/abs/1706.03178","author":[{"family":"Baldini","given":"Ioana"},{"family":"Castro","given":"Paul"},{"family":"Chang","given":"Kerry"},{"family":"Cheng","given":"Perry"},{"family":"Fink","given":"Stephen"},{"family":"Ishakian","given":"Vatche"},{"family":"Mitchell","given":"Nick"},{"family":"Muthusamy","given":"Vinod"},{"family":"Rabbah","given":"Rodric"},{"family":"Slominski","given":"Aleksander"},{"family":"Suter","given":"Philippe"}],"accessed":{"date-parts":[["2021",3,18]]},"issued":{"date-parts":[["2017",6,10]]}}}],"schema":"https://github.com/citation-style-language/schema/raw/master/csl-citation.json"} </w:instrText>
      </w:r>
      <w:r>
        <w:rPr>
          <w:rFonts w:ascii="Arial" w:hAnsi="Arial" w:cs="Arial"/>
          <w:sz w:val="24"/>
          <w:szCs w:val="24"/>
        </w:rPr>
        <w:fldChar w:fldCharType="separate"/>
      </w:r>
      <w:r w:rsidRPr="004B6636">
        <w:rPr>
          <w:rFonts w:ascii="Arial" w:hAnsi="Arial" w:cs="Arial"/>
          <w:sz w:val="24"/>
        </w:rPr>
        <w:t>(Baldini et al., 2017)</w:t>
      </w:r>
      <w:r>
        <w:rPr>
          <w:rFonts w:ascii="Arial" w:hAnsi="Arial" w:cs="Arial"/>
          <w:sz w:val="24"/>
          <w:szCs w:val="24"/>
        </w:rPr>
        <w:fldChar w:fldCharType="end"/>
      </w:r>
      <w:r>
        <w:rPr>
          <w:rFonts w:ascii="Arial" w:hAnsi="Arial" w:cs="Arial"/>
          <w:sz w:val="24"/>
          <w:szCs w:val="24"/>
        </w:rPr>
        <w:t xml:space="preserve"> </w:t>
      </w:r>
      <w:r w:rsidRPr="00981652">
        <w:rPr>
          <w:rFonts w:ascii="Arial" w:hAnsi="Arial" w:cs="Arial"/>
          <w:sz w:val="24"/>
          <w:szCs w:val="24"/>
        </w:rPr>
        <w:t xml:space="preserve">describes the open problems and current trends of serverless computing. The good thing about serverless is that it scales to zero and will not charge for </w:t>
      </w:r>
      <w:r>
        <w:rPr>
          <w:rFonts w:ascii="Arial" w:hAnsi="Arial" w:cs="Arial"/>
          <w:sz w:val="24"/>
          <w:szCs w:val="24"/>
        </w:rPr>
        <w:t xml:space="preserve">the inactive </w:t>
      </w:r>
      <w:r w:rsidRPr="00981652">
        <w:rPr>
          <w:rFonts w:ascii="Arial" w:hAnsi="Arial" w:cs="Arial"/>
          <w:sz w:val="24"/>
          <w:szCs w:val="24"/>
        </w:rPr>
        <w:t>time. But this in turn causes cold starts which require some time when invoked for running up the serverless applications. This makes functions longer time than usual to execute. As the functions run on the shared platforms, isolation of those is critical. To guarantee scalability of the functions, it supplies responses to the load and anticipates future load. This can be challenging as the decisions are made with little application knowledge. Also, multiple serverless platforms and services need to work together with an increase in popularity and there is no guarantee that all the use cases will work in those platforms. Only the developers have control over the supporting tools and what code is deployed. Serverless have limited execution time while some programs might require more execution times. Serverless is stateless, but some real application requires state. Hence, it would be difficult to maintain a state for such applications. This paper discusses some open problems in serverless such as scope i.e., whether it is restricted to the Function-as-a-</w:t>
      </w:r>
      <w:r w:rsidR="009A36A4" w:rsidRPr="00981652">
        <w:rPr>
          <w:rFonts w:ascii="Arial" w:hAnsi="Arial" w:cs="Arial"/>
          <w:sz w:val="24"/>
          <w:szCs w:val="24"/>
        </w:rPr>
        <w:t>service,</w:t>
      </w:r>
      <w:r w:rsidRPr="00981652">
        <w:rPr>
          <w:rFonts w:ascii="Arial" w:hAnsi="Arial" w:cs="Arial"/>
          <w:sz w:val="24"/>
          <w:szCs w:val="24"/>
        </w:rPr>
        <w:t xml:space="preserve"> or can it also include other models? In addition to the stateless functions, can serverless computing deal with the state? Currently, the serverless code runs on traditional data centers. Will it also be able to run outside those data centers?</w:t>
      </w:r>
    </w:p>
    <w:p w14:paraId="0A3F27C9" w14:textId="0C8AADB8" w:rsidR="00631CDC" w:rsidRDefault="00631CDC" w:rsidP="002562A8">
      <w:pPr>
        <w:spacing w:after="0" w:line="480" w:lineRule="auto"/>
        <w:ind w:firstLine="720"/>
        <w:rPr>
          <w:rFonts w:ascii="Arial" w:hAnsi="Arial" w:cs="Arial"/>
          <w:sz w:val="24"/>
          <w:szCs w:val="24"/>
        </w:rPr>
      </w:pPr>
      <w:r>
        <w:rPr>
          <w:rFonts w:ascii="Arial" w:hAnsi="Arial" w:cs="Arial"/>
          <w:sz w:val="24"/>
          <w:szCs w:val="24"/>
        </w:rPr>
        <w:t xml:space="preserve">The paper </w:t>
      </w:r>
      <w:r>
        <w:rPr>
          <w:rFonts w:ascii="Arial" w:hAnsi="Arial" w:cs="Arial"/>
          <w:sz w:val="24"/>
          <w:szCs w:val="24"/>
        </w:rPr>
        <w:fldChar w:fldCharType="begin"/>
      </w:r>
      <w:r>
        <w:rPr>
          <w:rFonts w:ascii="Arial" w:hAnsi="Arial" w:cs="Arial"/>
          <w:sz w:val="24"/>
          <w:szCs w:val="24"/>
        </w:rPr>
        <w:instrText xml:space="preserve"> ADDIN ZOTERO_ITEM CSL_CITATION {"citationID":"EVLDksPi","properties":{"formattedCitation":"(Shafiei et al., 2019)","plainCitation":"(Shafiei et al., 2019)","noteIndex":0},"citationItems":[{"id":81,"uris":["http://zotero.org/users/local/dILag7GQ/items/N5QC6Q4X"],"uri":["http://zotero.org/users/local/dILag7GQ/items/N5QC6Q4X"],"itemData":{"id":81,"type":"article-journal","abstract":"The topic of serverless computing has proved to be a controversial subject both within academic and industrial communities. Many have praised the approach to be a platform for a new era of computing and some have argued that it is in fact a step backward. Though, both sides agree that there exist challenges that must be addressed in order to better utilize its potentials. This paper surveys existing challenges toward vast adoption of serverless services and also explores some of the challenges that have not been thoroughly discussed in the previous studies. Each challenge is discussed thoroughly and a number of possible directions for future studies is proposed. Moreover, the paper reviews some of the unique opportunities and potentials that the serverless computing presents.","container-title":"arXiv:1911.01296 [cs]","note":"arXiv: 1911.01296","source":"arXiv.org","title":"Serverless Computing: A Survey of Opportunities, Challenges and Applications","title-short":"Serverless Computing","URL":"http://arxiv.org/abs/1911.01296","author":[{"family":"Shafiei","given":"Hossein"},{"family":"Khonsari","given":"Ahmad"},{"family":"Mousavi","given":"Payam"}],"accessed":{"date-parts":[["2021",3,18]]},"issued":{"date-parts":[["2019",12,23]]}}}],"schema":"https://github.com/citation-style-language/schema/raw/master/csl-citation.json"} </w:instrText>
      </w:r>
      <w:r>
        <w:rPr>
          <w:rFonts w:ascii="Arial" w:hAnsi="Arial" w:cs="Arial"/>
          <w:sz w:val="24"/>
          <w:szCs w:val="24"/>
        </w:rPr>
        <w:fldChar w:fldCharType="separate"/>
      </w:r>
      <w:r w:rsidRPr="0094071B">
        <w:rPr>
          <w:rFonts w:ascii="Arial" w:hAnsi="Arial" w:cs="Arial"/>
          <w:sz w:val="24"/>
        </w:rPr>
        <w:t>(Shafiei et al., 2019)</w:t>
      </w:r>
      <w:r>
        <w:rPr>
          <w:rFonts w:ascii="Arial" w:hAnsi="Arial" w:cs="Arial"/>
          <w:sz w:val="24"/>
          <w:szCs w:val="24"/>
        </w:rPr>
        <w:fldChar w:fldCharType="end"/>
      </w:r>
      <w:r>
        <w:rPr>
          <w:rFonts w:ascii="Arial" w:hAnsi="Arial" w:cs="Arial"/>
          <w:sz w:val="24"/>
          <w:szCs w:val="24"/>
        </w:rPr>
        <w:t xml:space="preserve"> </w:t>
      </w:r>
      <w:r w:rsidRPr="006C18EC">
        <w:rPr>
          <w:rFonts w:ascii="Arial" w:hAnsi="Arial" w:cs="Arial"/>
          <w:sz w:val="24"/>
          <w:szCs w:val="24"/>
        </w:rPr>
        <w:t xml:space="preserve">discusses the application of serverless technology in the real world. The stateless nature of serverless makes it suitable for </w:t>
      </w:r>
      <w:r w:rsidRPr="006C18EC">
        <w:rPr>
          <w:rFonts w:ascii="Arial" w:hAnsi="Arial" w:cs="Arial"/>
          <w:sz w:val="24"/>
          <w:szCs w:val="24"/>
        </w:rPr>
        <w:lastRenderedPageBreak/>
        <w:t xml:space="preserve">real-time collaboration tools like chatbots, instant messaging tools, real-time tracking. This is used for data analytics where real-time data is streamed into serverless service. The large data can be handled with its auto-scaling feature. </w:t>
      </w:r>
      <w:r w:rsidR="009A36A4" w:rsidRPr="006C18EC">
        <w:rPr>
          <w:rFonts w:ascii="Arial" w:hAnsi="Arial" w:cs="Arial"/>
          <w:sz w:val="24"/>
          <w:szCs w:val="24"/>
        </w:rPr>
        <w:t>Stream Alert</w:t>
      </w:r>
      <w:r w:rsidRPr="006C18EC">
        <w:rPr>
          <w:rFonts w:ascii="Arial" w:hAnsi="Arial" w:cs="Arial"/>
          <w:sz w:val="24"/>
          <w:szCs w:val="24"/>
        </w:rPr>
        <w:t xml:space="preserve"> is an intrusion detection tool built using AWS Lambda. Serverless architecture automatically secures sensitive information in the public cloud. This also supports IoT services like Kappa platforms that support parallel computing. The serverless technology supports scientific computing such as RNA, DNA computing. The video processing frameworks like Sprocket uses serverless technology. This results in lower cost and lower latency. The pay-as-you-go makes industrial services like gas and oil field management systems use serverless. Hence, this paper proves that serverless is used almost in all fields.</w:t>
      </w:r>
    </w:p>
    <w:p w14:paraId="33E6054A" w14:textId="77777777" w:rsidR="00631CDC" w:rsidRPr="00AD1A62" w:rsidRDefault="00631CDC" w:rsidP="002562A8">
      <w:pPr>
        <w:spacing w:after="0" w:line="480" w:lineRule="auto"/>
        <w:ind w:firstLine="720"/>
        <w:rPr>
          <w:rFonts w:ascii="Arial" w:hAnsi="Arial" w:cs="Arial"/>
          <w:sz w:val="24"/>
          <w:szCs w:val="24"/>
        </w:rPr>
      </w:pPr>
      <w:r w:rsidRPr="00AD1A62">
        <w:rPr>
          <w:rFonts w:ascii="Arial" w:hAnsi="Arial" w:cs="Arial"/>
          <w:sz w:val="24"/>
          <w:szCs w:val="24"/>
        </w:rPr>
        <w:t xml:space="preserve">Serverless computing is a way of providing backend services, a platform that hides server usage from developers. The platform is provided by a cloud provider who runs the server and manages dynamically the allocation of machine resources. The architecture of Serverless allows users to write and deploy code without the bother of worrying about the underlying infrastructure. In the early days of the web, anyone who wanted to build a web application had to have his own physical hardware in other to run a server which was expensive and required a lot of work. The term 'serverless', meaning not using servers can be referred to as peer-to-peer (P2P) software or client-side only solutions. In the cloud context, the current serverless landscape can be said to have come about during an Amazon Web Service (AWS) reinvent event in 2014 and from then, multiple cloud providers, industrial, and academic institutions have come about with their own serverless platforms. Serverless appears to be the natural </w:t>
      </w:r>
      <w:r w:rsidRPr="00AD1A62">
        <w:rPr>
          <w:rFonts w:ascii="Arial" w:hAnsi="Arial" w:cs="Arial"/>
          <w:sz w:val="24"/>
          <w:szCs w:val="24"/>
        </w:rPr>
        <w:lastRenderedPageBreak/>
        <w:t>progression following recent advancements and adoption of Virtual Machine (VM) and container technologies, where each step up the notion layers led to more lightweight units of computation in terms of resource consumption, cost, and speed of development and deployment. Serverless builds upon long-running trends and advances in both distributed systems, publish-subscribe systems, and event-driven programming models, including actor models, reactive programming, and active database systems. Serverless removes infrastructure management responsibilities such as a server or cluster provisioning, patching, operating system maintenance, and capacity provisioning. You can build them for almost any type of application or backend service, and everything required to run and scale your application with high availability is handled for you.</w:t>
      </w:r>
    </w:p>
    <w:p w14:paraId="1A65B55C" w14:textId="77777777" w:rsidR="00631CDC" w:rsidRPr="00AD1A62" w:rsidRDefault="00631CDC" w:rsidP="002562A8">
      <w:pPr>
        <w:spacing w:after="0" w:line="480" w:lineRule="auto"/>
        <w:ind w:firstLine="720"/>
        <w:rPr>
          <w:rFonts w:ascii="Arial" w:hAnsi="Arial" w:cs="Arial"/>
          <w:sz w:val="24"/>
          <w:szCs w:val="24"/>
        </w:rPr>
      </w:pPr>
      <w:r w:rsidRPr="00AD1A62">
        <w:rPr>
          <w:rFonts w:ascii="Arial" w:hAnsi="Arial" w:cs="Arial"/>
          <w:sz w:val="24"/>
          <w:szCs w:val="24"/>
        </w:rPr>
        <w:t xml:space="preserve">Serverless enables you to build modern applications with increased handiness and a lower total cost of ownership. Building serverless applications means that your developers can focus on their core product instead of worrying about managing and operating servers or runtimes, either in the cloud or on-premises. This reduced overhead lets developers reclaim time and energy that can be spent on developing great products which scale and that are reliable. According to NIST, PaaS is defined as "the capability provided to the consumer is to deploy onto the cloud infrastructure consumer-created or acquired applications created using programming languages and tools supported by the provider. Here the consumer does not manage or has no control on the underlying cloud infrastructure which includes network, servers, operating systems, or storage, but rather has control over the deployed applications and any other possible application hosting environment configurations." With this definition, users are </w:t>
      </w:r>
      <w:r w:rsidRPr="00AD1A62">
        <w:rPr>
          <w:rFonts w:ascii="Arial" w:hAnsi="Arial" w:cs="Arial"/>
          <w:sz w:val="24"/>
          <w:szCs w:val="24"/>
        </w:rPr>
        <w:lastRenderedPageBreak/>
        <w:t xml:space="preserve">expected to manage the distribution of applications and have control over accommodating environment configurations. With Serverless FaaS, user control over hosting is removed. This paves the way for simpler scaling and a more attractive billing model. Here the cloud provider has control over the hosting environment's configuration and runs user-provided code only when it is invoked, and only. That is a significant change when compared to that of PaaS. FaaS is very attractive for PaaS users as they do not need to pay for idle resources and avoid managing rules when it comes to auto-scaling. The main thing that distinguishes serverless platforms is transparent autoscaling and the process where you are charged only when code is running. </w:t>
      </w:r>
    </w:p>
    <w:p w14:paraId="4AEB5D38" w14:textId="77777777" w:rsidR="00631CDC" w:rsidRDefault="00631CDC" w:rsidP="002562A8">
      <w:pPr>
        <w:spacing w:after="0" w:line="480" w:lineRule="auto"/>
        <w:ind w:firstLine="720"/>
        <w:rPr>
          <w:rFonts w:ascii="Arial" w:hAnsi="Arial" w:cs="Arial"/>
          <w:sz w:val="24"/>
          <w:szCs w:val="24"/>
          <w:u w:val="single"/>
        </w:rPr>
      </w:pPr>
      <w:r w:rsidRPr="00AD1A62">
        <w:rPr>
          <w:rFonts w:ascii="Arial" w:hAnsi="Arial" w:cs="Arial"/>
          <w:sz w:val="24"/>
          <w:szCs w:val="24"/>
        </w:rPr>
        <w:t>Serverless computing is rapidly gaining attention from IT practitioners and academics alike. Serverless computing is an emerging cloud computing paradigm that provides a platform to efficiently develop and deploy applications to the market without having to manage any underlying infrastructure. Everything shows that serverless computing is the future and the way to go, there is still more to develop and improve upon this new and evolving technology with regards to its enormous benefits and potential to change the face of information technology.</w:t>
      </w:r>
      <w:r w:rsidRPr="00AD1A62">
        <w:rPr>
          <w:rFonts w:ascii="Arial" w:hAnsi="Arial" w:cs="Arial"/>
          <w:sz w:val="24"/>
          <w:szCs w:val="24"/>
        </w:rPr>
        <w:tab/>
      </w:r>
    </w:p>
    <w:p w14:paraId="1C7902EE" w14:textId="4263FC2B" w:rsidR="00C51A8B" w:rsidRPr="00870451" w:rsidRDefault="00C96679" w:rsidP="002562A8">
      <w:pPr>
        <w:spacing w:after="0" w:line="480" w:lineRule="auto"/>
        <w:rPr>
          <w:rFonts w:ascii="Arial" w:hAnsi="Arial" w:cs="Arial"/>
          <w:b/>
          <w:sz w:val="24"/>
          <w:szCs w:val="24"/>
        </w:rPr>
      </w:pPr>
      <w:r w:rsidRPr="00870451">
        <w:rPr>
          <w:rFonts w:ascii="Arial" w:hAnsi="Arial" w:cs="Arial"/>
          <w:b/>
          <w:sz w:val="24"/>
          <w:szCs w:val="24"/>
        </w:rPr>
        <w:t xml:space="preserve">Summary </w:t>
      </w:r>
    </w:p>
    <w:p w14:paraId="1E1A4D4E" w14:textId="77777777" w:rsidR="000F6CF5" w:rsidRPr="00B8629D" w:rsidRDefault="001766DF" w:rsidP="002562A8">
      <w:pPr>
        <w:spacing w:after="0" w:line="480" w:lineRule="auto"/>
        <w:rPr>
          <w:rFonts w:ascii="Arial" w:hAnsi="Arial" w:cs="Arial"/>
          <w:sz w:val="24"/>
          <w:szCs w:val="24"/>
        </w:rPr>
      </w:pPr>
      <w:r w:rsidRPr="00B8629D">
        <w:rPr>
          <w:rFonts w:ascii="Arial" w:hAnsi="Arial" w:cs="Arial"/>
          <w:sz w:val="24"/>
          <w:szCs w:val="24"/>
        </w:rPr>
        <w:tab/>
      </w:r>
      <w:r w:rsidR="000F6CF5">
        <w:rPr>
          <w:rFonts w:ascii="Arial" w:hAnsi="Arial" w:cs="Arial"/>
          <w:sz w:val="24"/>
          <w:szCs w:val="24"/>
        </w:rPr>
        <w:t>This chapter briefly addresses serverless technology security and privacy issues</w:t>
      </w:r>
      <w:r w:rsidR="000F6CF5" w:rsidRPr="00B8629D">
        <w:rPr>
          <w:rFonts w:ascii="Arial" w:hAnsi="Arial" w:cs="Arial"/>
          <w:sz w:val="24"/>
          <w:szCs w:val="24"/>
        </w:rPr>
        <w:t>.</w:t>
      </w:r>
      <w:r w:rsidR="000F6CF5">
        <w:rPr>
          <w:rFonts w:ascii="Arial" w:hAnsi="Arial" w:cs="Arial"/>
          <w:sz w:val="24"/>
          <w:szCs w:val="24"/>
        </w:rPr>
        <w:t xml:space="preserve"> Background related to the problem was discussed which addresses the latest and past security incidents that have taken place in serverless technologies. Later the literature review was discussed which talks about the other research paper that has put focus on serverless security features. It was divided into two parts i.e., literature review related to </w:t>
      </w:r>
      <w:r w:rsidR="000F6CF5">
        <w:rPr>
          <w:rFonts w:ascii="Arial" w:hAnsi="Arial" w:cs="Arial"/>
          <w:sz w:val="24"/>
          <w:szCs w:val="24"/>
        </w:rPr>
        <w:lastRenderedPageBreak/>
        <w:t xml:space="preserve">the background and literature review related to methodology. The literature review related to the background </w:t>
      </w:r>
      <w:r w:rsidR="000F6CF5" w:rsidRPr="004E3F7E">
        <w:rPr>
          <w:rFonts w:ascii="Arial" w:hAnsi="Arial" w:cs="Arial"/>
          <w:sz w:val="24"/>
          <w:szCs w:val="24"/>
        </w:rPr>
        <w:t>discusses</w:t>
      </w:r>
      <w:r w:rsidR="000F6CF5">
        <w:rPr>
          <w:rFonts w:ascii="Arial" w:hAnsi="Arial" w:cs="Arial"/>
          <w:sz w:val="24"/>
          <w:szCs w:val="24"/>
        </w:rPr>
        <w:t xml:space="preserve"> everything on what is serverless computing, the types, and </w:t>
      </w:r>
      <w:r w:rsidR="000F6CF5" w:rsidRPr="00491546">
        <w:rPr>
          <w:rFonts w:ascii="Arial" w:hAnsi="Arial" w:cs="Arial"/>
          <w:sz w:val="24"/>
          <w:szCs w:val="24"/>
        </w:rPr>
        <w:t>characteristics</w:t>
      </w:r>
      <w:r w:rsidR="000F6CF5">
        <w:rPr>
          <w:rFonts w:ascii="Arial" w:hAnsi="Arial" w:cs="Arial"/>
          <w:sz w:val="24"/>
          <w:szCs w:val="24"/>
        </w:rPr>
        <w:t xml:space="preserve"> of serverless technology, where this technology is being used, and how it is used. The literature review related to the problem </w:t>
      </w:r>
      <w:r w:rsidR="000F6CF5" w:rsidRPr="004E3F7E">
        <w:rPr>
          <w:rFonts w:ascii="Arial" w:hAnsi="Arial" w:cs="Arial"/>
          <w:sz w:val="24"/>
          <w:szCs w:val="24"/>
        </w:rPr>
        <w:t>discusses</w:t>
      </w:r>
      <w:r w:rsidR="000F6CF5">
        <w:rPr>
          <w:rFonts w:ascii="Arial" w:hAnsi="Arial" w:cs="Arial"/>
          <w:sz w:val="24"/>
          <w:szCs w:val="24"/>
        </w:rPr>
        <w:t xml:space="preserve"> the security problems of serverless computing, the incidents that have taken place, and discuss the security and privacy issues that are studied by other researchers.</w:t>
      </w:r>
    </w:p>
    <w:p w14:paraId="69722FD6" w14:textId="7214693F" w:rsidR="00116C2C" w:rsidRPr="00B8629D" w:rsidRDefault="00116C2C" w:rsidP="002562A8">
      <w:pPr>
        <w:spacing w:after="0" w:line="480" w:lineRule="auto"/>
        <w:rPr>
          <w:rFonts w:ascii="Arial" w:hAnsi="Arial" w:cs="Arial"/>
          <w:sz w:val="24"/>
          <w:szCs w:val="24"/>
        </w:rPr>
      </w:pPr>
    </w:p>
    <w:p w14:paraId="4130ABDF" w14:textId="77777777" w:rsidR="008C2940" w:rsidRDefault="008C2940" w:rsidP="002562A8">
      <w:pPr>
        <w:spacing w:after="0" w:line="480" w:lineRule="auto"/>
        <w:rPr>
          <w:rFonts w:ascii="Arial" w:hAnsi="Arial" w:cs="Arial"/>
          <w:sz w:val="24"/>
          <w:szCs w:val="24"/>
        </w:rPr>
      </w:pPr>
    </w:p>
    <w:p w14:paraId="033E5086" w14:textId="77777777" w:rsidR="008C2940" w:rsidRDefault="008C2940" w:rsidP="002562A8">
      <w:pPr>
        <w:spacing w:after="0" w:line="480" w:lineRule="auto"/>
        <w:rPr>
          <w:rFonts w:ascii="Arial" w:hAnsi="Arial" w:cs="Arial"/>
          <w:sz w:val="24"/>
          <w:szCs w:val="24"/>
        </w:rPr>
      </w:pPr>
    </w:p>
    <w:p w14:paraId="08A3D53D" w14:textId="77777777" w:rsidR="00860C6E" w:rsidRPr="00870451" w:rsidRDefault="00860C6E" w:rsidP="002562A8">
      <w:pPr>
        <w:spacing w:after="0" w:line="480" w:lineRule="auto"/>
        <w:rPr>
          <w:rFonts w:ascii="Arial" w:hAnsi="Arial" w:cs="Arial"/>
          <w:b/>
          <w:sz w:val="24"/>
          <w:szCs w:val="24"/>
        </w:rPr>
      </w:pPr>
      <w:r w:rsidRPr="00870451">
        <w:rPr>
          <w:rFonts w:ascii="Arial" w:hAnsi="Arial" w:cs="Arial"/>
          <w:b/>
          <w:sz w:val="24"/>
          <w:szCs w:val="24"/>
        </w:rPr>
        <w:t>Chapter III</w:t>
      </w:r>
      <w:r w:rsidR="00870451" w:rsidRPr="00870451">
        <w:rPr>
          <w:rFonts w:ascii="Arial" w:hAnsi="Arial" w:cs="Arial"/>
          <w:b/>
          <w:sz w:val="24"/>
          <w:szCs w:val="24"/>
        </w:rPr>
        <w:t>: Methodology</w:t>
      </w:r>
    </w:p>
    <w:p w14:paraId="10382D41" w14:textId="77777777" w:rsidR="00860C6E" w:rsidRPr="00870451" w:rsidRDefault="00860C6E" w:rsidP="002562A8">
      <w:pPr>
        <w:spacing w:after="0" w:line="480" w:lineRule="auto"/>
        <w:rPr>
          <w:rFonts w:ascii="Arial" w:hAnsi="Arial" w:cs="Arial"/>
          <w:b/>
          <w:sz w:val="24"/>
          <w:szCs w:val="24"/>
        </w:rPr>
      </w:pPr>
      <w:r w:rsidRPr="00870451">
        <w:rPr>
          <w:rFonts w:ascii="Arial" w:hAnsi="Arial" w:cs="Arial"/>
          <w:b/>
          <w:sz w:val="24"/>
          <w:szCs w:val="24"/>
        </w:rPr>
        <w:t xml:space="preserve">Introduction </w:t>
      </w:r>
    </w:p>
    <w:p w14:paraId="4CA9CA50" w14:textId="38EEFF48" w:rsidR="00EE6788" w:rsidRPr="00EE6788" w:rsidRDefault="00860C6E" w:rsidP="002562A8">
      <w:pPr>
        <w:spacing w:after="0" w:line="480" w:lineRule="auto"/>
        <w:rPr>
          <w:rFonts w:ascii="Arial" w:hAnsi="Arial" w:cs="Arial"/>
          <w:sz w:val="24"/>
          <w:szCs w:val="24"/>
        </w:rPr>
      </w:pPr>
      <w:r w:rsidRPr="00B8629D">
        <w:rPr>
          <w:rFonts w:ascii="Arial" w:hAnsi="Arial" w:cs="Arial"/>
          <w:sz w:val="24"/>
          <w:szCs w:val="24"/>
        </w:rPr>
        <w:tab/>
      </w:r>
      <w:r w:rsidR="00EE6788" w:rsidRPr="00EE6788">
        <w:rPr>
          <w:rFonts w:ascii="Arial" w:hAnsi="Arial" w:cs="Arial"/>
          <w:sz w:val="24"/>
          <w:szCs w:val="24"/>
        </w:rPr>
        <w:t xml:space="preserve">The current chapter discusses the plan to address the issues that were mentioned in the previous chapter. </w:t>
      </w:r>
      <w:r w:rsidR="00BF2ED9">
        <w:rPr>
          <w:rFonts w:ascii="Arial" w:hAnsi="Arial" w:cs="Arial"/>
          <w:sz w:val="24"/>
          <w:szCs w:val="24"/>
        </w:rPr>
        <w:t xml:space="preserve">I did </w:t>
      </w:r>
      <w:r w:rsidR="00EE6788" w:rsidRPr="00EE6788">
        <w:rPr>
          <w:rFonts w:ascii="Arial" w:hAnsi="Arial" w:cs="Arial"/>
          <w:sz w:val="24"/>
          <w:szCs w:val="24"/>
        </w:rPr>
        <w:t xml:space="preserve">investigation to achieve desired goals.  Some of the questions </w:t>
      </w:r>
      <w:r w:rsidR="00BF2ED9">
        <w:rPr>
          <w:rFonts w:ascii="Arial" w:hAnsi="Arial" w:cs="Arial"/>
          <w:sz w:val="24"/>
          <w:szCs w:val="24"/>
        </w:rPr>
        <w:t>that are</w:t>
      </w:r>
      <w:r w:rsidR="00EE6788" w:rsidRPr="00EE6788">
        <w:rPr>
          <w:rFonts w:ascii="Arial" w:hAnsi="Arial" w:cs="Arial"/>
          <w:sz w:val="24"/>
          <w:szCs w:val="24"/>
        </w:rPr>
        <w:t xml:space="preserve"> addressed </w:t>
      </w:r>
      <w:r w:rsidR="00BF2ED9">
        <w:rPr>
          <w:rFonts w:ascii="Arial" w:hAnsi="Arial" w:cs="Arial"/>
          <w:sz w:val="24"/>
          <w:szCs w:val="24"/>
        </w:rPr>
        <w:t>has been mentioned below</w:t>
      </w:r>
    </w:p>
    <w:p w14:paraId="28C348CA"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1.</w:t>
      </w:r>
      <w:r w:rsidRPr="00EE6788">
        <w:rPr>
          <w:rFonts w:ascii="Arial" w:hAnsi="Arial" w:cs="Arial"/>
          <w:sz w:val="24"/>
          <w:szCs w:val="24"/>
        </w:rPr>
        <w:tab/>
        <w:t>How to detect and identify vulnerabilities in serverless computing?</w:t>
      </w:r>
    </w:p>
    <w:p w14:paraId="66CC2C2C"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2.</w:t>
      </w:r>
      <w:r w:rsidRPr="00EE6788">
        <w:rPr>
          <w:rFonts w:ascii="Arial" w:hAnsi="Arial" w:cs="Arial"/>
          <w:sz w:val="24"/>
          <w:szCs w:val="24"/>
        </w:rPr>
        <w:tab/>
        <w:t>Different problems are mentioned in the previous chapters. How can we drive solutions to the mentioned problems?</w:t>
      </w:r>
    </w:p>
    <w:p w14:paraId="41C77611"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3.</w:t>
      </w:r>
      <w:r w:rsidRPr="00EE6788">
        <w:rPr>
          <w:rFonts w:ascii="Arial" w:hAnsi="Arial" w:cs="Arial"/>
          <w:sz w:val="24"/>
          <w:szCs w:val="24"/>
        </w:rPr>
        <w:tab/>
        <w:t>There are different tools available such as Open-source tools like SecLambda. What are the ways to protect those tools?</w:t>
      </w:r>
    </w:p>
    <w:p w14:paraId="1C093B1A"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4.</w:t>
      </w:r>
      <w:r w:rsidRPr="00EE6788">
        <w:rPr>
          <w:rFonts w:ascii="Arial" w:hAnsi="Arial" w:cs="Arial"/>
          <w:sz w:val="24"/>
          <w:szCs w:val="24"/>
        </w:rPr>
        <w:tab/>
        <w:t>How to protect the systems that use serverless technologies?</w:t>
      </w:r>
    </w:p>
    <w:p w14:paraId="292D0E84"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t>5.</w:t>
      </w:r>
      <w:r w:rsidRPr="00EE6788">
        <w:rPr>
          <w:rFonts w:ascii="Arial" w:hAnsi="Arial" w:cs="Arial"/>
          <w:sz w:val="24"/>
          <w:szCs w:val="24"/>
        </w:rPr>
        <w:tab/>
        <w:t>How should users or developers take care while using the serverless technology?</w:t>
      </w:r>
    </w:p>
    <w:p w14:paraId="4092AF07" w14:textId="77777777" w:rsidR="00EE6788" w:rsidRPr="00EE6788" w:rsidRDefault="00EE6788" w:rsidP="002562A8">
      <w:pPr>
        <w:spacing w:after="0" w:line="480" w:lineRule="auto"/>
        <w:rPr>
          <w:rFonts w:ascii="Arial" w:hAnsi="Arial" w:cs="Arial"/>
          <w:sz w:val="24"/>
          <w:szCs w:val="24"/>
        </w:rPr>
      </w:pPr>
      <w:r w:rsidRPr="00EE6788">
        <w:rPr>
          <w:rFonts w:ascii="Arial" w:hAnsi="Arial" w:cs="Arial"/>
          <w:sz w:val="24"/>
          <w:szCs w:val="24"/>
        </w:rPr>
        <w:lastRenderedPageBreak/>
        <w:t>6.</w:t>
      </w:r>
      <w:r w:rsidRPr="00EE6788">
        <w:rPr>
          <w:rFonts w:ascii="Arial" w:hAnsi="Arial" w:cs="Arial"/>
          <w:sz w:val="24"/>
          <w:szCs w:val="24"/>
        </w:rPr>
        <w:tab/>
        <w:t>What are the Security and privacy issues concerning serverless technology?</w:t>
      </w:r>
    </w:p>
    <w:p w14:paraId="5651678C" w14:textId="77777777" w:rsidR="00EE6788" w:rsidRPr="00EE6788" w:rsidRDefault="00EE6788" w:rsidP="002562A8">
      <w:pPr>
        <w:spacing w:after="0" w:line="480" w:lineRule="auto"/>
        <w:rPr>
          <w:rFonts w:ascii="Arial" w:hAnsi="Arial" w:cs="Arial"/>
          <w:sz w:val="24"/>
          <w:szCs w:val="24"/>
        </w:rPr>
      </w:pPr>
    </w:p>
    <w:p w14:paraId="48FE26C7" w14:textId="50CE1520" w:rsidR="00E920FF" w:rsidRDefault="00EE6788" w:rsidP="002562A8">
      <w:pPr>
        <w:spacing w:after="0" w:line="480" w:lineRule="auto"/>
        <w:rPr>
          <w:rFonts w:ascii="Arial" w:hAnsi="Arial" w:cs="Arial"/>
          <w:sz w:val="24"/>
          <w:szCs w:val="24"/>
        </w:rPr>
      </w:pPr>
      <w:r w:rsidRPr="00EE6788">
        <w:rPr>
          <w:rFonts w:ascii="Arial" w:hAnsi="Arial" w:cs="Arial"/>
          <w:sz w:val="24"/>
          <w:szCs w:val="24"/>
        </w:rPr>
        <w:t xml:space="preserve">The above questions provide a pathway for the data to be collected, tools and techniques to be used, and help to analyze and interpret the data. </w:t>
      </w:r>
    </w:p>
    <w:p w14:paraId="0D0D5C59" w14:textId="77777777" w:rsidR="007C79CC" w:rsidRDefault="007C79CC" w:rsidP="002562A8">
      <w:pPr>
        <w:spacing w:after="0" w:line="480" w:lineRule="auto"/>
        <w:rPr>
          <w:rFonts w:ascii="Arial" w:hAnsi="Arial" w:cs="Arial"/>
          <w:sz w:val="24"/>
          <w:szCs w:val="24"/>
        </w:rPr>
      </w:pPr>
    </w:p>
    <w:p w14:paraId="0E0998CD" w14:textId="1E3DEEC8" w:rsidR="004667EB" w:rsidRPr="00870451" w:rsidRDefault="004667EB" w:rsidP="002562A8">
      <w:pPr>
        <w:spacing w:after="0" w:line="480" w:lineRule="auto"/>
        <w:rPr>
          <w:rFonts w:ascii="Arial" w:hAnsi="Arial" w:cs="Arial"/>
          <w:b/>
          <w:sz w:val="24"/>
          <w:szCs w:val="24"/>
        </w:rPr>
      </w:pPr>
      <w:r w:rsidRPr="00870451">
        <w:rPr>
          <w:rFonts w:ascii="Arial" w:hAnsi="Arial" w:cs="Arial"/>
          <w:b/>
          <w:sz w:val="24"/>
          <w:szCs w:val="24"/>
        </w:rPr>
        <w:t>Design of the Study</w:t>
      </w:r>
    </w:p>
    <w:p w14:paraId="48E5E1AC" w14:textId="56DF7250" w:rsidR="00E920FF" w:rsidRPr="00E920FF" w:rsidRDefault="00213D90"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E920FF" w:rsidRPr="00E920FF">
        <w:rPr>
          <w:rFonts w:ascii="Arial" w:hAnsi="Arial" w:cs="Arial"/>
          <w:sz w:val="24"/>
          <w:szCs w:val="24"/>
        </w:rPr>
        <w:t xml:space="preserve">Q1 addresses identifying vulnerabilities in serverless technology and how to overcome those vulnerabilities and protect the systems. This </w:t>
      </w:r>
      <w:r w:rsidR="00BC2093">
        <w:rPr>
          <w:rFonts w:ascii="Arial" w:hAnsi="Arial" w:cs="Arial"/>
          <w:sz w:val="24"/>
          <w:szCs w:val="24"/>
        </w:rPr>
        <w:t>is</w:t>
      </w:r>
      <w:r w:rsidR="00E920FF" w:rsidRPr="00E920FF">
        <w:rPr>
          <w:rFonts w:ascii="Arial" w:hAnsi="Arial" w:cs="Arial"/>
          <w:sz w:val="24"/>
          <w:szCs w:val="24"/>
        </w:rPr>
        <w:t xml:space="preserve"> found in Google scholar, news articles, and blogs from the time of 2015 till now. This study help</w:t>
      </w:r>
      <w:r w:rsidR="004F450A">
        <w:rPr>
          <w:rFonts w:ascii="Arial" w:hAnsi="Arial" w:cs="Arial"/>
          <w:sz w:val="24"/>
          <w:szCs w:val="24"/>
        </w:rPr>
        <w:t>ed me</w:t>
      </w:r>
      <w:r w:rsidR="00E920FF" w:rsidRPr="00E920FF">
        <w:rPr>
          <w:rFonts w:ascii="Arial" w:hAnsi="Arial" w:cs="Arial"/>
          <w:sz w:val="24"/>
          <w:szCs w:val="24"/>
        </w:rPr>
        <w:t xml:space="preserve"> to achieve the bugs in the technology that causes data losses or other security issues. Once, the vulnerabilities are identified and resolved the serverless technology becomes a useful tool for the users or developers to use. The keywords that help</w:t>
      </w:r>
      <w:r w:rsidR="004F450A">
        <w:rPr>
          <w:rFonts w:ascii="Arial" w:hAnsi="Arial" w:cs="Arial"/>
          <w:sz w:val="24"/>
          <w:szCs w:val="24"/>
        </w:rPr>
        <w:t>ed me</w:t>
      </w:r>
      <w:r w:rsidR="00E920FF" w:rsidRPr="00E920FF">
        <w:rPr>
          <w:rFonts w:ascii="Arial" w:hAnsi="Arial" w:cs="Arial"/>
          <w:sz w:val="24"/>
          <w:szCs w:val="24"/>
        </w:rPr>
        <w:t xml:space="preserve"> to identify the expected results are Vulnerabilities in serverless, security and privacy issues in serverless, serverless latest attacks, what are the measures taken by the serverless providers to overcome the vulnerabilities in their systems</w:t>
      </w:r>
      <w:r w:rsidR="00DD1038">
        <w:rPr>
          <w:rFonts w:ascii="Arial" w:hAnsi="Arial" w:cs="Arial"/>
          <w:sz w:val="24"/>
          <w:szCs w:val="24"/>
        </w:rPr>
        <w:t>.</w:t>
      </w:r>
    </w:p>
    <w:p w14:paraId="360F4C77" w14:textId="77777777" w:rsidR="00E920FF" w:rsidRPr="00E920FF" w:rsidRDefault="00E920FF" w:rsidP="002562A8">
      <w:pPr>
        <w:autoSpaceDE w:val="0"/>
        <w:autoSpaceDN w:val="0"/>
        <w:adjustRightInd w:val="0"/>
        <w:spacing w:after="0" w:line="480" w:lineRule="auto"/>
        <w:rPr>
          <w:rFonts w:ascii="Arial" w:hAnsi="Arial" w:cs="Arial"/>
          <w:sz w:val="24"/>
          <w:szCs w:val="24"/>
        </w:rPr>
      </w:pPr>
    </w:p>
    <w:p w14:paraId="03F547ED" w14:textId="4FE3D968" w:rsidR="00E920FF" w:rsidRPr="00E920FF"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 xml:space="preserve">Q2 </w:t>
      </w:r>
      <w:r w:rsidR="003742FF">
        <w:rPr>
          <w:rFonts w:ascii="Arial" w:hAnsi="Arial" w:cs="Arial"/>
          <w:sz w:val="24"/>
          <w:szCs w:val="24"/>
        </w:rPr>
        <w:t>was</w:t>
      </w:r>
      <w:r w:rsidRPr="00E920FF">
        <w:rPr>
          <w:rFonts w:ascii="Arial" w:hAnsi="Arial" w:cs="Arial"/>
          <w:sz w:val="24"/>
          <w:szCs w:val="24"/>
        </w:rPr>
        <w:t xml:space="preserve"> approached by reading the problems that are mentioned in chapter 1, understand</w:t>
      </w:r>
      <w:r w:rsidR="003120D2">
        <w:rPr>
          <w:rFonts w:ascii="Arial" w:hAnsi="Arial" w:cs="Arial"/>
          <w:sz w:val="24"/>
          <w:szCs w:val="24"/>
        </w:rPr>
        <w:t>ing</w:t>
      </w:r>
      <w:r w:rsidRPr="00E920FF">
        <w:rPr>
          <w:rFonts w:ascii="Arial" w:hAnsi="Arial" w:cs="Arial"/>
          <w:sz w:val="24"/>
          <w:szCs w:val="24"/>
        </w:rPr>
        <w:t xml:space="preserve"> the problems, and analyz</w:t>
      </w:r>
      <w:r w:rsidR="003120D2">
        <w:rPr>
          <w:rFonts w:ascii="Arial" w:hAnsi="Arial" w:cs="Arial"/>
          <w:sz w:val="24"/>
          <w:szCs w:val="24"/>
        </w:rPr>
        <w:t>ing</w:t>
      </w:r>
      <w:r w:rsidRPr="00E920FF">
        <w:rPr>
          <w:rFonts w:ascii="Arial" w:hAnsi="Arial" w:cs="Arial"/>
          <w:sz w:val="24"/>
          <w:szCs w:val="24"/>
        </w:rPr>
        <w:t xml:space="preserve"> the solutions. This </w:t>
      </w:r>
      <w:r w:rsidR="001F2C35">
        <w:rPr>
          <w:rFonts w:ascii="Arial" w:hAnsi="Arial" w:cs="Arial"/>
          <w:sz w:val="24"/>
          <w:szCs w:val="24"/>
        </w:rPr>
        <w:t>was</w:t>
      </w:r>
      <w:r w:rsidRPr="00E920FF">
        <w:rPr>
          <w:rFonts w:ascii="Arial" w:hAnsi="Arial" w:cs="Arial"/>
          <w:sz w:val="24"/>
          <w:szCs w:val="24"/>
        </w:rPr>
        <w:t xml:space="preserve"> achieved by doing a thorough investigation in google scholar and news articles. News articles and blogs related to serverless computing </w:t>
      </w:r>
      <w:r w:rsidR="00817DCC" w:rsidRPr="00E920FF">
        <w:rPr>
          <w:rFonts w:ascii="Arial" w:hAnsi="Arial" w:cs="Arial"/>
          <w:sz w:val="24"/>
          <w:szCs w:val="24"/>
        </w:rPr>
        <w:t>discuss</w:t>
      </w:r>
      <w:r w:rsidR="00817DCC">
        <w:rPr>
          <w:rFonts w:ascii="Arial" w:hAnsi="Arial" w:cs="Arial"/>
          <w:sz w:val="24"/>
          <w:szCs w:val="24"/>
        </w:rPr>
        <w:t>es</w:t>
      </w:r>
      <w:r w:rsidRPr="00E920FF">
        <w:rPr>
          <w:rFonts w:ascii="Arial" w:hAnsi="Arial" w:cs="Arial"/>
          <w:sz w:val="24"/>
          <w:szCs w:val="24"/>
        </w:rPr>
        <w:t xml:space="preserve"> the open problems that are encountered in serverless. This is significant as the problems are the core of this research paper and aid to identify the solutions when the issues are recognized. The keywords that help</w:t>
      </w:r>
      <w:r w:rsidR="00324E61">
        <w:rPr>
          <w:rFonts w:ascii="Arial" w:hAnsi="Arial" w:cs="Arial"/>
          <w:sz w:val="24"/>
          <w:szCs w:val="24"/>
        </w:rPr>
        <w:t>ed</w:t>
      </w:r>
      <w:r w:rsidRPr="00E920FF">
        <w:rPr>
          <w:rFonts w:ascii="Arial" w:hAnsi="Arial" w:cs="Arial"/>
          <w:sz w:val="24"/>
          <w:szCs w:val="24"/>
        </w:rPr>
        <w:t xml:space="preserve"> </w:t>
      </w:r>
      <w:r w:rsidRPr="00E920FF">
        <w:rPr>
          <w:rFonts w:ascii="Arial" w:hAnsi="Arial" w:cs="Arial"/>
          <w:sz w:val="24"/>
          <w:szCs w:val="24"/>
        </w:rPr>
        <w:lastRenderedPageBreak/>
        <w:t>to answer this question are Serverless security and privacy issues, how to overcome security issues in serverless technology, latest incidents in serverless computing (Latest includes incidents that have taken place from 2015 till 2021)</w:t>
      </w:r>
    </w:p>
    <w:p w14:paraId="73D508A4" w14:textId="6E4FC053" w:rsidR="00E920FF" w:rsidRPr="00E920FF"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 xml:space="preserve">Q3 </w:t>
      </w:r>
      <w:r w:rsidR="00EC74E5">
        <w:rPr>
          <w:rFonts w:ascii="Arial" w:hAnsi="Arial" w:cs="Arial"/>
          <w:sz w:val="24"/>
          <w:szCs w:val="24"/>
        </w:rPr>
        <w:t>was</w:t>
      </w:r>
      <w:r w:rsidRPr="00E920FF">
        <w:rPr>
          <w:rFonts w:ascii="Arial" w:hAnsi="Arial" w:cs="Arial"/>
          <w:sz w:val="24"/>
          <w:szCs w:val="24"/>
        </w:rPr>
        <w:t xml:space="preserve"> addressed by conducting a thorough investigation using the article provided by the researcher who has introduced the SecLambda Tool. The keywords that </w:t>
      </w:r>
      <w:r w:rsidR="00EC74E5">
        <w:rPr>
          <w:rFonts w:ascii="Arial" w:hAnsi="Arial" w:cs="Arial"/>
          <w:sz w:val="24"/>
          <w:szCs w:val="24"/>
        </w:rPr>
        <w:t xml:space="preserve">helped me to </w:t>
      </w:r>
      <w:r w:rsidRPr="00E920FF">
        <w:rPr>
          <w:rFonts w:ascii="Arial" w:hAnsi="Arial" w:cs="Arial"/>
          <w:sz w:val="24"/>
          <w:szCs w:val="24"/>
        </w:rPr>
        <w:t>identify the potentialities to protect this tool are SecLambda tool protection, SecLambda security issues, design methods. Google Scholar help</w:t>
      </w:r>
      <w:r w:rsidR="00EC74E5">
        <w:rPr>
          <w:rFonts w:ascii="Arial" w:hAnsi="Arial" w:cs="Arial"/>
          <w:sz w:val="24"/>
          <w:szCs w:val="24"/>
        </w:rPr>
        <w:t>ed me</w:t>
      </w:r>
      <w:r w:rsidRPr="00E920FF">
        <w:rPr>
          <w:rFonts w:ascii="Arial" w:hAnsi="Arial" w:cs="Arial"/>
          <w:sz w:val="24"/>
          <w:szCs w:val="24"/>
        </w:rPr>
        <w:t xml:space="preserve"> to find the paper that presents this tool. The timespan </w:t>
      </w:r>
      <w:r w:rsidR="00EC74E5">
        <w:rPr>
          <w:rFonts w:ascii="Arial" w:hAnsi="Arial" w:cs="Arial"/>
          <w:sz w:val="24"/>
          <w:szCs w:val="24"/>
        </w:rPr>
        <w:t>was</w:t>
      </w:r>
      <w:r w:rsidRPr="00E920FF">
        <w:rPr>
          <w:rFonts w:ascii="Arial" w:hAnsi="Arial" w:cs="Arial"/>
          <w:sz w:val="24"/>
          <w:szCs w:val="24"/>
        </w:rPr>
        <w:t xml:space="preserve"> 2020 as this tool was introduced recently</w:t>
      </w:r>
    </w:p>
    <w:p w14:paraId="4EB96899" w14:textId="27550D22" w:rsidR="00E920FF" w:rsidRPr="00E920FF"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Q4 discusse</w:t>
      </w:r>
      <w:r w:rsidR="00B81D7D">
        <w:rPr>
          <w:rFonts w:ascii="Arial" w:hAnsi="Arial" w:cs="Arial"/>
          <w:sz w:val="24"/>
          <w:szCs w:val="24"/>
        </w:rPr>
        <w:t>d</w:t>
      </w:r>
      <w:r w:rsidRPr="00E920FF">
        <w:rPr>
          <w:rFonts w:ascii="Arial" w:hAnsi="Arial" w:cs="Arial"/>
          <w:sz w:val="24"/>
          <w:szCs w:val="24"/>
        </w:rPr>
        <w:t xml:space="preserve"> on How to protect the systems that use serverless technologies. This </w:t>
      </w:r>
      <w:r w:rsidR="00B81D7D">
        <w:rPr>
          <w:rFonts w:ascii="Arial" w:hAnsi="Arial" w:cs="Arial"/>
          <w:sz w:val="24"/>
          <w:szCs w:val="24"/>
        </w:rPr>
        <w:t>was done</w:t>
      </w:r>
      <w:r w:rsidRPr="00E920FF">
        <w:rPr>
          <w:rFonts w:ascii="Arial" w:hAnsi="Arial" w:cs="Arial"/>
          <w:sz w:val="24"/>
          <w:szCs w:val="24"/>
        </w:rPr>
        <w:t xml:space="preserve"> by examining the system’s that uses serverless, the policies that those systems or organization supports and the implementation methods of serverless computing. By analyzing the data, the vulnerabilities </w:t>
      </w:r>
      <w:r w:rsidR="00602485">
        <w:rPr>
          <w:rFonts w:ascii="Arial" w:hAnsi="Arial" w:cs="Arial"/>
          <w:sz w:val="24"/>
          <w:szCs w:val="24"/>
        </w:rPr>
        <w:t>were</w:t>
      </w:r>
      <w:r w:rsidRPr="00E920FF">
        <w:rPr>
          <w:rFonts w:ascii="Arial" w:hAnsi="Arial" w:cs="Arial"/>
          <w:sz w:val="24"/>
          <w:szCs w:val="24"/>
        </w:rPr>
        <w:t xml:space="preserve"> identified, and solutions or improvements rendered the systems. The keywords that help</w:t>
      </w:r>
      <w:r w:rsidR="00602485">
        <w:rPr>
          <w:rFonts w:ascii="Arial" w:hAnsi="Arial" w:cs="Arial"/>
          <w:sz w:val="24"/>
          <w:szCs w:val="24"/>
        </w:rPr>
        <w:t>ed</w:t>
      </w:r>
      <w:r w:rsidRPr="00E920FF">
        <w:rPr>
          <w:rFonts w:ascii="Arial" w:hAnsi="Arial" w:cs="Arial"/>
          <w:sz w:val="24"/>
          <w:szCs w:val="24"/>
        </w:rPr>
        <w:t xml:space="preserve"> to solve this question are a system that uses serverless technology, serverless technology service providers, serverless architecture, Using serverless technology to a platform. The timeline for the search </w:t>
      </w:r>
      <w:r w:rsidR="00602485">
        <w:rPr>
          <w:rFonts w:ascii="Arial" w:hAnsi="Arial" w:cs="Arial"/>
          <w:sz w:val="24"/>
          <w:szCs w:val="24"/>
        </w:rPr>
        <w:t>was</w:t>
      </w:r>
      <w:r w:rsidRPr="00E920FF">
        <w:rPr>
          <w:rFonts w:ascii="Arial" w:hAnsi="Arial" w:cs="Arial"/>
          <w:sz w:val="24"/>
          <w:szCs w:val="24"/>
        </w:rPr>
        <w:t xml:space="preserve"> most advanced i.e., 2019, 2020, and 2021 as the system and protection against the systems keeps evolving.</w:t>
      </w:r>
    </w:p>
    <w:p w14:paraId="39EE9A83" w14:textId="16ABA40D" w:rsidR="00E920FF" w:rsidRPr="00E920FF"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Q5 discusse</w:t>
      </w:r>
      <w:r w:rsidR="00602485">
        <w:rPr>
          <w:rFonts w:ascii="Arial" w:hAnsi="Arial" w:cs="Arial"/>
          <w:sz w:val="24"/>
          <w:szCs w:val="24"/>
        </w:rPr>
        <w:t>d</w:t>
      </w:r>
      <w:r w:rsidRPr="00E920FF">
        <w:rPr>
          <w:rFonts w:ascii="Arial" w:hAnsi="Arial" w:cs="Arial"/>
          <w:sz w:val="24"/>
          <w:szCs w:val="24"/>
        </w:rPr>
        <w:t xml:space="preserve"> how users or developers should take care while using serverless technology. This </w:t>
      </w:r>
      <w:r w:rsidR="00A21821">
        <w:rPr>
          <w:rFonts w:ascii="Arial" w:hAnsi="Arial" w:cs="Arial"/>
          <w:sz w:val="24"/>
          <w:szCs w:val="24"/>
        </w:rPr>
        <w:t>was</w:t>
      </w:r>
      <w:r w:rsidRPr="00E920FF">
        <w:rPr>
          <w:rFonts w:ascii="Arial" w:hAnsi="Arial" w:cs="Arial"/>
          <w:sz w:val="24"/>
          <w:szCs w:val="24"/>
        </w:rPr>
        <w:t xml:space="preserve"> investigated by reading the serverless provider's websites as they talk about the security and privacy issues of their tools. This acts as a knowledge input for the developers to use the serverless system considering those facts provided in the </w:t>
      </w:r>
      <w:r w:rsidRPr="00E920FF">
        <w:rPr>
          <w:rFonts w:ascii="Arial" w:hAnsi="Arial" w:cs="Arial"/>
          <w:sz w:val="24"/>
          <w:szCs w:val="24"/>
        </w:rPr>
        <w:lastRenderedPageBreak/>
        <w:t xml:space="preserve">serverless provider websites. This tender’s developers use the application without any vulnerabilities. The timespan of this search </w:t>
      </w:r>
      <w:r w:rsidR="00A21821">
        <w:rPr>
          <w:rFonts w:ascii="Arial" w:hAnsi="Arial" w:cs="Arial"/>
          <w:sz w:val="24"/>
          <w:szCs w:val="24"/>
        </w:rPr>
        <w:t>was</w:t>
      </w:r>
      <w:r w:rsidRPr="00E920FF">
        <w:rPr>
          <w:rFonts w:ascii="Arial" w:hAnsi="Arial" w:cs="Arial"/>
          <w:sz w:val="24"/>
          <w:szCs w:val="24"/>
        </w:rPr>
        <w:t xml:space="preserve"> from 2019 as the latest results yield the most advanced outcomes</w:t>
      </w:r>
    </w:p>
    <w:p w14:paraId="21379B2F" w14:textId="3CF37E5E" w:rsidR="00213D90" w:rsidRDefault="00E920FF" w:rsidP="002562A8">
      <w:pPr>
        <w:autoSpaceDE w:val="0"/>
        <w:autoSpaceDN w:val="0"/>
        <w:adjustRightInd w:val="0"/>
        <w:spacing w:after="0" w:line="480" w:lineRule="auto"/>
        <w:rPr>
          <w:rFonts w:ascii="Arial" w:hAnsi="Arial" w:cs="Arial"/>
          <w:sz w:val="24"/>
          <w:szCs w:val="24"/>
        </w:rPr>
      </w:pPr>
      <w:r w:rsidRPr="00E920FF">
        <w:rPr>
          <w:rFonts w:ascii="Arial" w:hAnsi="Arial" w:cs="Arial"/>
          <w:sz w:val="24"/>
          <w:szCs w:val="24"/>
        </w:rPr>
        <w:t>Q6 talk</w:t>
      </w:r>
      <w:r w:rsidR="00CF161F">
        <w:rPr>
          <w:rFonts w:ascii="Arial" w:hAnsi="Arial" w:cs="Arial"/>
          <w:sz w:val="24"/>
          <w:szCs w:val="24"/>
        </w:rPr>
        <w:t>ed</w:t>
      </w:r>
      <w:r w:rsidRPr="00E920FF">
        <w:rPr>
          <w:rFonts w:ascii="Arial" w:hAnsi="Arial" w:cs="Arial"/>
          <w:sz w:val="24"/>
          <w:szCs w:val="24"/>
        </w:rPr>
        <w:t xml:space="preserve"> about the Security and privacy issues concerning serverless technology. The results assist</w:t>
      </w:r>
      <w:r w:rsidR="00112A7A">
        <w:rPr>
          <w:rFonts w:ascii="Arial" w:hAnsi="Arial" w:cs="Arial"/>
          <w:sz w:val="24"/>
          <w:szCs w:val="24"/>
        </w:rPr>
        <w:t>ed</w:t>
      </w:r>
      <w:r w:rsidRPr="00E920FF">
        <w:rPr>
          <w:rFonts w:ascii="Arial" w:hAnsi="Arial" w:cs="Arial"/>
          <w:sz w:val="24"/>
          <w:szCs w:val="24"/>
        </w:rPr>
        <w:t xml:space="preserve"> the reader to understand the concerns in serverless technology, thus further serves to settle the issues based upon the yields attained in this study. The developer can build the application using serverless by acknowledging th</w:t>
      </w:r>
      <w:r w:rsidR="00112A7A">
        <w:rPr>
          <w:rFonts w:ascii="Arial" w:hAnsi="Arial" w:cs="Arial"/>
          <w:sz w:val="24"/>
          <w:szCs w:val="24"/>
        </w:rPr>
        <w:t>e</w:t>
      </w:r>
      <w:r w:rsidRPr="00E920FF">
        <w:rPr>
          <w:rFonts w:ascii="Arial" w:hAnsi="Arial" w:cs="Arial"/>
          <w:sz w:val="24"/>
          <w:szCs w:val="24"/>
        </w:rPr>
        <w:t>se concerns. The time span of the study start</w:t>
      </w:r>
      <w:r w:rsidR="00721BDB">
        <w:rPr>
          <w:rFonts w:ascii="Arial" w:hAnsi="Arial" w:cs="Arial"/>
          <w:sz w:val="24"/>
          <w:szCs w:val="24"/>
        </w:rPr>
        <w:t>ed</w:t>
      </w:r>
      <w:r w:rsidRPr="00E920FF">
        <w:rPr>
          <w:rFonts w:ascii="Arial" w:hAnsi="Arial" w:cs="Arial"/>
          <w:sz w:val="24"/>
          <w:szCs w:val="24"/>
        </w:rPr>
        <w:t xml:space="preserve"> from the period where serverless came into existence </w:t>
      </w:r>
      <w:r w:rsidR="00297789" w:rsidRPr="00E920FF">
        <w:rPr>
          <w:rFonts w:ascii="Arial" w:hAnsi="Arial" w:cs="Arial"/>
          <w:sz w:val="24"/>
          <w:szCs w:val="24"/>
        </w:rPr>
        <w:t>i.e.,</w:t>
      </w:r>
      <w:r w:rsidRPr="00E920FF">
        <w:rPr>
          <w:rFonts w:ascii="Arial" w:hAnsi="Arial" w:cs="Arial"/>
          <w:sz w:val="24"/>
          <w:szCs w:val="24"/>
        </w:rPr>
        <w:t xml:space="preserve"> from 2015 as we discuss</w:t>
      </w:r>
      <w:r w:rsidR="0006568B">
        <w:rPr>
          <w:rFonts w:ascii="Arial" w:hAnsi="Arial" w:cs="Arial"/>
          <w:sz w:val="24"/>
          <w:szCs w:val="24"/>
        </w:rPr>
        <w:t>ed</w:t>
      </w:r>
      <w:r w:rsidRPr="00E920FF">
        <w:rPr>
          <w:rFonts w:ascii="Arial" w:hAnsi="Arial" w:cs="Arial"/>
          <w:sz w:val="24"/>
          <w:szCs w:val="24"/>
        </w:rPr>
        <w:t xml:space="preserve"> the past issues, latest issues and analyze</w:t>
      </w:r>
      <w:r w:rsidR="0006568B">
        <w:rPr>
          <w:rFonts w:ascii="Arial" w:hAnsi="Arial" w:cs="Arial"/>
          <w:sz w:val="24"/>
          <w:szCs w:val="24"/>
        </w:rPr>
        <w:t>d</w:t>
      </w:r>
      <w:r w:rsidRPr="00E920FF">
        <w:rPr>
          <w:rFonts w:ascii="Arial" w:hAnsi="Arial" w:cs="Arial"/>
          <w:sz w:val="24"/>
          <w:szCs w:val="24"/>
        </w:rPr>
        <w:t xml:space="preserve"> them. The results </w:t>
      </w:r>
      <w:r w:rsidR="0006568B">
        <w:rPr>
          <w:rFonts w:ascii="Arial" w:hAnsi="Arial" w:cs="Arial"/>
          <w:sz w:val="24"/>
          <w:szCs w:val="24"/>
        </w:rPr>
        <w:t>was</w:t>
      </w:r>
      <w:r w:rsidRPr="00E920FF">
        <w:rPr>
          <w:rFonts w:ascii="Arial" w:hAnsi="Arial" w:cs="Arial"/>
          <w:sz w:val="24"/>
          <w:szCs w:val="24"/>
        </w:rPr>
        <w:t xml:space="preserve"> found in google scholar, blogs, news articles, serverless provider websites like AWS lambda which has documentation on the security issues that were being addressed.</w:t>
      </w:r>
    </w:p>
    <w:p w14:paraId="10608362" w14:textId="77777777" w:rsidR="007C79CC" w:rsidRPr="00B8629D" w:rsidRDefault="007C79CC" w:rsidP="002562A8">
      <w:pPr>
        <w:autoSpaceDE w:val="0"/>
        <w:autoSpaceDN w:val="0"/>
        <w:adjustRightInd w:val="0"/>
        <w:spacing w:after="0" w:line="480" w:lineRule="auto"/>
        <w:rPr>
          <w:rFonts w:ascii="Arial" w:hAnsi="Arial" w:cs="Arial"/>
          <w:sz w:val="24"/>
          <w:szCs w:val="24"/>
        </w:rPr>
      </w:pPr>
    </w:p>
    <w:p w14:paraId="6D492214" w14:textId="77777777" w:rsidR="004667EB" w:rsidRPr="00870451" w:rsidRDefault="004667EB"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Data Collectio</w:t>
      </w:r>
      <w:r w:rsidR="00A92304" w:rsidRPr="00870451">
        <w:rPr>
          <w:rFonts w:ascii="Arial" w:hAnsi="Arial" w:cs="Arial"/>
          <w:b/>
          <w:sz w:val="24"/>
          <w:szCs w:val="24"/>
        </w:rPr>
        <w:t>n</w:t>
      </w:r>
    </w:p>
    <w:p w14:paraId="29AD4876" w14:textId="25014E0E" w:rsidR="00A92304" w:rsidRDefault="00A92304"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7C79CC" w:rsidRPr="007C79CC">
        <w:rPr>
          <w:rFonts w:ascii="Arial" w:hAnsi="Arial" w:cs="Arial"/>
          <w:sz w:val="24"/>
          <w:szCs w:val="24"/>
        </w:rPr>
        <w:t xml:space="preserve">As mentioned in the design of the study, data </w:t>
      </w:r>
      <w:r w:rsidR="00391C43">
        <w:rPr>
          <w:rFonts w:ascii="Arial" w:hAnsi="Arial" w:cs="Arial"/>
          <w:sz w:val="24"/>
          <w:szCs w:val="24"/>
        </w:rPr>
        <w:t xml:space="preserve">was </w:t>
      </w:r>
      <w:r w:rsidR="007C79CC" w:rsidRPr="007C79CC">
        <w:rPr>
          <w:rFonts w:ascii="Arial" w:hAnsi="Arial" w:cs="Arial"/>
          <w:sz w:val="24"/>
          <w:szCs w:val="24"/>
        </w:rPr>
        <w:t>collected using Google Scholars, Blogs related to serverless, new articles on serverless incidents, serverless provider websites as they discuss</w:t>
      </w:r>
      <w:r w:rsidR="00391C43">
        <w:rPr>
          <w:rFonts w:ascii="Arial" w:hAnsi="Arial" w:cs="Arial"/>
          <w:sz w:val="24"/>
          <w:szCs w:val="24"/>
        </w:rPr>
        <w:t>ed</w:t>
      </w:r>
      <w:r w:rsidR="007C79CC" w:rsidRPr="007C79CC">
        <w:rPr>
          <w:rFonts w:ascii="Arial" w:hAnsi="Arial" w:cs="Arial"/>
          <w:sz w:val="24"/>
          <w:szCs w:val="24"/>
        </w:rPr>
        <w:t xml:space="preserve"> more the security and privacy features of their tools, journals, etc. The data </w:t>
      </w:r>
      <w:r w:rsidR="00391C43">
        <w:rPr>
          <w:rFonts w:ascii="Arial" w:hAnsi="Arial" w:cs="Arial"/>
          <w:sz w:val="24"/>
          <w:szCs w:val="24"/>
        </w:rPr>
        <w:t>was</w:t>
      </w:r>
      <w:r w:rsidR="007C79CC" w:rsidRPr="007C79CC">
        <w:rPr>
          <w:rFonts w:ascii="Arial" w:hAnsi="Arial" w:cs="Arial"/>
          <w:sz w:val="24"/>
          <w:szCs w:val="24"/>
        </w:rPr>
        <w:t xml:space="preserve"> listed as a taxonomy that contains serverless security and privacy issues and countermeasures. The period start</w:t>
      </w:r>
      <w:r w:rsidR="00391C43">
        <w:rPr>
          <w:rFonts w:ascii="Arial" w:hAnsi="Arial" w:cs="Arial"/>
          <w:sz w:val="24"/>
          <w:szCs w:val="24"/>
        </w:rPr>
        <w:t>ed</w:t>
      </w:r>
      <w:r w:rsidR="007C79CC" w:rsidRPr="007C79CC">
        <w:rPr>
          <w:rFonts w:ascii="Arial" w:hAnsi="Arial" w:cs="Arial"/>
          <w:sz w:val="24"/>
          <w:szCs w:val="24"/>
        </w:rPr>
        <w:t xml:space="preserve"> from 2015 as serverless first introduced in 2015 by amazon which is named AWS Lambda. Firstly, I investigate</w:t>
      </w:r>
      <w:r w:rsidR="00391C43">
        <w:rPr>
          <w:rFonts w:ascii="Arial" w:hAnsi="Arial" w:cs="Arial"/>
          <w:sz w:val="24"/>
          <w:szCs w:val="24"/>
        </w:rPr>
        <w:t>d</w:t>
      </w:r>
      <w:r w:rsidR="007C79CC" w:rsidRPr="007C79CC">
        <w:rPr>
          <w:rFonts w:ascii="Arial" w:hAnsi="Arial" w:cs="Arial"/>
          <w:sz w:val="24"/>
          <w:szCs w:val="24"/>
        </w:rPr>
        <w:t xml:space="preserve"> the questions that were discussed in the design of the study, later I analyze</w:t>
      </w:r>
      <w:r w:rsidR="00391C43">
        <w:rPr>
          <w:rFonts w:ascii="Arial" w:hAnsi="Arial" w:cs="Arial"/>
          <w:sz w:val="24"/>
          <w:szCs w:val="24"/>
        </w:rPr>
        <w:t>d</w:t>
      </w:r>
      <w:r w:rsidR="007C79CC" w:rsidRPr="007C79CC">
        <w:rPr>
          <w:rFonts w:ascii="Arial" w:hAnsi="Arial" w:cs="Arial"/>
          <w:sz w:val="24"/>
          <w:szCs w:val="24"/>
        </w:rPr>
        <w:t xml:space="preserve"> the </w:t>
      </w:r>
      <w:r w:rsidR="007C79CC" w:rsidRPr="007C79CC">
        <w:rPr>
          <w:rFonts w:ascii="Arial" w:hAnsi="Arial" w:cs="Arial"/>
          <w:sz w:val="24"/>
          <w:szCs w:val="24"/>
        </w:rPr>
        <w:lastRenderedPageBreak/>
        <w:t>collected information and classif</w:t>
      </w:r>
      <w:r w:rsidR="000464D7">
        <w:rPr>
          <w:rFonts w:ascii="Arial" w:hAnsi="Arial" w:cs="Arial"/>
          <w:sz w:val="24"/>
          <w:szCs w:val="24"/>
        </w:rPr>
        <w:t>ied</w:t>
      </w:r>
      <w:r w:rsidR="007C79CC" w:rsidRPr="007C79CC">
        <w:rPr>
          <w:rFonts w:ascii="Arial" w:hAnsi="Arial" w:cs="Arial"/>
          <w:sz w:val="24"/>
          <w:szCs w:val="24"/>
        </w:rPr>
        <w:t xml:space="preserve"> it in a taxonomy. This process will be explained better using the following diagram.</w:t>
      </w:r>
    </w:p>
    <w:p w14:paraId="3CE99C86" w14:textId="69269353" w:rsidR="006427BB" w:rsidRDefault="006427BB" w:rsidP="002562A8">
      <w:pPr>
        <w:autoSpaceDE w:val="0"/>
        <w:autoSpaceDN w:val="0"/>
        <w:adjustRightInd w:val="0"/>
        <w:spacing w:after="0" w:line="480" w:lineRule="auto"/>
        <w:rPr>
          <w:rFonts w:ascii="Arial" w:hAnsi="Arial" w:cs="Arial"/>
          <w:sz w:val="24"/>
          <w:szCs w:val="24"/>
        </w:rPr>
      </w:pPr>
    </w:p>
    <w:p w14:paraId="6D0B5ACB" w14:textId="77777777" w:rsidR="006427BB" w:rsidRDefault="006427BB" w:rsidP="002562A8">
      <w:pPr>
        <w:autoSpaceDE w:val="0"/>
        <w:autoSpaceDN w:val="0"/>
        <w:adjustRightInd w:val="0"/>
        <w:spacing w:after="0" w:line="480" w:lineRule="auto"/>
        <w:ind w:firstLine="720"/>
        <w:rPr>
          <w:rFonts w:ascii="Arial" w:hAnsi="Arial" w:cs="Arial"/>
          <w:sz w:val="24"/>
          <w:szCs w:val="24"/>
        </w:rPr>
      </w:pPr>
    </w:p>
    <w:p w14:paraId="67A714BB" w14:textId="77777777" w:rsidR="006427BB" w:rsidRDefault="006427BB" w:rsidP="002562A8">
      <w:pPr>
        <w:autoSpaceDE w:val="0"/>
        <w:autoSpaceDN w:val="0"/>
        <w:adjustRightInd w:val="0"/>
        <w:spacing w:after="0" w:line="480" w:lineRule="auto"/>
        <w:rPr>
          <w:rFonts w:ascii="Arial" w:hAnsi="Arial" w:cs="Arial"/>
          <w:sz w:val="24"/>
          <w:szCs w:val="24"/>
        </w:rPr>
      </w:pPr>
    </w:p>
    <w:p w14:paraId="0FD334DC" w14:textId="61FCEF97" w:rsidR="006427BB" w:rsidRDefault="00E97A88" w:rsidP="002562A8">
      <w:pPr>
        <w:autoSpaceDE w:val="0"/>
        <w:autoSpaceDN w:val="0"/>
        <w:adjustRightInd w:val="0"/>
        <w:spacing w:after="0" w:line="480" w:lineRule="auto"/>
        <w:rPr>
          <w:rFonts w:ascii="Arial" w:hAnsi="Arial" w:cs="Arial"/>
          <w:sz w:val="24"/>
          <w:szCs w:val="24"/>
        </w:rPr>
      </w:pPr>
      <w:r>
        <w:rPr>
          <w:noProof/>
        </w:rPr>
        <w:drawing>
          <wp:inline distT="0" distB="0" distL="0" distR="0" wp14:anchorId="3F805FD4" wp14:editId="2D92E402">
            <wp:extent cx="5943600" cy="36861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943600" cy="3686175"/>
                    </a:xfrm>
                    <a:prstGeom prst="rect">
                      <a:avLst/>
                    </a:prstGeom>
                  </pic:spPr>
                </pic:pic>
              </a:graphicData>
            </a:graphic>
          </wp:inline>
        </w:drawing>
      </w:r>
    </w:p>
    <w:p w14:paraId="349F971E" w14:textId="77777777" w:rsidR="006427BB" w:rsidRDefault="006427BB" w:rsidP="002562A8">
      <w:pPr>
        <w:autoSpaceDE w:val="0"/>
        <w:autoSpaceDN w:val="0"/>
        <w:adjustRightInd w:val="0"/>
        <w:spacing w:after="0" w:line="480" w:lineRule="auto"/>
        <w:rPr>
          <w:rFonts w:ascii="Arial" w:hAnsi="Arial" w:cs="Arial"/>
          <w:sz w:val="24"/>
          <w:szCs w:val="24"/>
        </w:rPr>
      </w:pPr>
    </w:p>
    <w:p w14:paraId="69752067" w14:textId="7268EAB3" w:rsidR="006427BB" w:rsidRDefault="006427BB" w:rsidP="002562A8">
      <w:pPr>
        <w:autoSpaceDE w:val="0"/>
        <w:autoSpaceDN w:val="0"/>
        <w:adjustRightInd w:val="0"/>
        <w:spacing w:after="0" w:line="480" w:lineRule="auto"/>
        <w:ind w:left="1440" w:firstLine="720"/>
        <w:rPr>
          <w:rFonts w:ascii="Arial" w:hAnsi="Arial" w:cs="Arial"/>
          <w:sz w:val="24"/>
          <w:szCs w:val="24"/>
        </w:rPr>
      </w:pPr>
      <w:r w:rsidRPr="00097FF7">
        <w:rPr>
          <w:rFonts w:ascii="Arial" w:hAnsi="Arial" w:cs="Arial"/>
          <w:sz w:val="24"/>
          <w:szCs w:val="24"/>
        </w:rPr>
        <w:t xml:space="preserve">FIGURE </w:t>
      </w:r>
      <w:r>
        <w:rPr>
          <w:rFonts w:ascii="Arial" w:hAnsi="Arial" w:cs="Arial"/>
          <w:sz w:val="24"/>
          <w:szCs w:val="24"/>
        </w:rPr>
        <w:t>2</w:t>
      </w:r>
      <w:r w:rsidRPr="00097FF7">
        <w:rPr>
          <w:rFonts w:ascii="Arial" w:hAnsi="Arial" w:cs="Arial"/>
          <w:sz w:val="24"/>
          <w:szCs w:val="24"/>
        </w:rPr>
        <w:t xml:space="preserve">- </w:t>
      </w:r>
      <w:r>
        <w:rPr>
          <w:rFonts w:ascii="Arial" w:hAnsi="Arial" w:cs="Arial"/>
          <w:sz w:val="24"/>
          <w:szCs w:val="24"/>
        </w:rPr>
        <w:t>Data Collection</w:t>
      </w:r>
    </w:p>
    <w:p w14:paraId="3E00D8E7" w14:textId="5803D7B0" w:rsidR="007C42CA" w:rsidRDefault="007C42CA" w:rsidP="002562A8">
      <w:pPr>
        <w:autoSpaceDE w:val="0"/>
        <w:autoSpaceDN w:val="0"/>
        <w:adjustRightInd w:val="0"/>
        <w:spacing w:after="0" w:line="480" w:lineRule="auto"/>
        <w:ind w:left="1440" w:firstLine="720"/>
        <w:rPr>
          <w:rFonts w:ascii="Arial" w:hAnsi="Arial" w:cs="Arial"/>
          <w:sz w:val="24"/>
          <w:szCs w:val="24"/>
        </w:rPr>
      </w:pPr>
    </w:p>
    <w:p w14:paraId="26765A06" w14:textId="77777777" w:rsidR="007C42CA" w:rsidRPr="00FA4057" w:rsidRDefault="007C42CA" w:rsidP="002562A8">
      <w:pPr>
        <w:autoSpaceDE w:val="0"/>
        <w:autoSpaceDN w:val="0"/>
        <w:adjustRightInd w:val="0"/>
        <w:spacing w:after="0" w:line="480" w:lineRule="auto"/>
        <w:ind w:left="1440" w:firstLine="720"/>
        <w:rPr>
          <w:rFonts w:ascii="Arial" w:hAnsi="Arial" w:cs="Arial"/>
          <w:sz w:val="24"/>
          <w:szCs w:val="24"/>
        </w:rPr>
      </w:pPr>
    </w:p>
    <w:p w14:paraId="4D690CB3" w14:textId="31DA31FD" w:rsidR="006427BB" w:rsidRDefault="00F211D8" w:rsidP="002562A8">
      <w:pPr>
        <w:autoSpaceDE w:val="0"/>
        <w:autoSpaceDN w:val="0"/>
        <w:adjustRightInd w:val="0"/>
        <w:spacing w:after="0" w:line="480" w:lineRule="auto"/>
        <w:rPr>
          <w:rFonts w:ascii="Arial" w:hAnsi="Arial" w:cs="Arial"/>
          <w:sz w:val="24"/>
          <w:szCs w:val="24"/>
          <w:u w:val="single"/>
        </w:rPr>
      </w:pPr>
      <w:r>
        <w:rPr>
          <w:noProof/>
        </w:rPr>
        <w:lastRenderedPageBreak/>
        <w:drawing>
          <wp:inline distT="0" distB="0" distL="0" distR="0" wp14:anchorId="1ABC9459" wp14:editId="3913999C">
            <wp:extent cx="5631577" cy="3300730"/>
            <wp:effectExtent l="0" t="0" r="762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stretch>
                      <a:fillRect/>
                    </a:stretch>
                  </pic:blipFill>
                  <pic:spPr>
                    <a:xfrm>
                      <a:off x="0" y="0"/>
                      <a:ext cx="5649858" cy="3311445"/>
                    </a:xfrm>
                    <a:prstGeom prst="rect">
                      <a:avLst/>
                    </a:prstGeom>
                  </pic:spPr>
                </pic:pic>
              </a:graphicData>
            </a:graphic>
          </wp:inline>
        </w:drawing>
      </w:r>
    </w:p>
    <w:p w14:paraId="5218FD7A" w14:textId="3F372577" w:rsidR="006427BB" w:rsidRDefault="006427BB" w:rsidP="002562A8">
      <w:pPr>
        <w:autoSpaceDE w:val="0"/>
        <w:autoSpaceDN w:val="0"/>
        <w:adjustRightInd w:val="0"/>
        <w:spacing w:after="0" w:line="480" w:lineRule="auto"/>
        <w:ind w:left="720" w:firstLine="720"/>
        <w:rPr>
          <w:rFonts w:ascii="Arial" w:hAnsi="Arial" w:cs="Arial"/>
          <w:sz w:val="24"/>
          <w:szCs w:val="24"/>
        </w:rPr>
      </w:pPr>
      <w:r w:rsidRPr="00097FF7">
        <w:rPr>
          <w:rFonts w:ascii="Arial" w:hAnsi="Arial" w:cs="Arial"/>
          <w:sz w:val="24"/>
          <w:szCs w:val="24"/>
        </w:rPr>
        <w:t xml:space="preserve">FIGURE </w:t>
      </w:r>
      <w:r>
        <w:rPr>
          <w:rFonts w:ascii="Arial" w:hAnsi="Arial" w:cs="Arial"/>
          <w:sz w:val="24"/>
          <w:szCs w:val="24"/>
        </w:rPr>
        <w:t>3 –</w:t>
      </w:r>
      <w:r w:rsidRPr="00097FF7">
        <w:rPr>
          <w:rFonts w:ascii="Arial" w:hAnsi="Arial" w:cs="Arial"/>
          <w:sz w:val="24"/>
          <w:szCs w:val="24"/>
        </w:rPr>
        <w:t xml:space="preserve"> </w:t>
      </w:r>
      <w:r>
        <w:rPr>
          <w:rFonts w:ascii="Arial" w:hAnsi="Arial" w:cs="Arial"/>
          <w:sz w:val="24"/>
          <w:szCs w:val="24"/>
        </w:rPr>
        <w:t>Analyzing and interpreting the data</w:t>
      </w:r>
    </w:p>
    <w:p w14:paraId="41A513DB" w14:textId="77777777" w:rsidR="009A36A4" w:rsidRDefault="009A36A4" w:rsidP="009A36A4">
      <w:pPr>
        <w:autoSpaceDE w:val="0"/>
        <w:autoSpaceDN w:val="0"/>
        <w:adjustRightInd w:val="0"/>
        <w:spacing w:after="0" w:line="480" w:lineRule="auto"/>
        <w:rPr>
          <w:rFonts w:ascii="Arial" w:hAnsi="Arial" w:cs="Arial"/>
          <w:sz w:val="24"/>
          <w:szCs w:val="24"/>
        </w:rPr>
      </w:pPr>
    </w:p>
    <w:p w14:paraId="300DFC78" w14:textId="239B49AF" w:rsidR="007C42CA" w:rsidRDefault="007C42CA" w:rsidP="002562A8">
      <w:pPr>
        <w:autoSpaceDE w:val="0"/>
        <w:autoSpaceDN w:val="0"/>
        <w:adjustRightInd w:val="0"/>
        <w:spacing w:after="0" w:line="480" w:lineRule="auto"/>
        <w:ind w:left="720" w:firstLine="720"/>
        <w:rPr>
          <w:rFonts w:ascii="Arial" w:hAnsi="Arial" w:cs="Arial"/>
          <w:sz w:val="24"/>
          <w:szCs w:val="24"/>
        </w:rPr>
      </w:pPr>
    </w:p>
    <w:p w14:paraId="0FEC3625" w14:textId="77777777" w:rsidR="00A76BDA" w:rsidRDefault="00A76BDA" w:rsidP="002562A8">
      <w:pPr>
        <w:autoSpaceDE w:val="0"/>
        <w:autoSpaceDN w:val="0"/>
        <w:adjustRightInd w:val="0"/>
        <w:spacing w:after="0" w:line="480" w:lineRule="auto"/>
        <w:rPr>
          <w:rFonts w:ascii="Arial" w:hAnsi="Arial" w:cs="Arial"/>
          <w:sz w:val="24"/>
          <w:szCs w:val="24"/>
          <w:u w:val="single"/>
        </w:rPr>
      </w:pPr>
    </w:p>
    <w:p w14:paraId="40DB89CC" w14:textId="74F7994A" w:rsidR="006427BB" w:rsidRDefault="007C42CA" w:rsidP="002562A8">
      <w:pPr>
        <w:autoSpaceDE w:val="0"/>
        <w:autoSpaceDN w:val="0"/>
        <w:adjustRightInd w:val="0"/>
        <w:spacing w:after="0" w:line="480" w:lineRule="auto"/>
        <w:rPr>
          <w:rFonts w:ascii="Arial" w:hAnsi="Arial" w:cs="Arial"/>
          <w:sz w:val="24"/>
          <w:szCs w:val="24"/>
          <w:u w:val="single"/>
        </w:rPr>
      </w:pPr>
      <w:r>
        <w:rPr>
          <w:noProof/>
        </w:rPr>
        <w:lastRenderedPageBreak/>
        <w:drawing>
          <wp:inline distT="0" distB="0" distL="0" distR="0" wp14:anchorId="0367A1DD" wp14:editId="5272135F">
            <wp:extent cx="5943600" cy="3805555"/>
            <wp:effectExtent l="0" t="0" r="0" b="444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2"/>
                    <a:stretch>
                      <a:fillRect/>
                    </a:stretch>
                  </pic:blipFill>
                  <pic:spPr>
                    <a:xfrm>
                      <a:off x="0" y="0"/>
                      <a:ext cx="5943600" cy="3805555"/>
                    </a:xfrm>
                    <a:prstGeom prst="rect">
                      <a:avLst/>
                    </a:prstGeom>
                  </pic:spPr>
                </pic:pic>
              </a:graphicData>
            </a:graphic>
          </wp:inline>
        </w:drawing>
      </w:r>
    </w:p>
    <w:p w14:paraId="4142391E" w14:textId="77777777" w:rsidR="006427BB" w:rsidRDefault="006427BB" w:rsidP="002562A8">
      <w:pPr>
        <w:autoSpaceDE w:val="0"/>
        <w:autoSpaceDN w:val="0"/>
        <w:adjustRightInd w:val="0"/>
        <w:spacing w:after="0" w:line="480" w:lineRule="auto"/>
        <w:ind w:left="720" w:firstLine="720"/>
        <w:rPr>
          <w:rFonts w:ascii="Arial" w:hAnsi="Arial" w:cs="Arial"/>
          <w:sz w:val="24"/>
          <w:szCs w:val="24"/>
        </w:rPr>
      </w:pPr>
      <w:r w:rsidRPr="00097FF7">
        <w:rPr>
          <w:rFonts w:ascii="Arial" w:hAnsi="Arial" w:cs="Arial"/>
          <w:sz w:val="24"/>
          <w:szCs w:val="24"/>
        </w:rPr>
        <w:t xml:space="preserve">FIGURE </w:t>
      </w:r>
      <w:r>
        <w:rPr>
          <w:rFonts w:ascii="Arial" w:hAnsi="Arial" w:cs="Arial"/>
          <w:sz w:val="24"/>
          <w:szCs w:val="24"/>
        </w:rPr>
        <w:t>4 –</w:t>
      </w:r>
      <w:r w:rsidRPr="00097FF7">
        <w:rPr>
          <w:rFonts w:ascii="Arial" w:hAnsi="Arial" w:cs="Arial"/>
          <w:sz w:val="24"/>
          <w:szCs w:val="24"/>
        </w:rPr>
        <w:t xml:space="preserve"> </w:t>
      </w:r>
      <w:r>
        <w:rPr>
          <w:rFonts w:ascii="Arial" w:hAnsi="Arial" w:cs="Arial"/>
          <w:sz w:val="24"/>
          <w:szCs w:val="24"/>
        </w:rPr>
        <w:t>Classification of the data</w:t>
      </w:r>
    </w:p>
    <w:p w14:paraId="07EEBE68" w14:textId="77777777" w:rsidR="006427BB" w:rsidRPr="00B8629D" w:rsidRDefault="006427BB" w:rsidP="002562A8">
      <w:pPr>
        <w:autoSpaceDE w:val="0"/>
        <w:autoSpaceDN w:val="0"/>
        <w:adjustRightInd w:val="0"/>
        <w:spacing w:after="0" w:line="480" w:lineRule="auto"/>
        <w:rPr>
          <w:rFonts w:ascii="Arial" w:hAnsi="Arial" w:cs="Arial"/>
          <w:sz w:val="24"/>
          <w:szCs w:val="24"/>
        </w:rPr>
      </w:pPr>
    </w:p>
    <w:p w14:paraId="31FB691E" w14:textId="77777777" w:rsidR="00D7741B" w:rsidRPr="00B8629D" w:rsidRDefault="00D7741B" w:rsidP="002562A8">
      <w:pPr>
        <w:spacing w:after="0" w:line="480" w:lineRule="auto"/>
        <w:rPr>
          <w:rFonts w:ascii="Arial" w:hAnsi="Arial" w:cs="Arial"/>
          <w:sz w:val="24"/>
          <w:szCs w:val="24"/>
        </w:rPr>
      </w:pPr>
    </w:p>
    <w:p w14:paraId="14FC8250" w14:textId="77777777" w:rsidR="00D7741B" w:rsidRDefault="00D7741B" w:rsidP="002562A8">
      <w:pPr>
        <w:spacing w:after="0" w:line="480" w:lineRule="auto"/>
        <w:rPr>
          <w:rFonts w:ascii="Arial" w:eastAsia="Calibri" w:hAnsi="Arial" w:cs="Arial"/>
          <w:sz w:val="24"/>
          <w:szCs w:val="24"/>
        </w:rPr>
      </w:pPr>
    </w:p>
    <w:p w14:paraId="361FE572" w14:textId="77777777" w:rsidR="005F4DD7" w:rsidRDefault="005F4DD7" w:rsidP="002562A8">
      <w:pPr>
        <w:rPr>
          <w:rFonts w:ascii="Arial" w:eastAsia="Calibri" w:hAnsi="Arial" w:cs="Arial"/>
          <w:sz w:val="24"/>
          <w:szCs w:val="24"/>
        </w:rPr>
      </w:pPr>
      <w:r>
        <w:rPr>
          <w:rFonts w:ascii="Arial" w:eastAsia="Calibri" w:hAnsi="Arial" w:cs="Arial"/>
          <w:sz w:val="24"/>
          <w:szCs w:val="24"/>
        </w:rPr>
        <w:br w:type="page"/>
      </w:r>
    </w:p>
    <w:p w14:paraId="00B20A9A" w14:textId="77777777" w:rsidR="00980990" w:rsidRPr="00870451" w:rsidRDefault="00870451" w:rsidP="002562A8">
      <w:pPr>
        <w:spacing w:after="0" w:line="480" w:lineRule="auto"/>
        <w:rPr>
          <w:rFonts w:ascii="Arial" w:hAnsi="Arial" w:cs="Arial"/>
          <w:b/>
          <w:sz w:val="24"/>
          <w:szCs w:val="24"/>
        </w:rPr>
      </w:pPr>
      <w:r>
        <w:rPr>
          <w:rFonts w:ascii="Arial" w:hAnsi="Arial" w:cs="Arial"/>
          <w:b/>
          <w:sz w:val="24"/>
          <w:szCs w:val="24"/>
        </w:rPr>
        <w:lastRenderedPageBreak/>
        <w:t>C</w:t>
      </w:r>
      <w:r w:rsidR="00290BB0" w:rsidRPr="00870451">
        <w:rPr>
          <w:rFonts w:ascii="Arial" w:hAnsi="Arial" w:cs="Arial"/>
          <w:b/>
          <w:sz w:val="24"/>
          <w:szCs w:val="24"/>
        </w:rPr>
        <w:t>hapter IV</w:t>
      </w:r>
      <w:r w:rsidRPr="00870451">
        <w:rPr>
          <w:rFonts w:ascii="Arial" w:hAnsi="Arial" w:cs="Arial"/>
          <w:b/>
          <w:sz w:val="24"/>
          <w:szCs w:val="24"/>
        </w:rPr>
        <w:t>: Data Presentation and Analysis</w:t>
      </w:r>
    </w:p>
    <w:p w14:paraId="494D74A9" w14:textId="77777777" w:rsidR="00290BB0" w:rsidRPr="00870451" w:rsidRDefault="00290BB0" w:rsidP="002562A8">
      <w:pPr>
        <w:spacing w:after="0" w:line="480" w:lineRule="auto"/>
        <w:rPr>
          <w:rFonts w:ascii="Arial" w:hAnsi="Arial" w:cs="Arial"/>
          <w:b/>
          <w:sz w:val="24"/>
          <w:szCs w:val="24"/>
        </w:rPr>
      </w:pPr>
      <w:r w:rsidRPr="00870451">
        <w:rPr>
          <w:rFonts w:ascii="Arial" w:hAnsi="Arial" w:cs="Arial"/>
          <w:b/>
          <w:sz w:val="24"/>
          <w:szCs w:val="24"/>
        </w:rPr>
        <w:t>In</w:t>
      </w:r>
      <w:r w:rsidR="00AA1C85" w:rsidRPr="00870451">
        <w:rPr>
          <w:rFonts w:ascii="Arial" w:hAnsi="Arial" w:cs="Arial"/>
          <w:b/>
          <w:sz w:val="24"/>
          <w:szCs w:val="24"/>
        </w:rPr>
        <w:t>troduction</w:t>
      </w:r>
    </w:p>
    <w:p w14:paraId="3B815282" w14:textId="77777777" w:rsidR="00290BB0" w:rsidRPr="00B8629D" w:rsidRDefault="00290BB0" w:rsidP="002562A8">
      <w:pPr>
        <w:spacing w:after="0" w:line="480" w:lineRule="auto"/>
        <w:rPr>
          <w:rFonts w:ascii="Arial" w:hAnsi="Arial" w:cs="Arial"/>
          <w:sz w:val="24"/>
          <w:szCs w:val="24"/>
        </w:rPr>
      </w:pPr>
      <w:r w:rsidRPr="00B8629D">
        <w:rPr>
          <w:rFonts w:ascii="Arial" w:hAnsi="Arial" w:cs="Arial"/>
          <w:sz w:val="24"/>
          <w:szCs w:val="24"/>
        </w:rPr>
        <w:tab/>
        <w:t>Provide a brief introduction on what will be covered in this chapter or in other words what should a reader expect to read from this chapter.</w:t>
      </w:r>
    </w:p>
    <w:p w14:paraId="6B4725BB" w14:textId="77777777" w:rsidR="00980990" w:rsidRPr="00870451" w:rsidRDefault="00980990"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Data Presentation</w:t>
      </w:r>
    </w:p>
    <w:p w14:paraId="237F7557" w14:textId="77777777" w:rsidR="00D656D7" w:rsidRPr="00B8629D" w:rsidRDefault="00D656D7"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271E73" w:rsidRPr="00B8629D">
        <w:rPr>
          <w:rFonts w:ascii="Arial" w:hAnsi="Arial" w:cs="Arial"/>
          <w:sz w:val="24"/>
          <w:szCs w:val="24"/>
        </w:rPr>
        <w:t xml:space="preserve">In this section you will present the actual data that was collected. </w:t>
      </w:r>
      <w:r w:rsidR="00686C3B" w:rsidRPr="00B8629D">
        <w:rPr>
          <w:rFonts w:ascii="Arial" w:hAnsi="Arial" w:cs="Arial"/>
          <w:sz w:val="24"/>
          <w:szCs w:val="24"/>
        </w:rPr>
        <w:t>It may be easier to read if you can organize the data collected under different categories or sub-headings.</w:t>
      </w:r>
      <w:r w:rsidR="008E7F71" w:rsidRPr="00B8629D">
        <w:rPr>
          <w:rFonts w:ascii="Arial" w:hAnsi="Arial" w:cs="Arial"/>
          <w:sz w:val="24"/>
          <w:szCs w:val="24"/>
        </w:rPr>
        <w:t xml:space="preserve"> It is important that you explain </w:t>
      </w:r>
      <w:r w:rsidR="001A215A" w:rsidRPr="00B8629D">
        <w:rPr>
          <w:rFonts w:ascii="Arial" w:hAnsi="Arial" w:cs="Arial"/>
          <w:sz w:val="24"/>
          <w:szCs w:val="24"/>
        </w:rPr>
        <w:t xml:space="preserve">all </w:t>
      </w:r>
      <w:r w:rsidR="008E7F71" w:rsidRPr="00B8629D">
        <w:rPr>
          <w:rFonts w:ascii="Arial" w:hAnsi="Arial" w:cs="Arial"/>
          <w:sz w:val="24"/>
          <w:szCs w:val="24"/>
        </w:rPr>
        <w:t>the tables and figures illustrated in your report as a part of your write up.</w:t>
      </w:r>
    </w:p>
    <w:p w14:paraId="6BC54E90" w14:textId="77777777" w:rsidR="00980990" w:rsidRPr="00870451" w:rsidRDefault="00980990" w:rsidP="002562A8">
      <w:pPr>
        <w:autoSpaceDE w:val="0"/>
        <w:autoSpaceDN w:val="0"/>
        <w:adjustRightInd w:val="0"/>
        <w:spacing w:after="0" w:line="480" w:lineRule="auto"/>
        <w:rPr>
          <w:rFonts w:ascii="Arial" w:hAnsi="Arial" w:cs="Arial"/>
          <w:b/>
          <w:sz w:val="24"/>
          <w:szCs w:val="24"/>
        </w:rPr>
      </w:pPr>
      <w:r w:rsidRPr="00870451">
        <w:rPr>
          <w:rFonts w:ascii="Arial" w:hAnsi="Arial" w:cs="Arial"/>
          <w:b/>
          <w:sz w:val="24"/>
          <w:szCs w:val="24"/>
        </w:rPr>
        <w:t>Data Analysis</w:t>
      </w:r>
    </w:p>
    <w:p w14:paraId="0B63E0DA" w14:textId="77777777" w:rsidR="00686C3B" w:rsidRPr="00B8629D" w:rsidRDefault="00686C3B"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9503EE" w:rsidRPr="00B8629D">
        <w:rPr>
          <w:rFonts w:ascii="Arial" w:hAnsi="Arial" w:cs="Arial"/>
          <w:sz w:val="24"/>
          <w:szCs w:val="24"/>
        </w:rPr>
        <w:t>Explain the statistical or any other procedure that was used for analyzing the data. Also, interpret the analysis here.</w:t>
      </w:r>
    </w:p>
    <w:p w14:paraId="11B5CC76" w14:textId="77777777" w:rsidR="00414F6D" w:rsidRPr="00870451" w:rsidRDefault="00414F6D" w:rsidP="002562A8">
      <w:pPr>
        <w:spacing w:after="0" w:line="480" w:lineRule="auto"/>
        <w:rPr>
          <w:rFonts w:ascii="Arial" w:hAnsi="Arial" w:cs="Arial"/>
          <w:b/>
          <w:sz w:val="24"/>
          <w:szCs w:val="24"/>
        </w:rPr>
      </w:pPr>
      <w:r w:rsidRPr="00870451">
        <w:rPr>
          <w:rFonts w:ascii="Arial" w:hAnsi="Arial" w:cs="Arial"/>
          <w:b/>
          <w:sz w:val="24"/>
          <w:szCs w:val="24"/>
        </w:rPr>
        <w:t xml:space="preserve">Summary </w:t>
      </w:r>
    </w:p>
    <w:p w14:paraId="0671865D" w14:textId="77777777" w:rsidR="005F4DD7" w:rsidRDefault="00414F6D" w:rsidP="002562A8">
      <w:pPr>
        <w:spacing w:after="0" w:line="480" w:lineRule="auto"/>
        <w:rPr>
          <w:rFonts w:ascii="Arial" w:hAnsi="Arial" w:cs="Arial"/>
          <w:sz w:val="24"/>
          <w:szCs w:val="24"/>
        </w:rPr>
      </w:pPr>
      <w:r w:rsidRPr="00B8629D">
        <w:rPr>
          <w:rFonts w:ascii="Arial" w:hAnsi="Arial" w:cs="Arial"/>
          <w:sz w:val="24"/>
          <w:szCs w:val="24"/>
        </w:rPr>
        <w:tab/>
        <w:t>Briefly summarize what was covered in the chapter and lead the reader into the next chapter.</w:t>
      </w:r>
    </w:p>
    <w:p w14:paraId="4C3C59CD" w14:textId="77777777" w:rsidR="005F4DD7" w:rsidRPr="00B8629D" w:rsidRDefault="005F4DD7" w:rsidP="002562A8">
      <w:pPr>
        <w:spacing w:after="0" w:line="480" w:lineRule="auto"/>
        <w:rPr>
          <w:rFonts w:ascii="Arial" w:hAnsi="Arial" w:cs="Arial"/>
          <w:sz w:val="24"/>
          <w:szCs w:val="24"/>
        </w:rPr>
      </w:pPr>
    </w:p>
    <w:p w14:paraId="424DFA45" w14:textId="77777777" w:rsidR="004F3CF9" w:rsidRDefault="004F3CF9" w:rsidP="002562A8">
      <w:pPr>
        <w:rPr>
          <w:rFonts w:ascii="Arial" w:hAnsi="Arial" w:cs="Arial"/>
          <w:sz w:val="24"/>
          <w:szCs w:val="24"/>
        </w:rPr>
      </w:pPr>
      <w:r>
        <w:rPr>
          <w:rFonts w:ascii="Arial" w:hAnsi="Arial" w:cs="Arial"/>
          <w:sz w:val="24"/>
          <w:szCs w:val="24"/>
        </w:rPr>
        <w:br w:type="page"/>
      </w:r>
    </w:p>
    <w:p w14:paraId="4486F904" w14:textId="77777777" w:rsidR="006D315E" w:rsidRPr="004F3CF9" w:rsidRDefault="00821F06" w:rsidP="002562A8">
      <w:pPr>
        <w:spacing w:after="0" w:line="480" w:lineRule="auto"/>
        <w:rPr>
          <w:rFonts w:ascii="Arial" w:hAnsi="Arial" w:cs="Arial"/>
          <w:b/>
          <w:sz w:val="24"/>
          <w:szCs w:val="24"/>
        </w:rPr>
      </w:pPr>
      <w:r w:rsidRPr="004F3CF9">
        <w:rPr>
          <w:rFonts w:ascii="Arial" w:hAnsi="Arial" w:cs="Arial"/>
          <w:b/>
          <w:sz w:val="24"/>
          <w:szCs w:val="24"/>
        </w:rPr>
        <w:lastRenderedPageBreak/>
        <w:t>Chapter V</w:t>
      </w:r>
      <w:r w:rsidR="004F3CF9" w:rsidRPr="004F3CF9">
        <w:rPr>
          <w:rFonts w:ascii="Arial" w:hAnsi="Arial" w:cs="Arial"/>
          <w:b/>
          <w:sz w:val="24"/>
          <w:szCs w:val="24"/>
        </w:rPr>
        <w:t>: Results, Conclusion, and Recommendations</w:t>
      </w:r>
    </w:p>
    <w:p w14:paraId="090BE107" w14:textId="77777777" w:rsidR="001A13A3" w:rsidRPr="004F3CF9" w:rsidRDefault="001A13A3" w:rsidP="002562A8">
      <w:pPr>
        <w:spacing w:after="0" w:line="480" w:lineRule="auto"/>
        <w:rPr>
          <w:rFonts w:ascii="Arial" w:hAnsi="Arial" w:cs="Arial"/>
          <w:b/>
          <w:sz w:val="24"/>
          <w:szCs w:val="24"/>
        </w:rPr>
      </w:pPr>
      <w:r w:rsidRPr="004F3CF9">
        <w:rPr>
          <w:rFonts w:ascii="Arial" w:hAnsi="Arial" w:cs="Arial"/>
          <w:b/>
          <w:sz w:val="24"/>
          <w:szCs w:val="24"/>
        </w:rPr>
        <w:t>Introduction</w:t>
      </w:r>
    </w:p>
    <w:p w14:paraId="27C48377" w14:textId="2F886A71" w:rsidR="001A13A3" w:rsidRPr="00B8629D" w:rsidRDefault="001A13A3" w:rsidP="002562A8">
      <w:pPr>
        <w:spacing w:after="0" w:line="480" w:lineRule="auto"/>
        <w:rPr>
          <w:rFonts w:ascii="Arial" w:hAnsi="Arial" w:cs="Arial"/>
          <w:sz w:val="24"/>
          <w:szCs w:val="24"/>
        </w:rPr>
      </w:pPr>
      <w:r w:rsidRPr="00B8629D">
        <w:rPr>
          <w:rFonts w:ascii="Arial" w:hAnsi="Arial" w:cs="Arial"/>
          <w:sz w:val="24"/>
          <w:szCs w:val="24"/>
        </w:rPr>
        <w:tab/>
      </w:r>
      <w:r w:rsidR="000F338B">
        <w:rPr>
          <w:rFonts w:ascii="Arial" w:hAnsi="Arial" w:cs="Arial"/>
          <w:sz w:val="24"/>
          <w:szCs w:val="24"/>
        </w:rPr>
        <w:t xml:space="preserve">In this chapter, I am </w:t>
      </w:r>
      <w:r w:rsidR="004E247F">
        <w:rPr>
          <w:rFonts w:ascii="Arial" w:hAnsi="Arial" w:cs="Arial"/>
          <w:sz w:val="24"/>
          <w:szCs w:val="24"/>
        </w:rPr>
        <w:t>going</w:t>
      </w:r>
      <w:r w:rsidR="000F338B">
        <w:rPr>
          <w:rFonts w:ascii="Arial" w:hAnsi="Arial" w:cs="Arial"/>
          <w:sz w:val="24"/>
          <w:szCs w:val="24"/>
        </w:rPr>
        <w:t xml:space="preserve"> to design a taxonomy based upon the multiple factors that cause security issues in the serverless computing. Based on the design, I will explain each branch of attributes, define the attribute and explain why it is important.</w:t>
      </w:r>
    </w:p>
    <w:p w14:paraId="38F42F5E" w14:textId="77777777" w:rsidR="006D315E" w:rsidRPr="004F3CF9" w:rsidRDefault="006D315E" w:rsidP="002562A8">
      <w:pPr>
        <w:autoSpaceDE w:val="0"/>
        <w:autoSpaceDN w:val="0"/>
        <w:adjustRightInd w:val="0"/>
        <w:spacing w:after="0" w:line="480" w:lineRule="auto"/>
        <w:rPr>
          <w:rFonts w:ascii="Arial" w:hAnsi="Arial" w:cs="Arial"/>
          <w:b/>
          <w:sz w:val="24"/>
          <w:szCs w:val="24"/>
        </w:rPr>
      </w:pPr>
      <w:r w:rsidRPr="004F3CF9">
        <w:rPr>
          <w:rFonts w:ascii="Arial" w:hAnsi="Arial" w:cs="Arial"/>
          <w:b/>
          <w:sz w:val="24"/>
          <w:szCs w:val="24"/>
        </w:rPr>
        <w:t>Results</w:t>
      </w:r>
    </w:p>
    <w:p w14:paraId="0AC9F966" w14:textId="75BB465B" w:rsidR="001A13A3" w:rsidRDefault="009D2B31" w:rsidP="002562A8">
      <w:pPr>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2E1ECF">
        <w:rPr>
          <w:rFonts w:ascii="Arial" w:hAnsi="Arial" w:cs="Arial"/>
          <w:sz w:val="24"/>
          <w:szCs w:val="24"/>
        </w:rPr>
        <w:t>The below picture depicts the serverless computing taxonomy that consists of different attributes.</w:t>
      </w:r>
    </w:p>
    <w:p w14:paraId="5DBD0CCF" w14:textId="441EFF15" w:rsidR="00C76252" w:rsidRDefault="00C76252" w:rsidP="002562A8">
      <w:pPr>
        <w:autoSpaceDE w:val="0"/>
        <w:autoSpaceDN w:val="0"/>
        <w:adjustRightInd w:val="0"/>
        <w:spacing w:after="0" w:line="480" w:lineRule="auto"/>
        <w:rPr>
          <w:rFonts w:ascii="Arial" w:hAnsi="Arial" w:cs="Arial"/>
          <w:sz w:val="24"/>
          <w:szCs w:val="24"/>
        </w:rPr>
      </w:pPr>
    </w:p>
    <w:p w14:paraId="742CA0AB" w14:textId="39C0C7DE" w:rsidR="00C76252" w:rsidRDefault="00C76252" w:rsidP="00040CF0">
      <w:pPr>
        <w:autoSpaceDE w:val="0"/>
        <w:autoSpaceDN w:val="0"/>
        <w:adjustRightInd w:val="0"/>
        <w:spacing w:after="0" w:line="480" w:lineRule="auto"/>
        <w:rPr>
          <w:rFonts w:ascii="Arial" w:hAnsi="Arial" w:cs="Arial"/>
          <w:sz w:val="24"/>
          <w:szCs w:val="24"/>
        </w:rPr>
      </w:pPr>
      <w:r>
        <w:rPr>
          <w:rFonts w:ascii="Arial" w:hAnsi="Arial" w:cs="Arial"/>
          <w:noProof/>
          <w:sz w:val="24"/>
          <w:szCs w:val="24"/>
        </w:rPr>
        <w:lastRenderedPageBreak/>
        <w:drawing>
          <wp:inline distT="0" distB="0" distL="0" distR="0" wp14:anchorId="33C062E5" wp14:editId="0255144D">
            <wp:extent cx="6753076" cy="7407392"/>
            <wp:effectExtent l="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AE0FF2F" w14:textId="06C67943" w:rsidR="00F4667B" w:rsidRDefault="00F4667B" w:rsidP="00F4667B">
      <w:pPr>
        <w:autoSpaceDE w:val="0"/>
        <w:autoSpaceDN w:val="0"/>
        <w:adjustRightInd w:val="0"/>
        <w:spacing w:after="0" w:line="480" w:lineRule="auto"/>
        <w:ind w:left="720" w:firstLine="720"/>
        <w:rPr>
          <w:rFonts w:ascii="Arial" w:hAnsi="Arial" w:cs="Arial"/>
          <w:sz w:val="24"/>
          <w:szCs w:val="24"/>
        </w:rPr>
      </w:pPr>
      <w:r w:rsidRPr="00097FF7">
        <w:rPr>
          <w:rFonts w:ascii="Arial" w:hAnsi="Arial" w:cs="Arial"/>
          <w:sz w:val="24"/>
          <w:szCs w:val="24"/>
        </w:rPr>
        <w:lastRenderedPageBreak/>
        <w:t xml:space="preserve">FIGURE </w:t>
      </w:r>
      <w:r>
        <w:rPr>
          <w:rFonts w:ascii="Arial" w:hAnsi="Arial" w:cs="Arial"/>
          <w:sz w:val="24"/>
          <w:szCs w:val="24"/>
        </w:rPr>
        <w:t>5 –</w:t>
      </w:r>
      <w:r w:rsidRPr="00097FF7">
        <w:rPr>
          <w:rFonts w:ascii="Arial" w:hAnsi="Arial" w:cs="Arial"/>
          <w:sz w:val="24"/>
          <w:szCs w:val="24"/>
        </w:rPr>
        <w:t xml:space="preserve"> </w:t>
      </w:r>
      <w:r>
        <w:rPr>
          <w:rFonts w:ascii="Arial" w:hAnsi="Arial" w:cs="Arial"/>
          <w:sz w:val="24"/>
          <w:szCs w:val="24"/>
        </w:rPr>
        <w:t>Taxonomy of Serverless Computing</w:t>
      </w:r>
    </w:p>
    <w:p w14:paraId="1DA791B1" w14:textId="408D075F" w:rsidR="00C76252" w:rsidRDefault="00C76252" w:rsidP="002562A8">
      <w:pPr>
        <w:autoSpaceDE w:val="0"/>
        <w:autoSpaceDN w:val="0"/>
        <w:adjustRightInd w:val="0"/>
        <w:spacing w:after="0" w:line="480" w:lineRule="auto"/>
        <w:rPr>
          <w:rFonts w:ascii="Arial" w:hAnsi="Arial" w:cs="Arial"/>
          <w:sz w:val="24"/>
          <w:szCs w:val="24"/>
        </w:rPr>
      </w:pPr>
    </w:p>
    <w:p w14:paraId="7D6099B4" w14:textId="7DF5988E" w:rsidR="00C76252" w:rsidRDefault="00C76252" w:rsidP="002562A8">
      <w:pPr>
        <w:autoSpaceDE w:val="0"/>
        <w:autoSpaceDN w:val="0"/>
        <w:adjustRightInd w:val="0"/>
        <w:spacing w:after="0" w:line="480" w:lineRule="auto"/>
        <w:rPr>
          <w:rFonts w:ascii="Arial" w:hAnsi="Arial" w:cs="Arial"/>
          <w:sz w:val="24"/>
          <w:szCs w:val="24"/>
        </w:rPr>
      </w:pPr>
    </w:p>
    <w:p w14:paraId="635A06BC" w14:textId="0FC14B24" w:rsidR="00C76252" w:rsidRDefault="00C76252" w:rsidP="002562A8">
      <w:pPr>
        <w:autoSpaceDE w:val="0"/>
        <w:autoSpaceDN w:val="0"/>
        <w:adjustRightInd w:val="0"/>
        <w:spacing w:after="0" w:line="480" w:lineRule="auto"/>
        <w:rPr>
          <w:rFonts w:ascii="Arial" w:hAnsi="Arial" w:cs="Arial"/>
          <w:sz w:val="24"/>
          <w:szCs w:val="24"/>
        </w:rPr>
      </w:pPr>
    </w:p>
    <w:p w14:paraId="056C6CB0" w14:textId="7551D6CF" w:rsidR="00C76252" w:rsidRDefault="007828EB" w:rsidP="002562A8">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The above picture depicts the serverless computing taxonomy that </w:t>
      </w:r>
      <w:r w:rsidR="004D7333">
        <w:rPr>
          <w:rFonts w:ascii="Arial" w:hAnsi="Arial" w:cs="Arial"/>
          <w:sz w:val="24"/>
          <w:szCs w:val="24"/>
        </w:rPr>
        <w:t>consists of</w:t>
      </w:r>
      <w:r>
        <w:rPr>
          <w:rFonts w:ascii="Arial" w:hAnsi="Arial" w:cs="Arial"/>
          <w:sz w:val="24"/>
          <w:szCs w:val="24"/>
        </w:rPr>
        <w:t xml:space="preserve"> different attributes. As shown in the picture it is comprised of several dimensions such as Attack, C.I.A. Traid, serverless platforms. Each dimension has been divided into several </w:t>
      </w:r>
      <w:r w:rsidR="004D7333">
        <w:rPr>
          <w:rFonts w:ascii="Arial" w:hAnsi="Arial" w:cs="Arial"/>
          <w:sz w:val="24"/>
          <w:szCs w:val="24"/>
        </w:rPr>
        <w:t>subcategories</w:t>
      </w:r>
      <w:r w:rsidR="003D2F2E">
        <w:rPr>
          <w:rFonts w:ascii="Arial" w:hAnsi="Arial" w:cs="Arial"/>
          <w:sz w:val="24"/>
          <w:szCs w:val="24"/>
        </w:rPr>
        <w:t xml:space="preserve">. Attack is divided into Attack types, Protection against the given attacks, Root cause and the attack impacts. </w:t>
      </w:r>
      <w:r w:rsidR="00EE4CFC">
        <w:rPr>
          <w:rFonts w:ascii="Arial" w:hAnsi="Arial" w:cs="Arial"/>
          <w:sz w:val="24"/>
          <w:szCs w:val="24"/>
        </w:rPr>
        <w:t xml:space="preserve">The platform has been </w:t>
      </w:r>
      <w:r w:rsidR="004D7333">
        <w:rPr>
          <w:rFonts w:ascii="Arial" w:hAnsi="Arial" w:cs="Arial"/>
          <w:sz w:val="24"/>
          <w:szCs w:val="24"/>
        </w:rPr>
        <w:t>categorized</w:t>
      </w:r>
      <w:r w:rsidR="00EE4CFC">
        <w:rPr>
          <w:rFonts w:ascii="Arial" w:hAnsi="Arial" w:cs="Arial"/>
          <w:sz w:val="24"/>
          <w:szCs w:val="24"/>
        </w:rPr>
        <w:t xml:space="preserve"> into Opensource </w:t>
      </w:r>
      <w:r w:rsidR="004D7333">
        <w:rPr>
          <w:rFonts w:ascii="Arial" w:hAnsi="Arial" w:cs="Arial"/>
          <w:sz w:val="24"/>
          <w:szCs w:val="24"/>
        </w:rPr>
        <w:t>and</w:t>
      </w:r>
      <w:r w:rsidR="00EE4CFC">
        <w:rPr>
          <w:rFonts w:ascii="Arial" w:hAnsi="Arial" w:cs="Arial"/>
          <w:sz w:val="24"/>
          <w:szCs w:val="24"/>
        </w:rPr>
        <w:t xml:space="preserve"> commercial platforms. The C.I.A. Traid has been defined into Confidentiality, </w:t>
      </w:r>
      <w:r w:rsidR="004D7333">
        <w:rPr>
          <w:rFonts w:ascii="Arial" w:hAnsi="Arial" w:cs="Arial"/>
          <w:sz w:val="24"/>
          <w:szCs w:val="24"/>
        </w:rPr>
        <w:t>Integrity</w:t>
      </w:r>
      <w:r w:rsidR="00EE4CFC">
        <w:rPr>
          <w:rFonts w:ascii="Arial" w:hAnsi="Arial" w:cs="Arial"/>
          <w:sz w:val="24"/>
          <w:szCs w:val="24"/>
        </w:rPr>
        <w:t xml:space="preserve"> and Availability</w:t>
      </w:r>
      <w:r w:rsidR="001109F4">
        <w:rPr>
          <w:rFonts w:ascii="Arial" w:hAnsi="Arial" w:cs="Arial"/>
          <w:sz w:val="24"/>
          <w:szCs w:val="24"/>
        </w:rPr>
        <w:t>. Each sub section is explained below.</w:t>
      </w:r>
    </w:p>
    <w:p w14:paraId="5FAAC63F" w14:textId="12E73A0D" w:rsidR="009D40F8" w:rsidRPr="000A2F34" w:rsidRDefault="009D40F8" w:rsidP="002562A8">
      <w:pPr>
        <w:pStyle w:val="ListParagraph"/>
        <w:numPr>
          <w:ilvl w:val="0"/>
          <w:numId w:val="2"/>
        </w:numPr>
        <w:autoSpaceDE w:val="0"/>
        <w:autoSpaceDN w:val="0"/>
        <w:adjustRightInd w:val="0"/>
        <w:spacing w:after="0" w:line="480" w:lineRule="auto"/>
        <w:rPr>
          <w:rFonts w:ascii="Arial" w:hAnsi="Arial" w:cs="Arial"/>
          <w:b/>
          <w:bCs/>
          <w:sz w:val="24"/>
          <w:szCs w:val="24"/>
        </w:rPr>
      </w:pPr>
      <w:r w:rsidRPr="000A2F34">
        <w:rPr>
          <w:rFonts w:ascii="Arial" w:hAnsi="Arial" w:cs="Arial"/>
          <w:b/>
          <w:bCs/>
          <w:sz w:val="24"/>
          <w:szCs w:val="24"/>
        </w:rPr>
        <w:t>Attack</w:t>
      </w:r>
    </w:p>
    <w:p w14:paraId="4BAABE6B" w14:textId="0FE95CC5" w:rsidR="009D40F8" w:rsidRDefault="009D40F8" w:rsidP="002562A8">
      <w:pPr>
        <w:pStyle w:val="ListParagraph"/>
        <w:autoSpaceDE w:val="0"/>
        <w:autoSpaceDN w:val="0"/>
        <w:adjustRightInd w:val="0"/>
        <w:spacing w:after="0" w:line="480" w:lineRule="auto"/>
        <w:rPr>
          <w:rFonts w:ascii="Arial" w:hAnsi="Arial" w:cs="Arial"/>
          <w:sz w:val="24"/>
          <w:szCs w:val="24"/>
        </w:rPr>
      </w:pPr>
      <w:r>
        <w:rPr>
          <w:rFonts w:ascii="Arial" w:hAnsi="Arial" w:cs="Arial"/>
          <w:sz w:val="24"/>
          <w:szCs w:val="24"/>
        </w:rPr>
        <w:t xml:space="preserve">This paper talks about the attacks that occurs </w:t>
      </w:r>
      <w:r w:rsidR="008622A0">
        <w:rPr>
          <w:rFonts w:ascii="Arial" w:hAnsi="Arial" w:cs="Arial"/>
          <w:sz w:val="24"/>
          <w:szCs w:val="24"/>
        </w:rPr>
        <w:t>regularly</w:t>
      </w:r>
      <w:r>
        <w:rPr>
          <w:rFonts w:ascii="Arial" w:hAnsi="Arial" w:cs="Arial"/>
          <w:sz w:val="24"/>
          <w:szCs w:val="24"/>
        </w:rPr>
        <w:t xml:space="preserve"> in the serverless computing</w:t>
      </w:r>
      <w:r w:rsidR="008622A0">
        <w:rPr>
          <w:rFonts w:ascii="Arial" w:hAnsi="Arial" w:cs="Arial"/>
          <w:sz w:val="24"/>
          <w:szCs w:val="24"/>
        </w:rPr>
        <w:t>.</w:t>
      </w:r>
    </w:p>
    <w:p w14:paraId="0698AFB0" w14:textId="0FC558F5" w:rsidR="008622A0" w:rsidRPr="000A2F34" w:rsidRDefault="008622A0" w:rsidP="002562A8">
      <w:pPr>
        <w:pStyle w:val="ListParagraph"/>
        <w:numPr>
          <w:ilvl w:val="0"/>
          <w:numId w:val="4"/>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Attack Types:</w:t>
      </w:r>
    </w:p>
    <w:p w14:paraId="20F26002" w14:textId="0B423A93" w:rsidR="008622A0" w:rsidRDefault="008622A0" w:rsidP="002562A8">
      <w:pPr>
        <w:pStyle w:val="ListParagraph"/>
        <w:numPr>
          <w:ilvl w:val="1"/>
          <w:numId w:val="4"/>
        </w:numPr>
        <w:autoSpaceDE w:val="0"/>
        <w:autoSpaceDN w:val="0"/>
        <w:adjustRightInd w:val="0"/>
        <w:spacing w:after="0" w:line="480" w:lineRule="auto"/>
        <w:rPr>
          <w:rFonts w:ascii="Arial" w:hAnsi="Arial" w:cs="Arial"/>
          <w:sz w:val="24"/>
          <w:szCs w:val="24"/>
        </w:rPr>
      </w:pPr>
      <w:r>
        <w:rPr>
          <w:rFonts w:ascii="Arial" w:hAnsi="Arial" w:cs="Arial"/>
          <w:sz w:val="24"/>
          <w:szCs w:val="24"/>
        </w:rPr>
        <w:t>Injection Attacks:</w:t>
      </w:r>
    </w:p>
    <w:p w14:paraId="06CDC6AA" w14:textId="1C9938E2" w:rsidR="000A2F34" w:rsidRDefault="000A2F34" w:rsidP="002562A8">
      <w:pPr>
        <w:pStyle w:val="ListParagraph"/>
        <w:autoSpaceDE w:val="0"/>
        <w:autoSpaceDN w:val="0"/>
        <w:adjustRightInd w:val="0"/>
        <w:spacing w:after="0" w:line="480" w:lineRule="auto"/>
        <w:ind w:left="1800"/>
        <w:rPr>
          <w:rFonts w:ascii="Arial" w:hAnsi="Arial" w:cs="Arial"/>
          <w:sz w:val="24"/>
          <w:szCs w:val="24"/>
        </w:rPr>
      </w:pPr>
      <w:r w:rsidRPr="000A2F34">
        <w:rPr>
          <w:rFonts w:ascii="Arial" w:hAnsi="Arial" w:cs="Arial"/>
          <w:sz w:val="24"/>
          <w:szCs w:val="24"/>
        </w:rPr>
        <w:t>The attack that allows users to enter malicious inputs that alters the program execution</w:t>
      </w:r>
      <w:r>
        <w:rPr>
          <w:rFonts w:ascii="Arial" w:hAnsi="Arial" w:cs="Arial"/>
          <w:sz w:val="24"/>
          <w:szCs w:val="24"/>
        </w:rPr>
        <w:t>.</w:t>
      </w:r>
    </w:p>
    <w:p w14:paraId="73157AC8" w14:textId="2AE40162" w:rsidR="007F1524" w:rsidRPr="007F1524" w:rsidRDefault="008622A0" w:rsidP="002562A8">
      <w:pPr>
        <w:pStyle w:val="ListParagraph"/>
        <w:numPr>
          <w:ilvl w:val="1"/>
          <w:numId w:val="4"/>
        </w:numPr>
        <w:autoSpaceDE w:val="0"/>
        <w:autoSpaceDN w:val="0"/>
        <w:adjustRightInd w:val="0"/>
        <w:spacing w:after="0" w:line="480" w:lineRule="auto"/>
        <w:rPr>
          <w:rFonts w:ascii="Arial" w:hAnsi="Arial" w:cs="Arial"/>
          <w:sz w:val="24"/>
          <w:szCs w:val="24"/>
        </w:rPr>
      </w:pPr>
      <w:r w:rsidRPr="008622A0">
        <w:rPr>
          <w:rFonts w:ascii="Arial" w:hAnsi="Arial" w:cs="Arial"/>
          <w:sz w:val="24"/>
          <w:szCs w:val="24"/>
        </w:rPr>
        <w:t>Distributed Denial of service</w:t>
      </w:r>
      <w:r w:rsidR="007F1524">
        <w:rPr>
          <w:rFonts w:ascii="Arial" w:hAnsi="Arial" w:cs="Arial"/>
          <w:sz w:val="24"/>
          <w:szCs w:val="24"/>
        </w:rPr>
        <w:t xml:space="preserve">:  </w:t>
      </w:r>
      <w:r w:rsidR="007F1524" w:rsidRPr="007F1524">
        <w:rPr>
          <w:rFonts w:ascii="Arial" w:hAnsi="Arial" w:cs="Arial"/>
          <w:sz w:val="24"/>
          <w:szCs w:val="24"/>
        </w:rPr>
        <w:t>Denial of service attack is to make the resource, website, or application unavailable. DDOS also makes the website unavailable by flooding with the traffic using multiple sources</w:t>
      </w:r>
      <w:r w:rsidR="009551B0">
        <w:rPr>
          <w:rFonts w:ascii="Arial" w:hAnsi="Arial" w:cs="Arial"/>
          <w:sz w:val="24"/>
          <w:szCs w:val="24"/>
        </w:rPr>
        <w:t xml:space="preserve">. </w:t>
      </w:r>
    </w:p>
    <w:p w14:paraId="7CD3C377" w14:textId="58FCA920" w:rsidR="008622A0" w:rsidRDefault="001C36A1" w:rsidP="002562A8">
      <w:pPr>
        <w:pStyle w:val="ListParagraph"/>
        <w:numPr>
          <w:ilvl w:val="1"/>
          <w:numId w:val="4"/>
        </w:numPr>
        <w:autoSpaceDE w:val="0"/>
        <w:autoSpaceDN w:val="0"/>
        <w:adjustRightInd w:val="0"/>
        <w:spacing w:after="0" w:line="480" w:lineRule="auto"/>
        <w:rPr>
          <w:rFonts w:ascii="Arial" w:hAnsi="Arial" w:cs="Arial"/>
          <w:sz w:val="24"/>
          <w:szCs w:val="24"/>
        </w:rPr>
      </w:pPr>
      <w:r>
        <w:rPr>
          <w:rFonts w:ascii="Arial" w:hAnsi="Arial" w:cs="Arial"/>
          <w:sz w:val="24"/>
          <w:szCs w:val="24"/>
        </w:rPr>
        <w:t>S</w:t>
      </w:r>
      <w:r w:rsidR="008622A0" w:rsidRPr="008622A0">
        <w:rPr>
          <w:rFonts w:ascii="Arial" w:hAnsi="Arial" w:cs="Arial"/>
          <w:sz w:val="24"/>
          <w:szCs w:val="24"/>
        </w:rPr>
        <w:t>ensitive data exposure</w:t>
      </w:r>
    </w:p>
    <w:p w14:paraId="51AA34A9" w14:textId="6A9AFAA5" w:rsidR="005026E7" w:rsidRDefault="005026E7"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026E7">
        <w:rPr>
          <w:rFonts w:ascii="Arial" w:hAnsi="Arial" w:cs="Arial"/>
          <w:sz w:val="24"/>
          <w:szCs w:val="24"/>
        </w:rPr>
        <w:lastRenderedPageBreak/>
        <w:t>Broken Authentication</w:t>
      </w:r>
    </w:p>
    <w:p w14:paraId="568E78A9" w14:textId="49706B9A" w:rsidR="00420A89" w:rsidRDefault="00420A89" w:rsidP="002562A8">
      <w:pPr>
        <w:pStyle w:val="ListParagraph"/>
        <w:numPr>
          <w:ilvl w:val="1"/>
          <w:numId w:val="4"/>
        </w:numPr>
        <w:autoSpaceDE w:val="0"/>
        <w:autoSpaceDN w:val="0"/>
        <w:adjustRightInd w:val="0"/>
        <w:spacing w:after="0" w:line="480" w:lineRule="auto"/>
        <w:rPr>
          <w:rFonts w:ascii="Arial" w:hAnsi="Arial" w:cs="Arial"/>
          <w:sz w:val="24"/>
          <w:szCs w:val="24"/>
        </w:rPr>
      </w:pPr>
      <w:r w:rsidRPr="00420A89">
        <w:rPr>
          <w:rFonts w:ascii="Arial" w:hAnsi="Arial" w:cs="Arial"/>
          <w:sz w:val="24"/>
          <w:szCs w:val="24"/>
        </w:rPr>
        <w:t>Execution flow manipulation</w:t>
      </w:r>
    </w:p>
    <w:p w14:paraId="4AA34442" w14:textId="5FBBEE81" w:rsidR="005C6BFD" w:rsidRPr="000A2F34" w:rsidRDefault="005C6BFD" w:rsidP="002562A8">
      <w:pPr>
        <w:pStyle w:val="ListParagraph"/>
        <w:numPr>
          <w:ilvl w:val="0"/>
          <w:numId w:val="4"/>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Protection against the attack:</w:t>
      </w:r>
    </w:p>
    <w:p w14:paraId="47B9C226" w14:textId="5D92D1A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Protection against Distributed Denial of service:</w:t>
      </w:r>
    </w:p>
    <w:p w14:paraId="648255E0" w14:textId="28BA675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Protection against injection attacks:</w:t>
      </w:r>
    </w:p>
    <w:p w14:paraId="121BA1D8" w14:textId="6DB79175"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Prevention against sensitive data exposure:</w:t>
      </w:r>
    </w:p>
    <w:p w14:paraId="36542F6A" w14:textId="285EFF38"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Disaster recovery</w:t>
      </w:r>
    </w:p>
    <w:p w14:paraId="5F71C9CE" w14:textId="337CB242" w:rsidR="005771B6" w:rsidRDefault="005771B6" w:rsidP="002562A8">
      <w:pPr>
        <w:pStyle w:val="ListParagraph"/>
        <w:numPr>
          <w:ilvl w:val="1"/>
          <w:numId w:val="4"/>
        </w:numPr>
        <w:autoSpaceDE w:val="0"/>
        <w:autoSpaceDN w:val="0"/>
        <w:adjustRightInd w:val="0"/>
        <w:spacing w:after="0" w:line="480" w:lineRule="auto"/>
        <w:rPr>
          <w:rFonts w:ascii="Arial" w:hAnsi="Arial" w:cs="Arial"/>
          <w:sz w:val="24"/>
          <w:szCs w:val="24"/>
        </w:rPr>
      </w:pPr>
      <w:r>
        <w:rPr>
          <w:rFonts w:ascii="Arial" w:hAnsi="Arial" w:cs="Arial"/>
          <w:sz w:val="24"/>
          <w:szCs w:val="24"/>
        </w:rPr>
        <w:t>Intrusion Detection</w:t>
      </w:r>
    </w:p>
    <w:p w14:paraId="51CF6B43" w14:textId="0BE863F2" w:rsidR="00E047C2" w:rsidRDefault="00E047C2" w:rsidP="002562A8">
      <w:pPr>
        <w:pStyle w:val="ListParagraph"/>
        <w:numPr>
          <w:ilvl w:val="1"/>
          <w:numId w:val="4"/>
        </w:numPr>
        <w:autoSpaceDE w:val="0"/>
        <w:autoSpaceDN w:val="0"/>
        <w:adjustRightInd w:val="0"/>
        <w:spacing w:after="0" w:line="480" w:lineRule="auto"/>
        <w:rPr>
          <w:rFonts w:ascii="Arial" w:hAnsi="Arial" w:cs="Arial"/>
          <w:sz w:val="24"/>
          <w:szCs w:val="24"/>
        </w:rPr>
      </w:pPr>
      <w:r w:rsidRPr="00E047C2">
        <w:rPr>
          <w:rFonts w:ascii="Arial" w:hAnsi="Arial" w:cs="Arial"/>
          <w:sz w:val="24"/>
          <w:szCs w:val="24"/>
        </w:rPr>
        <w:t>Vulnerability Scanning</w:t>
      </w:r>
    </w:p>
    <w:p w14:paraId="3BDB7CCD" w14:textId="6C71C106" w:rsidR="005C6BFD" w:rsidRPr="000A2F34" w:rsidRDefault="005C6BFD" w:rsidP="002562A8">
      <w:pPr>
        <w:pStyle w:val="ListParagraph"/>
        <w:numPr>
          <w:ilvl w:val="0"/>
          <w:numId w:val="4"/>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Root causes</w:t>
      </w:r>
    </w:p>
    <w:p w14:paraId="6306E21D" w14:textId="11B331F1"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weak authentication</w:t>
      </w:r>
    </w:p>
    <w:p w14:paraId="228F9809" w14:textId="0A565244" w:rsidR="006E1CB6" w:rsidRDefault="006E1CB6" w:rsidP="002562A8">
      <w:pPr>
        <w:pStyle w:val="ListParagraph"/>
        <w:numPr>
          <w:ilvl w:val="1"/>
          <w:numId w:val="4"/>
        </w:numPr>
        <w:autoSpaceDE w:val="0"/>
        <w:autoSpaceDN w:val="0"/>
        <w:adjustRightInd w:val="0"/>
        <w:spacing w:after="0" w:line="480" w:lineRule="auto"/>
        <w:rPr>
          <w:rFonts w:ascii="Arial" w:hAnsi="Arial" w:cs="Arial"/>
          <w:sz w:val="24"/>
          <w:szCs w:val="24"/>
        </w:rPr>
      </w:pPr>
      <w:r>
        <w:rPr>
          <w:rFonts w:ascii="Arial" w:hAnsi="Arial" w:cs="Arial"/>
          <w:sz w:val="24"/>
          <w:szCs w:val="24"/>
        </w:rPr>
        <w:t>Third-Party Dependencies</w:t>
      </w:r>
    </w:p>
    <w:p w14:paraId="5539BB83" w14:textId="62CFB126"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Exception Handling</w:t>
      </w:r>
    </w:p>
    <w:p w14:paraId="54CBE1EF" w14:textId="73F2E228"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Serverless Deployment Configuration</w:t>
      </w:r>
    </w:p>
    <w:p w14:paraId="47DB1A28" w14:textId="0B2FC09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Logging</w:t>
      </w:r>
    </w:p>
    <w:p w14:paraId="41FC9103" w14:textId="2DE7011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Input Sanitization</w:t>
      </w:r>
    </w:p>
    <w:p w14:paraId="12221804" w14:textId="1357368A"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Least privilege</w:t>
      </w:r>
    </w:p>
    <w:p w14:paraId="13D40DEC" w14:textId="6FC0709C"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Patch function dependencies</w:t>
      </w:r>
    </w:p>
    <w:p w14:paraId="44ACF36D" w14:textId="391735F7"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Isolated function perimeter</w:t>
      </w:r>
    </w:p>
    <w:p w14:paraId="4A7E0CE3" w14:textId="5E9176CF" w:rsidR="005C6BFD"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Secrets Management</w:t>
      </w:r>
    </w:p>
    <w:p w14:paraId="3C08FFF9" w14:textId="2BF93000" w:rsidR="006E1CB6" w:rsidRPr="006E1CB6" w:rsidRDefault="005C6BFD" w:rsidP="002562A8">
      <w:pPr>
        <w:pStyle w:val="ListParagraph"/>
        <w:numPr>
          <w:ilvl w:val="1"/>
          <w:numId w:val="4"/>
        </w:numPr>
        <w:autoSpaceDE w:val="0"/>
        <w:autoSpaceDN w:val="0"/>
        <w:adjustRightInd w:val="0"/>
        <w:spacing w:after="0" w:line="480" w:lineRule="auto"/>
        <w:rPr>
          <w:rFonts w:ascii="Arial" w:hAnsi="Arial" w:cs="Arial"/>
          <w:sz w:val="24"/>
          <w:szCs w:val="24"/>
        </w:rPr>
      </w:pPr>
      <w:r w:rsidRPr="005C6BFD">
        <w:rPr>
          <w:rFonts w:ascii="Arial" w:hAnsi="Arial" w:cs="Arial"/>
          <w:sz w:val="24"/>
          <w:szCs w:val="24"/>
        </w:rPr>
        <w:t>Data in Transit</w:t>
      </w:r>
    </w:p>
    <w:p w14:paraId="55257428" w14:textId="47B4A012" w:rsidR="005C6BFD" w:rsidRPr="000A2F34" w:rsidRDefault="005C6BFD" w:rsidP="002562A8">
      <w:pPr>
        <w:pStyle w:val="ListParagraph"/>
        <w:numPr>
          <w:ilvl w:val="0"/>
          <w:numId w:val="4"/>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Impact</w:t>
      </w:r>
    </w:p>
    <w:p w14:paraId="776DBF8F" w14:textId="4EA9916E" w:rsidR="005C6BFD" w:rsidRPr="000A2F34" w:rsidRDefault="000E1806" w:rsidP="002562A8">
      <w:pPr>
        <w:pStyle w:val="ListParagraph"/>
        <w:numPr>
          <w:ilvl w:val="0"/>
          <w:numId w:val="2"/>
        </w:numPr>
        <w:autoSpaceDE w:val="0"/>
        <w:autoSpaceDN w:val="0"/>
        <w:adjustRightInd w:val="0"/>
        <w:spacing w:after="0" w:line="480" w:lineRule="auto"/>
        <w:rPr>
          <w:rFonts w:ascii="Arial" w:hAnsi="Arial" w:cs="Arial"/>
          <w:b/>
          <w:bCs/>
          <w:sz w:val="24"/>
          <w:szCs w:val="24"/>
        </w:rPr>
      </w:pPr>
      <w:r w:rsidRPr="000A2F34">
        <w:rPr>
          <w:rFonts w:ascii="Arial" w:hAnsi="Arial" w:cs="Arial"/>
          <w:b/>
          <w:bCs/>
          <w:sz w:val="24"/>
          <w:szCs w:val="24"/>
        </w:rPr>
        <w:lastRenderedPageBreak/>
        <w:t>C.I.A. Traid</w:t>
      </w:r>
    </w:p>
    <w:p w14:paraId="0D88C964" w14:textId="27F85612" w:rsidR="000E1806" w:rsidRPr="000A2F34"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Confidentiality</w:t>
      </w:r>
    </w:p>
    <w:p w14:paraId="7D0AC5A7" w14:textId="5ACE6DFA" w:rsidR="000E1806" w:rsidRPr="000A2F34"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Integrity</w:t>
      </w:r>
    </w:p>
    <w:p w14:paraId="3C5DEB02" w14:textId="56E4565E" w:rsidR="000E1806" w:rsidRPr="000A2F34"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Availability</w:t>
      </w:r>
    </w:p>
    <w:p w14:paraId="10D23F39" w14:textId="3DFF1154" w:rsidR="000E1806" w:rsidRPr="000A2F34" w:rsidRDefault="000E1806" w:rsidP="002562A8">
      <w:pPr>
        <w:pStyle w:val="ListParagraph"/>
        <w:numPr>
          <w:ilvl w:val="0"/>
          <w:numId w:val="2"/>
        </w:numPr>
        <w:autoSpaceDE w:val="0"/>
        <w:autoSpaceDN w:val="0"/>
        <w:adjustRightInd w:val="0"/>
        <w:spacing w:after="0" w:line="480" w:lineRule="auto"/>
        <w:rPr>
          <w:rFonts w:ascii="Arial" w:hAnsi="Arial" w:cs="Arial"/>
          <w:b/>
          <w:bCs/>
          <w:sz w:val="24"/>
          <w:szCs w:val="24"/>
        </w:rPr>
      </w:pPr>
      <w:r w:rsidRPr="000A2F34">
        <w:rPr>
          <w:rFonts w:ascii="Arial" w:hAnsi="Arial" w:cs="Arial"/>
          <w:b/>
          <w:bCs/>
          <w:sz w:val="24"/>
          <w:szCs w:val="24"/>
        </w:rPr>
        <w:t>Platform</w:t>
      </w:r>
    </w:p>
    <w:p w14:paraId="115E0204" w14:textId="4F945904" w:rsidR="000E1806" w:rsidRPr="000A2F34"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t>Commercial</w:t>
      </w:r>
    </w:p>
    <w:p w14:paraId="0450841B" w14:textId="11AEBFD6" w:rsidR="00654E39" w:rsidRPr="002B5E63" w:rsidRDefault="000E1806" w:rsidP="002562A8">
      <w:pPr>
        <w:pStyle w:val="ListParagraph"/>
        <w:numPr>
          <w:ilvl w:val="3"/>
          <w:numId w:val="2"/>
        </w:numPr>
        <w:autoSpaceDE w:val="0"/>
        <w:autoSpaceDN w:val="0"/>
        <w:adjustRightInd w:val="0"/>
        <w:spacing w:after="0" w:line="480" w:lineRule="auto"/>
        <w:rPr>
          <w:rFonts w:ascii="Arial" w:hAnsi="Arial" w:cs="Arial"/>
          <w:sz w:val="24"/>
          <w:szCs w:val="24"/>
        </w:rPr>
      </w:pPr>
      <w:r w:rsidRPr="002B5E63">
        <w:rPr>
          <w:rFonts w:ascii="Arial" w:hAnsi="Arial" w:cs="Arial"/>
          <w:sz w:val="24"/>
          <w:szCs w:val="24"/>
        </w:rPr>
        <w:t xml:space="preserve">AWS </w:t>
      </w:r>
      <w:r w:rsidR="00952CFF" w:rsidRPr="002B5E63">
        <w:rPr>
          <w:rFonts w:ascii="Arial" w:hAnsi="Arial" w:cs="Arial"/>
          <w:sz w:val="24"/>
          <w:szCs w:val="24"/>
        </w:rPr>
        <w:t xml:space="preserve">lambda: </w:t>
      </w:r>
    </w:p>
    <w:p w14:paraId="0927CE4A" w14:textId="0D369D24" w:rsidR="000E1806" w:rsidRDefault="00952CFF" w:rsidP="002562A8">
      <w:pPr>
        <w:pStyle w:val="ListParagraph"/>
        <w:autoSpaceDE w:val="0"/>
        <w:autoSpaceDN w:val="0"/>
        <w:adjustRightInd w:val="0"/>
        <w:spacing w:after="0" w:line="480" w:lineRule="auto"/>
        <w:ind w:left="2160" w:firstLine="720"/>
        <w:rPr>
          <w:rFonts w:ascii="Arial" w:hAnsi="Arial" w:cs="Arial"/>
          <w:sz w:val="24"/>
          <w:szCs w:val="24"/>
        </w:rPr>
      </w:pPr>
      <w:r w:rsidRPr="00952CFF">
        <w:rPr>
          <w:rFonts w:ascii="Arial" w:hAnsi="Arial" w:cs="Arial"/>
          <w:sz w:val="24"/>
          <w:szCs w:val="24"/>
        </w:rPr>
        <w:t xml:space="preserve">This service was provided by amazon. This is an event-driven, serverless platform.  Using </w:t>
      </w:r>
      <w:r w:rsidR="00214489" w:rsidRPr="00214489">
        <w:rPr>
          <w:rFonts w:ascii="Arial" w:hAnsi="Arial" w:cs="Arial"/>
          <w:b/>
          <w:bCs/>
          <w:sz w:val="24"/>
          <w:szCs w:val="24"/>
        </w:rPr>
        <w:t xml:space="preserve">AWS </w:t>
      </w:r>
      <w:r w:rsidRPr="00214489">
        <w:rPr>
          <w:rFonts w:ascii="Arial" w:hAnsi="Arial" w:cs="Arial"/>
          <w:b/>
          <w:bCs/>
          <w:sz w:val="24"/>
          <w:szCs w:val="24"/>
        </w:rPr>
        <w:t>Lambda</w:t>
      </w:r>
      <w:r w:rsidRPr="00952CFF">
        <w:rPr>
          <w:rFonts w:ascii="Arial" w:hAnsi="Arial" w:cs="Arial"/>
          <w:sz w:val="24"/>
          <w:szCs w:val="24"/>
        </w:rPr>
        <w:t xml:space="preserve"> developers can run their code virtually without any administration.  Developers can write their code in the supported languages, create functions, applications or can upload their own code. The lambda functions can perform different computational tasks. Lambda will automatically manage the resources with high availability, scalability, and security. Also, developers can use the other AWS service with the same login to extend the services. It supports most of the programming languages like Java, Python, C# (. NET Core), and Node. Js.</w:t>
      </w:r>
      <w:r w:rsidR="00DF2F92">
        <w:rPr>
          <w:rFonts w:ascii="Arial" w:hAnsi="Arial" w:cs="Arial"/>
          <w:sz w:val="24"/>
          <w:szCs w:val="24"/>
        </w:rPr>
        <w:t xml:space="preserve"> This service can be found in the AWS website linked here </w:t>
      </w:r>
      <w:r w:rsidR="00DF2F92">
        <w:rPr>
          <w:rFonts w:ascii="Arial" w:hAnsi="Arial" w:cs="Arial"/>
          <w:sz w:val="24"/>
          <w:szCs w:val="24"/>
        </w:rPr>
        <w:fldChar w:fldCharType="begin"/>
      </w:r>
      <w:r w:rsidR="002720B8">
        <w:rPr>
          <w:rFonts w:ascii="Arial" w:hAnsi="Arial" w:cs="Arial"/>
          <w:sz w:val="24"/>
          <w:szCs w:val="24"/>
        </w:rPr>
        <w:instrText xml:space="preserve"> ADDIN ZOTERO_ITEM CSL_CITATION {"citationID":"aTwE3PDD","properties":{"formattedCitation":"({\\i{}AWS Lambda \\uc0\\u8211{} Serverless Compute - Amazon Web Services}, n.d.)","plainCitation":"(AWS Lambda – Serverless Compute - Amazon Web Services, n.d.)","dontUpdate":true,"noteIndex":0},"citationItems":[{"id":147,"uris":["http://zotero.org/users/local/dILag7GQ/items/K8QUCV3C"],"uri":["http://zotero.org/users/local/dILag7GQ/items/K8QUCV3C"],"itemData":{"id":147,"type":"webpage","abstract":"AWS Lambda lets you run code without provisioning or managing servers. You pay only for the compute time you consume.","container-title":"Amazon Web Services, Inc.","language":"en-US","title":"AWS Lambda – Serverless Compute - Amazon Web Services","URL":"https://aws.amazon.com/lambda/","accessed":{"date-parts":[["2021",9,19]]}}}],"schema":"https://github.com/citation-style-language/schema/raw/master/csl-citation.json"} </w:instrText>
      </w:r>
      <w:r w:rsidR="00DF2F92">
        <w:rPr>
          <w:rFonts w:ascii="Arial" w:hAnsi="Arial" w:cs="Arial"/>
          <w:sz w:val="24"/>
          <w:szCs w:val="24"/>
        </w:rPr>
        <w:fldChar w:fldCharType="separate"/>
      </w:r>
      <w:r w:rsidR="00DF2F92" w:rsidRPr="00DF2F92">
        <w:rPr>
          <w:rFonts w:ascii="Arial" w:hAnsi="Arial" w:cs="Arial"/>
          <w:sz w:val="24"/>
          <w:szCs w:val="24"/>
        </w:rPr>
        <w:t>(</w:t>
      </w:r>
      <w:r w:rsidR="00DF2F92" w:rsidRPr="00DF2F92">
        <w:rPr>
          <w:rFonts w:ascii="Arial" w:hAnsi="Arial" w:cs="Arial"/>
          <w:i/>
          <w:iCs/>
          <w:sz w:val="24"/>
          <w:szCs w:val="24"/>
        </w:rPr>
        <w:t>AWS Lambda – Serverless Compute - Amazon Web Services</w:t>
      </w:r>
      <w:r w:rsidR="00DF2F92" w:rsidRPr="00DF2F92">
        <w:rPr>
          <w:rFonts w:ascii="Arial" w:hAnsi="Arial" w:cs="Arial"/>
          <w:sz w:val="24"/>
          <w:szCs w:val="24"/>
        </w:rPr>
        <w:t xml:space="preserve">, </w:t>
      </w:r>
      <w:r w:rsidR="00DF2F92">
        <w:rPr>
          <w:rFonts w:ascii="Arial" w:hAnsi="Arial" w:cs="Arial"/>
          <w:sz w:val="24"/>
          <w:szCs w:val="24"/>
        </w:rPr>
        <w:t>2021</w:t>
      </w:r>
      <w:r w:rsidR="00DF2F92" w:rsidRPr="00DF2F92">
        <w:rPr>
          <w:rFonts w:ascii="Arial" w:hAnsi="Arial" w:cs="Arial"/>
          <w:sz w:val="24"/>
          <w:szCs w:val="24"/>
        </w:rPr>
        <w:t>)</w:t>
      </w:r>
      <w:r w:rsidR="00DF2F92">
        <w:rPr>
          <w:rFonts w:ascii="Arial" w:hAnsi="Arial" w:cs="Arial"/>
          <w:sz w:val="24"/>
          <w:szCs w:val="24"/>
        </w:rPr>
        <w:fldChar w:fldCharType="end"/>
      </w:r>
    </w:p>
    <w:p w14:paraId="1BF42EF1" w14:textId="69630610" w:rsidR="00654E39" w:rsidRPr="000E1806" w:rsidRDefault="00654E39" w:rsidP="002562A8">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t xml:space="preserve">The AWS lambda uses certain criteria to work such as functions, events, </w:t>
      </w:r>
      <w:r w:rsidR="008F3FD2">
        <w:rPr>
          <w:rFonts w:ascii="Arial" w:hAnsi="Arial" w:cs="Arial"/>
          <w:sz w:val="24"/>
          <w:szCs w:val="24"/>
        </w:rPr>
        <w:t>services,</w:t>
      </w:r>
      <w:r>
        <w:rPr>
          <w:rFonts w:ascii="Arial" w:hAnsi="Arial" w:cs="Arial"/>
          <w:sz w:val="24"/>
          <w:szCs w:val="24"/>
        </w:rPr>
        <w:t xml:space="preserve"> and resources</w:t>
      </w:r>
      <w:r w:rsidR="002A34A7">
        <w:rPr>
          <w:rFonts w:ascii="Arial" w:hAnsi="Arial" w:cs="Arial"/>
          <w:sz w:val="24"/>
          <w:szCs w:val="24"/>
        </w:rPr>
        <w:t xml:space="preserve">. Function </w:t>
      </w:r>
      <w:r w:rsidR="002720B8">
        <w:rPr>
          <w:rFonts w:ascii="Arial" w:hAnsi="Arial" w:cs="Arial"/>
          <w:sz w:val="24"/>
          <w:szCs w:val="24"/>
        </w:rPr>
        <w:t>is</w:t>
      </w:r>
      <w:r w:rsidR="002A34A7">
        <w:rPr>
          <w:rFonts w:ascii="Arial" w:hAnsi="Arial" w:cs="Arial"/>
          <w:sz w:val="24"/>
          <w:szCs w:val="24"/>
        </w:rPr>
        <w:t xml:space="preserve"> something </w:t>
      </w:r>
      <w:r w:rsidR="002A34A7">
        <w:rPr>
          <w:rFonts w:ascii="Arial" w:hAnsi="Arial" w:cs="Arial"/>
          <w:sz w:val="24"/>
          <w:szCs w:val="24"/>
        </w:rPr>
        <w:lastRenderedPageBreak/>
        <w:t xml:space="preserve">similar to microservices and processes the files, scheduling of the tasks and maintaining the </w:t>
      </w:r>
      <w:r w:rsidR="004C7C0F">
        <w:rPr>
          <w:rFonts w:ascii="Arial" w:hAnsi="Arial" w:cs="Arial"/>
          <w:sz w:val="24"/>
          <w:szCs w:val="24"/>
        </w:rPr>
        <w:t>user’s</w:t>
      </w:r>
      <w:r w:rsidR="002A34A7">
        <w:rPr>
          <w:rFonts w:ascii="Arial" w:hAnsi="Arial" w:cs="Arial"/>
          <w:sz w:val="24"/>
          <w:szCs w:val="24"/>
        </w:rPr>
        <w:t xml:space="preserve"> data in the database.</w:t>
      </w:r>
      <w:r w:rsidR="002720B8">
        <w:rPr>
          <w:rFonts w:ascii="Arial" w:hAnsi="Arial" w:cs="Arial"/>
          <w:sz w:val="24"/>
          <w:szCs w:val="24"/>
        </w:rPr>
        <w:t xml:space="preserve"> </w:t>
      </w:r>
      <w:r w:rsidR="004C7C0F">
        <w:rPr>
          <w:rFonts w:ascii="Arial" w:hAnsi="Arial" w:cs="Arial"/>
          <w:sz w:val="24"/>
          <w:szCs w:val="24"/>
        </w:rPr>
        <w:t>Event has to be triggered to invoke a function</w:t>
      </w:r>
      <w:r w:rsidR="00757D43">
        <w:rPr>
          <w:rFonts w:ascii="Arial" w:hAnsi="Arial" w:cs="Arial"/>
          <w:sz w:val="24"/>
          <w:szCs w:val="24"/>
        </w:rPr>
        <w:t xml:space="preserve">. This can be a user request, message or an image. Once the function invoked, the resources are being used such as AWS s3 bucket, </w:t>
      </w:r>
      <w:r w:rsidR="00C55B00">
        <w:rPr>
          <w:rFonts w:ascii="Arial" w:hAnsi="Arial" w:cs="Arial"/>
          <w:sz w:val="24"/>
          <w:szCs w:val="24"/>
        </w:rPr>
        <w:t>Dynamic DB</w:t>
      </w:r>
      <w:r w:rsidR="00757D43">
        <w:rPr>
          <w:rFonts w:ascii="Arial" w:hAnsi="Arial" w:cs="Arial"/>
          <w:sz w:val="24"/>
          <w:szCs w:val="24"/>
        </w:rPr>
        <w:t xml:space="preserve"> table etc.</w:t>
      </w:r>
      <w:r w:rsidR="001618A5">
        <w:rPr>
          <w:rFonts w:ascii="Arial" w:hAnsi="Arial" w:cs="Arial"/>
          <w:sz w:val="24"/>
          <w:szCs w:val="24"/>
        </w:rPr>
        <w:t xml:space="preserve"> A service is a project that the user can utilize to build the applications after a function being invoked by the event and the resources being allocated</w:t>
      </w:r>
      <w:r w:rsidR="0053014A">
        <w:rPr>
          <w:rFonts w:ascii="Arial" w:hAnsi="Arial" w:cs="Arial"/>
          <w:sz w:val="24"/>
          <w:szCs w:val="24"/>
        </w:rPr>
        <w:t>. The service can be in JSON format or the YAML format</w:t>
      </w:r>
      <w:r w:rsidR="00020EDC">
        <w:rPr>
          <w:rFonts w:ascii="Arial" w:hAnsi="Arial" w:cs="Arial"/>
          <w:sz w:val="24"/>
          <w:szCs w:val="24"/>
        </w:rPr>
        <w:t xml:space="preserve">. </w:t>
      </w:r>
      <w:r w:rsidR="0053014A">
        <w:rPr>
          <w:rFonts w:ascii="Arial" w:hAnsi="Arial" w:cs="Arial"/>
          <w:sz w:val="24"/>
          <w:szCs w:val="24"/>
        </w:rPr>
        <w:fldChar w:fldCharType="begin"/>
      </w:r>
      <w:r w:rsidR="00183FE2">
        <w:rPr>
          <w:rFonts w:ascii="Arial" w:hAnsi="Arial" w:cs="Arial"/>
          <w:sz w:val="24"/>
          <w:szCs w:val="24"/>
        </w:rPr>
        <w:instrText xml:space="preserve"> ADDIN ZOTERO_ITEM CSL_CITATION {"citationID":"kAZ72oQe","properties":{"formattedCitation":"({\\i{}Serverless Framework - AWS Lambda Guide - Introduction}, n.d.)","plainCitation":"(Serverless Framework - AWS Lambda Guide - Introduction, n.d.)","dontUpdate":true,"noteIndex":0},"citationItems":[{"id":149,"uris":["http://zotero.org/users/local/dILag7GQ/items/EF5GRMNG"],"uri":["http://zotero.org/users/local/dILag7GQ/items/EF5GRMNG"],"itemData":{"id":149,"type":"webpage","abstract":"An introduction to using AWS and AWS Lambda with the Serverless Framework.","title":"Serverless Framework - AWS Lambda Guide - Introduction","URL":"https://serverless.com/framework/docs/providers/aws/guide/intro","accessed":{"date-parts":[["2021",9,19]]}}}],"schema":"https://github.com/citation-style-language/schema/raw/master/csl-citation.json"} </w:instrText>
      </w:r>
      <w:r w:rsidR="0053014A">
        <w:rPr>
          <w:rFonts w:ascii="Arial" w:hAnsi="Arial" w:cs="Arial"/>
          <w:sz w:val="24"/>
          <w:szCs w:val="24"/>
        </w:rPr>
        <w:fldChar w:fldCharType="separate"/>
      </w:r>
      <w:r w:rsidR="0053014A" w:rsidRPr="0053014A">
        <w:rPr>
          <w:rFonts w:ascii="Arial" w:hAnsi="Arial" w:cs="Arial"/>
          <w:sz w:val="24"/>
          <w:szCs w:val="24"/>
        </w:rPr>
        <w:t>(</w:t>
      </w:r>
      <w:r w:rsidR="0053014A" w:rsidRPr="0053014A">
        <w:rPr>
          <w:rFonts w:ascii="Arial" w:hAnsi="Arial" w:cs="Arial"/>
          <w:i/>
          <w:iCs/>
          <w:sz w:val="24"/>
          <w:szCs w:val="24"/>
        </w:rPr>
        <w:t>Serverless Framework - AWS Lambda Guide - Introduction</w:t>
      </w:r>
      <w:r w:rsidR="0053014A" w:rsidRPr="0053014A">
        <w:rPr>
          <w:rFonts w:ascii="Arial" w:hAnsi="Arial" w:cs="Arial"/>
          <w:sz w:val="24"/>
          <w:szCs w:val="24"/>
        </w:rPr>
        <w:t xml:space="preserve">, </w:t>
      </w:r>
      <w:r w:rsidR="00246944">
        <w:rPr>
          <w:rFonts w:ascii="Arial" w:hAnsi="Arial" w:cs="Arial"/>
          <w:sz w:val="24"/>
          <w:szCs w:val="24"/>
        </w:rPr>
        <w:t>2021</w:t>
      </w:r>
      <w:r w:rsidR="0053014A" w:rsidRPr="0053014A">
        <w:rPr>
          <w:rFonts w:ascii="Arial" w:hAnsi="Arial" w:cs="Arial"/>
          <w:sz w:val="24"/>
          <w:szCs w:val="24"/>
        </w:rPr>
        <w:t>)</w:t>
      </w:r>
      <w:r w:rsidR="0053014A">
        <w:rPr>
          <w:rFonts w:ascii="Arial" w:hAnsi="Arial" w:cs="Arial"/>
          <w:sz w:val="24"/>
          <w:szCs w:val="24"/>
        </w:rPr>
        <w:fldChar w:fldCharType="end"/>
      </w:r>
    </w:p>
    <w:p w14:paraId="74794774" w14:textId="17FB4F20" w:rsidR="00CF3729" w:rsidRDefault="000E1806" w:rsidP="002562A8">
      <w:pPr>
        <w:pStyle w:val="ListParagraph"/>
        <w:numPr>
          <w:ilvl w:val="3"/>
          <w:numId w:val="2"/>
        </w:numPr>
        <w:autoSpaceDE w:val="0"/>
        <w:autoSpaceDN w:val="0"/>
        <w:adjustRightInd w:val="0"/>
        <w:spacing w:after="0" w:line="480" w:lineRule="auto"/>
        <w:rPr>
          <w:rFonts w:ascii="Arial" w:hAnsi="Arial" w:cs="Arial"/>
          <w:sz w:val="24"/>
          <w:szCs w:val="24"/>
        </w:rPr>
      </w:pPr>
      <w:r w:rsidRPr="000E1806">
        <w:rPr>
          <w:rFonts w:ascii="Arial" w:hAnsi="Arial" w:cs="Arial"/>
          <w:sz w:val="24"/>
          <w:szCs w:val="24"/>
        </w:rPr>
        <w:t>Microsoft azure</w:t>
      </w:r>
      <w:r w:rsidR="00952CFF">
        <w:rPr>
          <w:rFonts w:ascii="Arial" w:hAnsi="Arial" w:cs="Arial"/>
          <w:sz w:val="24"/>
          <w:szCs w:val="24"/>
        </w:rPr>
        <w:t>:</w:t>
      </w:r>
      <w:r w:rsidR="00CF3729">
        <w:rPr>
          <w:rFonts w:ascii="Arial" w:hAnsi="Arial" w:cs="Arial"/>
          <w:sz w:val="24"/>
          <w:szCs w:val="24"/>
        </w:rPr>
        <w:t xml:space="preserve"> </w:t>
      </w:r>
    </w:p>
    <w:p w14:paraId="06E38451" w14:textId="054518D9" w:rsidR="000E1806" w:rsidRDefault="00CF3729" w:rsidP="002562A8">
      <w:pPr>
        <w:pStyle w:val="ListParagraph"/>
        <w:autoSpaceDE w:val="0"/>
        <w:autoSpaceDN w:val="0"/>
        <w:adjustRightInd w:val="0"/>
        <w:spacing w:after="0" w:line="480" w:lineRule="auto"/>
        <w:ind w:left="2160" w:firstLine="720"/>
        <w:rPr>
          <w:rFonts w:ascii="Arial" w:hAnsi="Arial" w:cs="Arial"/>
          <w:sz w:val="24"/>
          <w:szCs w:val="24"/>
        </w:rPr>
      </w:pPr>
      <w:r w:rsidRPr="00CF3729">
        <w:rPr>
          <w:rFonts w:ascii="Arial" w:hAnsi="Arial" w:cs="Arial"/>
          <w:sz w:val="24"/>
          <w:szCs w:val="24"/>
        </w:rPr>
        <w:t xml:space="preserve">This service was developed by Microsoft which makes their users to build applications without worrying about the infrastructure and administration.  </w:t>
      </w:r>
      <w:r w:rsidRPr="001D5E38">
        <w:rPr>
          <w:rFonts w:ascii="Arial" w:hAnsi="Arial" w:cs="Arial"/>
          <w:b/>
          <w:bCs/>
          <w:sz w:val="24"/>
          <w:szCs w:val="24"/>
        </w:rPr>
        <w:t>Azure</w:t>
      </w:r>
      <w:r w:rsidR="001D5E38" w:rsidRPr="001D5E38">
        <w:rPr>
          <w:rFonts w:ascii="Arial" w:hAnsi="Arial" w:cs="Arial"/>
          <w:b/>
          <w:bCs/>
          <w:sz w:val="24"/>
          <w:szCs w:val="24"/>
        </w:rPr>
        <w:t xml:space="preserve"> functions</w:t>
      </w:r>
      <w:r w:rsidRPr="00CF3729">
        <w:rPr>
          <w:rFonts w:ascii="Arial" w:hAnsi="Arial" w:cs="Arial"/>
          <w:sz w:val="24"/>
          <w:szCs w:val="24"/>
        </w:rPr>
        <w:t xml:space="preserve"> </w:t>
      </w:r>
      <w:r w:rsidR="002D423D" w:rsidRPr="00CF3729">
        <w:rPr>
          <w:rFonts w:ascii="Arial" w:hAnsi="Arial" w:cs="Arial"/>
          <w:sz w:val="24"/>
          <w:szCs w:val="24"/>
        </w:rPr>
        <w:t>help</w:t>
      </w:r>
      <w:r w:rsidRPr="00CF3729">
        <w:rPr>
          <w:rFonts w:ascii="Arial" w:hAnsi="Arial" w:cs="Arial"/>
          <w:sz w:val="24"/>
          <w:szCs w:val="24"/>
        </w:rPr>
        <w:t xml:space="preserve"> to select different programming languages based upon the requirements. The programming languages are selected depending on the runtime. C#, JavaScript, and F# are supported by 1.x runtime while C#, Java V8 and Python 3.6 are supported by 2.x runtime The API’s used b azure are developer-friendly enabling the developers to build their code and deploy faster. Azure also concentrates on team's performance </w:t>
      </w:r>
      <w:r w:rsidR="00E138F1">
        <w:rPr>
          <w:rFonts w:ascii="Arial" w:hAnsi="Arial" w:cs="Arial"/>
          <w:sz w:val="24"/>
          <w:szCs w:val="24"/>
        </w:rPr>
        <w:t>i.e.</w:t>
      </w:r>
      <w:r w:rsidR="005D1959">
        <w:rPr>
          <w:rFonts w:ascii="Arial" w:hAnsi="Arial" w:cs="Arial"/>
          <w:sz w:val="24"/>
          <w:szCs w:val="24"/>
        </w:rPr>
        <w:t xml:space="preserve"> </w:t>
      </w:r>
      <w:r w:rsidRPr="00CF3729">
        <w:rPr>
          <w:rFonts w:ascii="Arial" w:hAnsi="Arial" w:cs="Arial"/>
          <w:sz w:val="24"/>
          <w:szCs w:val="24"/>
        </w:rPr>
        <w:t xml:space="preserve">it helps to boost the team performance by providing fully managed platform so that team can build their applications. Azure is an event-driven serverless platform that helps </w:t>
      </w:r>
      <w:r w:rsidRPr="00CF3729">
        <w:rPr>
          <w:rFonts w:ascii="Arial" w:hAnsi="Arial" w:cs="Arial"/>
          <w:sz w:val="24"/>
          <w:szCs w:val="24"/>
        </w:rPr>
        <w:lastRenderedPageBreak/>
        <w:t xml:space="preserve">to solve the complex </w:t>
      </w:r>
      <w:r w:rsidR="003636FB" w:rsidRPr="00CF3729">
        <w:rPr>
          <w:rFonts w:ascii="Arial" w:hAnsi="Arial" w:cs="Arial"/>
          <w:sz w:val="24"/>
          <w:szCs w:val="24"/>
        </w:rPr>
        <w:t>problems.</w:t>
      </w:r>
      <w:r w:rsidR="001B6C21">
        <w:rPr>
          <w:rFonts w:ascii="Arial" w:hAnsi="Arial" w:cs="Arial"/>
          <w:sz w:val="24"/>
          <w:szCs w:val="24"/>
        </w:rPr>
        <w:t xml:space="preserve"> The commercial page can be found here </w:t>
      </w:r>
      <w:r w:rsidR="001B6C21">
        <w:rPr>
          <w:rFonts w:ascii="Arial" w:hAnsi="Arial" w:cs="Arial"/>
          <w:sz w:val="24"/>
          <w:szCs w:val="24"/>
        </w:rPr>
        <w:fldChar w:fldCharType="begin"/>
      </w:r>
      <w:r w:rsidR="007A1B72">
        <w:rPr>
          <w:rFonts w:ascii="Arial" w:hAnsi="Arial" w:cs="Arial"/>
          <w:sz w:val="24"/>
          <w:szCs w:val="24"/>
        </w:rPr>
        <w:instrText xml:space="preserve"> ADDIN ZOTERO_ITEM CSL_CITATION {"citationID":"1A98IqkI","properties":{"formattedCitation":"({\\i{}Azure Serverless | Microsoft Azure}, n.d.)","plainCitation":"(Azure Serverless | Microsoft Azure, n.d.)","dontUpdate":true,"noteIndex":0},"citationItems":[{"id":151,"uris":["http://zotero.org/users/local/dILag7GQ/items/ENFE2BZJ"],"uri":["http://zotero.org/users/local/dILag7GQ/items/ENFE2BZJ"],"itemData":{"id":151,"type":"webpage","abstract":"Build, deploy, and operate serverless apps with end-to-end Azure serverless solutions. Focus on solving business problems instead of managing infrastructure.","language":"en","title":"Azure Serverless | Microsoft Azure","URL":"https://azure.microsoft.com/en-us/solutions/serverless/","accessed":{"date-parts":[["2021",9,19]]}}}],"schema":"https://github.com/citation-style-language/schema/raw/master/csl-citation.json"} </w:instrText>
      </w:r>
      <w:r w:rsidR="001B6C21">
        <w:rPr>
          <w:rFonts w:ascii="Arial" w:hAnsi="Arial" w:cs="Arial"/>
          <w:sz w:val="24"/>
          <w:szCs w:val="24"/>
        </w:rPr>
        <w:fldChar w:fldCharType="separate"/>
      </w:r>
      <w:r w:rsidR="001B6C21" w:rsidRPr="001B6C21">
        <w:rPr>
          <w:rFonts w:ascii="Arial" w:hAnsi="Arial" w:cs="Arial"/>
          <w:sz w:val="24"/>
          <w:szCs w:val="24"/>
        </w:rPr>
        <w:t>(</w:t>
      </w:r>
      <w:r w:rsidR="001B6C21" w:rsidRPr="001B6C21">
        <w:rPr>
          <w:rFonts w:ascii="Arial" w:hAnsi="Arial" w:cs="Arial"/>
          <w:i/>
          <w:iCs/>
          <w:sz w:val="24"/>
          <w:szCs w:val="24"/>
        </w:rPr>
        <w:t>Azure Serverless | Microsoft Azure</w:t>
      </w:r>
      <w:r w:rsidR="001B6C21" w:rsidRPr="001B6C21">
        <w:rPr>
          <w:rFonts w:ascii="Arial" w:hAnsi="Arial" w:cs="Arial"/>
          <w:sz w:val="24"/>
          <w:szCs w:val="24"/>
        </w:rPr>
        <w:t xml:space="preserve">, </w:t>
      </w:r>
      <w:r w:rsidR="001B6C21">
        <w:rPr>
          <w:rFonts w:ascii="Arial" w:hAnsi="Arial" w:cs="Arial"/>
          <w:sz w:val="24"/>
          <w:szCs w:val="24"/>
        </w:rPr>
        <w:t>2021</w:t>
      </w:r>
      <w:r w:rsidR="001B6C21" w:rsidRPr="001B6C21">
        <w:rPr>
          <w:rFonts w:ascii="Arial" w:hAnsi="Arial" w:cs="Arial"/>
          <w:sz w:val="24"/>
          <w:szCs w:val="24"/>
        </w:rPr>
        <w:t>)</w:t>
      </w:r>
      <w:r w:rsidR="001B6C21">
        <w:rPr>
          <w:rFonts w:ascii="Arial" w:hAnsi="Arial" w:cs="Arial"/>
          <w:sz w:val="24"/>
          <w:szCs w:val="24"/>
        </w:rPr>
        <w:fldChar w:fldCharType="end"/>
      </w:r>
    </w:p>
    <w:p w14:paraId="7ADA6EBE" w14:textId="20F6D0B8" w:rsidR="003636FB" w:rsidRDefault="004C537C" w:rsidP="002562A8">
      <w:pPr>
        <w:pStyle w:val="ListParagraph"/>
        <w:autoSpaceDE w:val="0"/>
        <w:autoSpaceDN w:val="0"/>
        <w:adjustRightInd w:val="0"/>
        <w:spacing w:after="0" w:line="480" w:lineRule="auto"/>
        <w:ind w:left="2160" w:firstLine="720"/>
        <w:rPr>
          <w:rFonts w:ascii="Arial" w:hAnsi="Arial" w:cs="Arial"/>
          <w:sz w:val="24"/>
          <w:szCs w:val="24"/>
        </w:rPr>
      </w:pPr>
      <w:r>
        <w:rPr>
          <w:rFonts w:ascii="Arial" w:hAnsi="Arial" w:cs="Arial"/>
          <w:sz w:val="24"/>
          <w:szCs w:val="24"/>
        </w:rPr>
        <w:t>Azure can be used to test the application or the functionality or the business logic</w:t>
      </w:r>
      <w:r w:rsidR="00050266">
        <w:rPr>
          <w:rFonts w:ascii="Arial" w:hAnsi="Arial" w:cs="Arial"/>
          <w:sz w:val="24"/>
          <w:szCs w:val="24"/>
        </w:rPr>
        <w:t xml:space="preserve"> </w:t>
      </w:r>
      <w:r w:rsidR="00050266">
        <w:rPr>
          <w:rFonts w:ascii="Arial" w:hAnsi="Arial" w:cs="Arial"/>
          <w:sz w:val="24"/>
          <w:szCs w:val="24"/>
        </w:rPr>
        <w:fldChar w:fldCharType="begin"/>
      </w:r>
      <w:r w:rsidR="009304AB">
        <w:rPr>
          <w:rFonts w:ascii="Arial" w:hAnsi="Arial" w:cs="Arial"/>
          <w:sz w:val="24"/>
          <w:szCs w:val="24"/>
        </w:rPr>
        <w:instrText xml:space="preserve"> ADDIN ZOTERO_ITEM CSL_CITATION {"citationID":"mepf6vPn","properties":{"formattedCitation":"({\\i{}Serverless Framework - Azure Functions Guide - Testing}, n.d.)","plainCitation":"(Serverless Framework - Azure Functions Guide - Testing, n.d.)","dontUpdate":true,"noteIndex":0},"citationItems":[{"id":153,"uris":["http://zotero.org/users/local/dILag7GQ/items/VDYG57FX"],"uri":["http://zotero.org/users/local/dILag7GQ/items/VDYG57FX"],"itemData":{"id":153,"type":"webpage","abstract":"Recommendations and best practices for testing Azure Functions Functions with the Serverless Framework","title":"Serverless Framework - Azure Functions Guide - Testing","URL":"https://serverless.com/framework/docs/providers/azure/guide/testing","accessed":{"date-parts":[["2021",9,19]]}}}],"schema":"https://github.com/citation-style-language/schema/raw/master/csl-citation.json"} </w:instrText>
      </w:r>
      <w:r w:rsidR="00050266">
        <w:rPr>
          <w:rFonts w:ascii="Arial" w:hAnsi="Arial" w:cs="Arial"/>
          <w:sz w:val="24"/>
          <w:szCs w:val="24"/>
        </w:rPr>
        <w:fldChar w:fldCharType="separate"/>
      </w:r>
      <w:r w:rsidR="00050266" w:rsidRPr="00050266">
        <w:rPr>
          <w:rFonts w:ascii="Arial" w:hAnsi="Arial" w:cs="Arial"/>
          <w:sz w:val="24"/>
          <w:szCs w:val="24"/>
        </w:rPr>
        <w:t>(</w:t>
      </w:r>
      <w:r w:rsidR="00050266" w:rsidRPr="00050266">
        <w:rPr>
          <w:rFonts w:ascii="Arial" w:hAnsi="Arial" w:cs="Arial"/>
          <w:i/>
          <w:iCs/>
          <w:sz w:val="24"/>
          <w:szCs w:val="24"/>
        </w:rPr>
        <w:t>Serverless Framework - Azure Functions Guide - Testing</w:t>
      </w:r>
      <w:r w:rsidR="00050266" w:rsidRPr="00050266">
        <w:rPr>
          <w:rFonts w:ascii="Arial" w:hAnsi="Arial" w:cs="Arial"/>
          <w:sz w:val="24"/>
          <w:szCs w:val="24"/>
        </w:rPr>
        <w:t xml:space="preserve">, </w:t>
      </w:r>
      <w:r w:rsidR="00050266">
        <w:rPr>
          <w:rFonts w:ascii="Arial" w:hAnsi="Arial" w:cs="Arial"/>
          <w:sz w:val="24"/>
          <w:szCs w:val="24"/>
        </w:rPr>
        <w:t>2021</w:t>
      </w:r>
      <w:r w:rsidR="00050266" w:rsidRPr="00050266">
        <w:rPr>
          <w:rFonts w:ascii="Arial" w:hAnsi="Arial" w:cs="Arial"/>
          <w:sz w:val="24"/>
          <w:szCs w:val="24"/>
        </w:rPr>
        <w:t>)</w:t>
      </w:r>
      <w:r w:rsidR="00050266">
        <w:rPr>
          <w:rFonts w:ascii="Arial" w:hAnsi="Arial" w:cs="Arial"/>
          <w:sz w:val="24"/>
          <w:szCs w:val="24"/>
        </w:rPr>
        <w:fldChar w:fldCharType="end"/>
      </w:r>
      <w:r>
        <w:rPr>
          <w:rFonts w:ascii="Arial" w:hAnsi="Arial" w:cs="Arial"/>
          <w:sz w:val="24"/>
          <w:szCs w:val="24"/>
        </w:rPr>
        <w:t>.</w:t>
      </w:r>
      <w:r w:rsidR="00050266">
        <w:rPr>
          <w:rFonts w:ascii="Arial" w:hAnsi="Arial" w:cs="Arial"/>
          <w:sz w:val="24"/>
          <w:szCs w:val="24"/>
        </w:rPr>
        <w:t xml:space="preserve"> It creates endless connections</w:t>
      </w:r>
      <w:r w:rsidR="009304AB">
        <w:rPr>
          <w:rFonts w:ascii="Arial" w:hAnsi="Arial" w:cs="Arial"/>
          <w:sz w:val="24"/>
          <w:szCs w:val="24"/>
        </w:rPr>
        <w:t xml:space="preserve"> and boost the productivity</w:t>
      </w:r>
      <w:r w:rsidR="00651BDC">
        <w:rPr>
          <w:rFonts w:ascii="Arial" w:hAnsi="Arial" w:cs="Arial"/>
          <w:sz w:val="24"/>
          <w:szCs w:val="24"/>
        </w:rPr>
        <w:t xml:space="preserve">. Users can use Azure Cosmos DB to utilize the database. </w:t>
      </w:r>
      <w:r w:rsidR="00701CFE">
        <w:rPr>
          <w:rFonts w:ascii="Arial" w:hAnsi="Arial" w:cs="Arial"/>
          <w:sz w:val="24"/>
          <w:szCs w:val="24"/>
        </w:rPr>
        <w:t>Workflow</w:t>
      </w:r>
      <w:r w:rsidR="00651BDC">
        <w:rPr>
          <w:rFonts w:ascii="Arial" w:hAnsi="Arial" w:cs="Arial"/>
          <w:sz w:val="24"/>
          <w:szCs w:val="24"/>
        </w:rPr>
        <w:t xml:space="preserve"> can be made easier using the azure serverless. This uses API management and creates seamless workflow</w:t>
      </w:r>
      <w:r w:rsidR="00817BAA">
        <w:rPr>
          <w:rFonts w:ascii="Arial" w:hAnsi="Arial" w:cs="Arial"/>
          <w:sz w:val="24"/>
          <w:szCs w:val="24"/>
        </w:rPr>
        <w:t xml:space="preserve"> </w:t>
      </w:r>
      <w:r w:rsidR="00817BAA">
        <w:rPr>
          <w:rFonts w:ascii="Arial" w:hAnsi="Arial" w:cs="Arial"/>
          <w:sz w:val="24"/>
          <w:szCs w:val="24"/>
        </w:rPr>
        <w:fldChar w:fldCharType="begin"/>
      </w:r>
      <w:r w:rsidR="00817BAA">
        <w:rPr>
          <w:rFonts w:ascii="Arial" w:hAnsi="Arial" w:cs="Arial"/>
          <w:sz w:val="24"/>
          <w:szCs w:val="24"/>
        </w:rPr>
        <w:instrText xml:space="preserve"> ADDIN ZOTERO_ITEM CSL_CITATION {"citationID":"JAxbMAPt","properties":{"formattedCitation":"({\\i{}Azure Serverless Computing - Architecture, Advantages and Tools}, n.d.)","plainCitation":"(Azure Serverless Computing - Architecture, Advantages and Tools, n.d.)","dontUpdate":true,"noteIndex":0},"citationItems":[{"id":155,"uris":["http://zotero.org/users/local/dILag7GQ/items/S8288JJ3"],"uri":["http://zotero.org/users/local/dILag7GQ/items/S8288JJ3"],"itemData":{"id":155,"type":"webpage","abstract":"Azure Serverless Computing Solutions delivers more value to the businesses. Explore about Azure Serverless Architecture, Tools and Advantages","language":"en","title":"Azure Serverless Computing - Architecture, Advantages and Tools","URL":"https://www.xenonstack.com/blog/azure-serverless-computing/","accessed":{"date-parts":[["2021",9,19]]}}}],"schema":"https://github.com/citation-style-language/schema/raw/master/csl-citation.json"} </w:instrText>
      </w:r>
      <w:r w:rsidR="00817BAA">
        <w:rPr>
          <w:rFonts w:ascii="Arial" w:hAnsi="Arial" w:cs="Arial"/>
          <w:sz w:val="24"/>
          <w:szCs w:val="24"/>
        </w:rPr>
        <w:fldChar w:fldCharType="separate"/>
      </w:r>
      <w:r w:rsidR="00817BAA" w:rsidRPr="00817BAA">
        <w:rPr>
          <w:rFonts w:ascii="Arial" w:hAnsi="Arial" w:cs="Arial"/>
          <w:sz w:val="24"/>
          <w:szCs w:val="24"/>
        </w:rPr>
        <w:t>(</w:t>
      </w:r>
      <w:r w:rsidR="00817BAA" w:rsidRPr="00817BAA">
        <w:rPr>
          <w:rFonts w:ascii="Arial" w:hAnsi="Arial" w:cs="Arial"/>
          <w:i/>
          <w:iCs/>
          <w:sz w:val="24"/>
          <w:szCs w:val="24"/>
        </w:rPr>
        <w:t>Azure Serverless Computing - Architecture, Advantages and Tools</w:t>
      </w:r>
      <w:r w:rsidR="00817BAA" w:rsidRPr="00817BAA">
        <w:rPr>
          <w:rFonts w:ascii="Arial" w:hAnsi="Arial" w:cs="Arial"/>
          <w:sz w:val="24"/>
          <w:szCs w:val="24"/>
        </w:rPr>
        <w:t>, 20 October 2020)</w:t>
      </w:r>
      <w:r w:rsidR="00817BAA">
        <w:rPr>
          <w:rFonts w:ascii="Arial" w:hAnsi="Arial" w:cs="Arial"/>
          <w:sz w:val="24"/>
          <w:szCs w:val="24"/>
        </w:rPr>
        <w:fldChar w:fldCharType="end"/>
      </w:r>
      <w:r w:rsidR="00D11FB7">
        <w:rPr>
          <w:rFonts w:ascii="Arial" w:hAnsi="Arial" w:cs="Arial"/>
          <w:sz w:val="24"/>
          <w:szCs w:val="24"/>
        </w:rPr>
        <w:t>. The main approaches that the azure serverless follows are Azure logic apps and Azure functions. The logic apps helps to create a workflows and the Azure functions to build the applications</w:t>
      </w:r>
      <w:r w:rsidR="00250B0D">
        <w:rPr>
          <w:rFonts w:ascii="Arial" w:hAnsi="Arial" w:cs="Arial"/>
          <w:sz w:val="24"/>
          <w:szCs w:val="24"/>
        </w:rPr>
        <w:fldChar w:fldCharType="begin"/>
      </w:r>
      <w:r w:rsidR="00D504EB">
        <w:rPr>
          <w:rFonts w:ascii="Arial" w:hAnsi="Arial" w:cs="Arial"/>
          <w:sz w:val="24"/>
          <w:szCs w:val="24"/>
        </w:rPr>
        <w:instrText xml:space="preserve"> ADDIN ZOTERO_ITEM CSL_CITATION {"citationID":"5O2nIMKc","properties":{"formattedCitation":"({\\i{}Serverless\\uc0\\u8202{}\\uc0\\u8212{}\\uc0\\u8202{}from the Beginning, Using Azure Functions ( Azure Portal ), Part I}, n.d.)","plainCitation":"(Serverless — from the Beginning, Using Azure Functions ( Azure Portal ), Part I, n.d.)","dontUpdate":true,"noteIndex":0},"citationItems":[{"id":157,"uris":["http://zotero.org/users/local/dILag7GQ/items/2LJYQNZU"],"uri":["http://zotero.org/users/local/dILag7GQ/items/2LJYQNZU"],"itemData":{"id":157,"type":"webpage","title":"Serverless — from the beginning, using Azure functions ( Azure portal ), part I","URL":"https://softchris.github.io/pages/serverless-one.html#serverless-on-azure","accessed":{"date-parts":[["2021",9,19]]}}}],"schema":"https://github.com/citation-style-language/schema/raw/master/csl-citation.json"} </w:instrText>
      </w:r>
      <w:r w:rsidR="00250B0D">
        <w:rPr>
          <w:rFonts w:ascii="Arial" w:hAnsi="Arial" w:cs="Arial"/>
          <w:sz w:val="24"/>
          <w:szCs w:val="24"/>
        </w:rPr>
        <w:fldChar w:fldCharType="separate"/>
      </w:r>
      <w:r w:rsidR="00250B0D" w:rsidRPr="00250B0D">
        <w:rPr>
          <w:rFonts w:ascii="Arial" w:hAnsi="Arial" w:cs="Arial"/>
          <w:sz w:val="24"/>
          <w:szCs w:val="24"/>
        </w:rPr>
        <w:t>(</w:t>
      </w:r>
      <w:r w:rsidR="00250B0D" w:rsidRPr="00250B0D">
        <w:rPr>
          <w:rFonts w:ascii="Arial" w:hAnsi="Arial" w:cs="Arial"/>
          <w:i/>
          <w:iCs/>
          <w:sz w:val="24"/>
          <w:szCs w:val="24"/>
        </w:rPr>
        <w:t>Serverless — from the Beginning, Using Azure Functions ( Azure Portal ), Part I</w:t>
      </w:r>
      <w:r w:rsidR="00250B0D" w:rsidRPr="00250B0D">
        <w:rPr>
          <w:rFonts w:ascii="Arial" w:hAnsi="Arial" w:cs="Arial"/>
          <w:sz w:val="24"/>
          <w:szCs w:val="24"/>
        </w:rPr>
        <w:t xml:space="preserve">, </w:t>
      </w:r>
      <w:r w:rsidR="007A4ACD">
        <w:rPr>
          <w:rFonts w:ascii="Arial" w:hAnsi="Arial" w:cs="Arial"/>
          <w:sz w:val="24"/>
          <w:szCs w:val="24"/>
        </w:rPr>
        <w:t>2021</w:t>
      </w:r>
      <w:r w:rsidR="00250B0D" w:rsidRPr="00250B0D">
        <w:rPr>
          <w:rFonts w:ascii="Arial" w:hAnsi="Arial" w:cs="Arial"/>
          <w:sz w:val="24"/>
          <w:szCs w:val="24"/>
        </w:rPr>
        <w:t>)</w:t>
      </w:r>
      <w:r w:rsidR="00250B0D">
        <w:rPr>
          <w:rFonts w:ascii="Arial" w:hAnsi="Arial" w:cs="Arial"/>
          <w:sz w:val="24"/>
          <w:szCs w:val="24"/>
        </w:rPr>
        <w:fldChar w:fldCharType="end"/>
      </w:r>
    </w:p>
    <w:p w14:paraId="37B1DF16" w14:textId="77777777" w:rsidR="002945CA" w:rsidRPr="003B6C73" w:rsidRDefault="002945CA" w:rsidP="002562A8">
      <w:pPr>
        <w:autoSpaceDE w:val="0"/>
        <w:autoSpaceDN w:val="0"/>
        <w:adjustRightInd w:val="0"/>
        <w:spacing w:after="0" w:line="480" w:lineRule="auto"/>
        <w:rPr>
          <w:rFonts w:ascii="Arial" w:hAnsi="Arial" w:cs="Arial"/>
          <w:sz w:val="24"/>
          <w:szCs w:val="24"/>
        </w:rPr>
      </w:pPr>
    </w:p>
    <w:p w14:paraId="0008ADAC" w14:textId="59B6DCDB" w:rsidR="002945CA" w:rsidRDefault="000E1806" w:rsidP="002562A8">
      <w:pPr>
        <w:pStyle w:val="ListParagraph"/>
        <w:numPr>
          <w:ilvl w:val="3"/>
          <w:numId w:val="2"/>
        </w:numPr>
        <w:autoSpaceDE w:val="0"/>
        <w:autoSpaceDN w:val="0"/>
        <w:adjustRightInd w:val="0"/>
        <w:spacing w:after="0" w:line="480" w:lineRule="auto"/>
        <w:rPr>
          <w:rFonts w:ascii="Arial" w:hAnsi="Arial" w:cs="Arial"/>
          <w:sz w:val="24"/>
          <w:szCs w:val="24"/>
        </w:rPr>
      </w:pPr>
      <w:r w:rsidRPr="002B5E63">
        <w:rPr>
          <w:rFonts w:ascii="Arial" w:hAnsi="Arial" w:cs="Arial"/>
          <w:sz w:val="24"/>
          <w:szCs w:val="24"/>
        </w:rPr>
        <w:t xml:space="preserve">Google </w:t>
      </w:r>
      <w:r w:rsidR="002945CA" w:rsidRPr="002B5E63">
        <w:rPr>
          <w:rFonts w:ascii="Arial" w:hAnsi="Arial" w:cs="Arial"/>
          <w:sz w:val="24"/>
          <w:szCs w:val="24"/>
        </w:rPr>
        <w:t>cloud</w:t>
      </w:r>
      <w:r w:rsidR="002945CA">
        <w:rPr>
          <w:rFonts w:ascii="Arial" w:hAnsi="Arial" w:cs="Arial"/>
          <w:sz w:val="24"/>
          <w:szCs w:val="24"/>
        </w:rPr>
        <w:t xml:space="preserve">: </w:t>
      </w:r>
    </w:p>
    <w:p w14:paraId="6826CE22" w14:textId="7D478E76" w:rsidR="000E1806" w:rsidRDefault="002945CA" w:rsidP="002562A8">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 xml:space="preserve">The Google cloud functions is a serverless technology developed by Google. </w:t>
      </w:r>
      <w:r w:rsidRPr="002945CA">
        <w:rPr>
          <w:rFonts w:ascii="Arial" w:hAnsi="Arial" w:cs="Arial"/>
          <w:sz w:val="24"/>
          <w:szCs w:val="24"/>
        </w:rPr>
        <w:t>This helps to write simple single-purpose functions, run codes locally or in the cloud without worrying about the</w:t>
      </w:r>
      <w:r w:rsidR="003B6C73">
        <w:rPr>
          <w:rFonts w:ascii="Arial" w:hAnsi="Arial" w:cs="Arial"/>
          <w:sz w:val="24"/>
          <w:szCs w:val="24"/>
        </w:rPr>
        <w:t xml:space="preserve"> i</w:t>
      </w:r>
      <w:r w:rsidRPr="002945CA">
        <w:rPr>
          <w:rFonts w:ascii="Arial" w:hAnsi="Arial" w:cs="Arial"/>
          <w:sz w:val="24"/>
          <w:szCs w:val="24"/>
        </w:rPr>
        <w:t xml:space="preserve">nfrastructure. This is an event-driven serverless compute platform. This helps from coding to deployments. Like the above serverless services, it also enables users to pay as they use. Google cloud </w:t>
      </w:r>
      <w:r w:rsidRPr="002945CA">
        <w:rPr>
          <w:rFonts w:ascii="Arial" w:hAnsi="Arial" w:cs="Arial"/>
          <w:sz w:val="24"/>
          <w:szCs w:val="24"/>
        </w:rPr>
        <w:lastRenderedPageBreak/>
        <w:t xml:space="preserve">functions manage code as well as infrastructure. </w:t>
      </w:r>
      <w:r w:rsidRPr="00296844">
        <w:rPr>
          <w:rFonts w:ascii="Arial" w:hAnsi="Arial" w:cs="Arial"/>
          <w:b/>
          <w:bCs/>
          <w:sz w:val="24"/>
          <w:szCs w:val="24"/>
        </w:rPr>
        <w:t>Knative</w:t>
      </w:r>
      <w:r w:rsidRPr="002945CA">
        <w:rPr>
          <w:rFonts w:ascii="Arial" w:hAnsi="Arial" w:cs="Arial"/>
          <w:sz w:val="24"/>
          <w:szCs w:val="24"/>
        </w:rPr>
        <w:t xml:space="preserve"> which is managed by Google Cloud an open API, helps developers to run their workloads from anywhere</w:t>
      </w:r>
      <w:r w:rsidR="00296844">
        <w:rPr>
          <w:rFonts w:ascii="Arial" w:hAnsi="Arial" w:cs="Arial"/>
          <w:sz w:val="24"/>
          <w:szCs w:val="24"/>
        </w:rPr>
        <w:t xml:space="preserve">. </w:t>
      </w:r>
      <w:r w:rsidRPr="002945CA">
        <w:rPr>
          <w:rFonts w:ascii="Arial" w:hAnsi="Arial" w:cs="Arial"/>
          <w:sz w:val="24"/>
          <w:szCs w:val="24"/>
        </w:rPr>
        <w:t xml:space="preserve">This </w:t>
      </w:r>
      <w:r w:rsidR="00296844">
        <w:rPr>
          <w:rFonts w:ascii="Arial" w:hAnsi="Arial" w:cs="Arial"/>
          <w:sz w:val="24"/>
          <w:szCs w:val="24"/>
        </w:rPr>
        <w:t xml:space="preserve">serverless </w:t>
      </w:r>
      <w:r w:rsidRPr="002945CA">
        <w:rPr>
          <w:rFonts w:ascii="Arial" w:hAnsi="Arial" w:cs="Arial"/>
          <w:sz w:val="24"/>
          <w:szCs w:val="24"/>
        </w:rPr>
        <w:t>service supports multiple languages like Java, C#, Python, Node.js.</w:t>
      </w:r>
      <w:r w:rsidR="008E5CE0">
        <w:rPr>
          <w:rFonts w:ascii="Arial" w:hAnsi="Arial" w:cs="Arial"/>
          <w:sz w:val="24"/>
          <w:szCs w:val="24"/>
        </w:rPr>
        <w:t xml:space="preserve"> Knative helps the developers to focus only on the coding part, while it takes care of all the deploying, building</w:t>
      </w:r>
      <w:r w:rsidR="001D6B64">
        <w:rPr>
          <w:rFonts w:ascii="Arial" w:hAnsi="Arial" w:cs="Arial"/>
          <w:sz w:val="24"/>
          <w:szCs w:val="24"/>
        </w:rPr>
        <w:t>,</w:t>
      </w:r>
      <w:r w:rsidR="008E5CE0">
        <w:rPr>
          <w:rFonts w:ascii="Arial" w:hAnsi="Arial" w:cs="Arial"/>
          <w:sz w:val="24"/>
          <w:szCs w:val="24"/>
        </w:rPr>
        <w:t xml:space="preserve"> and managing services </w:t>
      </w:r>
      <w:r w:rsidR="008E5CE0">
        <w:rPr>
          <w:rFonts w:ascii="Arial" w:hAnsi="Arial" w:cs="Arial"/>
          <w:sz w:val="24"/>
          <w:szCs w:val="24"/>
        </w:rPr>
        <w:fldChar w:fldCharType="begin"/>
      </w:r>
      <w:r w:rsidR="007C4A12">
        <w:rPr>
          <w:rFonts w:ascii="Arial" w:hAnsi="Arial" w:cs="Arial"/>
          <w:sz w:val="24"/>
          <w:szCs w:val="24"/>
        </w:rPr>
        <w:instrText xml:space="preserve"> ADDIN ZOTERO_ITEM CSL_CITATION {"citationID":"NbI6nVsT","properties":{"formattedCitation":"({\\i{}Knative}, n.d.)","plainCitation":"(Knative, n.d.)","dontUpdate":true,"noteIndex":0},"citationItems":[{"id":159,"uris":["http://zotero.org/users/local/dILag7GQ/items/WYCXQXTF"],"uri":["http://zotero.org/users/local/dILag7GQ/items/WYCXQXTF"],"itemData":{"id":159,"type":"webpage","abstract":"Knative is a Google-sponsored industry-wide project to establish the best building blocks for creating modern, Kubernetes-native cloud-based software","container-title":"Google Cloud","language":"en","title":"Knative","URL":"https://cloud.google.com/knative","accessed":{"date-parts":[["2021",9,30]]}}}],"schema":"https://github.com/citation-style-language/schema/raw/master/csl-citation.json"} </w:instrText>
      </w:r>
      <w:r w:rsidR="008E5CE0">
        <w:rPr>
          <w:rFonts w:ascii="Arial" w:hAnsi="Arial" w:cs="Arial"/>
          <w:sz w:val="24"/>
          <w:szCs w:val="24"/>
        </w:rPr>
        <w:fldChar w:fldCharType="separate"/>
      </w:r>
      <w:r w:rsidR="008E5CE0" w:rsidRPr="008E5CE0">
        <w:rPr>
          <w:rFonts w:ascii="Arial" w:hAnsi="Arial" w:cs="Arial"/>
          <w:sz w:val="24"/>
          <w:szCs w:val="24"/>
        </w:rPr>
        <w:t>(</w:t>
      </w:r>
      <w:r w:rsidR="008E5CE0" w:rsidRPr="008E5CE0">
        <w:rPr>
          <w:rFonts w:ascii="Arial" w:hAnsi="Arial" w:cs="Arial"/>
          <w:i/>
          <w:iCs/>
          <w:sz w:val="24"/>
          <w:szCs w:val="24"/>
        </w:rPr>
        <w:t>Knative</w:t>
      </w:r>
      <w:r w:rsidR="008E5CE0" w:rsidRPr="008E5CE0">
        <w:rPr>
          <w:rFonts w:ascii="Arial" w:hAnsi="Arial" w:cs="Arial"/>
          <w:sz w:val="24"/>
          <w:szCs w:val="24"/>
        </w:rPr>
        <w:t xml:space="preserve">, </w:t>
      </w:r>
      <w:r w:rsidR="008E5CE0">
        <w:rPr>
          <w:rFonts w:ascii="Arial" w:hAnsi="Arial" w:cs="Arial"/>
          <w:sz w:val="24"/>
          <w:szCs w:val="24"/>
        </w:rPr>
        <w:t>2021</w:t>
      </w:r>
      <w:r w:rsidR="008E5CE0" w:rsidRPr="008E5CE0">
        <w:rPr>
          <w:rFonts w:ascii="Arial" w:hAnsi="Arial" w:cs="Arial"/>
          <w:sz w:val="24"/>
          <w:szCs w:val="24"/>
        </w:rPr>
        <w:t>)</w:t>
      </w:r>
      <w:r w:rsidR="008E5CE0">
        <w:rPr>
          <w:rFonts w:ascii="Arial" w:hAnsi="Arial" w:cs="Arial"/>
          <w:sz w:val="24"/>
          <w:szCs w:val="24"/>
        </w:rPr>
        <w:fldChar w:fldCharType="end"/>
      </w:r>
      <w:r w:rsidR="00947EDD">
        <w:rPr>
          <w:rFonts w:ascii="Arial" w:hAnsi="Arial" w:cs="Arial"/>
          <w:sz w:val="24"/>
          <w:szCs w:val="24"/>
        </w:rPr>
        <w:t xml:space="preserve">. This tool supports various frameworks such as Spring, Ruby on </w:t>
      </w:r>
      <w:r w:rsidR="008F5553">
        <w:rPr>
          <w:rFonts w:ascii="Arial" w:hAnsi="Arial" w:cs="Arial"/>
          <w:sz w:val="24"/>
          <w:szCs w:val="24"/>
        </w:rPr>
        <w:t>Rails,</w:t>
      </w:r>
      <w:r w:rsidR="00947EDD">
        <w:rPr>
          <w:rFonts w:ascii="Arial" w:hAnsi="Arial" w:cs="Arial"/>
          <w:sz w:val="24"/>
          <w:szCs w:val="24"/>
        </w:rPr>
        <w:t xml:space="preserve"> and patterns such as GitOps. This provides control by making the technology built with the Continuous Integration/Continuous </w:t>
      </w:r>
      <w:r w:rsidR="001D6B64">
        <w:rPr>
          <w:rFonts w:ascii="Arial" w:hAnsi="Arial" w:cs="Arial"/>
          <w:sz w:val="24"/>
          <w:szCs w:val="24"/>
        </w:rPr>
        <w:t>D</w:t>
      </w:r>
      <w:r w:rsidR="00947EDD">
        <w:rPr>
          <w:rFonts w:ascii="Arial" w:hAnsi="Arial" w:cs="Arial"/>
          <w:sz w:val="24"/>
          <w:szCs w:val="24"/>
        </w:rPr>
        <w:t>eployment (CI/CD)</w:t>
      </w:r>
      <w:r w:rsidR="00624989">
        <w:rPr>
          <w:rFonts w:ascii="Arial" w:hAnsi="Arial" w:cs="Arial"/>
          <w:sz w:val="24"/>
          <w:szCs w:val="24"/>
        </w:rPr>
        <w:t xml:space="preserve"> which can run anywhere whether it on servers or cloud.</w:t>
      </w:r>
    </w:p>
    <w:p w14:paraId="4BF7C99C" w14:textId="5FE85639" w:rsidR="006858E6" w:rsidRDefault="006858E6" w:rsidP="002562A8">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r w:rsidR="00F70009">
        <w:rPr>
          <w:rFonts w:ascii="Arial" w:hAnsi="Arial" w:cs="Arial"/>
          <w:sz w:val="24"/>
          <w:szCs w:val="24"/>
        </w:rPr>
        <w:t>The Knative routes all the traffic that occurs during the deployments and scales automatically. Abstraction is achieved which makes the code reusable</w:t>
      </w:r>
      <w:r w:rsidR="00492734">
        <w:rPr>
          <w:rFonts w:ascii="Arial" w:hAnsi="Arial" w:cs="Arial"/>
          <w:sz w:val="24"/>
          <w:szCs w:val="24"/>
        </w:rPr>
        <w:t xml:space="preserve">. Knative can be integrated with </w:t>
      </w:r>
      <w:r w:rsidR="001D6B64">
        <w:rPr>
          <w:rFonts w:ascii="Arial" w:hAnsi="Arial" w:cs="Arial"/>
          <w:sz w:val="24"/>
          <w:szCs w:val="24"/>
        </w:rPr>
        <w:t xml:space="preserve">the </w:t>
      </w:r>
      <w:r w:rsidR="00492734">
        <w:rPr>
          <w:rFonts w:ascii="Arial" w:hAnsi="Arial" w:cs="Arial"/>
          <w:sz w:val="24"/>
          <w:szCs w:val="24"/>
        </w:rPr>
        <w:t xml:space="preserve">user’s own platform while using all the benefits of the Google serverless </w:t>
      </w:r>
      <w:r w:rsidR="003F1EF7">
        <w:rPr>
          <w:rFonts w:ascii="Arial" w:hAnsi="Arial" w:cs="Arial"/>
          <w:sz w:val="24"/>
          <w:szCs w:val="24"/>
        </w:rPr>
        <w:t>technologies</w:t>
      </w:r>
      <w:r w:rsidR="00492734">
        <w:rPr>
          <w:rFonts w:ascii="Arial" w:hAnsi="Arial" w:cs="Arial"/>
          <w:sz w:val="24"/>
          <w:szCs w:val="24"/>
        </w:rPr>
        <w:t xml:space="preserve"> </w:t>
      </w:r>
      <w:r w:rsidR="00492734">
        <w:rPr>
          <w:rFonts w:ascii="Arial" w:hAnsi="Arial" w:cs="Arial"/>
          <w:sz w:val="24"/>
          <w:szCs w:val="24"/>
        </w:rPr>
        <w:fldChar w:fldCharType="begin"/>
      </w:r>
      <w:r w:rsidR="003F1EF7">
        <w:rPr>
          <w:rFonts w:ascii="Arial" w:hAnsi="Arial" w:cs="Arial"/>
          <w:sz w:val="24"/>
          <w:szCs w:val="24"/>
        </w:rPr>
        <w:instrText xml:space="preserve"> ADDIN ZOTERO_ITEM CSL_CITATION {"citationID":"DbNN01yF","properties":{"formattedCitation":"(\\uc0\\u8220{}Bringing the best of serverless to you,\\uc0\\u8221{} n.d.)","plainCitation":"(“Bringing the best of serverless to you,” n.d.)","dontUpdate":true,"noteIndex":0},"citationItems":[{"id":161,"uris":["http://zotero.org/users/local/dILag7GQ/items/PSB8LHSV"],"uri":["http://zotero.org/users/local/dILag7GQ/items/PSB8LHSV"],"itemData":{"id":161,"type":"post-weblog","abstract":"By Eyal Manor, Vice President, Engineering   Every business wants to innovate—and deliver—great software, faster. In recent years, serverles...","container-title":"Google Cloud Platform Blog","language":"am","title":"Bringing the best of serverless to you","URL":"https://cloudplatform.googleblog.com/2018/07/bringing-the-best-of-serverless-to-you.html","accessed":{"date-parts":[["2021",9,30]]}}}],"schema":"https://github.com/citation-style-language/schema/raw/master/csl-citation.json"} </w:instrText>
      </w:r>
      <w:r w:rsidR="00492734">
        <w:rPr>
          <w:rFonts w:ascii="Arial" w:hAnsi="Arial" w:cs="Arial"/>
          <w:sz w:val="24"/>
          <w:szCs w:val="24"/>
        </w:rPr>
        <w:fldChar w:fldCharType="separate"/>
      </w:r>
      <w:r w:rsidR="00492734" w:rsidRPr="00492734">
        <w:rPr>
          <w:rFonts w:ascii="Arial" w:hAnsi="Arial" w:cs="Arial"/>
          <w:sz w:val="24"/>
          <w:szCs w:val="24"/>
        </w:rPr>
        <w:t xml:space="preserve">(“Bringing the best of serverless to you,” </w:t>
      </w:r>
      <w:r w:rsidR="00492734">
        <w:rPr>
          <w:rFonts w:ascii="Arial" w:hAnsi="Arial" w:cs="Arial"/>
          <w:sz w:val="24"/>
          <w:szCs w:val="24"/>
        </w:rPr>
        <w:t>2018</w:t>
      </w:r>
      <w:r w:rsidR="00492734" w:rsidRPr="00492734">
        <w:rPr>
          <w:rFonts w:ascii="Arial" w:hAnsi="Arial" w:cs="Arial"/>
          <w:sz w:val="24"/>
          <w:szCs w:val="24"/>
        </w:rPr>
        <w:t>)</w:t>
      </w:r>
      <w:r w:rsidR="00492734">
        <w:rPr>
          <w:rFonts w:ascii="Arial" w:hAnsi="Arial" w:cs="Arial"/>
          <w:sz w:val="24"/>
          <w:szCs w:val="24"/>
        </w:rPr>
        <w:fldChar w:fldCharType="end"/>
      </w:r>
      <w:r w:rsidR="00765EBE">
        <w:rPr>
          <w:rFonts w:ascii="Arial" w:hAnsi="Arial" w:cs="Arial"/>
          <w:sz w:val="24"/>
          <w:szCs w:val="24"/>
        </w:rPr>
        <w:t xml:space="preserve">. </w:t>
      </w:r>
      <w:r w:rsidR="00515A34">
        <w:rPr>
          <w:rFonts w:ascii="Arial" w:hAnsi="Arial" w:cs="Arial"/>
          <w:sz w:val="24"/>
          <w:szCs w:val="24"/>
        </w:rPr>
        <w:t xml:space="preserve"> The Knative reduces vendor-</w:t>
      </w:r>
      <w:r w:rsidR="00951133">
        <w:rPr>
          <w:rFonts w:ascii="Arial" w:hAnsi="Arial" w:cs="Arial"/>
          <w:sz w:val="24"/>
          <w:szCs w:val="24"/>
        </w:rPr>
        <w:t>locking’s</w:t>
      </w:r>
      <w:r w:rsidR="00515A34">
        <w:rPr>
          <w:rFonts w:ascii="Arial" w:hAnsi="Arial" w:cs="Arial"/>
          <w:sz w:val="24"/>
          <w:szCs w:val="24"/>
        </w:rPr>
        <w:t xml:space="preserve">. </w:t>
      </w:r>
      <w:r w:rsidR="00765EBE">
        <w:rPr>
          <w:rFonts w:ascii="Arial" w:hAnsi="Arial" w:cs="Arial"/>
          <w:sz w:val="24"/>
          <w:szCs w:val="24"/>
        </w:rPr>
        <w:t>The google cloud</w:t>
      </w:r>
      <w:r w:rsidR="001D6B64">
        <w:rPr>
          <w:rFonts w:ascii="Arial" w:hAnsi="Arial" w:cs="Arial"/>
          <w:sz w:val="24"/>
          <w:szCs w:val="24"/>
        </w:rPr>
        <w:t xml:space="preserve"> is </w:t>
      </w:r>
      <w:r w:rsidR="00765EBE">
        <w:rPr>
          <w:rFonts w:ascii="Arial" w:hAnsi="Arial" w:cs="Arial"/>
          <w:sz w:val="24"/>
          <w:szCs w:val="24"/>
        </w:rPr>
        <w:t>integrated with other services like artifact registry to manage images and packages and Docker hubs</w:t>
      </w:r>
      <w:r w:rsidR="003521B3">
        <w:rPr>
          <w:rFonts w:ascii="Arial" w:hAnsi="Arial" w:cs="Arial"/>
          <w:sz w:val="24"/>
          <w:szCs w:val="24"/>
        </w:rPr>
        <w:t xml:space="preserve">. The main advantage of the serverless is parallel computation </w:t>
      </w:r>
      <w:r w:rsidR="001D30FE">
        <w:rPr>
          <w:rFonts w:ascii="Arial" w:hAnsi="Arial" w:cs="Arial"/>
          <w:sz w:val="24"/>
          <w:szCs w:val="24"/>
        </w:rPr>
        <w:t>i.e.,</w:t>
      </w:r>
      <w:r w:rsidR="003521B3">
        <w:rPr>
          <w:rFonts w:ascii="Arial" w:hAnsi="Arial" w:cs="Arial"/>
          <w:sz w:val="24"/>
          <w:szCs w:val="24"/>
        </w:rPr>
        <w:t xml:space="preserve"> when there are many batch jobs that need to run and are intense, the serverless schedules those jobs</w:t>
      </w:r>
      <w:r w:rsidR="001D30FE">
        <w:rPr>
          <w:rFonts w:ascii="Arial" w:hAnsi="Arial" w:cs="Arial"/>
          <w:sz w:val="24"/>
          <w:szCs w:val="24"/>
        </w:rPr>
        <w:t xml:space="preserve"> </w:t>
      </w:r>
      <w:r w:rsidR="001D30FE">
        <w:rPr>
          <w:rFonts w:ascii="Arial" w:hAnsi="Arial" w:cs="Arial"/>
          <w:sz w:val="24"/>
          <w:szCs w:val="24"/>
        </w:rPr>
        <w:fldChar w:fldCharType="begin"/>
      </w:r>
      <w:r w:rsidR="00FC2DD5">
        <w:rPr>
          <w:rFonts w:ascii="Arial" w:hAnsi="Arial" w:cs="Arial"/>
          <w:sz w:val="24"/>
          <w:szCs w:val="24"/>
        </w:rPr>
        <w:instrText xml:space="preserve"> ADDIN ZOTERO_ITEM CSL_CITATION {"citationID":"kgl6hQpr","properties":{"formattedCitation":"({\\i{}Choose the Right Google Cloud Serverless Service}, n.d.)","plainCitation":"(Choose the Right Google Cloud Serverless Service, n.d.)","dontUpdate":true,"noteIndex":0},"citationItems":[{"id":163,"uris":["http://zotero.org/users/local/dILag7GQ/items/HW753BWH"],"uri":["http://zotero.org/users/local/dILag7GQ/items/HW753BWH"],"itemData":{"id":163,"type":"webpage","abstract":"As Google expands its list of serverless tools, users need to keep up with what's available. Learn your Google Cloud serverless options with this overview.","container-title":"SearchCloudComputing","language":"en","title":"Choose the right Google Cloud serverless service","URL":"https://searchcloudcomputing.techtarget.com/answer/Choose-the-right-Google-Cloud-serverless-service","accessed":{"date-parts":[["2021",10,1]]}}}],"schema":"https://github.com/citation-style-language/schema/raw/master/csl-citation.json"} </w:instrText>
      </w:r>
      <w:r w:rsidR="001D30FE">
        <w:rPr>
          <w:rFonts w:ascii="Arial" w:hAnsi="Arial" w:cs="Arial"/>
          <w:sz w:val="24"/>
          <w:szCs w:val="24"/>
        </w:rPr>
        <w:fldChar w:fldCharType="separate"/>
      </w:r>
      <w:r w:rsidR="001D30FE" w:rsidRPr="001D30FE">
        <w:rPr>
          <w:rFonts w:ascii="Arial" w:hAnsi="Arial" w:cs="Arial"/>
          <w:sz w:val="24"/>
          <w:szCs w:val="24"/>
        </w:rPr>
        <w:t>(</w:t>
      </w:r>
      <w:r w:rsidR="001D30FE" w:rsidRPr="001D30FE">
        <w:rPr>
          <w:rFonts w:ascii="Arial" w:hAnsi="Arial" w:cs="Arial"/>
          <w:i/>
          <w:iCs/>
          <w:sz w:val="24"/>
          <w:szCs w:val="24"/>
        </w:rPr>
        <w:t xml:space="preserve">Choose the Right Google Cloud Serverless </w:t>
      </w:r>
      <w:r w:rsidR="001D30FE" w:rsidRPr="001D30FE">
        <w:rPr>
          <w:rFonts w:ascii="Arial" w:hAnsi="Arial" w:cs="Arial"/>
          <w:i/>
          <w:iCs/>
          <w:sz w:val="24"/>
          <w:szCs w:val="24"/>
        </w:rPr>
        <w:lastRenderedPageBreak/>
        <w:t>Service</w:t>
      </w:r>
      <w:r w:rsidR="001D30FE" w:rsidRPr="001D30FE">
        <w:rPr>
          <w:rFonts w:ascii="Arial" w:hAnsi="Arial" w:cs="Arial"/>
          <w:sz w:val="24"/>
          <w:szCs w:val="24"/>
        </w:rPr>
        <w:t xml:space="preserve">, </w:t>
      </w:r>
      <w:r w:rsidR="001D30FE">
        <w:rPr>
          <w:rFonts w:ascii="Arial" w:hAnsi="Arial" w:cs="Arial"/>
          <w:sz w:val="24"/>
          <w:szCs w:val="24"/>
        </w:rPr>
        <w:t>2021</w:t>
      </w:r>
      <w:r w:rsidR="001D30FE" w:rsidRPr="001D30FE">
        <w:rPr>
          <w:rFonts w:ascii="Arial" w:hAnsi="Arial" w:cs="Arial"/>
          <w:sz w:val="24"/>
          <w:szCs w:val="24"/>
        </w:rPr>
        <w:t>)</w:t>
      </w:r>
      <w:r w:rsidR="001D30FE">
        <w:rPr>
          <w:rFonts w:ascii="Arial" w:hAnsi="Arial" w:cs="Arial"/>
          <w:sz w:val="24"/>
          <w:szCs w:val="24"/>
        </w:rPr>
        <w:fldChar w:fldCharType="end"/>
      </w:r>
      <w:r w:rsidR="00FC2DD5">
        <w:rPr>
          <w:rFonts w:ascii="Arial" w:hAnsi="Arial" w:cs="Arial"/>
          <w:sz w:val="24"/>
          <w:szCs w:val="24"/>
        </w:rPr>
        <w:t xml:space="preserve">. </w:t>
      </w:r>
      <w:r w:rsidR="00792872">
        <w:rPr>
          <w:rFonts w:ascii="Arial" w:hAnsi="Arial" w:cs="Arial"/>
          <w:sz w:val="24"/>
          <w:szCs w:val="24"/>
        </w:rPr>
        <w:t xml:space="preserve"> In the GCP, the user sends </w:t>
      </w:r>
      <w:r w:rsidR="001D6B64">
        <w:rPr>
          <w:rFonts w:ascii="Arial" w:hAnsi="Arial" w:cs="Arial"/>
          <w:sz w:val="24"/>
          <w:szCs w:val="24"/>
        </w:rPr>
        <w:t xml:space="preserve">an </w:t>
      </w:r>
      <w:r w:rsidR="00792872">
        <w:rPr>
          <w:rFonts w:ascii="Arial" w:hAnsi="Arial" w:cs="Arial"/>
          <w:sz w:val="24"/>
          <w:szCs w:val="24"/>
        </w:rPr>
        <w:t>HTTP request to the google cloud function, the google cloud function send</w:t>
      </w:r>
      <w:r w:rsidR="001D6B64">
        <w:rPr>
          <w:rFonts w:ascii="Arial" w:hAnsi="Arial" w:cs="Arial"/>
          <w:sz w:val="24"/>
          <w:szCs w:val="24"/>
        </w:rPr>
        <w:t>s</w:t>
      </w:r>
      <w:r w:rsidR="00792872">
        <w:rPr>
          <w:rFonts w:ascii="Arial" w:hAnsi="Arial" w:cs="Arial"/>
          <w:sz w:val="24"/>
          <w:szCs w:val="24"/>
        </w:rPr>
        <w:t xml:space="preserve"> the response or the URL immediately, but </w:t>
      </w:r>
      <w:r w:rsidR="005F6291">
        <w:rPr>
          <w:rFonts w:ascii="Arial" w:hAnsi="Arial" w:cs="Arial"/>
          <w:sz w:val="24"/>
          <w:szCs w:val="24"/>
        </w:rPr>
        <w:t>whereas</w:t>
      </w:r>
      <w:r w:rsidR="00792872">
        <w:rPr>
          <w:rFonts w:ascii="Arial" w:hAnsi="Arial" w:cs="Arial"/>
          <w:sz w:val="24"/>
          <w:szCs w:val="24"/>
        </w:rPr>
        <w:t xml:space="preserve"> AWS lambda uses API gateways in between the </w:t>
      </w:r>
      <w:r w:rsidR="005F6291">
        <w:rPr>
          <w:rFonts w:ascii="Arial" w:hAnsi="Arial" w:cs="Arial"/>
          <w:sz w:val="24"/>
          <w:szCs w:val="24"/>
        </w:rPr>
        <w:t>communication as</w:t>
      </w:r>
      <w:r w:rsidR="00792872">
        <w:rPr>
          <w:rFonts w:ascii="Arial" w:hAnsi="Arial" w:cs="Arial"/>
          <w:sz w:val="24"/>
          <w:szCs w:val="24"/>
        </w:rPr>
        <w:t xml:space="preserve"> a medium</w:t>
      </w:r>
      <w:r w:rsidR="00FB3BFC">
        <w:rPr>
          <w:rFonts w:ascii="Arial" w:hAnsi="Arial" w:cs="Arial"/>
          <w:sz w:val="24"/>
          <w:szCs w:val="24"/>
        </w:rPr>
        <w:t xml:space="preserve">. The logic or the code is wrapped in a function </w:t>
      </w:r>
      <w:r w:rsidR="001D6B64">
        <w:rPr>
          <w:rFonts w:ascii="Arial" w:hAnsi="Arial" w:cs="Arial"/>
          <w:sz w:val="24"/>
          <w:szCs w:val="24"/>
        </w:rPr>
        <w:t>that</w:t>
      </w:r>
      <w:r w:rsidR="00FB3BFC">
        <w:rPr>
          <w:rFonts w:ascii="Arial" w:hAnsi="Arial" w:cs="Arial"/>
          <w:sz w:val="24"/>
          <w:szCs w:val="24"/>
        </w:rPr>
        <w:t xml:space="preserve"> makes it executable in the GC function</w:t>
      </w:r>
      <w:r w:rsidR="00C47F98">
        <w:rPr>
          <w:rFonts w:ascii="Arial" w:hAnsi="Arial" w:cs="Arial"/>
          <w:sz w:val="24"/>
          <w:szCs w:val="24"/>
        </w:rPr>
        <w:t>. Each of the module</w:t>
      </w:r>
      <w:r w:rsidR="001D6B64">
        <w:rPr>
          <w:rFonts w:ascii="Arial" w:hAnsi="Arial" w:cs="Arial"/>
          <w:sz w:val="24"/>
          <w:szCs w:val="24"/>
        </w:rPr>
        <w:t>s</w:t>
      </w:r>
      <w:r w:rsidR="00C47F98">
        <w:rPr>
          <w:rFonts w:ascii="Arial" w:hAnsi="Arial" w:cs="Arial"/>
          <w:sz w:val="24"/>
          <w:szCs w:val="24"/>
        </w:rPr>
        <w:t xml:space="preserve"> </w:t>
      </w:r>
      <w:r w:rsidR="006F22E7">
        <w:rPr>
          <w:rFonts w:ascii="Arial" w:hAnsi="Arial" w:cs="Arial"/>
          <w:sz w:val="24"/>
          <w:szCs w:val="24"/>
        </w:rPr>
        <w:t>performs</w:t>
      </w:r>
      <w:r w:rsidR="00C47F98">
        <w:rPr>
          <w:rFonts w:ascii="Arial" w:hAnsi="Arial" w:cs="Arial"/>
          <w:sz w:val="24"/>
          <w:szCs w:val="24"/>
        </w:rPr>
        <w:t xml:space="preserve"> single action which is quite similar to microservices architecture</w:t>
      </w:r>
      <w:r w:rsidR="006F22E7">
        <w:rPr>
          <w:rFonts w:ascii="Arial" w:hAnsi="Arial" w:cs="Arial"/>
          <w:sz w:val="24"/>
          <w:szCs w:val="24"/>
        </w:rPr>
        <w:t xml:space="preserve"> </w:t>
      </w:r>
      <w:r w:rsidR="006F22E7">
        <w:rPr>
          <w:rFonts w:ascii="Arial" w:hAnsi="Arial" w:cs="Arial"/>
          <w:sz w:val="24"/>
          <w:szCs w:val="24"/>
        </w:rPr>
        <w:fldChar w:fldCharType="begin"/>
      </w:r>
      <w:r w:rsidR="007258A6">
        <w:rPr>
          <w:rFonts w:ascii="Arial" w:hAnsi="Arial" w:cs="Arial"/>
          <w:sz w:val="24"/>
          <w:szCs w:val="24"/>
        </w:rPr>
        <w:instrText xml:space="preserve"> ADDIN ZOTERO_ITEM CSL_CITATION {"citationID":"UwT89pkB","properties":{"formattedCitation":"({\\i{}Implementing Serverless Node.Js Functions Using Google Cloud}, n.d.)","plainCitation":"(Implementing Serverless Node.Js Functions Using Google Cloud, n.d.)","dontUpdate":true,"noteIndex":0},"citationItems":[{"id":165,"uris":["http://zotero.org/users/local/dILag7GQ/items/EMJ33HEP"],"uri":["http://zotero.org/users/local/dILag7GQ/items/EMJ33HEP"],"itemData":{"id":165,"type":"webpage","abstract":"Serverless computing is an architectural style in which the code is executed on demand. Google Cloud Functions is a serverless computing platform.","container-title":"Toptal Engineering Blog","language":"en","title":"Implementing Serverless Node.js Functions Using Google Cloud","URL":"https://www.toptal.com/nodejs/serverless-nodejs-using-google-cloud","accessed":{"date-parts":[["2021",10,1]]}}}],"schema":"https://github.com/citation-style-language/schema/raw/master/csl-citation.json"} </w:instrText>
      </w:r>
      <w:r w:rsidR="006F22E7">
        <w:rPr>
          <w:rFonts w:ascii="Arial" w:hAnsi="Arial" w:cs="Arial"/>
          <w:sz w:val="24"/>
          <w:szCs w:val="24"/>
        </w:rPr>
        <w:fldChar w:fldCharType="separate"/>
      </w:r>
      <w:r w:rsidR="006F22E7" w:rsidRPr="006F22E7">
        <w:rPr>
          <w:rFonts w:ascii="Arial" w:hAnsi="Arial" w:cs="Arial"/>
          <w:sz w:val="24"/>
          <w:szCs w:val="24"/>
        </w:rPr>
        <w:t>(</w:t>
      </w:r>
      <w:r w:rsidR="006F22E7" w:rsidRPr="006F22E7">
        <w:rPr>
          <w:rFonts w:ascii="Arial" w:hAnsi="Arial" w:cs="Arial"/>
          <w:i/>
          <w:iCs/>
          <w:sz w:val="24"/>
          <w:szCs w:val="24"/>
        </w:rPr>
        <w:t xml:space="preserve">Implementing Serverless </w:t>
      </w:r>
      <w:r w:rsidR="00621C1B" w:rsidRPr="006F22E7">
        <w:rPr>
          <w:rFonts w:ascii="Arial" w:hAnsi="Arial" w:cs="Arial"/>
          <w:i/>
          <w:iCs/>
          <w:sz w:val="24"/>
          <w:szCs w:val="24"/>
        </w:rPr>
        <w:t>Node.js</w:t>
      </w:r>
      <w:r w:rsidR="006F22E7" w:rsidRPr="006F22E7">
        <w:rPr>
          <w:rFonts w:ascii="Arial" w:hAnsi="Arial" w:cs="Arial"/>
          <w:i/>
          <w:iCs/>
          <w:sz w:val="24"/>
          <w:szCs w:val="24"/>
        </w:rPr>
        <w:t xml:space="preserve"> Functions Using Google Cloud</w:t>
      </w:r>
      <w:r w:rsidR="006F22E7" w:rsidRPr="006F22E7">
        <w:rPr>
          <w:rFonts w:ascii="Arial" w:hAnsi="Arial" w:cs="Arial"/>
          <w:sz w:val="24"/>
          <w:szCs w:val="24"/>
        </w:rPr>
        <w:t xml:space="preserve">, </w:t>
      </w:r>
      <w:r w:rsidR="006F22E7">
        <w:rPr>
          <w:rFonts w:ascii="Arial" w:hAnsi="Arial" w:cs="Arial"/>
          <w:sz w:val="24"/>
          <w:szCs w:val="24"/>
        </w:rPr>
        <w:t>2021</w:t>
      </w:r>
      <w:r w:rsidR="006F22E7" w:rsidRPr="006F22E7">
        <w:rPr>
          <w:rFonts w:ascii="Arial" w:hAnsi="Arial" w:cs="Arial"/>
          <w:sz w:val="24"/>
          <w:szCs w:val="24"/>
        </w:rPr>
        <w:t>)</w:t>
      </w:r>
      <w:r w:rsidR="006F22E7">
        <w:rPr>
          <w:rFonts w:ascii="Arial" w:hAnsi="Arial" w:cs="Arial"/>
          <w:sz w:val="24"/>
          <w:szCs w:val="24"/>
        </w:rPr>
        <w:fldChar w:fldCharType="end"/>
      </w:r>
      <w:r w:rsidR="00621C1B">
        <w:rPr>
          <w:rFonts w:ascii="Arial" w:hAnsi="Arial" w:cs="Arial"/>
          <w:sz w:val="24"/>
          <w:szCs w:val="24"/>
        </w:rPr>
        <w:t xml:space="preserve">. </w:t>
      </w:r>
    </w:p>
    <w:p w14:paraId="6F40B99F" w14:textId="77777777" w:rsidR="0047798D" w:rsidRPr="002B5E63" w:rsidRDefault="0047798D" w:rsidP="002562A8">
      <w:pPr>
        <w:pStyle w:val="ListParagraph"/>
        <w:autoSpaceDE w:val="0"/>
        <w:autoSpaceDN w:val="0"/>
        <w:adjustRightInd w:val="0"/>
        <w:spacing w:after="0" w:line="480" w:lineRule="auto"/>
        <w:ind w:left="2160"/>
        <w:rPr>
          <w:rFonts w:ascii="Arial" w:hAnsi="Arial" w:cs="Arial"/>
          <w:sz w:val="24"/>
          <w:szCs w:val="24"/>
        </w:rPr>
      </w:pPr>
    </w:p>
    <w:p w14:paraId="5CFF7082" w14:textId="70C1190B" w:rsidR="00DB6557" w:rsidRDefault="00DB6557" w:rsidP="002562A8">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Alibaba </w:t>
      </w:r>
      <w:r w:rsidR="00785925">
        <w:rPr>
          <w:rFonts w:ascii="Arial" w:hAnsi="Arial" w:cs="Arial"/>
          <w:sz w:val="24"/>
          <w:szCs w:val="24"/>
        </w:rPr>
        <w:t>Cloud:</w:t>
      </w:r>
      <w:r>
        <w:rPr>
          <w:rFonts w:ascii="Arial" w:hAnsi="Arial" w:cs="Arial"/>
          <w:sz w:val="24"/>
          <w:szCs w:val="24"/>
        </w:rPr>
        <w:t xml:space="preserve"> </w:t>
      </w:r>
    </w:p>
    <w:p w14:paraId="3AEAA6E5" w14:textId="025D20A2" w:rsidR="00621C1B" w:rsidRDefault="00462505" w:rsidP="001D6B64">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 xml:space="preserve">Container technology helped developers build and deploy their functions, but the disadvantage is that it might take a very long time to scale out </w:t>
      </w:r>
      <w:r w:rsidR="00D80549">
        <w:rPr>
          <w:rFonts w:ascii="Arial" w:hAnsi="Arial" w:cs="Arial"/>
          <w:sz w:val="24"/>
          <w:szCs w:val="24"/>
        </w:rPr>
        <w:t>the</w:t>
      </w:r>
      <w:r>
        <w:rPr>
          <w:rFonts w:ascii="Arial" w:hAnsi="Arial" w:cs="Arial"/>
          <w:sz w:val="24"/>
          <w:szCs w:val="24"/>
        </w:rPr>
        <w:t xml:space="preserve"> instances. Hence there is no auto-scaling management. Hence, serverless came into existence. Alibaba provides the tools for the developers to </w:t>
      </w:r>
      <w:r w:rsidR="00007AB8">
        <w:rPr>
          <w:rFonts w:ascii="Arial" w:hAnsi="Arial" w:cs="Arial"/>
          <w:sz w:val="24"/>
          <w:szCs w:val="24"/>
        </w:rPr>
        <w:t>implement</w:t>
      </w:r>
      <w:r>
        <w:rPr>
          <w:rFonts w:ascii="Arial" w:hAnsi="Arial" w:cs="Arial"/>
          <w:sz w:val="24"/>
          <w:szCs w:val="24"/>
        </w:rPr>
        <w:t xml:space="preserve"> serverless features</w:t>
      </w:r>
      <w:r w:rsidR="00007AB8">
        <w:rPr>
          <w:rFonts w:ascii="Arial" w:hAnsi="Arial" w:cs="Arial"/>
          <w:sz w:val="24"/>
          <w:szCs w:val="24"/>
        </w:rPr>
        <w:t>. “</w:t>
      </w:r>
      <w:r w:rsidR="00007AB8" w:rsidRPr="005D1959">
        <w:rPr>
          <w:rFonts w:ascii="Arial" w:hAnsi="Arial" w:cs="Arial"/>
          <w:b/>
          <w:bCs/>
          <w:sz w:val="24"/>
          <w:szCs w:val="24"/>
        </w:rPr>
        <w:t>Function Compute</w:t>
      </w:r>
      <w:r w:rsidR="00007AB8">
        <w:rPr>
          <w:rFonts w:ascii="Arial" w:hAnsi="Arial" w:cs="Arial"/>
          <w:sz w:val="24"/>
          <w:szCs w:val="24"/>
        </w:rPr>
        <w:t>” is one such serverless technology created by the Alibaba cloud</w:t>
      </w:r>
      <w:r w:rsidR="00767CEB">
        <w:rPr>
          <w:rFonts w:ascii="Arial" w:hAnsi="Arial" w:cs="Arial"/>
          <w:sz w:val="24"/>
          <w:szCs w:val="24"/>
        </w:rPr>
        <w:t xml:space="preserve">. This ensures low operational </w:t>
      </w:r>
      <w:r w:rsidR="006B3FE7">
        <w:rPr>
          <w:rFonts w:ascii="Arial" w:hAnsi="Arial" w:cs="Arial"/>
          <w:sz w:val="24"/>
          <w:szCs w:val="24"/>
        </w:rPr>
        <w:t>costs but</w:t>
      </w:r>
      <w:r w:rsidR="00767CEB">
        <w:rPr>
          <w:rFonts w:ascii="Arial" w:hAnsi="Arial" w:cs="Arial"/>
          <w:sz w:val="24"/>
          <w:szCs w:val="24"/>
        </w:rPr>
        <w:t xml:space="preserve"> deliver</w:t>
      </w:r>
      <w:r w:rsidR="008D77F6">
        <w:rPr>
          <w:rFonts w:ascii="Arial" w:hAnsi="Arial" w:cs="Arial"/>
          <w:sz w:val="24"/>
          <w:szCs w:val="24"/>
        </w:rPr>
        <w:t>s</w:t>
      </w:r>
      <w:r w:rsidR="00767CEB">
        <w:rPr>
          <w:rFonts w:ascii="Arial" w:hAnsi="Arial" w:cs="Arial"/>
          <w:sz w:val="24"/>
          <w:szCs w:val="24"/>
        </w:rPr>
        <w:t xml:space="preserve"> quality business deliverables</w:t>
      </w:r>
      <w:r w:rsidR="002A7DDF">
        <w:rPr>
          <w:rFonts w:ascii="Arial" w:hAnsi="Arial" w:cs="Arial"/>
          <w:sz w:val="24"/>
          <w:szCs w:val="24"/>
        </w:rPr>
        <w:t xml:space="preserve">. This is event-driven and can be used to build </w:t>
      </w:r>
      <w:r w:rsidR="006B3FE7">
        <w:rPr>
          <w:rFonts w:ascii="Arial" w:hAnsi="Arial" w:cs="Arial"/>
          <w:sz w:val="24"/>
          <w:szCs w:val="24"/>
        </w:rPr>
        <w:t>applications</w:t>
      </w:r>
      <w:r w:rsidR="002A7DDF">
        <w:rPr>
          <w:rFonts w:ascii="Arial" w:hAnsi="Arial" w:cs="Arial"/>
          <w:sz w:val="24"/>
          <w:szCs w:val="24"/>
        </w:rPr>
        <w:t xml:space="preserve"> using the services. The function compute runs the code elastically and </w:t>
      </w:r>
      <w:r w:rsidR="006B3FE7">
        <w:rPr>
          <w:rFonts w:ascii="Arial" w:hAnsi="Arial" w:cs="Arial"/>
          <w:sz w:val="24"/>
          <w:szCs w:val="24"/>
        </w:rPr>
        <w:t>in a</w:t>
      </w:r>
      <w:r w:rsidR="002A7DDF">
        <w:rPr>
          <w:rFonts w:ascii="Arial" w:hAnsi="Arial" w:cs="Arial"/>
          <w:sz w:val="24"/>
          <w:szCs w:val="24"/>
        </w:rPr>
        <w:t xml:space="preserve"> reliable manner</w:t>
      </w:r>
      <w:r w:rsidR="0047798D">
        <w:rPr>
          <w:rFonts w:ascii="Arial" w:hAnsi="Arial" w:cs="Arial"/>
          <w:sz w:val="24"/>
          <w:szCs w:val="24"/>
        </w:rPr>
        <w:fldChar w:fldCharType="begin"/>
      </w:r>
      <w:r w:rsidR="000443D4">
        <w:rPr>
          <w:rFonts w:ascii="Arial" w:hAnsi="Arial" w:cs="Arial"/>
          <w:sz w:val="24"/>
          <w:szCs w:val="24"/>
        </w:rPr>
        <w:instrText xml:space="preserve"> ADDIN ZOTERO_ITEM CSL_CITATION {"citationID":"qzb5kcd0","properties":{"formattedCitation":"({\\i{}What Is Serverless Computing? What Are the Features of Serverless? - Alibaba Cloud}, n.d.)","plainCitation":"(What Is Serverless Computing? What Are the Features of Serverless? - Alibaba Cloud, n.d.)","dontUpdate":true,"noteIndex":0},"citationItems":[{"id":167,"uris":["http://zotero.org/users/local/dILag7GQ/items/ASW7V7RG"],"uri":["http://zotero.org/users/local/dILag7GQ/items/ASW7V7RG"],"itemData":{"id":167,"type":"webpage","title":"What Is Serverless Computing? What are the Features of Serverless? - Alibaba Cloud","URL":"https://www.alibabacloud.com/knowledge/what-is-serverless","accessed":{"date-parts":[["2021",10,1]]}}}],"schema":"https://github.com/citation-style-language/schema/raw/master/csl-citation.json"} </w:instrText>
      </w:r>
      <w:r w:rsidR="0047798D">
        <w:rPr>
          <w:rFonts w:ascii="Arial" w:hAnsi="Arial" w:cs="Arial"/>
          <w:sz w:val="24"/>
          <w:szCs w:val="24"/>
        </w:rPr>
        <w:fldChar w:fldCharType="separate"/>
      </w:r>
      <w:r w:rsidR="0047798D" w:rsidRPr="0047798D">
        <w:rPr>
          <w:rFonts w:ascii="Arial" w:hAnsi="Arial" w:cs="Arial"/>
          <w:sz w:val="24"/>
          <w:szCs w:val="24"/>
        </w:rPr>
        <w:t>(</w:t>
      </w:r>
      <w:r w:rsidR="0047798D" w:rsidRPr="0047798D">
        <w:rPr>
          <w:rFonts w:ascii="Arial" w:hAnsi="Arial" w:cs="Arial"/>
          <w:i/>
          <w:iCs/>
          <w:sz w:val="24"/>
          <w:szCs w:val="24"/>
        </w:rPr>
        <w:t>What Is Serverless Computing? What Are the Features of Serverless? - Alibaba Cloud</w:t>
      </w:r>
      <w:r w:rsidR="0047798D" w:rsidRPr="0047798D">
        <w:rPr>
          <w:rFonts w:ascii="Arial" w:hAnsi="Arial" w:cs="Arial"/>
          <w:sz w:val="24"/>
          <w:szCs w:val="24"/>
        </w:rPr>
        <w:t xml:space="preserve">, </w:t>
      </w:r>
      <w:r w:rsidR="0047798D">
        <w:rPr>
          <w:rFonts w:ascii="Arial" w:hAnsi="Arial" w:cs="Arial"/>
          <w:sz w:val="24"/>
          <w:szCs w:val="24"/>
        </w:rPr>
        <w:t>2021</w:t>
      </w:r>
      <w:r w:rsidR="0047798D" w:rsidRPr="0047798D">
        <w:rPr>
          <w:rFonts w:ascii="Arial" w:hAnsi="Arial" w:cs="Arial"/>
          <w:sz w:val="24"/>
          <w:szCs w:val="24"/>
        </w:rPr>
        <w:t>)</w:t>
      </w:r>
      <w:r w:rsidR="0047798D">
        <w:rPr>
          <w:rFonts w:ascii="Arial" w:hAnsi="Arial" w:cs="Arial"/>
          <w:sz w:val="24"/>
          <w:szCs w:val="24"/>
        </w:rPr>
        <w:fldChar w:fldCharType="end"/>
      </w:r>
    </w:p>
    <w:p w14:paraId="5316F58F" w14:textId="7DFFA924" w:rsidR="000E1806" w:rsidRDefault="00624616" w:rsidP="00D54F0D">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lastRenderedPageBreak/>
        <w:tab/>
        <w:t xml:space="preserve">The Official serverless technology of Alibaba cloud which is known as Function compute can be found here </w:t>
      </w:r>
      <w:r>
        <w:rPr>
          <w:rFonts w:ascii="Arial" w:hAnsi="Arial" w:cs="Arial"/>
          <w:sz w:val="24"/>
          <w:szCs w:val="24"/>
        </w:rPr>
        <w:fldChar w:fldCharType="begin"/>
      </w:r>
      <w:r w:rsidR="000443D4">
        <w:rPr>
          <w:rFonts w:ascii="Arial" w:hAnsi="Arial" w:cs="Arial"/>
          <w:sz w:val="24"/>
          <w:szCs w:val="24"/>
        </w:rPr>
        <w:instrText xml:space="preserve"> ADDIN ZOTERO_ITEM CSL_CITATION {"citationID":"gbPswJ1s","properties":{"formattedCitation":"({\\i{}Function Compute - Alibaba Cloud}, n.d.)","plainCitation":"(Function Compute - Alibaba Cloud, n.d.)","dontUpdate":true,"noteIndex":0},"citationItems":[{"id":169,"uris":["http://zotero.org/users/local/dILag7GQ/items/VXLLS2SN"],"uri":["http://zotero.org/users/local/dILag7GQ/items/VXLLS2SN"],"itemData":{"id":169,"type":"webpage","abstract":"A secure and stable, elastically scaled, O&amp;M-free, pay-as-you-go, serverless computing platform.","container-title":"AlibabaCloud","language":"en","title":"Function Compute - Alibaba Cloud","URL":"https://www.alibabacloud.com/product/function-compute","accessed":{"date-parts":[["2021",10,3]]}}}],"schema":"https://github.com/citation-style-language/schema/raw/master/csl-citation.json"} </w:instrText>
      </w:r>
      <w:r>
        <w:rPr>
          <w:rFonts w:ascii="Arial" w:hAnsi="Arial" w:cs="Arial"/>
          <w:sz w:val="24"/>
          <w:szCs w:val="24"/>
        </w:rPr>
        <w:fldChar w:fldCharType="separate"/>
      </w:r>
      <w:r w:rsidRPr="00624616">
        <w:rPr>
          <w:rFonts w:ascii="Arial" w:hAnsi="Arial" w:cs="Arial"/>
          <w:sz w:val="24"/>
          <w:szCs w:val="24"/>
        </w:rPr>
        <w:t>(</w:t>
      </w:r>
      <w:r w:rsidRPr="00624616">
        <w:rPr>
          <w:rFonts w:ascii="Arial" w:hAnsi="Arial" w:cs="Arial"/>
          <w:i/>
          <w:iCs/>
          <w:sz w:val="24"/>
          <w:szCs w:val="24"/>
        </w:rPr>
        <w:t>Function Compute - Alibaba Cloud</w:t>
      </w:r>
      <w:r w:rsidRPr="00624616">
        <w:rPr>
          <w:rFonts w:ascii="Arial" w:hAnsi="Arial" w:cs="Arial"/>
          <w:sz w:val="24"/>
          <w:szCs w:val="24"/>
        </w:rPr>
        <w:t xml:space="preserve">, </w:t>
      </w:r>
      <w:r>
        <w:rPr>
          <w:rFonts w:ascii="Arial" w:hAnsi="Arial" w:cs="Arial"/>
          <w:sz w:val="24"/>
          <w:szCs w:val="24"/>
        </w:rPr>
        <w:t>2021</w:t>
      </w:r>
      <w:r w:rsidRPr="00624616">
        <w:rPr>
          <w:rFonts w:ascii="Arial" w:hAnsi="Arial" w:cs="Arial"/>
          <w:sz w:val="24"/>
          <w:szCs w:val="24"/>
        </w:rPr>
        <w:t>)</w:t>
      </w:r>
      <w:r>
        <w:rPr>
          <w:rFonts w:ascii="Arial" w:hAnsi="Arial" w:cs="Arial"/>
          <w:sz w:val="24"/>
          <w:szCs w:val="24"/>
        </w:rPr>
        <w:fldChar w:fldCharType="end"/>
      </w:r>
      <w:r w:rsidR="0055719A">
        <w:rPr>
          <w:rFonts w:ascii="Arial" w:hAnsi="Arial" w:cs="Arial"/>
          <w:sz w:val="24"/>
          <w:szCs w:val="24"/>
        </w:rPr>
        <w:t xml:space="preserve">. </w:t>
      </w:r>
      <w:r w:rsidR="00D54F0D" w:rsidRPr="00D54F0D">
        <w:rPr>
          <w:rFonts w:ascii="Arial" w:hAnsi="Arial" w:cs="Arial"/>
          <w:sz w:val="24"/>
          <w:szCs w:val="24"/>
        </w:rPr>
        <w:t xml:space="preserve">This service contains several features such as an event bridge trigger in which it routes all the events to function compute. HTTP trigger is another event that receives and processes HTTP requests and sends back the HTTP responses. This supports various programming languages such as Java, Python, Node.js, PHP, c#, etc. </w:t>
      </w:r>
      <w:r w:rsidR="00144C96" w:rsidRPr="00D54F0D">
        <w:rPr>
          <w:rFonts w:ascii="Arial" w:hAnsi="Arial" w:cs="Arial"/>
          <w:sz w:val="24"/>
          <w:szCs w:val="24"/>
        </w:rPr>
        <w:t>To</w:t>
      </w:r>
      <w:r w:rsidR="00D54F0D" w:rsidRPr="00D54F0D">
        <w:rPr>
          <w:rFonts w:ascii="Arial" w:hAnsi="Arial" w:cs="Arial"/>
          <w:sz w:val="24"/>
          <w:szCs w:val="24"/>
        </w:rPr>
        <w:t xml:space="preserve"> perform deployments, debugging, and run the application various development tools are available such as funcraft which is a tool that helps to debug local, create the resources, and utilize third-party resources. Similarly, fcli is another development tool which is a command-line interface that is provided by Alibaba cloud to manage the resources that are in Function compute. Visual studio code extensions also help to create, </w:t>
      </w:r>
      <w:r w:rsidR="00144C96" w:rsidRPr="00D54F0D">
        <w:rPr>
          <w:rFonts w:ascii="Arial" w:hAnsi="Arial" w:cs="Arial"/>
          <w:sz w:val="24"/>
          <w:szCs w:val="24"/>
        </w:rPr>
        <w:t>debug,</w:t>
      </w:r>
      <w:r w:rsidR="00D54F0D" w:rsidRPr="00D54F0D">
        <w:rPr>
          <w:rFonts w:ascii="Arial" w:hAnsi="Arial" w:cs="Arial"/>
          <w:sz w:val="24"/>
          <w:szCs w:val="24"/>
        </w:rPr>
        <w:t xml:space="preserve"> or deploy the applications. Several instances and </w:t>
      </w:r>
      <w:r w:rsidR="00144C96" w:rsidRPr="00D54F0D">
        <w:rPr>
          <w:rFonts w:ascii="Arial" w:hAnsi="Arial" w:cs="Arial"/>
          <w:sz w:val="24"/>
          <w:szCs w:val="24"/>
        </w:rPr>
        <w:t>resource</w:t>
      </w:r>
      <w:r w:rsidR="00D54F0D" w:rsidRPr="00D54F0D">
        <w:rPr>
          <w:rFonts w:ascii="Arial" w:hAnsi="Arial" w:cs="Arial"/>
          <w:sz w:val="24"/>
          <w:szCs w:val="24"/>
        </w:rPr>
        <w:t xml:space="preserve"> types are available in Alibaba function to compute that helps to increase the computing performances. The billing is charged based upon the amount of time the resource is being used and is not charged for the idle time which makes the serverless cost-effective</w:t>
      </w:r>
      <w:r w:rsidR="00CD5935">
        <w:rPr>
          <w:rFonts w:ascii="Arial" w:hAnsi="Arial" w:cs="Arial"/>
          <w:sz w:val="24"/>
          <w:szCs w:val="24"/>
        </w:rPr>
        <w:t>.</w:t>
      </w:r>
    </w:p>
    <w:p w14:paraId="28F3068D" w14:textId="124A93C5" w:rsidR="00C93013" w:rsidRDefault="00C93013" w:rsidP="00D54F0D">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r w:rsidR="00D33825" w:rsidRPr="00D33825">
        <w:rPr>
          <w:rFonts w:ascii="Arial" w:hAnsi="Arial" w:cs="Arial"/>
          <w:sz w:val="24"/>
          <w:szCs w:val="24"/>
        </w:rPr>
        <w:t xml:space="preserve">The workflow in the function compute is as follows. The developer chooses the programming language and compiles the </w:t>
      </w:r>
      <w:r w:rsidR="00D33825" w:rsidRPr="00D33825">
        <w:rPr>
          <w:rFonts w:ascii="Arial" w:hAnsi="Arial" w:cs="Arial"/>
          <w:sz w:val="24"/>
          <w:szCs w:val="24"/>
        </w:rPr>
        <w:lastRenderedPageBreak/>
        <w:t>applications. Then he uploads the application in the Function compute. This contains either SDK or API. Then the trigger calls the function. The trigger method contains functions to compute, APIs, logs, table stores</w:t>
      </w:r>
      <w:r w:rsidR="0012486E">
        <w:rPr>
          <w:rFonts w:ascii="Arial" w:hAnsi="Arial" w:cs="Arial"/>
          <w:sz w:val="24"/>
          <w:szCs w:val="24"/>
        </w:rPr>
        <w:t xml:space="preserve"> </w:t>
      </w:r>
      <w:r w:rsidR="0012486E">
        <w:rPr>
          <w:rFonts w:ascii="Arial" w:hAnsi="Arial" w:cs="Arial"/>
          <w:sz w:val="24"/>
          <w:szCs w:val="24"/>
        </w:rPr>
        <w:fldChar w:fldCharType="begin"/>
      </w:r>
      <w:r w:rsidR="00476345">
        <w:rPr>
          <w:rFonts w:ascii="Arial" w:hAnsi="Arial" w:cs="Arial"/>
          <w:sz w:val="24"/>
          <w:szCs w:val="24"/>
        </w:rPr>
        <w:instrText xml:space="preserve"> ADDIN ZOTERO_ITEM CSL_CITATION {"citationID":"XA1LAxt2","properties":{"formattedCitation":"({\\i{}What Is Function Compute - What Is Function Compute| Alibaba Cloud Documentation Center}, n.d.)","plainCitation":"(What Is Function Compute - What Is Function Compute| Alibaba Cloud Documentation Center, n.d.)","dontUpdate":true,"noteIndex":0},"citationItems":[{"id":173,"uris":["http://zotero.org/users/local/dILag7GQ/items/2NPBJR4G"],"uri":["http://zotero.org/users/local/dILag7GQ/items/2NPBJR4G"],"itemData":{"id":173,"type":"webpage","title":"What is Function Compute - What is Function Compute| Alibaba Cloud Documentation Center","URL":"https://partners-intl.aliyun.com/help/doc-detail/52895.htm","accessed":{"date-parts":[["2021",10,3]]}}}],"schema":"https://github.com/citation-style-language/schema/raw/master/csl-citation.json"} </w:instrText>
      </w:r>
      <w:r w:rsidR="0012486E">
        <w:rPr>
          <w:rFonts w:ascii="Arial" w:hAnsi="Arial" w:cs="Arial"/>
          <w:sz w:val="24"/>
          <w:szCs w:val="24"/>
        </w:rPr>
        <w:fldChar w:fldCharType="separate"/>
      </w:r>
      <w:r w:rsidR="0012486E" w:rsidRPr="0012486E">
        <w:rPr>
          <w:rFonts w:ascii="Arial" w:hAnsi="Arial" w:cs="Arial"/>
          <w:sz w:val="24"/>
          <w:szCs w:val="24"/>
        </w:rPr>
        <w:t>(</w:t>
      </w:r>
      <w:r w:rsidR="0012486E" w:rsidRPr="0012486E">
        <w:rPr>
          <w:rFonts w:ascii="Arial" w:hAnsi="Arial" w:cs="Arial"/>
          <w:i/>
          <w:iCs/>
          <w:sz w:val="24"/>
          <w:szCs w:val="24"/>
        </w:rPr>
        <w:t>What Is Function Compute - What Is Function Compute| Alibaba Cloud Documentation Center</w:t>
      </w:r>
      <w:r w:rsidR="0012486E" w:rsidRPr="0012486E">
        <w:rPr>
          <w:rFonts w:ascii="Arial" w:hAnsi="Arial" w:cs="Arial"/>
          <w:sz w:val="24"/>
          <w:szCs w:val="24"/>
        </w:rPr>
        <w:t xml:space="preserve">, </w:t>
      </w:r>
      <w:r w:rsidR="0012486E">
        <w:rPr>
          <w:rFonts w:ascii="Arial" w:hAnsi="Arial" w:cs="Arial"/>
          <w:sz w:val="24"/>
          <w:szCs w:val="24"/>
        </w:rPr>
        <w:t>2018</w:t>
      </w:r>
      <w:r w:rsidR="0012486E" w:rsidRPr="0012486E">
        <w:rPr>
          <w:rFonts w:ascii="Arial" w:hAnsi="Arial" w:cs="Arial"/>
          <w:sz w:val="24"/>
          <w:szCs w:val="24"/>
        </w:rPr>
        <w:t>)</w:t>
      </w:r>
      <w:r w:rsidR="0012486E">
        <w:rPr>
          <w:rFonts w:ascii="Arial" w:hAnsi="Arial" w:cs="Arial"/>
          <w:sz w:val="24"/>
          <w:szCs w:val="24"/>
        </w:rPr>
        <w:fldChar w:fldCharType="end"/>
      </w:r>
      <w:r w:rsidR="00D33825" w:rsidRPr="00D33825">
        <w:rPr>
          <w:rFonts w:ascii="Arial" w:hAnsi="Arial" w:cs="Arial"/>
          <w:sz w:val="24"/>
          <w:szCs w:val="24"/>
        </w:rPr>
        <w:t xml:space="preserve">. The function compute </w:t>
      </w:r>
      <w:r w:rsidR="00953114" w:rsidRPr="00D33825">
        <w:rPr>
          <w:rFonts w:ascii="Arial" w:hAnsi="Arial" w:cs="Arial"/>
          <w:sz w:val="24"/>
          <w:szCs w:val="24"/>
        </w:rPr>
        <w:t>resizes</w:t>
      </w:r>
      <w:r w:rsidR="00D33825" w:rsidRPr="00D33825">
        <w:rPr>
          <w:rFonts w:ascii="Arial" w:hAnsi="Arial" w:cs="Arial"/>
          <w:sz w:val="24"/>
          <w:szCs w:val="24"/>
        </w:rPr>
        <w:t xml:space="preserve"> dynamically based on the request and the billing is invoked. The main advantages of Function compute compared to other serverless providers is that it uses event triggers, log queries, monitoring, and alarms for troubleshooting. scaling is done within milliseconds to an accuracy of 100 milliseconds.</w:t>
      </w:r>
      <w:r w:rsidR="00D33825">
        <w:rPr>
          <w:rFonts w:ascii="Arial" w:hAnsi="Arial" w:cs="Arial"/>
          <w:sz w:val="24"/>
          <w:szCs w:val="24"/>
        </w:rPr>
        <w:t xml:space="preserve"> </w:t>
      </w:r>
      <w:r>
        <w:rPr>
          <w:rFonts w:ascii="Arial" w:hAnsi="Arial" w:cs="Arial"/>
          <w:sz w:val="24"/>
          <w:szCs w:val="24"/>
        </w:rPr>
        <w:t xml:space="preserve">As per the </w:t>
      </w:r>
      <w:r>
        <w:rPr>
          <w:rFonts w:ascii="Arial" w:hAnsi="Arial" w:cs="Arial"/>
          <w:sz w:val="24"/>
          <w:szCs w:val="24"/>
        </w:rPr>
        <w:fldChar w:fldCharType="begin"/>
      </w:r>
      <w:r w:rsidR="00F94F2C">
        <w:rPr>
          <w:rFonts w:ascii="Arial" w:hAnsi="Arial" w:cs="Arial"/>
          <w:sz w:val="24"/>
          <w:szCs w:val="24"/>
        </w:rPr>
        <w:instrText xml:space="preserve"> ADDIN ZOTERO_ITEM CSL_CITATION {"citationID":"I0Jvu0fM","properties":{"formattedCitation":"(A. Wang et al., n.d.)","plainCitation":"(A. Wang et al., n.d.)","noteIndex":0},"citationItems":[{"id":172,"uris":["http://zotero.org/users/local/dILag7GQ/items/3CDE2U2L"],"uri":["http://zotero.org/users/local/dILag7GQ/items/3CDE2U2L"],"itemData":{"id":172,"type":"article-journal","abstract":"Serverless computing, or Function-as-a-Service (FaaS), enables a new way of building and scaling applications by allowing users to deploy ﬁne-grained functions while providing fully-managed resource provisioning and auto-scaling. Custom FaaS container support is gaining traction as it enables better control over OSes, versioning, and tooling for modernizing FaaS applications. However, providing rapid container provisioning introduces non-trivial challenges for FaaS providers, since container provisioning is costly, and real-world FaaS workloads exhibit highly dynamic patterns. In this paper, we design FAASNET, a highly-scalable middleware system for accelerating FaaS container provisioning. FAASNET is driven by the workload and infrastructure requirements of the FaaS platform at one of the world’s largest cloud providers, Alibaba Cloud Function Compute. FAASNET enables scalable container provisioning via a lightweight, adaptive function tree (FT) structure. FAASNET uses an I/O efﬁcient, on-demand fetching mechanism to further reduce provisioning costs at scale. We implement and integrate FAASNET in Alibaba Cloud Function Compute. Evaluation results show that FAASNET: (1) ﬁnishes provisioning 2, 500 function containers on 1, 000 virtual machines in 8.3 seconds, (2) scales 13.4× and 16.3× faster than Alibaba Cloud’s current FaaS platform and a state-of-the-art P2P container registry (Kraken), respectively, and (3) sustains a bursty workload using 75.2% less time than an optimized baseline.","language":"en","page":"16","source":"Zotero","title":"FAASNET: Scalable and Fast Provisioning of Custom Serverless Container Runtimes at Alibaba Cloud Function Compute","author":[{"family":"Wang","given":"Ao"},{"family":"Chang","given":"Shuai"},{"family":"Tian","given":"Huangshi"},{"family":"Wang","given":"Hongqi"},{"family":"Yang","given":"Haoran"},{"family":"Li","given":"Huiba"},{"family":"Du","given":"Rui"},{"family":"Cheng","given":"Yue"}]}}],"schema":"https://github.com/citation-style-language/schema/raw/master/csl-citation.json"} </w:instrText>
      </w:r>
      <w:r>
        <w:rPr>
          <w:rFonts w:ascii="Arial" w:hAnsi="Arial" w:cs="Arial"/>
          <w:sz w:val="24"/>
          <w:szCs w:val="24"/>
        </w:rPr>
        <w:fldChar w:fldCharType="separate"/>
      </w:r>
      <w:r w:rsidR="00F94F2C" w:rsidRPr="00F94F2C">
        <w:rPr>
          <w:rFonts w:ascii="Arial" w:hAnsi="Arial" w:cs="Arial"/>
          <w:sz w:val="24"/>
        </w:rPr>
        <w:t>(A. Wang et al., n.d.)</w:t>
      </w:r>
      <w:r>
        <w:rPr>
          <w:rFonts w:ascii="Arial" w:hAnsi="Arial" w:cs="Arial"/>
          <w:sz w:val="24"/>
          <w:szCs w:val="24"/>
        </w:rPr>
        <w:fldChar w:fldCharType="end"/>
      </w:r>
      <w:r>
        <w:rPr>
          <w:rFonts w:ascii="Arial" w:hAnsi="Arial" w:cs="Arial"/>
          <w:sz w:val="24"/>
          <w:szCs w:val="24"/>
        </w:rPr>
        <w:t>, The Function as a service applications</w:t>
      </w:r>
      <w:r w:rsidR="00E73A41">
        <w:rPr>
          <w:rFonts w:ascii="Arial" w:hAnsi="Arial" w:cs="Arial"/>
          <w:sz w:val="24"/>
          <w:szCs w:val="24"/>
        </w:rPr>
        <w:t xml:space="preserve"> </w:t>
      </w:r>
      <w:r w:rsidR="00E73A41" w:rsidRPr="00E73A41">
        <w:rPr>
          <w:rFonts w:ascii="Arial" w:hAnsi="Arial" w:cs="Arial"/>
          <w:sz w:val="24"/>
          <w:szCs w:val="24"/>
        </w:rPr>
        <w:t>use the container tools and images for deployments and invocation. Cold starts occur in serverless computing as it takes time to fetch the data or the images in the containers. The cold starts range from seconds and might take minutes to start.</w:t>
      </w:r>
    </w:p>
    <w:p w14:paraId="266FBE9C" w14:textId="6228C886" w:rsidR="008B6EE3" w:rsidRDefault="00371464" w:rsidP="00371464">
      <w:pPr>
        <w:pStyle w:val="ListParagraph"/>
        <w:numPr>
          <w:ilvl w:val="3"/>
          <w:numId w:val="2"/>
        </w:numPr>
        <w:autoSpaceDE w:val="0"/>
        <w:autoSpaceDN w:val="0"/>
        <w:adjustRightInd w:val="0"/>
        <w:spacing w:after="0" w:line="480" w:lineRule="auto"/>
        <w:rPr>
          <w:rFonts w:ascii="Arial" w:hAnsi="Arial" w:cs="Arial"/>
          <w:sz w:val="24"/>
          <w:szCs w:val="24"/>
        </w:rPr>
      </w:pPr>
      <w:r w:rsidRPr="00371464">
        <w:rPr>
          <w:rFonts w:ascii="Arial" w:hAnsi="Arial" w:cs="Arial"/>
          <w:sz w:val="24"/>
          <w:szCs w:val="24"/>
        </w:rPr>
        <w:t xml:space="preserve">IBM </w:t>
      </w:r>
      <w:r w:rsidR="00214489" w:rsidRPr="00371464">
        <w:rPr>
          <w:rFonts w:ascii="Arial" w:hAnsi="Arial" w:cs="Arial"/>
          <w:sz w:val="24"/>
          <w:szCs w:val="24"/>
        </w:rPr>
        <w:t>cloud</w:t>
      </w:r>
      <w:r w:rsidR="00214489">
        <w:rPr>
          <w:rFonts w:ascii="Arial" w:hAnsi="Arial" w:cs="Arial"/>
          <w:sz w:val="24"/>
          <w:szCs w:val="24"/>
        </w:rPr>
        <w:t>:</w:t>
      </w:r>
      <w:r w:rsidR="008B6EE3">
        <w:rPr>
          <w:rFonts w:ascii="Arial" w:hAnsi="Arial" w:cs="Arial"/>
          <w:sz w:val="24"/>
          <w:szCs w:val="24"/>
        </w:rPr>
        <w:t xml:space="preserve"> </w:t>
      </w:r>
    </w:p>
    <w:p w14:paraId="4C3EE874" w14:textId="320C2070" w:rsidR="00371464" w:rsidRDefault="008B6EE3" w:rsidP="008B6EE3">
      <w:pPr>
        <w:autoSpaceDE w:val="0"/>
        <w:autoSpaceDN w:val="0"/>
        <w:adjustRightInd w:val="0"/>
        <w:spacing w:after="0" w:line="480" w:lineRule="auto"/>
        <w:ind w:left="2160" w:firstLine="720"/>
        <w:rPr>
          <w:rFonts w:ascii="Arial" w:hAnsi="Arial" w:cs="Arial"/>
          <w:sz w:val="24"/>
          <w:szCs w:val="24"/>
        </w:rPr>
      </w:pPr>
      <w:r w:rsidRPr="008B6EE3">
        <w:rPr>
          <w:rFonts w:ascii="Arial" w:hAnsi="Arial" w:cs="Arial"/>
          <w:sz w:val="24"/>
          <w:szCs w:val="24"/>
        </w:rPr>
        <w:t>It is developed by IBM based on Apache Open Whisk. This is a Faa</w:t>
      </w:r>
      <w:r>
        <w:rPr>
          <w:rFonts w:ascii="Arial" w:hAnsi="Arial" w:cs="Arial"/>
          <w:sz w:val="24"/>
          <w:szCs w:val="24"/>
        </w:rPr>
        <w:t>S</w:t>
      </w:r>
      <w:r w:rsidRPr="008B6EE3">
        <w:rPr>
          <w:rFonts w:ascii="Arial" w:hAnsi="Arial" w:cs="Arial"/>
          <w:sz w:val="24"/>
          <w:szCs w:val="24"/>
        </w:rPr>
        <w:t xml:space="preserve"> functions-as-a-service (FaaS) programming platform. This enables developers develop a lightweight code and build applications. Here users can pay for what they used. It supports many programming languages like Python, Swift, Node.js, PHP and </w:t>
      </w:r>
      <w:r w:rsidRPr="008B6EE3">
        <w:rPr>
          <w:rFonts w:ascii="Arial" w:hAnsi="Arial" w:cs="Arial"/>
          <w:sz w:val="24"/>
          <w:szCs w:val="24"/>
        </w:rPr>
        <w:lastRenderedPageBreak/>
        <w:t>Java.</w:t>
      </w:r>
      <w:r w:rsidR="005D213F">
        <w:rPr>
          <w:rFonts w:ascii="Arial" w:hAnsi="Arial" w:cs="Arial"/>
          <w:sz w:val="24"/>
          <w:szCs w:val="24"/>
        </w:rPr>
        <w:t xml:space="preserve"> </w:t>
      </w:r>
      <w:r w:rsidR="005D213F" w:rsidRPr="005D213F">
        <w:rPr>
          <w:rFonts w:ascii="Arial" w:hAnsi="Arial" w:cs="Arial"/>
          <w:sz w:val="24"/>
          <w:szCs w:val="24"/>
        </w:rPr>
        <w:t>The IBM cloud functions provide greater control and scalability as IBM has a network of networks that segregate the traffic and streamlines. The global network has 2,000Gbps of connectivity which in turn manages separate network streamlining management</w:t>
      </w:r>
      <w:r w:rsidR="005D213F">
        <w:rPr>
          <w:rFonts w:ascii="Arial" w:hAnsi="Arial" w:cs="Arial"/>
          <w:sz w:val="24"/>
          <w:szCs w:val="24"/>
        </w:rPr>
        <w:t xml:space="preserve"> </w:t>
      </w:r>
      <w:r w:rsidR="005D213F">
        <w:rPr>
          <w:rFonts w:ascii="Arial" w:hAnsi="Arial" w:cs="Arial"/>
          <w:sz w:val="24"/>
          <w:szCs w:val="24"/>
        </w:rPr>
        <w:fldChar w:fldCharType="begin"/>
      </w:r>
      <w:r w:rsidR="00643B7E">
        <w:rPr>
          <w:rFonts w:ascii="Arial" w:hAnsi="Arial" w:cs="Arial"/>
          <w:sz w:val="24"/>
          <w:szCs w:val="24"/>
        </w:rPr>
        <w:instrText xml:space="preserve"> ADDIN ZOTERO_ITEM CSL_CITATION {"citationID":"YyfB9nOg","properties":{"formattedCitation":"(\\uc0\\u8220{}IBM Cloud | IBM Private Cloud | DNA IT Solutions Cloud Experts,\\uc0\\u8221{} n.d.)","plainCitation":"(“IBM Cloud | IBM Private Cloud | DNA IT Solutions Cloud Experts,” n.d.)","dontUpdate":true,"noteIndex":0},"citationItems":[{"id":175,"uris":["http://zotero.org/users/local/dILag7GQ/items/46K53A4C"],"uri":["http://zotero.org/users/local/dILag7GQ/items/46K53A4C"],"itemData":{"id":175,"type":"post-weblog","abstract":"DNA IT are the leading IBM Cloud partner in Ireland. PaaS, Serverless, Red Hat OpenShift, DRaaS, POWER Systems, Private Cloud.","container-title":"DNA IT Solutions","language":"en","title":"IBM Cloud | IBM Private Cloud | DNA IT Solutions Cloud Experts","URL":"https://www.dnait.ie/cloud-services/serverless-computing-with-knative-in-the-ibm-cloud/","accessed":{"date-parts":[["2021",10,3]]}}}],"schema":"https://github.com/citation-style-language/schema/raw/master/csl-citation.json"} </w:instrText>
      </w:r>
      <w:r w:rsidR="005D213F">
        <w:rPr>
          <w:rFonts w:ascii="Arial" w:hAnsi="Arial" w:cs="Arial"/>
          <w:sz w:val="24"/>
          <w:szCs w:val="24"/>
        </w:rPr>
        <w:fldChar w:fldCharType="separate"/>
      </w:r>
      <w:r w:rsidR="005D213F" w:rsidRPr="005D213F">
        <w:rPr>
          <w:rFonts w:ascii="Arial" w:hAnsi="Arial" w:cs="Arial"/>
          <w:sz w:val="24"/>
          <w:szCs w:val="24"/>
        </w:rPr>
        <w:t xml:space="preserve">(“IBM Cloud | IBM Private Cloud | DNA IT Solutions Cloud Experts,” </w:t>
      </w:r>
      <w:r w:rsidR="005D213F">
        <w:rPr>
          <w:rFonts w:ascii="Arial" w:hAnsi="Arial" w:cs="Arial"/>
          <w:sz w:val="24"/>
          <w:szCs w:val="24"/>
        </w:rPr>
        <w:t>2021</w:t>
      </w:r>
      <w:r w:rsidR="005D213F" w:rsidRPr="005D213F">
        <w:rPr>
          <w:rFonts w:ascii="Arial" w:hAnsi="Arial" w:cs="Arial"/>
          <w:sz w:val="24"/>
          <w:szCs w:val="24"/>
        </w:rPr>
        <w:t>)</w:t>
      </w:r>
      <w:r w:rsidR="005D213F">
        <w:rPr>
          <w:rFonts w:ascii="Arial" w:hAnsi="Arial" w:cs="Arial"/>
          <w:sz w:val="24"/>
          <w:szCs w:val="24"/>
        </w:rPr>
        <w:fldChar w:fldCharType="end"/>
      </w:r>
      <w:r w:rsidR="008852E6">
        <w:rPr>
          <w:rFonts w:ascii="Arial" w:hAnsi="Arial" w:cs="Arial"/>
          <w:sz w:val="24"/>
          <w:szCs w:val="24"/>
        </w:rPr>
        <w:t xml:space="preserve">. </w:t>
      </w:r>
    </w:p>
    <w:p w14:paraId="16452981" w14:textId="4428AE42" w:rsidR="008852E6" w:rsidRDefault="006C10D3" w:rsidP="008B6EE3">
      <w:pPr>
        <w:autoSpaceDE w:val="0"/>
        <w:autoSpaceDN w:val="0"/>
        <w:adjustRightInd w:val="0"/>
        <w:spacing w:after="0" w:line="480" w:lineRule="auto"/>
        <w:ind w:left="2160" w:firstLine="720"/>
        <w:rPr>
          <w:rFonts w:ascii="Arial" w:hAnsi="Arial" w:cs="Arial"/>
          <w:sz w:val="24"/>
          <w:szCs w:val="24"/>
        </w:rPr>
      </w:pPr>
      <w:r w:rsidRPr="006C10D3">
        <w:rPr>
          <w:rFonts w:ascii="Arial" w:hAnsi="Arial" w:cs="Arial"/>
          <w:sz w:val="24"/>
          <w:szCs w:val="24"/>
        </w:rPr>
        <w:t>The serverless applications are deployed in containers. The use cases that support serverless are Data Processing, Parallel computing, API backend, stream processing workloads, and microservices. Data processing states that the serverless is quite adapted with the audio, texts, images, data, and videos. Parallel tasks can be run at one invocation like data search or processing which makes the serverless parallel compute. API gateway provides extra security. this enables the HTTP to be readily utilized by the web clients and available for web action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mZEUkvNA","properties":{"formattedCitation":"({\\i{}Serverless}, 2021)","plainCitation":"(Serverless, 2021)","noteIndex":0},"citationItems":[{"id":177,"uris":["http://zotero.org/users/local/dILag7GQ/items/EQQX3LE3"],"uri":["http://zotero.org/users/local/dILag7GQ/items/EQQX3LE3"],"itemData":{"id":177,"type":"webpage","abstract":"In this guide, discover how the serverless programming model is a simpler, more cost-effective way of building and operating applications in the cloud.","language":"en-us","title":"serverless","URL":"https://www.ibm.com/cloud/learn/serverless","accessed":{"date-parts":[["2021",10,3]]},"issued":{"date-parts":[["2021",9,28]]}}}],"schema":"https://github.com/citation-style-language/schema/raw/master/csl-citation.json"} </w:instrText>
      </w:r>
      <w:r>
        <w:rPr>
          <w:rFonts w:ascii="Arial" w:hAnsi="Arial" w:cs="Arial"/>
          <w:sz w:val="24"/>
          <w:szCs w:val="24"/>
        </w:rPr>
        <w:fldChar w:fldCharType="separate"/>
      </w:r>
      <w:r w:rsidRPr="006C10D3">
        <w:rPr>
          <w:rFonts w:ascii="Arial" w:hAnsi="Arial" w:cs="Arial"/>
          <w:sz w:val="24"/>
          <w:szCs w:val="24"/>
        </w:rPr>
        <w:t>(</w:t>
      </w:r>
      <w:r w:rsidRPr="006C10D3">
        <w:rPr>
          <w:rFonts w:ascii="Arial" w:hAnsi="Arial" w:cs="Arial"/>
          <w:i/>
          <w:iCs/>
          <w:sz w:val="24"/>
          <w:szCs w:val="24"/>
        </w:rPr>
        <w:t>Serverless</w:t>
      </w:r>
      <w:r w:rsidRPr="006C10D3">
        <w:rPr>
          <w:rFonts w:ascii="Arial" w:hAnsi="Arial" w:cs="Arial"/>
          <w:sz w:val="24"/>
          <w:szCs w:val="24"/>
        </w:rPr>
        <w:t>, 2021)</w:t>
      </w:r>
      <w:r>
        <w:rPr>
          <w:rFonts w:ascii="Arial" w:hAnsi="Arial" w:cs="Arial"/>
          <w:sz w:val="24"/>
          <w:szCs w:val="24"/>
        </w:rPr>
        <w:fldChar w:fldCharType="end"/>
      </w:r>
      <w:r w:rsidRPr="006C10D3">
        <w:rPr>
          <w:rFonts w:ascii="Arial" w:hAnsi="Arial" w:cs="Arial"/>
          <w:sz w:val="24"/>
          <w:szCs w:val="24"/>
        </w:rPr>
        <w:t>.</w:t>
      </w:r>
    </w:p>
    <w:p w14:paraId="67B1F397" w14:textId="6AB9BB4B" w:rsidR="0037251F" w:rsidRDefault="00090DB2" w:rsidP="008B6EE3">
      <w:pPr>
        <w:autoSpaceDE w:val="0"/>
        <w:autoSpaceDN w:val="0"/>
        <w:adjustRightInd w:val="0"/>
        <w:spacing w:after="0" w:line="480" w:lineRule="auto"/>
        <w:ind w:left="2160" w:firstLine="720"/>
        <w:rPr>
          <w:rFonts w:ascii="Arial" w:hAnsi="Arial" w:cs="Arial"/>
          <w:sz w:val="24"/>
          <w:szCs w:val="24"/>
        </w:rPr>
      </w:pPr>
      <w:r w:rsidRPr="00090DB2">
        <w:rPr>
          <w:rFonts w:ascii="Arial" w:hAnsi="Arial" w:cs="Arial"/>
          <w:sz w:val="24"/>
          <w:szCs w:val="24"/>
        </w:rPr>
        <w:t xml:space="preserve">Web applications, mobile applications can be built using this service. The user </w:t>
      </w:r>
      <w:r w:rsidR="007F05D4" w:rsidRPr="00090DB2">
        <w:rPr>
          <w:rFonts w:ascii="Arial" w:hAnsi="Arial" w:cs="Arial"/>
          <w:sz w:val="24"/>
          <w:szCs w:val="24"/>
        </w:rPr>
        <w:t>accesses</w:t>
      </w:r>
      <w:r w:rsidRPr="00090DB2">
        <w:rPr>
          <w:rFonts w:ascii="Arial" w:hAnsi="Arial" w:cs="Arial"/>
          <w:sz w:val="24"/>
          <w:szCs w:val="24"/>
        </w:rPr>
        <w:t xml:space="preserve"> the application in the object storage. The API is called when the application is used which is defined in the API gateway. This sends the request to the cloud functions.  functions can be developed using various languages. The tasks can be scheduled in which the function can be executed periodically. The mobile developers can access the server-side </w:t>
      </w:r>
      <w:r w:rsidRPr="00090DB2">
        <w:rPr>
          <w:rFonts w:ascii="Arial" w:hAnsi="Arial" w:cs="Arial"/>
          <w:sz w:val="24"/>
          <w:szCs w:val="24"/>
        </w:rPr>
        <w:lastRenderedPageBreak/>
        <w:t>logic and implement the functions in the languages that like swift to consume server-side functions. The commercial IBM cloud functions can be found in this website</w:t>
      </w:r>
      <w:r w:rsidR="00A1023B">
        <w:rPr>
          <w:rFonts w:ascii="Arial" w:hAnsi="Arial" w:cs="Arial"/>
          <w:sz w:val="24"/>
          <w:szCs w:val="24"/>
        </w:rPr>
        <w:t xml:space="preserve"> </w:t>
      </w:r>
      <w:r w:rsidR="00A1023B">
        <w:rPr>
          <w:rFonts w:ascii="Arial" w:hAnsi="Arial" w:cs="Arial"/>
          <w:sz w:val="24"/>
          <w:szCs w:val="24"/>
        </w:rPr>
        <w:fldChar w:fldCharType="begin"/>
      </w:r>
      <w:r w:rsidR="00A1023B">
        <w:rPr>
          <w:rFonts w:ascii="Arial" w:hAnsi="Arial" w:cs="Arial"/>
          <w:sz w:val="24"/>
          <w:szCs w:val="24"/>
        </w:rPr>
        <w:instrText xml:space="preserve"> ADDIN ZOTERO_ITEM CSL_CITATION {"citationID":"rmf9mqDg","properties":{"formattedCitation":"({\\i{}IBM Cloud Functions - Overview}, 2021)","plainCitation":"(IBM Cloud Functions - Overview, 2021)","noteIndex":0},"citationItems":[{"id":178,"uris":["http://zotero.org/users/local/dILag7GQ/items/XB9X5RSL"],"uri":["http://zotero.org/users/local/dILag7GQ/items/XB9X5RSL"],"itemData":{"id":178,"type":"webpage","abstract":"Learn about IBM Cloud Functions, a polyglot functions-as-a-service (FaaS) programming platform based on Apache OpenWhisk.","language":"en-us","title":"IBM Cloud Functions - Overview","URL":"https://www.ibm.com/cloud/functions","accessed":{"date-parts":[["2021",10,3]]},"issued":{"date-parts":[["2021",7,20]]}}}],"schema":"https://github.com/citation-style-language/schema/raw/master/csl-citation.json"} </w:instrText>
      </w:r>
      <w:r w:rsidR="00A1023B">
        <w:rPr>
          <w:rFonts w:ascii="Arial" w:hAnsi="Arial" w:cs="Arial"/>
          <w:sz w:val="24"/>
          <w:szCs w:val="24"/>
        </w:rPr>
        <w:fldChar w:fldCharType="separate"/>
      </w:r>
      <w:r w:rsidR="00A1023B" w:rsidRPr="00A1023B">
        <w:rPr>
          <w:rFonts w:ascii="Arial" w:hAnsi="Arial" w:cs="Arial"/>
          <w:sz w:val="24"/>
          <w:szCs w:val="24"/>
        </w:rPr>
        <w:t>(</w:t>
      </w:r>
      <w:r w:rsidR="00A1023B" w:rsidRPr="00A1023B">
        <w:rPr>
          <w:rFonts w:ascii="Arial" w:hAnsi="Arial" w:cs="Arial"/>
          <w:i/>
          <w:iCs/>
          <w:sz w:val="24"/>
          <w:szCs w:val="24"/>
        </w:rPr>
        <w:t>IBM Cloud Functions - Overview</w:t>
      </w:r>
      <w:r w:rsidR="00A1023B" w:rsidRPr="00A1023B">
        <w:rPr>
          <w:rFonts w:ascii="Arial" w:hAnsi="Arial" w:cs="Arial"/>
          <w:sz w:val="24"/>
          <w:szCs w:val="24"/>
        </w:rPr>
        <w:t>, 2021)</w:t>
      </w:r>
      <w:r w:rsidR="00A1023B">
        <w:rPr>
          <w:rFonts w:ascii="Arial" w:hAnsi="Arial" w:cs="Arial"/>
          <w:sz w:val="24"/>
          <w:szCs w:val="24"/>
        </w:rPr>
        <w:fldChar w:fldCharType="end"/>
      </w:r>
    </w:p>
    <w:p w14:paraId="72531F2F" w14:textId="77777777" w:rsidR="00C412A6" w:rsidRDefault="00C412A6" w:rsidP="008B6EE3">
      <w:pPr>
        <w:autoSpaceDE w:val="0"/>
        <w:autoSpaceDN w:val="0"/>
        <w:adjustRightInd w:val="0"/>
        <w:spacing w:after="0" w:line="480" w:lineRule="auto"/>
        <w:ind w:left="2160" w:firstLine="720"/>
        <w:rPr>
          <w:rFonts w:ascii="Arial" w:hAnsi="Arial" w:cs="Arial"/>
          <w:sz w:val="24"/>
          <w:szCs w:val="24"/>
        </w:rPr>
      </w:pPr>
    </w:p>
    <w:p w14:paraId="2B7FF881" w14:textId="77777777" w:rsidR="00081662" w:rsidRDefault="00C412A6" w:rsidP="00081662">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Tencent </w:t>
      </w:r>
      <w:r w:rsidR="00081662">
        <w:rPr>
          <w:rFonts w:ascii="Arial" w:hAnsi="Arial" w:cs="Arial"/>
          <w:sz w:val="24"/>
          <w:szCs w:val="24"/>
        </w:rPr>
        <w:t xml:space="preserve">SCF: </w:t>
      </w:r>
    </w:p>
    <w:p w14:paraId="36B83472" w14:textId="61810CF9" w:rsidR="00081662" w:rsidRDefault="00081662" w:rsidP="00081662">
      <w:pPr>
        <w:autoSpaceDE w:val="0"/>
        <w:autoSpaceDN w:val="0"/>
        <w:adjustRightInd w:val="0"/>
        <w:spacing w:after="0" w:line="480" w:lineRule="auto"/>
        <w:ind w:left="2160" w:firstLine="720"/>
        <w:rPr>
          <w:rFonts w:ascii="Arial" w:hAnsi="Arial" w:cs="Arial"/>
          <w:sz w:val="24"/>
          <w:szCs w:val="24"/>
        </w:rPr>
      </w:pPr>
      <w:r w:rsidRPr="00081662">
        <w:rPr>
          <w:rFonts w:ascii="Arial" w:hAnsi="Arial" w:cs="Arial"/>
          <w:sz w:val="24"/>
          <w:szCs w:val="24"/>
        </w:rPr>
        <w:t>Tencent SCF is a Serverless Cloud Function that helps to develop and deploy code. This is an event-driven, serverless platform. It provides auto-scaling and helps the developer to build the application and supports most of the phased-in software development lifecycles such as coding, deploying, debugging, and testing. It also extended its service to alarming, monitoring, and troubleshooting. Once the resource is available, the developer can simply write the code.</w:t>
      </w:r>
    </w:p>
    <w:p w14:paraId="2EDBA445" w14:textId="343DABB2" w:rsidR="00FC1E9F" w:rsidRDefault="00FC1E9F" w:rsidP="00081662">
      <w:pPr>
        <w:autoSpaceDE w:val="0"/>
        <w:autoSpaceDN w:val="0"/>
        <w:adjustRightInd w:val="0"/>
        <w:spacing w:after="0" w:line="480" w:lineRule="auto"/>
        <w:ind w:left="2160" w:firstLine="720"/>
        <w:rPr>
          <w:rFonts w:ascii="Arial" w:hAnsi="Arial" w:cs="Arial"/>
          <w:sz w:val="24"/>
          <w:szCs w:val="24"/>
        </w:rPr>
      </w:pPr>
      <w:r w:rsidRPr="00FC1E9F">
        <w:rPr>
          <w:rFonts w:ascii="Arial" w:hAnsi="Arial" w:cs="Arial"/>
          <w:sz w:val="24"/>
          <w:szCs w:val="24"/>
        </w:rPr>
        <w:t xml:space="preserve">SCF reduces overhead time as the billing is done based upon the number of requests and the resources being used. It has a centralized architecture that makes deployments and tests done in just one click. The code can be written without worrying about the components, which makes the SCF easy to use. Even though the volume is high, SCF provides resources to meet the client's business needs. The SCF is compatible with various frameworks. Once the function is written, it can be deployed automatically which </w:t>
      </w:r>
      <w:r w:rsidRPr="00FC1E9F">
        <w:rPr>
          <w:rFonts w:ascii="Arial" w:hAnsi="Arial" w:cs="Arial"/>
          <w:sz w:val="24"/>
          <w:szCs w:val="24"/>
        </w:rPr>
        <w:lastRenderedPageBreak/>
        <w:t>makes SCF high in efficiency. SCF has resources in various locations, making sure that if there is downtime in one resource due to any reason, it automatically provides the resources from another location. This makes the service reliable.  The official website to use the Tencent SCF can be found here</w:t>
      </w:r>
      <w:r>
        <w:rPr>
          <w:rFonts w:ascii="Arial" w:hAnsi="Arial" w:cs="Arial"/>
          <w:sz w:val="24"/>
          <w:szCs w:val="24"/>
        </w:rPr>
        <w:t xml:space="preserve"> </w:t>
      </w:r>
      <w:r w:rsidR="00562FC7">
        <w:rPr>
          <w:rFonts w:ascii="Arial" w:hAnsi="Arial" w:cs="Arial"/>
          <w:sz w:val="24"/>
          <w:szCs w:val="24"/>
        </w:rPr>
        <w:fldChar w:fldCharType="begin"/>
      </w:r>
      <w:r w:rsidR="00A74D14">
        <w:rPr>
          <w:rFonts w:ascii="Arial" w:hAnsi="Arial" w:cs="Arial"/>
          <w:sz w:val="24"/>
          <w:szCs w:val="24"/>
        </w:rPr>
        <w:instrText xml:space="preserve"> ADDIN ZOTERO_ITEM CSL_CITATION {"citationID":"cvYZTMcp","properties":{"formattedCitation":"({\\i{}Serverless Cloud Function | Tencent Cloud}, n.d.)","plainCitation":"(Serverless Cloud Function | Tencent Cloud, n.d.)","dontUpdate":true,"noteIndex":0},"citationItems":[{"id":202,"uris":["http://zotero.org/users/local/dILag7GQ/items/68MCKQTL"],"uri":["http://zotero.org/users/local/dILag7GQ/items/68MCKQTL"],"itemData":{"id":202,"type":"webpage","title":"Serverless Cloud Function | Tencent Cloud","URL":"https://intl.cloud.tencent.com/product/scf","accessed":{"date-parts":[["2021",10,8]]}}}],"schema":"https://github.com/citation-style-language/schema/raw/master/csl-citation.json"} </w:instrText>
      </w:r>
      <w:r w:rsidR="00562FC7">
        <w:rPr>
          <w:rFonts w:ascii="Arial" w:hAnsi="Arial" w:cs="Arial"/>
          <w:sz w:val="24"/>
          <w:szCs w:val="24"/>
        </w:rPr>
        <w:fldChar w:fldCharType="separate"/>
      </w:r>
      <w:r w:rsidR="00562FC7" w:rsidRPr="00562FC7">
        <w:rPr>
          <w:rFonts w:ascii="Arial" w:hAnsi="Arial" w:cs="Arial"/>
          <w:sz w:val="24"/>
          <w:szCs w:val="24"/>
        </w:rPr>
        <w:t>(</w:t>
      </w:r>
      <w:r w:rsidR="00562FC7" w:rsidRPr="00562FC7">
        <w:rPr>
          <w:rFonts w:ascii="Arial" w:hAnsi="Arial" w:cs="Arial"/>
          <w:i/>
          <w:iCs/>
          <w:sz w:val="24"/>
          <w:szCs w:val="24"/>
        </w:rPr>
        <w:t>Serverless Cloud Function | Tencent Cloud</w:t>
      </w:r>
      <w:r w:rsidR="00562FC7" w:rsidRPr="00562FC7">
        <w:rPr>
          <w:rFonts w:ascii="Arial" w:hAnsi="Arial" w:cs="Arial"/>
          <w:sz w:val="24"/>
          <w:szCs w:val="24"/>
        </w:rPr>
        <w:t xml:space="preserve">, </w:t>
      </w:r>
      <w:r w:rsidR="00562FC7">
        <w:rPr>
          <w:rFonts w:ascii="Arial" w:hAnsi="Arial" w:cs="Arial"/>
          <w:sz w:val="24"/>
          <w:szCs w:val="24"/>
        </w:rPr>
        <w:t>2021</w:t>
      </w:r>
      <w:r w:rsidR="00562FC7" w:rsidRPr="00562FC7">
        <w:rPr>
          <w:rFonts w:ascii="Arial" w:hAnsi="Arial" w:cs="Arial"/>
          <w:sz w:val="24"/>
          <w:szCs w:val="24"/>
        </w:rPr>
        <w:t>)</w:t>
      </w:r>
      <w:r w:rsidR="00562FC7">
        <w:rPr>
          <w:rFonts w:ascii="Arial" w:hAnsi="Arial" w:cs="Arial"/>
          <w:sz w:val="24"/>
          <w:szCs w:val="24"/>
        </w:rPr>
        <w:fldChar w:fldCharType="end"/>
      </w:r>
      <w:r w:rsidR="00437324">
        <w:rPr>
          <w:rFonts w:ascii="Arial" w:hAnsi="Arial" w:cs="Arial"/>
          <w:sz w:val="24"/>
          <w:szCs w:val="24"/>
        </w:rPr>
        <w:t>.</w:t>
      </w:r>
    </w:p>
    <w:p w14:paraId="0656BECC" w14:textId="3A5B3CB1" w:rsidR="00242D32" w:rsidRDefault="00242D32" w:rsidP="00081662">
      <w:pPr>
        <w:autoSpaceDE w:val="0"/>
        <w:autoSpaceDN w:val="0"/>
        <w:adjustRightInd w:val="0"/>
        <w:spacing w:after="0" w:line="480" w:lineRule="auto"/>
        <w:ind w:left="2160" w:firstLine="720"/>
        <w:rPr>
          <w:rFonts w:ascii="Arial" w:hAnsi="Arial" w:cs="Arial"/>
          <w:sz w:val="24"/>
          <w:szCs w:val="24"/>
        </w:rPr>
      </w:pPr>
      <w:r w:rsidRPr="00242D32">
        <w:rPr>
          <w:rFonts w:ascii="Arial" w:hAnsi="Arial" w:cs="Arial"/>
          <w:sz w:val="24"/>
          <w:szCs w:val="24"/>
        </w:rPr>
        <w:t>SCF has a high fault tolerance. In order to run functions, users can customize the time to run those functions. This uses Ckafka messaging system, SDK is used when an application is being called. It supports various programming languages such as Go, PHP, Java, Python, Node.js, etc. The functions can be written online or offline using the web IDE's that are supported by SCF which makes it easier and convenient for the developers to use. It allows developers to connect to git. Tencent uses push and pulls trigger modes. The trigger pushes the events and pulls events from function execution. The trigger events are represented in JSON format. The input parameters in the programming languages such as java contain objects that matches the even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ri77C04l","properties":{"formattedCitation":"(Cloud, 1998)","plainCitation":"(Cloud, 1998)","noteIndex":0},"citationItems":[{"id":205,"uris":["http://zotero.org/users/local/dILag7GQ/items/9USSI3PS"],"uri":["http://zotero.org/users/local/dILag7GQ/items/9USSI3PS"],"itemData":{"id":205,"type":"chapter","container-title":"Engineering Procedures Handbook","ISBN":"978-0-8155-1410-7","language":"en","note":"DOI: 10.1016/B978-081551410-7.50006-4","page":"10-18","publisher":"Elsevier","source":"DOI.org (Crossref)","title":"Product introduction","URL":"https://linkinghub.elsevier.com/retrieve/pii/B9780815514107500064","author":[{"family":"Cloud","given":"Phillip A."}],"accessed":{"date-parts":[["2021",10,8]]},"issued":{"date-parts":[["1998"]]}}}],"schema":"https://github.com/citation-style-language/schema/raw/master/csl-citation.json"} </w:instrText>
      </w:r>
      <w:r>
        <w:rPr>
          <w:rFonts w:ascii="Arial" w:hAnsi="Arial" w:cs="Arial"/>
          <w:sz w:val="24"/>
          <w:szCs w:val="24"/>
        </w:rPr>
        <w:fldChar w:fldCharType="separate"/>
      </w:r>
      <w:r w:rsidRPr="00242D32">
        <w:rPr>
          <w:rFonts w:ascii="Arial" w:hAnsi="Arial" w:cs="Arial"/>
          <w:sz w:val="24"/>
        </w:rPr>
        <w:t>(Cloud, 1998)</w:t>
      </w:r>
      <w:r>
        <w:rPr>
          <w:rFonts w:ascii="Arial" w:hAnsi="Arial" w:cs="Arial"/>
          <w:sz w:val="24"/>
          <w:szCs w:val="24"/>
        </w:rPr>
        <w:fldChar w:fldCharType="end"/>
      </w:r>
    </w:p>
    <w:p w14:paraId="386E121C" w14:textId="77777777" w:rsidR="00437324" w:rsidRPr="00081662" w:rsidRDefault="00437324" w:rsidP="00081662">
      <w:pPr>
        <w:autoSpaceDE w:val="0"/>
        <w:autoSpaceDN w:val="0"/>
        <w:adjustRightInd w:val="0"/>
        <w:spacing w:after="0" w:line="480" w:lineRule="auto"/>
        <w:ind w:left="2160" w:firstLine="720"/>
        <w:rPr>
          <w:rFonts w:ascii="Arial" w:hAnsi="Arial" w:cs="Arial"/>
          <w:sz w:val="24"/>
          <w:szCs w:val="24"/>
        </w:rPr>
      </w:pPr>
    </w:p>
    <w:p w14:paraId="4002D217" w14:textId="53C0BA3A" w:rsidR="00081662" w:rsidRPr="00081662" w:rsidRDefault="00081662" w:rsidP="00081662">
      <w:pPr>
        <w:pStyle w:val="ListParagraph"/>
        <w:autoSpaceDE w:val="0"/>
        <w:autoSpaceDN w:val="0"/>
        <w:adjustRightInd w:val="0"/>
        <w:spacing w:after="0" w:line="480" w:lineRule="auto"/>
        <w:ind w:left="2880"/>
        <w:rPr>
          <w:rFonts w:ascii="Arial" w:hAnsi="Arial" w:cs="Arial"/>
          <w:sz w:val="24"/>
          <w:szCs w:val="24"/>
        </w:rPr>
      </w:pPr>
    </w:p>
    <w:p w14:paraId="3EC6C67F" w14:textId="49C1D578" w:rsidR="00C412A6" w:rsidRDefault="00C412A6" w:rsidP="00C412A6">
      <w:pPr>
        <w:pStyle w:val="ListParagraph"/>
        <w:autoSpaceDE w:val="0"/>
        <w:autoSpaceDN w:val="0"/>
        <w:adjustRightInd w:val="0"/>
        <w:spacing w:after="0" w:line="480" w:lineRule="auto"/>
        <w:ind w:left="2880"/>
        <w:rPr>
          <w:rFonts w:ascii="Arial" w:hAnsi="Arial" w:cs="Arial"/>
          <w:sz w:val="24"/>
          <w:szCs w:val="24"/>
        </w:rPr>
      </w:pPr>
    </w:p>
    <w:p w14:paraId="2C272D38" w14:textId="77777777" w:rsidR="00B426A1" w:rsidRPr="00C412A6" w:rsidRDefault="00B426A1" w:rsidP="00C412A6">
      <w:pPr>
        <w:pStyle w:val="ListParagraph"/>
        <w:autoSpaceDE w:val="0"/>
        <w:autoSpaceDN w:val="0"/>
        <w:adjustRightInd w:val="0"/>
        <w:spacing w:after="0" w:line="480" w:lineRule="auto"/>
        <w:ind w:left="2880"/>
        <w:rPr>
          <w:rFonts w:ascii="Arial" w:hAnsi="Arial" w:cs="Arial"/>
          <w:sz w:val="24"/>
          <w:szCs w:val="24"/>
        </w:rPr>
      </w:pPr>
    </w:p>
    <w:p w14:paraId="43BEFBF4" w14:textId="1DF51EA0" w:rsidR="000E1806" w:rsidRDefault="000E1806" w:rsidP="002562A8">
      <w:pPr>
        <w:pStyle w:val="ListParagraph"/>
        <w:numPr>
          <w:ilvl w:val="1"/>
          <w:numId w:val="2"/>
        </w:numPr>
        <w:autoSpaceDE w:val="0"/>
        <w:autoSpaceDN w:val="0"/>
        <w:adjustRightInd w:val="0"/>
        <w:spacing w:after="0" w:line="480" w:lineRule="auto"/>
        <w:rPr>
          <w:rFonts w:ascii="Arial" w:hAnsi="Arial" w:cs="Arial"/>
          <w:i/>
          <w:iCs/>
          <w:sz w:val="24"/>
          <w:szCs w:val="24"/>
        </w:rPr>
      </w:pPr>
      <w:r w:rsidRPr="000A2F34">
        <w:rPr>
          <w:rFonts w:ascii="Arial" w:hAnsi="Arial" w:cs="Arial"/>
          <w:i/>
          <w:iCs/>
          <w:sz w:val="24"/>
          <w:szCs w:val="24"/>
        </w:rPr>
        <w:lastRenderedPageBreak/>
        <w:t>Open Source</w:t>
      </w:r>
    </w:p>
    <w:p w14:paraId="5FA4A103" w14:textId="77777777" w:rsidR="00B426A1" w:rsidRPr="000A2F34" w:rsidRDefault="00B426A1" w:rsidP="00B426A1">
      <w:pPr>
        <w:pStyle w:val="ListParagraph"/>
        <w:autoSpaceDE w:val="0"/>
        <w:autoSpaceDN w:val="0"/>
        <w:adjustRightInd w:val="0"/>
        <w:spacing w:after="0" w:line="480" w:lineRule="auto"/>
        <w:ind w:left="1440"/>
        <w:rPr>
          <w:rFonts w:ascii="Arial" w:hAnsi="Arial" w:cs="Arial"/>
          <w:i/>
          <w:iCs/>
          <w:sz w:val="24"/>
          <w:szCs w:val="24"/>
        </w:rPr>
      </w:pPr>
    </w:p>
    <w:p w14:paraId="2295E830" w14:textId="3ABC2899" w:rsidR="009C60BB" w:rsidRDefault="00C159CA" w:rsidP="009C60BB">
      <w:pPr>
        <w:pStyle w:val="ListParagraph"/>
        <w:numPr>
          <w:ilvl w:val="2"/>
          <w:numId w:val="9"/>
        </w:numPr>
        <w:autoSpaceDE w:val="0"/>
        <w:autoSpaceDN w:val="0"/>
        <w:adjustRightInd w:val="0"/>
        <w:spacing w:after="0" w:line="480" w:lineRule="auto"/>
        <w:rPr>
          <w:rFonts w:ascii="Arial" w:hAnsi="Arial" w:cs="Arial"/>
          <w:sz w:val="24"/>
          <w:szCs w:val="24"/>
        </w:rPr>
      </w:pPr>
      <w:r w:rsidRPr="000E1806">
        <w:rPr>
          <w:rFonts w:ascii="Arial" w:hAnsi="Arial" w:cs="Arial"/>
          <w:sz w:val="24"/>
          <w:szCs w:val="24"/>
        </w:rPr>
        <w:t xml:space="preserve">Apache open </w:t>
      </w:r>
      <w:r w:rsidR="009C60BB" w:rsidRPr="000E1806">
        <w:rPr>
          <w:rFonts w:ascii="Arial" w:hAnsi="Arial" w:cs="Arial"/>
          <w:sz w:val="24"/>
          <w:szCs w:val="24"/>
        </w:rPr>
        <w:t>whisk</w:t>
      </w:r>
      <w:r w:rsidR="009C60BB">
        <w:rPr>
          <w:rFonts w:ascii="Arial" w:hAnsi="Arial" w:cs="Arial"/>
          <w:sz w:val="24"/>
          <w:szCs w:val="24"/>
        </w:rPr>
        <w:t xml:space="preserve">: </w:t>
      </w:r>
    </w:p>
    <w:p w14:paraId="5F6E460E" w14:textId="1AB3E1C4" w:rsidR="002A6704" w:rsidRDefault="002A6704" w:rsidP="002A6704">
      <w:pPr>
        <w:pStyle w:val="ListParagraph"/>
        <w:autoSpaceDE w:val="0"/>
        <w:autoSpaceDN w:val="0"/>
        <w:adjustRightInd w:val="0"/>
        <w:spacing w:after="0" w:line="480" w:lineRule="auto"/>
        <w:ind w:left="2160"/>
        <w:rPr>
          <w:rFonts w:ascii="Arial" w:hAnsi="Arial" w:cs="Arial"/>
          <w:sz w:val="24"/>
          <w:szCs w:val="24"/>
        </w:rPr>
      </w:pPr>
      <w:r w:rsidRPr="002A6704">
        <w:rPr>
          <w:rFonts w:ascii="Arial" w:hAnsi="Arial" w:cs="Arial"/>
          <w:sz w:val="24"/>
          <w:szCs w:val="24"/>
        </w:rPr>
        <w:t xml:space="preserve">This is an open source serverless platform. It executes functions in response to the events. It helps to perform multiple operations in the code. This allows writing functions in the language desired by the developers like Java, Scala, .NET, PHP, Python, Ruby, Rust, NodeJS, Swift and Go. The </w:t>
      </w:r>
      <w:r w:rsidR="00324573" w:rsidRPr="002A6704">
        <w:rPr>
          <w:rFonts w:ascii="Arial" w:hAnsi="Arial" w:cs="Arial"/>
          <w:sz w:val="24"/>
          <w:szCs w:val="24"/>
        </w:rPr>
        <w:t>Apache</w:t>
      </w:r>
      <w:r w:rsidRPr="002A6704">
        <w:rPr>
          <w:rFonts w:ascii="Arial" w:hAnsi="Arial" w:cs="Arial"/>
          <w:sz w:val="24"/>
          <w:szCs w:val="24"/>
        </w:rPr>
        <w:t xml:space="preserve"> open whisk provides developers to integrate with other services. This provides scaling and optimal utilization. It also provides a development tool that helps developers to debug their code. The Apache open integrates easily with many services such as Kafka which is a message queuing system, Agile tools such as </w:t>
      </w:r>
      <w:r w:rsidR="00324573" w:rsidRPr="002A6704">
        <w:rPr>
          <w:rFonts w:ascii="Arial" w:hAnsi="Arial" w:cs="Arial"/>
          <w:sz w:val="24"/>
          <w:szCs w:val="24"/>
        </w:rPr>
        <w:t>GitHub</w:t>
      </w:r>
      <w:r w:rsidRPr="002A6704">
        <w:rPr>
          <w:rFonts w:ascii="Arial" w:hAnsi="Arial" w:cs="Arial"/>
          <w:sz w:val="24"/>
          <w:szCs w:val="24"/>
        </w:rPr>
        <w:t>, JIRA, and Alarm packages which help to schedule reoccurring intervals. It also integrates with the databases such as Cloudant, push notifications. Slack messages can also be utilized in this serverless technology provided by Apache open whisk. The official website can be found here</w:t>
      </w:r>
      <w:r w:rsidR="000328CD">
        <w:rPr>
          <w:rFonts w:ascii="Arial" w:hAnsi="Arial" w:cs="Arial"/>
          <w:sz w:val="24"/>
          <w:szCs w:val="24"/>
        </w:rPr>
        <w:t xml:space="preserve"> </w:t>
      </w:r>
      <w:r w:rsidR="000328CD">
        <w:rPr>
          <w:rFonts w:ascii="Arial" w:hAnsi="Arial" w:cs="Arial"/>
          <w:sz w:val="24"/>
          <w:szCs w:val="24"/>
        </w:rPr>
        <w:fldChar w:fldCharType="begin"/>
      </w:r>
      <w:r w:rsidR="00427A48">
        <w:rPr>
          <w:rFonts w:ascii="Arial" w:hAnsi="Arial" w:cs="Arial"/>
          <w:sz w:val="24"/>
          <w:szCs w:val="24"/>
        </w:rPr>
        <w:instrText xml:space="preserve"> ADDIN ZOTERO_ITEM CSL_CITATION {"citationID":"cuOL8p9w","properties":{"formattedCitation":"({\\i{}Apache OpenWhisk Is a Serverless, Open Source Cloud Platform}, n.d.)","plainCitation":"(Apache OpenWhisk Is a Serverless, Open Source Cloud Platform, n.d.)","dontUpdate":true,"noteIndex":0},"citationItems":[{"id":179,"uris":["http://zotero.org/users/local/dILag7GQ/items/2JFI54KR"],"uri":["http://zotero.org/users/local/dILag7GQ/items/2JFI54KR"],"itemData":{"id":179,"type":"webpage","title":"Apache OpenWhisk is a serverless, open source cloud platform","URL":"https://openwhisk.apache.org/","accessed":{"date-parts":[["2021",10,3]]}}}],"schema":"https://github.com/citation-style-language/schema/raw/master/csl-citation.json"} </w:instrText>
      </w:r>
      <w:r w:rsidR="000328CD">
        <w:rPr>
          <w:rFonts w:ascii="Arial" w:hAnsi="Arial" w:cs="Arial"/>
          <w:sz w:val="24"/>
          <w:szCs w:val="24"/>
        </w:rPr>
        <w:fldChar w:fldCharType="separate"/>
      </w:r>
      <w:r w:rsidR="000328CD" w:rsidRPr="000328CD">
        <w:rPr>
          <w:rFonts w:ascii="Arial" w:hAnsi="Arial" w:cs="Arial"/>
          <w:sz w:val="24"/>
          <w:szCs w:val="24"/>
        </w:rPr>
        <w:t>(</w:t>
      </w:r>
      <w:r w:rsidR="000328CD" w:rsidRPr="000328CD">
        <w:rPr>
          <w:rFonts w:ascii="Arial" w:hAnsi="Arial" w:cs="Arial"/>
          <w:i/>
          <w:iCs/>
          <w:sz w:val="24"/>
          <w:szCs w:val="24"/>
        </w:rPr>
        <w:t xml:space="preserve">Apache </w:t>
      </w:r>
      <w:r w:rsidR="00DD22A1" w:rsidRPr="000328CD">
        <w:rPr>
          <w:rFonts w:ascii="Arial" w:hAnsi="Arial" w:cs="Arial"/>
          <w:i/>
          <w:iCs/>
          <w:sz w:val="24"/>
          <w:szCs w:val="24"/>
        </w:rPr>
        <w:t>Open Whisk</w:t>
      </w:r>
      <w:r w:rsidR="000328CD" w:rsidRPr="000328CD">
        <w:rPr>
          <w:rFonts w:ascii="Arial" w:hAnsi="Arial" w:cs="Arial"/>
          <w:i/>
          <w:iCs/>
          <w:sz w:val="24"/>
          <w:szCs w:val="24"/>
        </w:rPr>
        <w:t xml:space="preserve"> Is a Serverless, Open Source Cloud Platform</w:t>
      </w:r>
      <w:r w:rsidR="000328CD" w:rsidRPr="000328CD">
        <w:rPr>
          <w:rFonts w:ascii="Arial" w:hAnsi="Arial" w:cs="Arial"/>
          <w:sz w:val="24"/>
          <w:szCs w:val="24"/>
        </w:rPr>
        <w:t xml:space="preserve">, </w:t>
      </w:r>
      <w:r w:rsidR="000328CD">
        <w:rPr>
          <w:rFonts w:ascii="Arial" w:hAnsi="Arial" w:cs="Arial"/>
          <w:sz w:val="24"/>
          <w:szCs w:val="24"/>
        </w:rPr>
        <w:t>2021</w:t>
      </w:r>
      <w:r w:rsidR="000328CD" w:rsidRPr="000328CD">
        <w:rPr>
          <w:rFonts w:ascii="Arial" w:hAnsi="Arial" w:cs="Arial"/>
          <w:sz w:val="24"/>
          <w:szCs w:val="24"/>
        </w:rPr>
        <w:t>)</w:t>
      </w:r>
      <w:r w:rsidR="000328CD">
        <w:rPr>
          <w:rFonts w:ascii="Arial" w:hAnsi="Arial" w:cs="Arial"/>
          <w:sz w:val="24"/>
          <w:szCs w:val="24"/>
        </w:rPr>
        <w:fldChar w:fldCharType="end"/>
      </w:r>
      <w:r w:rsidR="00665ACA">
        <w:rPr>
          <w:rFonts w:ascii="Arial" w:hAnsi="Arial" w:cs="Arial"/>
          <w:sz w:val="24"/>
          <w:szCs w:val="24"/>
        </w:rPr>
        <w:t>.</w:t>
      </w:r>
    </w:p>
    <w:p w14:paraId="4860A512" w14:textId="36DE5D5C" w:rsidR="00665ACA" w:rsidRDefault="00665ACA" w:rsidP="002A6704">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r w:rsidRPr="00665ACA">
        <w:rPr>
          <w:rFonts w:ascii="Arial" w:hAnsi="Arial" w:cs="Arial"/>
          <w:sz w:val="24"/>
          <w:szCs w:val="24"/>
        </w:rPr>
        <w:t xml:space="preserve">Apache opens whisk code to external events which can be HTTP requests like audio, video, image, a file that gets uploaded. These can be considered as external events and when invoked, </w:t>
      </w:r>
      <w:r w:rsidRPr="00665ACA">
        <w:rPr>
          <w:rFonts w:ascii="Arial" w:hAnsi="Arial" w:cs="Arial"/>
          <w:sz w:val="24"/>
          <w:szCs w:val="24"/>
        </w:rPr>
        <w:lastRenderedPageBreak/>
        <w:t>triggers a function. The function contains backend logic in Apache open whisk. The deployment is containerized which makes it use of most of the frameworks such as OpenShift, Kubernetes, etc.</w:t>
      </w:r>
    </w:p>
    <w:p w14:paraId="7838AE18" w14:textId="3D2ADB0D" w:rsidR="00BD0E74" w:rsidRDefault="00665ACA" w:rsidP="002A6704">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r w:rsidR="00CE3CFB" w:rsidRPr="00CE3CFB">
        <w:rPr>
          <w:rFonts w:ascii="Arial" w:hAnsi="Arial" w:cs="Arial"/>
          <w:sz w:val="24"/>
          <w:szCs w:val="24"/>
        </w:rPr>
        <w:t>There are few pros of using Apache open whisk than other popular services such as Google Cloud, AWS lambda. The first and foremost is that this is open source where other services are commercial. Apache open whisk provides high security as the deployments are hosted on-prem, which makes the developers run their code in the Apache private network rather than using third-party APIs. There is no vendor lock in, whereas other famous services suffer from this. The Apache open whisk uses various technologies in its architecture such as docker, Kafka, and Cloud DB. The Apache open whisk is most widely used for mobile applications, web applications, event-based processing IoT devices. The code which is developed by the developers can be debugged in the real-time with various tools provided the Apache</w:t>
      </w:r>
      <w:r w:rsidR="00CE3CFB">
        <w:rPr>
          <w:rFonts w:ascii="Arial" w:hAnsi="Arial" w:cs="Arial"/>
          <w:sz w:val="24"/>
          <w:szCs w:val="24"/>
        </w:rPr>
        <w:t xml:space="preserve"> </w:t>
      </w:r>
      <w:r w:rsidR="00CE3CFB">
        <w:rPr>
          <w:rFonts w:ascii="Arial" w:hAnsi="Arial" w:cs="Arial"/>
          <w:sz w:val="24"/>
          <w:szCs w:val="24"/>
        </w:rPr>
        <w:fldChar w:fldCharType="begin"/>
      </w:r>
      <w:r w:rsidR="00427A48">
        <w:rPr>
          <w:rFonts w:ascii="Arial" w:hAnsi="Arial" w:cs="Arial"/>
          <w:sz w:val="24"/>
          <w:szCs w:val="24"/>
        </w:rPr>
        <w:instrText xml:space="preserve"> ADDIN ZOTERO_ITEM CSL_CITATION {"citationID":"vFrovSmo","properties":{"formattedCitation":"(\\uc0\\u8220{}What Is Apache OpenWhisk?,\\uc0\\u8221{} 2019)","plainCitation":"(“What Is Apache OpenWhisk?,” 2019)","dontUpdate":true,"noteIndex":0},"citationItems":[{"id":181,"uris":["http://zotero.org/users/local/dILag7GQ/items/9I6MUFDQ"],"uri":["http://zotero.org/users/local/dILag7GQ/items/9I6MUFDQ"],"itemData":{"id":181,"type":"post-weblog","abstract":"This write-up is a comprehensive insight into Apache OpenWhisk – The open source serverless cloud platform. The article will answer all our queries about the platform such as what is it? Why use it? How do things work under the hood? What is the underlying architecture? Why prefer it over other serverless solutions offered by cloud vendors such as Google Cloud &amp; AWS.","container-title":"scaleyourapp.com","language":"en-US","title":"What Is Apache OpenWhisk? Why Use It? Everything You Should Know About It","title-short":"What Is Apache OpenWhisk?","URL":"https://www.scaleyourapp.com/what-is-apache-openwhisk-why-use-it-everything-you-should-know-about-it/","accessed":{"date-parts":[["2021",10,3]]},"issued":{"date-parts":[["2019",1,15]]}}}],"schema":"https://github.com/citation-style-language/schema/raw/master/csl-citation.json"} </w:instrText>
      </w:r>
      <w:r w:rsidR="00CE3CFB">
        <w:rPr>
          <w:rFonts w:ascii="Arial" w:hAnsi="Arial" w:cs="Arial"/>
          <w:sz w:val="24"/>
          <w:szCs w:val="24"/>
        </w:rPr>
        <w:fldChar w:fldCharType="separate"/>
      </w:r>
      <w:r w:rsidR="00CE3CFB" w:rsidRPr="00CE3CFB">
        <w:rPr>
          <w:rFonts w:ascii="Arial" w:hAnsi="Arial" w:cs="Arial"/>
          <w:sz w:val="24"/>
          <w:szCs w:val="24"/>
        </w:rPr>
        <w:t xml:space="preserve">(“What Is Apache </w:t>
      </w:r>
      <w:r w:rsidR="00AE1EEE" w:rsidRPr="00CE3CFB">
        <w:rPr>
          <w:rFonts w:ascii="Arial" w:hAnsi="Arial" w:cs="Arial"/>
          <w:sz w:val="24"/>
          <w:szCs w:val="24"/>
        </w:rPr>
        <w:t>Open Whisk</w:t>
      </w:r>
      <w:r w:rsidR="00CE3CFB" w:rsidRPr="00CE3CFB">
        <w:rPr>
          <w:rFonts w:ascii="Arial" w:hAnsi="Arial" w:cs="Arial"/>
          <w:sz w:val="24"/>
          <w:szCs w:val="24"/>
        </w:rPr>
        <w:t>?,” 2019)</w:t>
      </w:r>
      <w:r w:rsidR="00CE3CFB">
        <w:rPr>
          <w:rFonts w:ascii="Arial" w:hAnsi="Arial" w:cs="Arial"/>
          <w:sz w:val="24"/>
          <w:szCs w:val="24"/>
        </w:rPr>
        <w:fldChar w:fldCharType="end"/>
      </w:r>
      <w:r w:rsidR="00B570CA">
        <w:rPr>
          <w:rFonts w:ascii="Arial" w:hAnsi="Arial" w:cs="Arial"/>
          <w:sz w:val="24"/>
          <w:szCs w:val="24"/>
        </w:rPr>
        <w:t xml:space="preserve">. </w:t>
      </w:r>
      <w:r w:rsidR="00BD0E74">
        <w:rPr>
          <w:rFonts w:ascii="Arial" w:hAnsi="Arial" w:cs="Arial"/>
          <w:sz w:val="24"/>
          <w:szCs w:val="24"/>
        </w:rPr>
        <w:t xml:space="preserve"> </w:t>
      </w:r>
    </w:p>
    <w:p w14:paraId="0BB07016" w14:textId="7DF828A1" w:rsidR="00665ACA" w:rsidRDefault="00BD0E74" w:rsidP="00BD0E74">
      <w:pPr>
        <w:pStyle w:val="ListParagraph"/>
        <w:autoSpaceDE w:val="0"/>
        <w:autoSpaceDN w:val="0"/>
        <w:adjustRightInd w:val="0"/>
        <w:spacing w:after="0" w:line="480" w:lineRule="auto"/>
        <w:ind w:left="2160" w:firstLine="720"/>
        <w:rPr>
          <w:rFonts w:ascii="Arial" w:hAnsi="Arial" w:cs="Arial"/>
          <w:sz w:val="24"/>
          <w:szCs w:val="24"/>
        </w:rPr>
      </w:pPr>
      <w:r w:rsidRPr="00BD0E74">
        <w:rPr>
          <w:rFonts w:ascii="Arial" w:hAnsi="Arial" w:cs="Arial"/>
          <w:sz w:val="24"/>
          <w:szCs w:val="24"/>
        </w:rPr>
        <w:t xml:space="preserve">Here the functions are stateless which are later triggered by events. The application in an open whisk is a collection of actions. Action can be grouped in packages or sequences. It contains controller that manages entities, an invoker that launch all the actions, and the action container that executes the actions. All the </w:t>
      </w:r>
      <w:r w:rsidRPr="00BD0E74">
        <w:rPr>
          <w:rFonts w:ascii="Arial" w:hAnsi="Arial" w:cs="Arial"/>
          <w:sz w:val="24"/>
          <w:szCs w:val="24"/>
        </w:rPr>
        <w:lastRenderedPageBreak/>
        <w:t>actions are functional which can be invoked with input, event-driven where environments are being activated by the events, and are time-bound which means it is implemented in the quickest time as possible</w:t>
      </w:r>
      <w:r>
        <w:rPr>
          <w:rFonts w:ascii="Arial" w:hAnsi="Arial" w:cs="Arial"/>
          <w:sz w:val="24"/>
          <w:szCs w:val="24"/>
        </w:rPr>
        <w:t xml:space="preserve"> </w:t>
      </w:r>
      <w:r>
        <w:rPr>
          <w:rFonts w:ascii="Arial" w:hAnsi="Arial" w:cs="Arial"/>
          <w:sz w:val="24"/>
          <w:szCs w:val="24"/>
        </w:rPr>
        <w:fldChar w:fldCharType="begin"/>
      </w:r>
      <w:r w:rsidR="00427A48">
        <w:rPr>
          <w:rFonts w:ascii="Arial" w:hAnsi="Arial" w:cs="Arial"/>
          <w:sz w:val="24"/>
          <w:szCs w:val="24"/>
        </w:rPr>
        <w:instrText xml:space="preserve"> ADDIN ZOTERO_ITEM CSL_CITATION {"citationID":"YhRkH27c","properties":{"formattedCitation":"({\\i{}1. Serverless and OpenWhisk Architecture - Learning Apache OpenWhisk [Book]}, n.d.)","plainCitation":"(1. Serverless and OpenWhisk Architecture - Learning Apache OpenWhisk [Book], n.d.)","dontUpdate":true,"noteIndex":0},"citationItems":[{"id":183,"uris":["http://zotero.org/users/local/dILag7GQ/items/8JIQICMA"],"uri":["http://zotero.org/users/local/dILag7GQ/items/8JIQICMA"],"itemData":{"id":183,"type":"webpage","abstract":"Chapter 1. Serverless and OpenWhisk Architecture Welcome to the world of Apache OpenWhisk, an open source serverless platform designed to make it simple to develop applications in the cloud. The … - Selection from Learning Apache OpenWhisk [Book]","language":"en","note":"ISBN: 9781492046165","title":"1. Serverless and OpenWhisk Architecture - Learning Apache OpenWhisk [Book]","URL":"https://www.oreilly.com/library/view/learning-apache-openwhisk/9781492046158/ch01.html","accessed":{"date-parts":[["2021",10,3]]}}}],"schema":"https://github.com/citation-style-language/schema/raw/master/csl-citation.json"} </w:instrText>
      </w:r>
      <w:r>
        <w:rPr>
          <w:rFonts w:ascii="Arial" w:hAnsi="Arial" w:cs="Arial"/>
          <w:sz w:val="24"/>
          <w:szCs w:val="24"/>
        </w:rPr>
        <w:fldChar w:fldCharType="separate"/>
      </w:r>
      <w:r w:rsidRPr="00BD0E74">
        <w:rPr>
          <w:rFonts w:ascii="Arial" w:hAnsi="Arial" w:cs="Arial"/>
          <w:sz w:val="24"/>
          <w:szCs w:val="24"/>
        </w:rPr>
        <w:t>(</w:t>
      </w:r>
      <w:r w:rsidRPr="00BD0E74">
        <w:rPr>
          <w:rFonts w:ascii="Arial" w:hAnsi="Arial" w:cs="Arial"/>
          <w:i/>
          <w:iCs/>
          <w:sz w:val="24"/>
          <w:szCs w:val="24"/>
        </w:rPr>
        <w:t>1. Serverless and OpenWhisk Architecture - Learning Apache OpenWhisk [Book]</w:t>
      </w:r>
      <w:r w:rsidRPr="00BD0E74">
        <w:rPr>
          <w:rFonts w:ascii="Arial" w:hAnsi="Arial" w:cs="Arial"/>
          <w:sz w:val="24"/>
          <w:szCs w:val="24"/>
        </w:rPr>
        <w:t xml:space="preserve">, </w:t>
      </w:r>
      <w:r>
        <w:rPr>
          <w:rFonts w:ascii="Arial" w:hAnsi="Arial" w:cs="Arial"/>
          <w:sz w:val="24"/>
          <w:szCs w:val="24"/>
        </w:rPr>
        <w:t>2021</w:t>
      </w:r>
      <w:r w:rsidRPr="00BD0E74">
        <w:rPr>
          <w:rFonts w:ascii="Arial" w:hAnsi="Arial" w:cs="Arial"/>
          <w:sz w:val="24"/>
          <w:szCs w:val="24"/>
        </w:rPr>
        <w:t>)</w:t>
      </w:r>
      <w:r>
        <w:rPr>
          <w:rFonts w:ascii="Arial" w:hAnsi="Arial" w:cs="Arial"/>
          <w:sz w:val="24"/>
          <w:szCs w:val="24"/>
        </w:rPr>
        <w:fldChar w:fldCharType="end"/>
      </w:r>
    </w:p>
    <w:p w14:paraId="246E73E3" w14:textId="3C60872F" w:rsidR="00665ACA" w:rsidRDefault="00665ACA" w:rsidP="002A6704">
      <w:pPr>
        <w:pStyle w:val="ListParagraph"/>
        <w:autoSpaceDE w:val="0"/>
        <w:autoSpaceDN w:val="0"/>
        <w:adjustRightInd w:val="0"/>
        <w:spacing w:after="0" w:line="480" w:lineRule="auto"/>
        <w:ind w:left="2160"/>
        <w:rPr>
          <w:rFonts w:ascii="Arial" w:hAnsi="Arial" w:cs="Arial"/>
          <w:sz w:val="24"/>
          <w:szCs w:val="24"/>
        </w:rPr>
      </w:pPr>
      <w:r>
        <w:rPr>
          <w:rFonts w:ascii="Arial" w:hAnsi="Arial" w:cs="Arial"/>
          <w:sz w:val="24"/>
          <w:szCs w:val="24"/>
        </w:rPr>
        <w:tab/>
      </w:r>
    </w:p>
    <w:p w14:paraId="3C985EEF" w14:textId="521A3B20" w:rsidR="000E1806" w:rsidRDefault="000E1806" w:rsidP="002562A8">
      <w:pPr>
        <w:pStyle w:val="ListParagraph"/>
        <w:numPr>
          <w:ilvl w:val="2"/>
          <w:numId w:val="9"/>
        </w:numPr>
        <w:autoSpaceDE w:val="0"/>
        <w:autoSpaceDN w:val="0"/>
        <w:adjustRightInd w:val="0"/>
        <w:spacing w:after="0" w:line="480" w:lineRule="auto"/>
        <w:rPr>
          <w:rFonts w:ascii="Arial" w:hAnsi="Arial" w:cs="Arial"/>
          <w:sz w:val="24"/>
          <w:szCs w:val="24"/>
        </w:rPr>
      </w:pPr>
      <w:r w:rsidRPr="000E1806">
        <w:rPr>
          <w:rFonts w:ascii="Arial" w:hAnsi="Arial" w:cs="Arial"/>
          <w:sz w:val="24"/>
          <w:szCs w:val="24"/>
        </w:rPr>
        <w:t>Kubeless</w:t>
      </w:r>
      <w:r w:rsidR="006B3E74">
        <w:rPr>
          <w:rFonts w:ascii="Arial" w:hAnsi="Arial" w:cs="Arial"/>
          <w:sz w:val="24"/>
          <w:szCs w:val="24"/>
        </w:rPr>
        <w:t>:</w:t>
      </w:r>
    </w:p>
    <w:p w14:paraId="535B2699" w14:textId="4964F94A" w:rsidR="006B3E74" w:rsidRDefault="006B3E74" w:rsidP="006B3E74">
      <w:pPr>
        <w:autoSpaceDE w:val="0"/>
        <w:autoSpaceDN w:val="0"/>
        <w:adjustRightInd w:val="0"/>
        <w:spacing w:after="0" w:line="480" w:lineRule="auto"/>
        <w:ind w:left="2160" w:firstLine="720"/>
        <w:rPr>
          <w:rFonts w:ascii="Arial" w:hAnsi="Arial" w:cs="Arial"/>
          <w:sz w:val="24"/>
          <w:szCs w:val="24"/>
        </w:rPr>
      </w:pPr>
      <w:r w:rsidRPr="006B3E74">
        <w:rPr>
          <w:rFonts w:ascii="Arial" w:hAnsi="Arial" w:cs="Arial"/>
          <w:sz w:val="24"/>
          <w:szCs w:val="24"/>
        </w:rPr>
        <w:t>Since the launch of AWS Lamba, all the major cloud providers build serverless technologies. Kub</w:t>
      </w:r>
      <w:r w:rsidR="001B1713">
        <w:rPr>
          <w:rFonts w:ascii="Arial" w:hAnsi="Arial" w:cs="Arial"/>
          <w:sz w:val="24"/>
          <w:szCs w:val="24"/>
        </w:rPr>
        <w:t>e</w:t>
      </w:r>
      <w:r w:rsidRPr="006B3E74">
        <w:rPr>
          <w:rFonts w:ascii="Arial" w:hAnsi="Arial" w:cs="Arial"/>
          <w:sz w:val="24"/>
          <w:szCs w:val="24"/>
        </w:rPr>
        <w:t xml:space="preserve">less is one serverless technology developed by a Bitnami project. It is developed based upon the Kubernetes cluster by taking privileges of Kubernetes. The advantages of this are being </w:t>
      </w:r>
      <w:r w:rsidR="001B1713" w:rsidRPr="006B3E74">
        <w:rPr>
          <w:rFonts w:ascii="Arial" w:hAnsi="Arial" w:cs="Arial"/>
          <w:sz w:val="24"/>
          <w:szCs w:val="24"/>
        </w:rPr>
        <w:t>open source</w:t>
      </w:r>
      <w:r w:rsidRPr="006B3E74">
        <w:rPr>
          <w:rFonts w:ascii="Arial" w:hAnsi="Arial" w:cs="Arial"/>
          <w:sz w:val="24"/>
          <w:szCs w:val="24"/>
        </w:rPr>
        <w:t>, supports multiple languages such as Python, Ruby, PHP, .net, and provides custom runtimes. It triggers events using Kafka messaging system and HTTP events. This launches run-time based upon the demand for each custom resource. It helps developers deploy code using their infrastructure and provides auto-scaling</w:t>
      </w:r>
      <w:r w:rsidR="00F26895">
        <w:rPr>
          <w:rFonts w:ascii="Arial" w:hAnsi="Arial" w:cs="Arial"/>
          <w:sz w:val="24"/>
          <w:szCs w:val="24"/>
        </w:rPr>
        <w:t xml:space="preserve"> </w:t>
      </w:r>
      <w:r w:rsidR="00F26895">
        <w:rPr>
          <w:rFonts w:ascii="Arial" w:hAnsi="Arial" w:cs="Arial"/>
          <w:sz w:val="24"/>
          <w:szCs w:val="24"/>
        </w:rPr>
        <w:fldChar w:fldCharType="begin"/>
      </w:r>
      <w:r w:rsidR="00F26895">
        <w:rPr>
          <w:rFonts w:ascii="Arial" w:hAnsi="Arial" w:cs="Arial"/>
          <w:sz w:val="24"/>
          <w:szCs w:val="24"/>
        </w:rPr>
        <w:instrText xml:space="preserve"> ADDIN ZOTERO_ITEM CSL_CITATION {"citationID":"21OAVIhR","properties":{"formattedCitation":"({\\i{}Kubeless/Kubeless}, 2016/2021)","plainCitation":"(Kubeless/Kubeless, 2016/2021)","noteIndex":0},"citationItems":[{"id":187,"uris":["http://zotero.org/users/local/dILag7GQ/items/SR5AEB6L"],"uri":["http://zotero.org/users/local/dILag7GQ/items/SR5AEB6L"],"itemData":{"id":187,"type":"book","abstract":"Kubernetes Native Serverless Framework","genre":"Go","note":"original-date: 2016-11-16T09:03:03Z","publisher":"Kubeless","source":"GitHub","title":"kubeless/kubeless","URL":"https://github.com/kubeless/kubeless/blob/c34365671524e2411483ea57d80db1ab7529bec9/README.md","accessed":{"date-parts":[["2021",10,3]]},"issued":{"date-parts":[["2021",10,1]]}}}],"schema":"https://github.com/citation-style-language/schema/raw/master/csl-citation.json"} </w:instrText>
      </w:r>
      <w:r w:rsidR="00F26895">
        <w:rPr>
          <w:rFonts w:ascii="Arial" w:hAnsi="Arial" w:cs="Arial"/>
          <w:sz w:val="24"/>
          <w:szCs w:val="24"/>
        </w:rPr>
        <w:fldChar w:fldCharType="separate"/>
      </w:r>
      <w:r w:rsidR="00F26895" w:rsidRPr="00F26895">
        <w:rPr>
          <w:rFonts w:ascii="Arial" w:hAnsi="Arial" w:cs="Arial"/>
          <w:sz w:val="24"/>
          <w:szCs w:val="24"/>
        </w:rPr>
        <w:t>(</w:t>
      </w:r>
      <w:r w:rsidR="00F26895" w:rsidRPr="00F26895">
        <w:rPr>
          <w:rFonts w:ascii="Arial" w:hAnsi="Arial" w:cs="Arial"/>
          <w:i/>
          <w:iCs/>
          <w:sz w:val="24"/>
          <w:szCs w:val="24"/>
        </w:rPr>
        <w:t>Kubeless/Kubeless</w:t>
      </w:r>
      <w:r w:rsidR="00F26895" w:rsidRPr="00F26895">
        <w:rPr>
          <w:rFonts w:ascii="Arial" w:hAnsi="Arial" w:cs="Arial"/>
          <w:sz w:val="24"/>
          <w:szCs w:val="24"/>
        </w:rPr>
        <w:t>, 2016/2021)</w:t>
      </w:r>
      <w:r w:rsidR="00F26895">
        <w:rPr>
          <w:rFonts w:ascii="Arial" w:hAnsi="Arial" w:cs="Arial"/>
          <w:sz w:val="24"/>
          <w:szCs w:val="24"/>
        </w:rPr>
        <w:fldChar w:fldCharType="end"/>
      </w:r>
      <w:r w:rsidR="00F26895">
        <w:rPr>
          <w:rFonts w:ascii="Arial" w:hAnsi="Arial" w:cs="Arial"/>
          <w:sz w:val="24"/>
          <w:szCs w:val="24"/>
        </w:rPr>
        <w:t>.</w:t>
      </w:r>
      <w:r w:rsidRPr="006B3E74">
        <w:rPr>
          <w:rFonts w:ascii="Arial" w:hAnsi="Arial" w:cs="Arial"/>
          <w:sz w:val="24"/>
          <w:szCs w:val="24"/>
        </w:rPr>
        <w:t xml:space="preserve"> The tools can be run locally or in the cluster. The official website to use the Kubeless can be found here</w:t>
      </w:r>
      <w:r w:rsidR="00833783">
        <w:rPr>
          <w:rFonts w:ascii="Arial" w:hAnsi="Arial" w:cs="Arial"/>
          <w:sz w:val="24"/>
          <w:szCs w:val="24"/>
        </w:rPr>
        <w:t xml:space="preserve"> </w:t>
      </w:r>
      <w:r w:rsidR="00833783">
        <w:rPr>
          <w:rFonts w:ascii="Arial" w:hAnsi="Arial" w:cs="Arial"/>
          <w:sz w:val="24"/>
          <w:szCs w:val="24"/>
        </w:rPr>
        <w:fldChar w:fldCharType="begin"/>
      </w:r>
      <w:r w:rsidR="00251420">
        <w:rPr>
          <w:rFonts w:ascii="Arial" w:hAnsi="Arial" w:cs="Arial"/>
          <w:sz w:val="24"/>
          <w:szCs w:val="24"/>
        </w:rPr>
        <w:instrText xml:space="preserve"> ADDIN ZOTERO_ITEM CSL_CITATION {"citationID":"1jnwKmSN","properties":{"formattedCitation":"({\\i{}Kubeless}, n.d.)","plainCitation":"(Kubeless, n.d.)","dontUpdate":true,"noteIndex":0},"citationItems":[{"id":185,"uris":["http://zotero.org/users/local/dILag7GQ/items/2VJJMYWD"],"uri":["http://zotero.org/users/local/dILag7GQ/items/2VJJMYWD"],"itemData":{"id":185,"type":"webpage","title":"Kubeless","URL":"https://kubeless.io/","accessed":{"date-parts":[["2021",10,3]]}}}],"schema":"https://github.com/citation-style-language/schema/raw/master/csl-citation.json"} </w:instrText>
      </w:r>
      <w:r w:rsidR="00833783">
        <w:rPr>
          <w:rFonts w:ascii="Arial" w:hAnsi="Arial" w:cs="Arial"/>
          <w:sz w:val="24"/>
          <w:szCs w:val="24"/>
        </w:rPr>
        <w:fldChar w:fldCharType="separate"/>
      </w:r>
      <w:r w:rsidR="00833783" w:rsidRPr="00833783">
        <w:rPr>
          <w:rFonts w:ascii="Arial" w:hAnsi="Arial" w:cs="Arial"/>
          <w:sz w:val="24"/>
          <w:szCs w:val="24"/>
        </w:rPr>
        <w:t>(</w:t>
      </w:r>
      <w:r w:rsidR="00833783" w:rsidRPr="00833783">
        <w:rPr>
          <w:rFonts w:ascii="Arial" w:hAnsi="Arial" w:cs="Arial"/>
          <w:i/>
          <w:iCs/>
          <w:sz w:val="24"/>
          <w:szCs w:val="24"/>
        </w:rPr>
        <w:t>Kubeless</w:t>
      </w:r>
      <w:r w:rsidR="00833783" w:rsidRPr="00833783">
        <w:rPr>
          <w:rFonts w:ascii="Arial" w:hAnsi="Arial" w:cs="Arial"/>
          <w:sz w:val="24"/>
          <w:szCs w:val="24"/>
        </w:rPr>
        <w:t xml:space="preserve">, </w:t>
      </w:r>
      <w:r w:rsidR="00833783">
        <w:rPr>
          <w:rFonts w:ascii="Arial" w:hAnsi="Arial" w:cs="Arial"/>
          <w:sz w:val="24"/>
          <w:szCs w:val="24"/>
        </w:rPr>
        <w:t>2021</w:t>
      </w:r>
      <w:r w:rsidR="00833783" w:rsidRPr="00833783">
        <w:rPr>
          <w:rFonts w:ascii="Arial" w:hAnsi="Arial" w:cs="Arial"/>
          <w:sz w:val="24"/>
          <w:szCs w:val="24"/>
        </w:rPr>
        <w:t>)</w:t>
      </w:r>
      <w:r w:rsidR="00833783">
        <w:rPr>
          <w:rFonts w:ascii="Arial" w:hAnsi="Arial" w:cs="Arial"/>
          <w:sz w:val="24"/>
          <w:szCs w:val="24"/>
        </w:rPr>
        <w:fldChar w:fldCharType="end"/>
      </w:r>
      <w:r w:rsidR="00F26895">
        <w:rPr>
          <w:rFonts w:ascii="Arial" w:hAnsi="Arial" w:cs="Arial"/>
          <w:sz w:val="24"/>
          <w:szCs w:val="24"/>
        </w:rPr>
        <w:t xml:space="preserve">. </w:t>
      </w:r>
    </w:p>
    <w:p w14:paraId="41BC64BF" w14:textId="3ADB6246" w:rsidR="00DC0A49" w:rsidRDefault="00DC0A49" w:rsidP="006B3E74">
      <w:pPr>
        <w:autoSpaceDE w:val="0"/>
        <w:autoSpaceDN w:val="0"/>
        <w:adjustRightInd w:val="0"/>
        <w:spacing w:after="0" w:line="480" w:lineRule="auto"/>
        <w:ind w:left="2160" w:firstLine="720"/>
        <w:rPr>
          <w:rFonts w:ascii="Arial" w:hAnsi="Arial" w:cs="Arial"/>
          <w:sz w:val="24"/>
          <w:szCs w:val="24"/>
        </w:rPr>
      </w:pPr>
      <w:r w:rsidRPr="00DC0A49">
        <w:rPr>
          <w:rFonts w:ascii="Arial" w:hAnsi="Arial" w:cs="Arial"/>
          <w:sz w:val="24"/>
          <w:szCs w:val="24"/>
        </w:rPr>
        <w:t xml:space="preserve">Kubeless provides write code once and runs anywhere and anytime service. Different development tools can be used with the </w:t>
      </w:r>
      <w:r w:rsidRPr="00DC0A49">
        <w:rPr>
          <w:rFonts w:ascii="Arial" w:hAnsi="Arial" w:cs="Arial"/>
          <w:sz w:val="24"/>
          <w:szCs w:val="24"/>
        </w:rPr>
        <w:lastRenderedPageBreak/>
        <w:t>Kubeless. Kind is one such tool that helps to generate the Kubernetes cluster inside the docker container. Once the function is created, it can be deployed in a local cluster and the function is called. Triggers can be configured using the Kubeless through the HTTP endpoints</w:t>
      </w:r>
      <w:r w:rsidR="006266D8">
        <w:rPr>
          <w:rFonts w:ascii="Arial" w:hAnsi="Arial" w:cs="Arial"/>
          <w:sz w:val="24"/>
          <w:szCs w:val="24"/>
        </w:rPr>
        <w:t xml:space="preserve"> </w:t>
      </w:r>
      <w:r w:rsidR="006266D8">
        <w:rPr>
          <w:rFonts w:ascii="Arial" w:hAnsi="Arial" w:cs="Arial"/>
          <w:sz w:val="24"/>
          <w:szCs w:val="24"/>
        </w:rPr>
        <w:fldChar w:fldCharType="begin"/>
      </w:r>
      <w:r w:rsidR="006266D8">
        <w:rPr>
          <w:rFonts w:ascii="Arial" w:hAnsi="Arial" w:cs="Arial"/>
          <w:sz w:val="24"/>
          <w:szCs w:val="24"/>
        </w:rPr>
        <w:instrText xml:space="preserve"> ADDIN ZOTERO_ITEM CSL_CITATION {"citationID":"1tXzQD6h","properties":{"formattedCitation":"(Rojas, 2020)","plainCitation":"(Rojas, 2020)","noteIndex":0},"citationItems":[{"id":188,"uris":["http://zotero.org/users/local/dILag7GQ/items/TWYSQJGD"],"uri":["http://zotero.org/users/local/dILag7GQ/items/TWYSQJGD"],"itemData":{"id":188,"type":"post-weblog","abstract":"Serverless can be multi-cloud, flexible, and integrated into your Kubernetes cluster!","container-title":"QuintoAndar Tech Blog","language":"en","title":"Agnostic serverless functions using Kubeless","URL":"https://medium.com/quintoandar-tech-blog/agnostic-serverless-functions-using-kubeless-3e0198c123eb","author":[{"family":"Rojas","given":"Diego A."}],"accessed":{"date-parts":[["2021",10,3]]},"issued":{"date-parts":[["2020",8,11]]}}}],"schema":"https://github.com/citation-style-language/schema/raw/master/csl-citation.json"} </w:instrText>
      </w:r>
      <w:r w:rsidR="006266D8">
        <w:rPr>
          <w:rFonts w:ascii="Arial" w:hAnsi="Arial" w:cs="Arial"/>
          <w:sz w:val="24"/>
          <w:szCs w:val="24"/>
        </w:rPr>
        <w:fldChar w:fldCharType="separate"/>
      </w:r>
      <w:r w:rsidR="006266D8" w:rsidRPr="006266D8">
        <w:rPr>
          <w:rFonts w:ascii="Arial" w:hAnsi="Arial" w:cs="Arial"/>
          <w:sz w:val="24"/>
        </w:rPr>
        <w:t>(Rojas, 2020)</w:t>
      </w:r>
      <w:r w:rsidR="006266D8">
        <w:rPr>
          <w:rFonts w:ascii="Arial" w:hAnsi="Arial" w:cs="Arial"/>
          <w:sz w:val="24"/>
          <w:szCs w:val="24"/>
        </w:rPr>
        <w:fldChar w:fldCharType="end"/>
      </w:r>
      <w:r w:rsidR="006266D8">
        <w:rPr>
          <w:rFonts w:ascii="Arial" w:hAnsi="Arial" w:cs="Arial"/>
          <w:sz w:val="24"/>
          <w:szCs w:val="24"/>
        </w:rPr>
        <w:t xml:space="preserve">. </w:t>
      </w:r>
    </w:p>
    <w:p w14:paraId="0D55DB3E" w14:textId="3CE81448" w:rsidR="00FC6F4A" w:rsidRDefault="00FC6F4A" w:rsidP="006B3E74">
      <w:pPr>
        <w:autoSpaceDE w:val="0"/>
        <w:autoSpaceDN w:val="0"/>
        <w:adjustRightInd w:val="0"/>
        <w:spacing w:after="0" w:line="480" w:lineRule="auto"/>
        <w:ind w:left="2160" w:firstLine="720"/>
        <w:rPr>
          <w:rFonts w:ascii="Arial" w:hAnsi="Arial" w:cs="Arial"/>
          <w:sz w:val="24"/>
          <w:szCs w:val="24"/>
        </w:rPr>
      </w:pPr>
      <w:r w:rsidRPr="00FC6F4A">
        <w:rPr>
          <w:rFonts w:ascii="Arial" w:hAnsi="Arial" w:cs="Arial"/>
          <w:sz w:val="24"/>
          <w:szCs w:val="24"/>
        </w:rPr>
        <w:t>The functions deployments are easy in Kubeless compared to other serverless services. The function can be involved by running one command. The script dynamically takes the contents of the file located in the /Kubeless folder and executes when a request is being invoked or sent. Changes can be quickly iterated</w:t>
      </w:r>
      <w:r w:rsidR="00A02A90">
        <w:rPr>
          <w:rFonts w:ascii="Arial" w:hAnsi="Arial" w:cs="Arial"/>
          <w:sz w:val="24"/>
          <w:szCs w:val="24"/>
        </w:rPr>
        <w:t xml:space="preserve"> </w:t>
      </w:r>
      <w:r w:rsidR="00A02A90">
        <w:rPr>
          <w:rFonts w:ascii="Arial" w:hAnsi="Arial" w:cs="Arial"/>
          <w:sz w:val="24"/>
          <w:szCs w:val="24"/>
        </w:rPr>
        <w:fldChar w:fldCharType="begin"/>
      </w:r>
      <w:r w:rsidR="00A02A90">
        <w:rPr>
          <w:rFonts w:ascii="Arial" w:hAnsi="Arial" w:cs="Arial"/>
          <w:sz w:val="24"/>
          <w:szCs w:val="24"/>
        </w:rPr>
        <w:instrText xml:space="preserve"> ADDIN ZOTERO_ITEM CSL_CITATION {"citationID":"cnYg32l6","properties":{"formattedCitation":"(Team, 2020)","plainCitation":"(Team, 2020)","noteIndex":0},"citationItems":[{"id":190,"uris":["http://zotero.org/users/local/dILag7GQ/items/QICNGXWP"],"uri":["http://zotero.org/users/local/dILag7GQ/items/QICNGXWP"],"itemData":{"id":190,"type":"webpage","abstract":"Serverless Development with Kubeless and Okteto","language":"en","title":"Serverless Development with Kubeless and Okteto","URL":"https://okteto.com/blog/serverless-development-with-kubeless/","author":[{"family":"Team","given":"Okteto"}],"accessed":{"date-parts":[["2021",10,3]]},"issued":{"date-parts":[["2020",7,2]]}}}],"schema":"https://github.com/citation-style-language/schema/raw/master/csl-citation.json"} </w:instrText>
      </w:r>
      <w:r w:rsidR="00A02A90">
        <w:rPr>
          <w:rFonts w:ascii="Arial" w:hAnsi="Arial" w:cs="Arial"/>
          <w:sz w:val="24"/>
          <w:szCs w:val="24"/>
        </w:rPr>
        <w:fldChar w:fldCharType="separate"/>
      </w:r>
      <w:r w:rsidR="00A02A90" w:rsidRPr="00A02A90">
        <w:rPr>
          <w:rFonts w:ascii="Arial" w:hAnsi="Arial" w:cs="Arial"/>
          <w:sz w:val="24"/>
        </w:rPr>
        <w:t>(Team, 2020)</w:t>
      </w:r>
      <w:r w:rsidR="00A02A90">
        <w:rPr>
          <w:rFonts w:ascii="Arial" w:hAnsi="Arial" w:cs="Arial"/>
          <w:sz w:val="24"/>
          <w:szCs w:val="24"/>
        </w:rPr>
        <w:fldChar w:fldCharType="end"/>
      </w:r>
      <w:r w:rsidR="00B848A0">
        <w:rPr>
          <w:rFonts w:ascii="Arial" w:hAnsi="Arial" w:cs="Arial"/>
          <w:sz w:val="24"/>
          <w:szCs w:val="24"/>
        </w:rPr>
        <w:t xml:space="preserve">. </w:t>
      </w:r>
      <w:r w:rsidR="00B848A0" w:rsidRPr="00B848A0">
        <w:rPr>
          <w:rFonts w:ascii="Arial" w:hAnsi="Arial" w:cs="Arial"/>
          <w:sz w:val="24"/>
          <w:szCs w:val="24"/>
        </w:rPr>
        <w:t xml:space="preserve">Kubeless provides easy operational management because the services and the applications are run on a separate infrastructure. The cost is less while using this service which uses pay-as-you-go architecture. applications run smoothly and take less operational time because of the serverless fast invocation feature.  The Kubeless is used as described. A namespace is created, code is deployed in a Kubeless cluster, the use case is simulated using the CLI command, service is being accessed. The services listen to the messages and trigger the work. There are three trigger types used in </w:t>
      </w:r>
      <w:r w:rsidR="00F9306C" w:rsidRPr="00B848A0">
        <w:rPr>
          <w:rFonts w:ascii="Arial" w:hAnsi="Arial" w:cs="Arial"/>
          <w:sz w:val="24"/>
          <w:szCs w:val="24"/>
        </w:rPr>
        <w:t>Kubeless</w:t>
      </w:r>
      <w:r w:rsidR="00B848A0" w:rsidRPr="00B848A0">
        <w:rPr>
          <w:rFonts w:ascii="Arial" w:hAnsi="Arial" w:cs="Arial"/>
          <w:sz w:val="24"/>
          <w:szCs w:val="24"/>
        </w:rPr>
        <w:t xml:space="preserve"> such as HTTP triggers, scheduled triggers, and </w:t>
      </w:r>
      <w:r w:rsidR="00A76BDA" w:rsidRPr="00B848A0">
        <w:rPr>
          <w:rFonts w:ascii="Arial" w:hAnsi="Arial" w:cs="Arial"/>
          <w:sz w:val="24"/>
          <w:szCs w:val="24"/>
        </w:rPr>
        <w:t>pub sub</w:t>
      </w:r>
      <w:r w:rsidR="00B848A0" w:rsidRPr="00B848A0">
        <w:rPr>
          <w:rFonts w:ascii="Arial" w:hAnsi="Arial" w:cs="Arial"/>
          <w:sz w:val="24"/>
          <w:szCs w:val="24"/>
        </w:rPr>
        <w:t xml:space="preserve"> </w:t>
      </w:r>
      <w:r w:rsidR="00F9306C" w:rsidRPr="00B848A0">
        <w:rPr>
          <w:rFonts w:ascii="Arial" w:hAnsi="Arial" w:cs="Arial"/>
          <w:sz w:val="24"/>
          <w:szCs w:val="24"/>
        </w:rPr>
        <w:t>triggers(the</w:t>
      </w:r>
      <w:r w:rsidR="00B848A0" w:rsidRPr="00B848A0">
        <w:rPr>
          <w:rFonts w:ascii="Arial" w:hAnsi="Arial" w:cs="Arial"/>
          <w:sz w:val="24"/>
          <w:szCs w:val="24"/>
        </w:rPr>
        <w:t xml:space="preserve"> triggers that are managed by Kafka clusters)</w:t>
      </w:r>
      <w:r w:rsidR="00F9306C">
        <w:rPr>
          <w:rFonts w:ascii="Arial" w:hAnsi="Arial" w:cs="Arial"/>
          <w:sz w:val="24"/>
          <w:szCs w:val="24"/>
        </w:rPr>
        <w:t xml:space="preserve"> </w:t>
      </w:r>
      <w:r w:rsidR="00F9306C">
        <w:rPr>
          <w:rFonts w:ascii="Arial" w:hAnsi="Arial" w:cs="Arial"/>
          <w:sz w:val="24"/>
          <w:szCs w:val="24"/>
        </w:rPr>
        <w:lastRenderedPageBreak/>
        <w:fldChar w:fldCharType="begin"/>
      </w:r>
      <w:r w:rsidR="00797FEF">
        <w:rPr>
          <w:rFonts w:ascii="Arial" w:hAnsi="Arial" w:cs="Arial"/>
          <w:sz w:val="24"/>
          <w:szCs w:val="24"/>
        </w:rPr>
        <w:instrText xml:space="preserve"> ADDIN ZOTERO_ITEM CSL_CITATION {"citationID":"TsqIPktU","properties":{"formattedCitation":"({\\i{}Kubeless - Kubernetes Native Serverless Framework}, n.d.)","plainCitation":"(Kubeless - Kubernetes Native Serverless Framework, n.d.)","dontUpdate":true,"noteIndex":0},"citationItems":[{"id":192,"uris":["http://zotero.org/users/local/dILag7GQ/items/Q45KSNN6"],"uri":["http://zotero.org/users/local/dILag7GQ/items/Q45KSNN6"],"itemData":{"id":192,"type":"webpage","abstract":"Kubeless Serverless Framework and Computing architecture Benefits, and Best Practices.kubeless and how it works","language":"en","title":"Kubeless - Kubernetes Native Serverless Framework","URL":"https://www.xenonstack.com/insights/kubeless","accessed":{"date-parts":[["2021",10,3]]}}}],"schema":"https://github.com/citation-style-language/schema/raw/master/csl-citation.json"} </w:instrText>
      </w:r>
      <w:r w:rsidR="00F9306C">
        <w:rPr>
          <w:rFonts w:ascii="Arial" w:hAnsi="Arial" w:cs="Arial"/>
          <w:sz w:val="24"/>
          <w:szCs w:val="24"/>
        </w:rPr>
        <w:fldChar w:fldCharType="separate"/>
      </w:r>
      <w:r w:rsidR="00F9306C" w:rsidRPr="00F9306C">
        <w:rPr>
          <w:rFonts w:ascii="Arial" w:hAnsi="Arial" w:cs="Arial"/>
          <w:sz w:val="24"/>
          <w:szCs w:val="24"/>
        </w:rPr>
        <w:t>(</w:t>
      </w:r>
      <w:r w:rsidR="00F9306C" w:rsidRPr="00F9306C">
        <w:rPr>
          <w:rFonts w:ascii="Arial" w:hAnsi="Arial" w:cs="Arial"/>
          <w:i/>
          <w:iCs/>
          <w:sz w:val="24"/>
          <w:szCs w:val="24"/>
        </w:rPr>
        <w:t>Kubeless - Kubernetes Native Serverless Framework</w:t>
      </w:r>
      <w:r w:rsidR="00F9306C" w:rsidRPr="00F9306C">
        <w:rPr>
          <w:rFonts w:ascii="Arial" w:hAnsi="Arial" w:cs="Arial"/>
          <w:sz w:val="24"/>
          <w:szCs w:val="24"/>
        </w:rPr>
        <w:t xml:space="preserve">, </w:t>
      </w:r>
      <w:r w:rsidR="00F9306C">
        <w:rPr>
          <w:rFonts w:ascii="Arial" w:hAnsi="Arial" w:cs="Arial"/>
          <w:sz w:val="24"/>
          <w:szCs w:val="24"/>
        </w:rPr>
        <w:t>07 Nov, 2018</w:t>
      </w:r>
      <w:r w:rsidR="00F9306C" w:rsidRPr="00F9306C">
        <w:rPr>
          <w:rFonts w:ascii="Arial" w:hAnsi="Arial" w:cs="Arial"/>
          <w:sz w:val="24"/>
          <w:szCs w:val="24"/>
        </w:rPr>
        <w:t>)</w:t>
      </w:r>
      <w:r w:rsidR="00F9306C">
        <w:rPr>
          <w:rFonts w:ascii="Arial" w:hAnsi="Arial" w:cs="Arial"/>
          <w:sz w:val="24"/>
          <w:szCs w:val="24"/>
        </w:rPr>
        <w:fldChar w:fldCharType="end"/>
      </w:r>
    </w:p>
    <w:p w14:paraId="0D9C810D" w14:textId="77777777" w:rsidR="006266D8" w:rsidRPr="006B3E74" w:rsidRDefault="006266D8" w:rsidP="006B3E74">
      <w:pPr>
        <w:autoSpaceDE w:val="0"/>
        <w:autoSpaceDN w:val="0"/>
        <w:adjustRightInd w:val="0"/>
        <w:spacing w:after="0" w:line="480" w:lineRule="auto"/>
        <w:ind w:left="2160" w:firstLine="720"/>
        <w:rPr>
          <w:rFonts w:ascii="Arial" w:hAnsi="Arial" w:cs="Arial"/>
          <w:sz w:val="24"/>
          <w:szCs w:val="24"/>
        </w:rPr>
      </w:pPr>
    </w:p>
    <w:p w14:paraId="28B0413C" w14:textId="49227FC7" w:rsidR="00594963" w:rsidRDefault="00594963" w:rsidP="002562A8">
      <w:pPr>
        <w:pStyle w:val="ListParagraph"/>
        <w:numPr>
          <w:ilvl w:val="2"/>
          <w:numId w:val="9"/>
        </w:numPr>
        <w:autoSpaceDE w:val="0"/>
        <w:autoSpaceDN w:val="0"/>
        <w:adjustRightInd w:val="0"/>
        <w:spacing w:after="0" w:line="480" w:lineRule="auto"/>
        <w:rPr>
          <w:rFonts w:ascii="Arial" w:hAnsi="Arial" w:cs="Arial"/>
          <w:sz w:val="24"/>
          <w:szCs w:val="24"/>
        </w:rPr>
      </w:pPr>
      <w:r w:rsidRPr="000E1806">
        <w:rPr>
          <w:rFonts w:ascii="Arial" w:hAnsi="Arial" w:cs="Arial"/>
          <w:sz w:val="24"/>
          <w:szCs w:val="24"/>
        </w:rPr>
        <w:t>OpenFa</w:t>
      </w:r>
      <w:r w:rsidR="00FB238F">
        <w:rPr>
          <w:rFonts w:ascii="Arial" w:hAnsi="Arial" w:cs="Arial"/>
          <w:sz w:val="24"/>
          <w:szCs w:val="24"/>
        </w:rPr>
        <w:t>a</w:t>
      </w:r>
      <w:r w:rsidRPr="000E1806">
        <w:rPr>
          <w:rFonts w:ascii="Arial" w:hAnsi="Arial" w:cs="Arial"/>
          <w:sz w:val="24"/>
          <w:szCs w:val="24"/>
        </w:rPr>
        <w:t>s</w:t>
      </w:r>
      <w:r>
        <w:rPr>
          <w:rFonts w:ascii="Arial" w:hAnsi="Arial" w:cs="Arial"/>
          <w:sz w:val="24"/>
          <w:szCs w:val="24"/>
        </w:rPr>
        <w:t xml:space="preserve">: </w:t>
      </w:r>
    </w:p>
    <w:p w14:paraId="7D17A567" w14:textId="74527220" w:rsidR="00BE4323" w:rsidRPr="00BE4323" w:rsidRDefault="00FB238F" w:rsidP="00BE4323">
      <w:pPr>
        <w:pStyle w:val="ListParagraph"/>
        <w:autoSpaceDE w:val="0"/>
        <w:autoSpaceDN w:val="0"/>
        <w:adjustRightInd w:val="0"/>
        <w:spacing w:after="0" w:line="480" w:lineRule="auto"/>
        <w:ind w:left="2160" w:firstLine="720"/>
        <w:rPr>
          <w:rFonts w:ascii="Arial" w:hAnsi="Arial" w:cs="Arial"/>
          <w:sz w:val="24"/>
          <w:szCs w:val="24"/>
        </w:rPr>
      </w:pPr>
      <w:r w:rsidRPr="00594963">
        <w:rPr>
          <w:rFonts w:ascii="Arial" w:hAnsi="Arial" w:cs="Arial"/>
          <w:sz w:val="24"/>
          <w:szCs w:val="24"/>
        </w:rPr>
        <w:t>OpenFa</w:t>
      </w:r>
      <w:r>
        <w:rPr>
          <w:rFonts w:ascii="Arial" w:hAnsi="Arial" w:cs="Arial"/>
          <w:sz w:val="24"/>
          <w:szCs w:val="24"/>
        </w:rPr>
        <w:t>a</w:t>
      </w:r>
      <w:r w:rsidRPr="00594963">
        <w:rPr>
          <w:rFonts w:ascii="Arial" w:hAnsi="Arial" w:cs="Arial"/>
          <w:sz w:val="24"/>
          <w:szCs w:val="24"/>
        </w:rPr>
        <w:t>s</w:t>
      </w:r>
      <w:r w:rsidR="00594963" w:rsidRPr="00594963">
        <w:rPr>
          <w:rFonts w:ascii="Arial" w:hAnsi="Arial" w:cs="Arial"/>
          <w:sz w:val="24"/>
          <w:szCs w:val="24"/>
        </w:rPr>
        <w:t xml:space="preserve"> is an </w:t>
      </w:r>
      <w:r w:rsidR="002B5C80" w:rsidRPr="00594963">
        <w:rPr>
          <w:rFonts w:ascii="Arial" w:hAnsi="Arial" w:cs="Arial"/>
          <w:sz w:val="24"/>
          <w:szCs w:val="24"/>
        </w:rPr>
        <w:t>open source</w:t>
      </w:r>
      <w:r w:rsidR="00594963" w:rsidRPr="00594963">
        <w:rPr>
          <w:rFonts w:ascii="Arial" w:hAnsi="Arial" w:cs="Arial"/>
          <w:sz w:val="24"/>
          <w:szCs w:val="24"/>
        </w:rPr>
        <w:t xml:space="preserve"> serverless platform that helps to deploy functions and the code to Kubernetes. This allows the users to limit the idle time, connect with other possible resources, process data quickly and effectively. It is also capable to handle various requests that have intense processing</w:t>
      </w:r>
      <w:r w:rsidR="00594963">
        <w:rPr>
          <w:rFonts w:ascii="Arial" w:hAnsi="Arial" w:cs="Arial"/>
          <w:sz w:val="24"/>
          <w:szCs w:val="24"/>
        </w:rPr>
        <w:t xml:space="preserve"> </w:t>
      </w:r>
      <w:r w:rsidR="00594963">
        <w:rPr>
          <w:rFonts w:ascii="Arial" w:hAnsi="Arial" w:cs="Arial"/>
          <w:sz w:val="24"/>
          <w:szCs w:val="24"/>
        </w:rPr>
        <w:fldChar w:fldCharType="begin"/>
      </w:r>
      <w:r w:rsidR="00594963">
        <w:rPr>
          <w:rFonts w:ascii="Arial" w:hAnsi="Arial" w:cs="Arial"/>
          <w:sz w:val="24"/>
          <w:szCs w:val="24"/>
        </w:rPr>
        <w:instrText xml:space="preserve"> ADDIN ZOTERO_ITEM CSL_CITATION {"citationID":"JcHfnvYy","properties":{"formattedCitation":"({\\i{}Serverless Open-Source Frameworks}, 2020)","plainCitation":"(Serverless Open-Source Frameworks, 2020)","noteIndex":0},"citationItems":[{"id":194,"uris":["http://zotero.org/users/local/dILag7GQ/items/UZPYZK9J"],"uri":["http://zotero.org/users/local/dILag7GQ/items/UZPYZK9J"],"itemData":{"id":194,"type":"webpage","abstract":"Originally published on the Epsagon blog by Ran Ribenzaft, co-founder and CTO at Epsagon This article will discuss a few of the frameworks mentioned above and will go deep into OpenFaaS and Knative to…","container-title":"Cloud Native Computing Foundation","language":"en-US","title":"Serverless Open-Source Frameworks: OpenFaaS, Knative, &amp; more","title-short":"Serverless Open-Source Frameworks","URL":"https://www.cncf.io/blog/2020/04/13/serverless-open-source-frameworks-openfaas-knative-more/","accessed":{"date-parts":[["2021",10,7]]},"issued":{"date-parts":[["2020",4,13]]}}}],"schema":"https://github.com/citation-style-language/schema/raw/master/csl-citation.json"} </w:instrText>
      </w:r>
      <w:r w:rsidR="00594963">
        <w:rPr>
          <w:rFonts w:ascii="Arial" w:hAnsi="Arial" w:cs="Arial"/>
          <w:sz w:val="24"/>
          <w:szCs w:val="24"/>
        </w:rPr>
        <w:fldChar w:fldCharType="separate"/>
      </w:r>
      <w:r w:rsidR="00594963" w:rsidRPr="00594963">
        <w:rPr>
          <w:rFonts w:ascii="Arial" w:hAnsi="Arial" w:cs="Arial"/>
          <w:sz w:val="24"/>
          <w:szCs w:val="24"/>
        </w:rPr>
        <w:t>(</w:t>
      </w:r>
      <w:r w:rsidR="00594963" w:rsidRPr="00594963">
        <w:rPr>
          <w:rFonts w:ascii="Arial" w:hAnsi="Arial" w:cs="Arial"/>
          <w:i/>
          <w:iCs/>
          <w:sz w:val="24"/>
          <w:szCs w:val="24"/>
        </w:rPr>
        <w:t>Serverless Open-Source Frameworks</w:t>
      </w:r>
      <w:r w:rsidR="00594963" w:rsidRPr="00594963">
        <w:rPr>
          <w:rFonts w:ascii="Arial" w:hAnsi="Arial" w:cs="Arial"/>
          <w:sz w:val="24"/>
          <w:szCs w:val="24"/>
        </w:rPr>
        <w:t>, 2020)</w:t>
      </w:r>
      <w:r w:rsidR="00594963">
        <w:rPr>
          <w:rFonts w:ascii="Arial" w:hAnsi="Arial" w:cs="Arial"/>
          <w:sz w:val="24"/>
          <w:szCs w:val="24"/>
        </w:rPr>
        <w:fldChar w:fldCharType="end"/>
      </w:r>
      <w:r w:rsidR="00594963">
        <w:rPr>
          <w:rFonts w:ascii="Arial" w:hAnsi="Arial" w:cs="Arial"/>
          <w:sz w:val="24"/>
          <w:szCs w:val="24"/>
        </w:rPr>
        <w:t xml:space="preserve">. </w:t>
      </w:r>
      <w:r w:rsidR="00BE4323" w:rsidRPr="00BE4323">
        <w:rPr>
          <w:rFonts w:ascii="Arial" w:hAnsi="Arial" w:cs="Arial"/>
          <w:sz w:val="24"/>
          <w:szCs w:val="24"/>
        </w:rPr>
        <w:t>In order to write code and access applications, the users must divide the logic into individual tasks before implementation. Complex applications can be run by simplifying serverless functions in the docker containers. The OpenFaas architecture contains an API gateway that routes all the functions, a Function watchdog that acts as an interface between the user and serverless, a Docker Swarm, and Kubernetes which are the engines to create products and local functions.</w:t>
      </w:r>
    </w:p>
    <w:p w14:paraId="71C802CA" w14:textId="1D9C97E8" w:rsidR="00BE4323" w:rsidRPr="00FC12DE" w:rsidRDefault="00BE4323" w:rsidP="00FC12DE">
      <w:pPr>
        <w:pStyle w:val="ListParagraph"/>
        <w:autoSpaceDE w:val="0"/>
        <w:autoSpaceDN w:val="0"/>
        <w:adjustRightInd w:val="0"/>
        <w:spacing w:after="0" w:line="480" w:lineRule="auto"/>
        <w:ind w:left="2160" w:firstLine="720"/>
        <w:rPr>
          <w:rFonts w:ascii="Arial" w:hAnsi="Arial" w:cs="Arial"/>
          <w:sz w:val="24"/>
          <w:szCs w:val="24"/>
        </w:rPr>
      </w:pPr>
      <w:r w:rsidRPr="00BE4323">
        <w:rPr>
          <w:rFonts w:ascii="Arial" w:hAnsi="Arial" w:cs="Arial"/>
          <w:sz w:val="24"/>
          <w:szCs w:val="24"/>
        </w:rPr>
        <w:t xml:space="preserve"> The official website to use the </w:t>
      </w:r>
      <w:r w:rsidR="00FC12DE" w:rsidRPr="00BE4323">
        <w:rPr>
          <w:rFonts w:ascii="Arial" w:hAnsi="Arial" w:cs="Arial"/>
          <w:sz w:val="24"/>
          <w:szCs w:val="24"/>
        </w:rPr>
        <w:t>OpenFaas</w:t>
      </w:r>
      <w:r w:rsidRPr="00BE4323">
        <w:rPr>
          <w:rFonts w:ascii="Arial" w:hAnsi="Arial" w:cs="Arial"/>
          <w:sz w:val="24"/>
          <w:szCs w:val="24"/>
        </w:rPr>
        <w:t xml:space="preserve"> can be found here</w:t>
      </w:r>
      <w:r>
        <w:rPr>
          <w:rFonts w:ascii="Arial" w:hAnsi="Arial" w:cs="Arial"/>
          <w:sz w:val="24"/>
          <w:szCs w:val="24"/>
        </w:rPr>
        <w:t xml:space="preserve"> </w:t>
      </w:r>
      <w:r>
        <w:rPr>
          <w:rFonts w:ascii="Arial" w:hAnsi="Arial" w:cs="Arial"/>
          <w:sz w:val="24"/>
          <w:szCs w:val="24"/>
        </w:rPr>
        <w:fldChar w:fldCharType="begin"/>
      </w:r>
      <w:r w:rsidR="00AE744E">
        <w:rPr>
          <w:rFonts w:ascii="Arial" w:hAnsi="Arial" w:cs="Arial"/>
          <w:sz w:val="24"/>
          <w:szCs w:val="24"/>
        </w:rPr>
        <w:instrText xml:space="preserve"> ADDIN ZOTERO_ITEM CSL_CITATION {"citationID":"aBWuiygq","properties":{"formattedCitation":"(O. Ltd, n.d.)","plainCitation":"(O. Ltd, n.d.)","dontUpdate":true,"noteIndex":0},"citationItems":[{"id":196,"uris":["http://zotero.org/users/local/dILag7GQ/items/NFJNPRNN"],"uri":["http://zotero.org/users/local/dILag7GQ/items/NFJNPRNN"],"itemData":{"id":196,"type":"webpage","abstract":"Serverless Functions Made Simple with Kubernetes.","container-title":"OpenFaaS - Serverless Functions Made Simple","language":"en","title":"Home","URL":"https://www.openfaas.com/","author":[{"family":"Ltd","given":"OpenFaaS"}],"accessed":{"date-parts":[["2021",10,7]]}}}],"schema":"https://github.com/citation-style-language/schema/raw/master/csl-citation.json"} </w:instrText>
      </w:r>
      <w:r>
        <w:rPr>
          <w:rFonts w:ascii="Arial" w:hAnsi="Arial" w:cs="Arial"/>
          <w:sz w:val="24"/>
          <w:szCs w:val="24"/>
        </w:rPr>
        <w:fldChar w:fldCharType="separate"/>
      </w:r>
      <w:r w:rsidRPr="00BE4323">
        <w:rPr>
          <w:rFonts w:ascii="Arial" w:hAnsi="Arial" w:cs="Arial"/>
          <w:sz w:val="24"/>
        </w:rPr>
        <w:t xml:space="preserve">(O. Ltd, </w:t>
      </w:r>
      <w:r w:rsidR="003F51AD">
        <w:rPr>
          <w:rFonts w:ascii="Arial" w:hAnsi="Arial" w:cs="Arial"/>
          <w:sz w:val="24"/>
        </w:rPr>
        <w:t>2021</w:t>
      </w:r>
      <w:r w:rsidRPr="00BE4323">
        <w:rPr>
          <w:rFonts w:ascii="Arial" w:hAnsi="Arial" w:cs="Arial"/>
          <w:sz w:val="24"/>
        </w:rPr>
        <w:t>)</w:t>
      </w:r>
      <w:r>
        <w:rPr>
          <w:rFonts w:ascii="Arial" w:hAnsi="Arial" w:cs="Arial"/>
          <w:sz w:val="24"/>
          <w:szCs w:val="24"/>
        </w:rPr>
        <w:fldChar w:fldCharType="end"/>
      </w:r>
      <w:r w:rsidRPr="00BE4323">
        <w:rPr>
          <w:rFonts w:ascii="Arial" w:hAnsi="Arial" w:cs="Arial"/>
          <w:sz w:val="24"/>
          <w:szCs w:val="24"/>
        </w:rPr>
        <w:t xml:space="preserve">. According to the official website, it states that the user can write, deploy their first python function in just 10 to 15 minutes. The </w:t>
      </w:r>
      <w:r w:rsidR="00FC12DE" w:rsidRPr="00BE4323">
        <w:rPr>
          <w:rFonts w:ascii="Arial" w:hAnsi="Arial" w:cs="Arial"/>
          <w:sz w:val="24"/>
          <w:szCs w:val="24"/>
        </w:rPr>
        <w:t>OpenFass</w:t>
      </w:r>
      <w:r w:rsidRPr="00BE4323">
        <w:rPr>
          <w:rFonts w:ascii="Arial" w:hAnsi="Arial" w:cs="Arial"/>
          <w:sz w:val="24"/>
          <w:szCs w:val="24"/>
        </w:rPr>
        <w:t xml:space="preserve"> provides the Templating System that reduces and shares codes in the provided template store. </w:t>
      </w:r>
      <w:r w:rsidRPr="00BE4323">
        <w:rPr>
          <w:rFonts w:ascii="Arial" w:hAnsi="Arial" w:cs="Arial"/>
          <w:sz w:val="24"/>
          <w:szCs w:val="24"/>
        </w:rPr>
        <w:lastRenderedPageBreak/>
        <w:t>OpenFaas enterprise is available for business and provides extra functionality like the scale to zero, single-sign-on, and Kafka integrations.</w:t>
      </w:r>
    </w:p>
    <w:p w14:paraId="38080647" w14:textId="48F3323C" w:rsidR="000E1806" w:rsidRDefault="00BE4323" w:rsidP="00BE4323">
      <w:pPr>
        <w:pStyle w:val="ListParagraph"/>
        <w:autoSpaceDE w:val="0"/>
        <w:autoSpaceDN w:val="0"/>
        <w:adjustRightInd w:val="0"/>
        <w:spacing w:after="0" w:line="480" w:lineRule="auto"/>
        <w:ind w:left="2160" w:firstLine="720"/>
        <w:rPr>
          <w:rFonts w:ascii="Arial" w:hAnsi="Arial" w:cs="Arial"/>
          <w:sz w:val="24"/>
          <w:szCs w:val="24"/>
        </w:rPr>
      </w:pPr>
      <w:r w:rsidRPr="00BE4323">
        <w:rPr>
          <w:rFonts w:ascii="Arial" w:hAnsi="Arial" w:cs="Arial"/>
          <w:sz w:val="24"/>
          <w:szCs w:val="24"/>
        </w:rPr>
        <w:t>As this is publicly available, they are a few pros and cons of using OpenFaas. The errors can be corrected easily while adding new functionality can be quicker and easier. It supports multiple programming languages like Java, python, c#, Go, Ruby, ASP.net, Bash, and binaries like ImageMagick, FFmpeg, etc., and users can use any based upon their convenience. The drawbacks include cold-start time for the functions to be operational in few supported programming languages. The function's life span is limited as the platform will be created and destroyed automatically. This means that stateless is not achieved</w:t>
      </w:r>
      <w:r w:rsidR="00AE744E">
        <w:rPr>
          <w:rFonts w:ascii="Arial" w:hAnsi="Arial" w:cs="Arial"/>
          <w:sz w:val="24"/>
          <w:szCs w:val="24"/>
        </w:rPr>
        <w:t xml:space="preserve"> </w:t>
      </w:r>
      <w:r w:rsidR="004C4F09">
        <w:rPr>
          <w:rFonts w:ascii="Arial" w:hAnsi="Arial" w:cs="Arial"/>
          <w:sz w:val="24"/>
          <w:szCs w:val="24"/>
        </w:rPr>
        <w:fldChar w:fldCharType="begin"/>
      </w:r>
      <w:r w:rsidR="004C4F09">
        <w:rPr>
          <w:rFonts w:ascii="Arial" w:hAnsi="Arial" w:cs="Arial"/>
          <w:sz w:val="24"/>
          <w:szCs w:val="24"/>
        </w:rPr>
        <w:instrText xml:space="preserve"> ADDIN ZOTERO_ITEM CSL_CITATION {"citationID":"NqFJriyh","properties":{"formattedCitation":"({\\i{}Serverless Open-Source Frameworks}, 2020)","plainCitation":"(Serverless Open-Source Frameworks, 2020)","noteIndex":0},"citationItems":[{"id":194,"uris":["http://zotero.org/users/local/dILag7GQ/items/UZPYZK9J"],"uri":["http://zotero.org/users/local/dILag7GQ/items/UZPYZK9J"],"itemData":{"id":194,"type":"webpage","abstract":"Originally published on the Epsagon blog by Ran Ribenzaft, co-founder and CTO at Epsagon This article will discuss a few of the frameworks mentioned above and will go deep into OpenFaaS and Knative to…","container-title":"Cloud Native Computing Foundation","language":"en-US","title":"Serverless Open-Source Frameworks: OpenFaaS, Knative, &amp; more","title-short":"Serverless Open-Source Frameworks","URL":"https://www.cncf.io/blog/2020/04/13/serverless-open-source-frameworks-openfaas-knative-more/","accessed":{"date-parts":[["2021",10,7]]},"issued":{"date-parts":[["2020",4,13]]}}}],"schema":"https://github.com/citation-style-language/schema/raw/master/csl-citation.json"} </w:instrText>
      </w:r>
      <w:r w:rsidR="004C4F09">
        <w:rPr>
          <w:rFonts w:ascii="Arial" w:hAnsi="Arial" w:cs="Arial"/>
          <w:sz w:val="24"/>
          <w:szCs w:val="24"/>
        </w:rPr>
        <w:fldChar w:fldCharType="separate"/>
      </w:r>
      <w:r w:rsidR="004C4F09" w:rsidRPr="004C4F09">
        <w:rPr>
          <w:rFonts w:ascii="Arial" w:hAnsi="Arial" w:cs="Arial"/>
          <w:sz w:val="24"/>
          <w:szCs w:val="24"/>
        </w:rPr>
        <w:t>(</w:t>
      </w:r>
      <w:r w:rsidR="004C4F09" w:rsidRPr="004C4F09">
        <w:rPr>
          <w:rFonts w:ascii="Arial" w:hAnsi="Arial" w:cs="Arial"/>
          <w:i/>
          <w:iCs/>
          <w:sz w:val="24"/>
          <w:szCs w:val="24"/>
        </w:rPr>
        <w:t>Serverless Open-Source Frameworks</w:t>
      </w:r>
      <w:r w:rsidR="004C4F09" w:rsidRPr="004C4F09">
        <w:rPr>
          <w:rFonts w:ascii="Arial" w:hAnsi="Arial" w:cs="Arial"/>
          <w:sz w:val="24"/>
          <w:szCs w:val="24"/>
        </w:rPr>
        <w:t>, 2020)</w:t>
      </w:r>
      <w:r w:rsidR="004C4F09">
        <w:rPr>
          <w:rFonts w:ascii="Arial" w:hAnsi="Arial" w:cs="Arial"/>
          <w:sz w:val="24"/>
          <w:szCs w:val="24"/>
        </w:rPr>
        <w:fldChar w:fldCharType="end"/>
      </w:r>
      <w:r w:rsidRPr="00BE4323">
        <w:rPr>
          <w:rFonts w:ascii="Arial" w:hAnsi="Arial" w:cs="Arial"/>
          <w:sz w:val="24"/>
          <w:szCs w:val="24"/>
        </w:rPr>
        <w:t>.</w:t>
      </w:r>
      <w:r w:rsidR="004600DF">
        <w:rPr>
          <w:rFonts w:ascii="Arial" w:hAnsi="Arial" w:cs="Arial"/>
          <w:sz w:val="24"/>
          <w:szCs w:val="24"/>
        </w:rPr>
        <w:t xml:space="preserve"> </w:t>
      </w:r>
      <w:r w:rsidR="004600DF" w:rsidRPr="004600DF">
        <w:rPr>
          <w:rFonts w:ascii="Arial" w:hAnsi="Arial" w:cs="Arial"/>
          <w:sz w:val="24"/>
          <w:szCs w:val="24"/>
        </w:rPr>
        <w:t>The advantage of ope</w:t>
      </w:r>
      <w:r w:rsidR="004600DF">
        <w:rPr>
          <w:rFonts w:ascii="Arial" w:hAnsi="Arial" w:cs="Arial"/>
          <w:sz w:val="24"/>
          <w:szCs w:val="24"/>
        </w:rPr>
        <w:t>n</w:t>
      </w:r>
      <w:r w:rsidR="004600DF" w:rsidRPr="004600DF">
        <w:rPr>
          <w:rFonts w:ascii="Arial" w:hAnsi="Arial" w:cs="Arial"/>
          <w:sz w:val="24"/>
          <w:szCs w:val="24"/>
        </w:rPr>
        <w:t>-source over to the public providers is that they have vendor-lockin which will have restrictions to the function. The open source eliminates this limitation and provides on-premises deployments such as OpenFaas. This uses the HTTP and event function triggers. The developers provide functions, and the command-line interface (CLI) manages all the packages into the Docker container. OpenFaas has a flexible architecture compared to other open source serverless frameworks</w:t>
      </w:r>
      <w:r w:rsidR="00674D53">
        <w:rPr>
          <w:rFonts w:ascii="Arial" w:hAnsi="Arial" w:cs="Arial"/>
          <w:sz w:val="24"/>
          <w:szCs w:val="24"/>
        </w:rPr>
        <w:t xml:space="preserve"> </w:t>
      </w:r>
      <w:r w:rsidR="00674D53">
        <w:rPr>
          <w:rFonts w:ascii="Arial" w:hAnsi="Arial" w:cs="Arial"/>
          <w:sz w:val="24"/>
          <w:szCs w:val="24"/>
        </w:rPr>
        <w:fldChar w:fldCharType="begin"/>
      </w:r>
      <w:r w:rsidR="00674D53">
        <w:rPr>
          <w:rFonts w:ascii="Arial" w:hAnsi="Arial" w:cs="Arial"/>
          <w:sz w:val="24"/>
          <w:szCs w:val="24"/>
        </w:rPr>
        <w:instrText xml:space="preserve"> ADDIN ZOTERO_ITEM CSL_CITATION {"citationID":"QLFgehMk","properties":{"formattedCitation":"(Mohanty et al., 2018)","plainCitation":"(Mohanty et al., 2018)","noteIndex":0},"citationItems":[{"id":199,"uris":["http://zotero.org/users/local/dILag7GQ/items/EI93PQ6R"],"uri":["http://zotero.org/users/local/dILag7GQ/items/EI93PQ6R"],"itemData":{"id":199,"type":"paper-conference","abstract":"Recent advancements in virtualization and software architecture have led to the new paradigm of serverless computing, which allows developers to deploy applications as stateless functions without worrying about the underlying infrastructure. Accordingly, a serverless platform handles the lifecycle, execution and scaling of the actual functions; these need to run only when invoked or triggered by an event. Thus, the major beneﬁts of serverless computing are low operational concerns and efﬁcient resource management and utilization. Serverless computing is currently offered by several public cloud service providers. However, there are certain limitations on the public cloud platforms, such as vendor lock-in and restrictions on the computation of the functions. Open source serverless frameworks are a promising solution to avoid these limitations and bring the power of serverless computing to on-premise deployments. However, these frameworks have not been evaluated before. Thus, we carry out a comprehensive feature comparison of popular open source serverless computing frameworks. We then evaluate the performance of selected frameworks: Fission, Kubeless and OpenFaaS. Speciﬁcally, we characterize the response time and ratio of successfully received responses under different loads and provide insights into the design choices of each framework.","container-title":"2018 IEEE International Conference on Cloud Computing Technology and Science (CloudCom)","DOI":"10.1109/CloudCom2018.2018.00033","event":"2018 IEEE International Conference on Cloud Computing Technology and Science (CloudCom)","event-place":"Nicosia","ISBN":"978-1-5386-7899-2","language":"en","page":"115-120","publisher":"IEEE","publisher-place":"Nicosia","source":"DOI.org (Crossref)","title":"An Evaluation of Open Source Serverless Computing Frameworks","URL":"https://ieeexplore.ieee.org/document/8591002/","author":[{"family":"Mohanty","given":"Sunil Kumar"},{"family":"Premsankar","given":"Gopika"},{"family":"Francesco","given":"Mario","non-dropping-particle":"di"}],"accessed":{"date-parts":[["2021",10,7]]},"issued":{"date-parts":[["2018",12]]}}}],"schema":"https://github.com/citation-style-language/schema/raw/master/csl-citation.json"} </w:instrText>
      </w:r>
      <w:r w:rsidR="00674D53">
        <w:rPr>
          <w:rFonts w:ascii="Arial" w:hAnsi="Arial" w:cs="Arial"/>
          <w:sz w:val="24"/>
          <w:szCs w:val="24"/>
        </w:rPr>
        <w:fldChar w:fldCharType="separate"/>
      </w:r>
      <w:r w:rsidR="00674D53" w:rsidRPr="00674D53">
        <w:rPr>
          <w:rFonts w:ascii="Arial" w:hAnsi="Arial" w:cs="Arial"/>
          <w:sz w:val="24"/>
        </w:rPr>
        <w:t>(Mohanty et al., 2018)</w:t>
      </w:r>
      <w:r w:rsidR="00674D53">
        <w:rPr>
          <w:rFonts w:ascii="Arial" w:hAnsi="Arial" w:cs="Arial"/>
          <w:sz w:val="24"/>
          <w:szCs w:val="24"/>
        </w:rPr>
        <w:fldChar w:fldCharType="end"/>
      </w:r>
      <w:r w:rsidR="00674D53">
        <w:rPr>
          <w:rFonts w:ascii="Arial" w:hAnsi="Arial" w:cs="Arial"/>
          <w:sz w:val="24"/>
          <w:szCs w:val="24"/>
        </w:rPr>
        <w:t xml:space="preserve">. </w:t>
      </w:r>
      <w:r w:rsidR="004B018C" w:rsidRPr="004B018C">
        <w:rPr>
          <w:rFonts w:ascii="Arial" w:hAnsi="Arial" w:cs="Arial"/>
          <w:sz w:val="24"/>
          <w:szCs w:val="24"/>
        </w:rPr>
        <w:t xml:space="preserve">OpenFaas auto </w:t>
      </w:r>
      <w:r w:rsidR="004B018C" w:rsidRPr="004B018C">
        <w:rPr>
          <w:rFonts w:ascii="Arial" w:hAnsi="Arial" w:cs="Arial"/>
          <w:sz w:val="24"/>
          <w:szCs w:val="24"/>
        </w:rPr>
        <w:lastRenderedPageBreak/>
        <w:t>scales as it uses the metrics of Prometheus which is an integral part of its architecture. This is easy to use and can be installed with one click. the functions are written in the language selected by the user and the packages are written in OCI/Docker image formats. The cold starts don't apply if a functions is not scaled to zero</w:t>
      </w:r>
      <w:r w:rsidR="004B018C">
        <w:rPr>
          <w:rFonts w:ascii="Arial" w:hAnsi="Arial" w:cs="Arial"/>
          <w:sz w:val="24"/>
          <w:szCs w:val="24"/>
        </w:rPr>
        <w:t xml:space="preserve"> </w:t>
      </w:r>
      <w:r w:rsidR="004B018C">
        <w:rPr>
          <w:rFonts w:ascii="Arial" w:hAnsi="Arial" w:cs="Arial"/>
          <w:sz w:val="24"/>
          <w:szCs w:val="24"/>
        </w:rPr>
        <w:fldChar w:fldCharType="begin"/>
      </w:r>
      <w:r w:rsidR="00EB5B83">
        <w:rPr>
          <w:rFonts w:ascii="Arial" w:hAnsi="Arial" w:cs="Arial"/>
          <w:sz w:val="24"/>
          <w:szCs w:val="24"/>
        </w:rPr>
        <w:instrText xml:space="preserve"> ADDIN ZOTERO_ITEM CSL_CITATION {"citationID":"kpGLo2b4","properties":{"formattedCitation":"({\\i{}Openfaas 8.0.4 \\uc0\\u183{} Helm/Openfaas}, n.d.)","plainCitation":"(Openfaas 8.0.4 · Helm/Openfaas, n.d.)","dontUpdate":true,"noteIndex":0},"citationItems":[{"id":200,"uris":["http://zotero.org/users/local/dILag7GQ/items/LY7WDXD6"],"uri":["http://zotero.org/users/local/dILag7GQ/items/LY7WDXD6"],"itemData":{"id":200,"type":"webpage","abstract":"OpenFaaS - Serverless Functions Made Simple","language":"en","title":"openfaas 8.0.4 · helm/openfaas","URL":"https://artifacthub.io/packages/helm/openfaas/openfaas","accessed":{"date-parts":[["2021",10,7]]}}}],"schema":"https://github.com/citation-style-language/schema/raw/master/csl-citation.json"} </w:instrText>
      </w:r>
      <w:r w:rsidR="004B018C">
        <w:rPr>
          <w:rFonts w:ascii="Arial" w:hAnsi="Arial" w:cs="Arial"/>
          <w:sz w:val="24"/>
          <w:szCs w:val="24"/>
        </w:rPr>
        <w:fldChar w:fldCharType="separate"/>
      </w:r>
      <w:r w:rsidR="004B018C" w:rsidRPr="004B018C">
        <w:rPr>
          <w:rFonts w:ascii="Arial" w:hAnsi="Arial" w:cs="Arial"/>
          <w:sz w:val="24"/>
          <w:szCs w:val="24"/>
        </w:rPr>
        <w:t>(</w:t>
      </w:r>
      <w:r w:rsidR="004B018C" w:rsidRPr="004B018C">
        <w:rPr>
          <w:rFonts w:ascii="Arial" w:hAnsi="Arial" w:cs="Arial"/>
          <w:i/>
          <w:iCs/>
          <w:sz w:val="24"/>
          <w:szCs w:val="24"/>
        </w:rPr>
        <w:t>Openfaas 8.0.4 · Helm/Openfaas</w:t>
      </w:r>
      <w:r w:rsidR="004B018C" w:rsidRPr="004B018C">
        <w:rPr>
          <w:rFonts w:ascii="Arial" w:hAnsi="Arial" w:cs="Arial"/>
          <w:sz w:val="24"/>
          <w:szCs w:val="24"/>
        </w:rPr>
        <w:t xml:space="preserve">, </w:t>
      </w:r>
      <w:r w:rsidR="004B018C">
        <w:rPr>
          <w:rFonts w:ascii="Arial" w:hAnsi="Arial" w:cs="Arial"/>
          <w:sz w:val="24"/>
          <w:szCs w:val="24"/>
        </w:rPr>
        <w:t>2021</w:t>
      </w:r>
      <w:r w:rsidR="004B018C" w:rsidRPr="004B018C">
        <w:rPr>
          <w:rFonts w:ascii="Arial" w:hAnsi="Arial" w:cs="Arial"/>
          <w:sz w:val="24"/>
          <w:szCs w:val="24"/>
        </w:rPr>
        <w:t>)</w:t>
      </w:r>
      <w:r w:rsidR="004B018C">
        <w:rPr>
          <w:rFonts w:ascii="Arial" w:hAnsi="Arial" w:cs="Arial"/>
          <w:sz w:val="24"/>
          <w:szCs w:val="24"/>
        </w:rPr>
        <w:fldChar w:fldCharType="end"/>
      </w:r>
      <w:r w:rsidR="00EB5B83">
        <w:rPr>
          <w:rFonts w:ascii="Arial" w:hAnsi="Arial" w:cs="Arial"/>
          <w:sz w:val="24"/>
          <w:szCs w:val="24"/>
        </w:rPr>
        <w:t>.</w:t>
      </w:r>
    </w:p>
    <w:p w14:paraId="34DAF426" w14:textId="2281C054" w:rsidR="00C412A6" w:rsidRPr="00C412A6" w:rsidRDefault="00C412A6" w:rsidP="00C412A6">
      <w:pPr>
        <w:autoSpaceDE w:val="0"/>
        <w:autoSpaceDN w:val="0"/>
        <w:adjustRightInd w:val="0"/>
        <w:spacing w:after="0" w:line="480" w:lineRule="auto"/>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p>
    <w:p w14:paraId="556E8B75" w14:textId="77777777" w:rsidR="00A74D14" w:rsidRDefault="00C412A6" w:rsidP="00A74D14">
      <w:pPr>
        <w:pStyle w:val="ListParagraph"/>
        <w:numPr>
          <w:ilvl w:val="2"/>
          <w:numId w:val="9"/>
        </w:numPr>
        <w:autoSpaceDE w:val="0"/>
        <w:autoSpaceDN w:val="0"/>
        <w:adjustRightInd w:val="0"/>
        <w:spacing w:after="0" w:line="480" w:lineRule="auto"/>
        <w:rPr>
          <w:rFonts w:ascii="Arial" w:hAnsi="Arial" w:cs="Arial"/>
          <w:sz w:val="24"/>
          <w:szCs w:val="24"/>
        </w:rPr>
      </w:pPr>
      <w:r>
        <w:rPr>
          <w:rFonts w:ascii="Arial" w:hAnsi="Arial" w:cs="Arial"/>
          <w:sz w:val="24"/>
          <w:szCs w:val="24"/>
        </w:rPr>
        <w:t>Fission:</w:t>
      </w:r>
    </w:p>
    <w:p w14:paraId="5AB4FA75" w14:textId="34AD4D59" w:rsidR="00C412A6" w:rsidRDefault="00B426A1" w:rsidP="00A74D14">
      <w:pPr>
        <w:pStyle w:val="ListParagraph"/>
        <w:autoSpaceDE w:val="0"/>
        <w:autoSpaceDN w:val="0"/>
        <w:adjustRightInd w:val="0"/>
        <w:spacing w:after="0" w:line="480" w:lineRule="auto"/>
        <w:ind w:left="2160" w:firstLine="720"/>
        <w:rPr>
          <w:rFonts w:ascii="Arial" w:hAnsi="Arial" w:cs="Arial"/>
          <w:sz w:val="24"/>
          <w:szCs w:val="24"/>
        </w:rPr>
      </w:pPr>
      <w:r>
        <w:rPr>
          <w:rFonts w:ascii="Arial" w:hAnsi="Arial" w:cs="Arial"/>
          <w:sz w:val="24"/>
          <w:szCs w:val="24"/>
        </w:rPr>
        <w:t xml:space="preserve"> </w:t>
      </w:r>
      <w:r w:rsidR="00A74D14" w:rsidRPr="00A74D14">
        <w:rPr>
          <w:rFonts w:ascii="Arial" w:hAnsi="Arial" w:cs="Arial"/>
          <w:sz w:val="24"/>
          <w:szCs w:val="24"/>
        </w:rPr>
        <w:t>Fission is also an open-source platform that runs based upon the Kubernetes-native serverless framework. This is developed by Platform9 private cloud provider. This allows developers to write the functions in the desired language that are supported by Fission and then map to HTTP requests. These functions can be deployed using one command. The fission automates all the configurations that help developers to focus only on coding. It uses an Apache license and works on the Kubernetes cluster. It has the flexibility of deploying the services anywhere. The Fission supports various programming languages such as Java, Python, PHP, NodeJS, GO, etc. The official website for the Fission can be found here</w:t>
      </w:r>
      <w:r w:rsidR="00A74D14">
        <w:rPr>
          <w:rFonts w:ascii="Arial" w:hAnsi="Arial" w:cs="Arial"/>
          <w:sz w:val="24"/>
          <w:szCs w:val="24"/>
        </w:rPr>
        <w:t xml:space="preserve"> </w:t>
      </w:r>
      <w:r w:rsidR="00A74D14">
        <w:rPr>
          <w:rFonts w:ascii="Arial" w:hAnsi="Arial" w:cs="Arial"/>
          <w:sz w:val="24"/>
          <w:szCs w:val="24"/>
        </w:rPr>
        <w:fldChar w:fldCharType="begin"/>
      </w:r>
      <w:r w:rsidR="003D297D">
        <w:rPr>
          <w:rFonts w:ascii="Arial" w:hAnsi="Arial" w:cs="Arial"/>
          <w:sz w:val="24"/>
          <w:szCs w:val="24"/>
        </w:rPr>
        <w:instrText xml:space="preserve"> ADDIN ZOTERO_ITEM CSL_CITATION {"citationID":"IF3iim6V","properties":{"formattedCitation":"({\\i{}Fission}, n.d.)","plainCitation":"(Fission, n.d.)","dontUpdate":true,"noteIndex":0},"citationItems":[{"id":210,"uris":["http://zotero.org/users/local/dILag7GQ/items/AF975S6G"],"uri":["http://zotero.org/users/local/dILag7GQ/items/AF975S6G"],"itemData":{"id":210,"type":"webpage","abstract":"Fast Opensource Kubernetes Serverless Framework","container-title":"Fission","language":"en","title":"Fission","URL":"https://fission.io/","accessed":{"date-parts":[["2021",10,12]]}}}],"schema":"https://github.com/citation-style-language/schema/raw/master/csl-citation.json"} </w:instrText>
      </w:r>
      <w:r w:rsidR="00A74D14">
        <w:rPr>
          <w:rFonts w:ascii="Arial" w:hAnsi="Arial" w:cs="Arial"/>
          <w:sz w:val="24"/>
          <w:szCs w:val="24"/>
        </w:rPr>
        <w:fldChar w:fldCharType="separate"/>
      </w:r>
      <w:r w:rsidR="00A74D14" w:rsidRPr="00A74D14">
        <w:rPr>
          <w:rFonts w:ascii="Arial" w:hAnsi="Arial" w:cs="Arial"/>
          <w:sz w:val="24"/>
          <w:szCs w:val="24"/>
        </w:rPr>
        <w:t>(</w:t>
      </w:r>
      <w:r w:rsidR="00A74D14" w:rsidRPr="00A74D14">
        <w:rPr>
          <w:rFonts w:ascii="Arial" w:hAnsi="Arial" w:cs="Arial"/>
          <w:i/>
          <w:iCs/>
          <w:sz w:val="24"/>
          <w:szCs w:val="24"/>
        </w:rPr>
        <w:t>Fission</w:t>
      </w:r>
      <w:r w:rsidR="00A74D14" w:rsidRPr="00A74D14">
        <w:rPr>
          <w:rFonts w:ascii="Arial" w:hAnsi="Arial" w:cs="Arial"/>
          <w:sz w:val="24"/>
          <w:szCs w:val="24"/>
        </w:rPr>
        <w:t xml:space="preserve">, </w:t>
      </w:r>
      <w:r w:rsidR="00A74D14">
        <w:rPr>
          <w:rFonts w:ascii="Arial" w:hAnsi="Arial" w:cs="Arial"/>
          <w:sz w:val="24"/>
          <w:szCs w:val="24"/>
        </w:rPr>
        <w:t>2021</w:t>
      </w:r>
      <w:r w:rsidR="00A74D14" w:rsidRPr="00A74D14">
        <w:rPr>
          <w:rFonts w:ascii="Arial" w:hAnsi="Arial" w:cs="Arial"/>
          <w:sz w:val="24"/>
          <w:szCs w:val="24"/>
        </w:rPr>
        <w:t>)</w:t>
      </w:r>
      <w:r w:rsidR="00A74D14">
        <w:rPr>
          <w:rFonts w:ascii="Arial" w:hAnsi="Arial" w:cs="Arial"/>
          <w:sz w:val="24"/>
          <w:szCs w:val="24"/>
        </w:rPr>
        <w:fldChar w:fldCharType="end"/>
      </w:r>
      <w:r w:rsidR="00E7057B">
        <w:rPr>
          <w:rFonts w:ascii="Arial" w:hAnsi="Arial" w:cs="Arial"/>
          <w:sz w:val="24"/>
          <w:szCs w:val="24"/>
        </w:rPr>
        <w:t xml:space="preserve">. </w:t>
      </w:r>
      <w:r w:rsidR="00A74D14" w:rsidRPr="00A74D14">
        <w:rPr>
          <w:rFonts w:ascii="Arial" w:hAnsi="Arial" w:cs="Arial"/>
          <w:sz w:val="24"/>
          <w:szCs w:val="24"/>
        </w:rPr>
        <w:t>The main advantage of Fission is that the low cold start time which is typically 100msec.</w:t>
      </w:r>
      <w:r w:rsidR="00097ED4">
        <w:rPr>
          <w:rFonts w:ascii="Arial" w:hAnsi="Arial" w:cs="Arial"/>
          <w:sz w:val="24"/>
          <w:szCs w:val="24"/>
        </w:rPr>
        <w:t xml:space="preserve"> This is achieved by using the pre-warmed containers that run on the </w:t>
      </w:r>
      <w:r w:rsidR="00097ED4">
        <w:rPr>
          <w:rFonts w:ascii="Arial" w:hAnsi="Arial" w:cs="Arial"/>
          <w:sz w:val="24"/>
          <w:szCs w:val="24"/>
        </w:rPr>
        <w:lastRenderedPageBreak/>
        <w:t>cluster.</w:t>
      </w:r>
      <w:r w:rsidR="00A74D14" w:rsidRPr="00A74D14">
        <w:rPr>
          <w:rFonts w:ascii="Arial" w:hAnsi="Arial" w:cs="Arial"/>
          <w:sz w:val="24"/>
          <w:szCs w:val="24"/>
        </w:rPr>
        <w:t xml:space="preserve"> The developers can build functions once and can deploy anywhere using the Declarative specification feature of Fission. By integrating with Fluentd, logs will be incorporated directly into Command Line Interface. Tracking of metrics and dashboards is achieved through the integrations with Prometheus. Managing the micro-services is achieved by integrating with Istio open-source platform. The functions scale automatically bases on CPU usage</w:t>
      </w:r>
      <w:r w:rsidR="00E7057B">
        <w:rPr>
          <w:rFonts w:ascii="Arial" w:hAnsi="Arial" w:cs="Arial"/>
          <w:sz w:val="24"/>
          <w:szCs w:val="24"/>
        </w:rPr>
        <w:t>.</w:t>
      </w:r>
      <w:r w:rsidR="00642464">
        <w:rPr>
          <w:rFonts w:ascii="Arial" w:hAnsi="Arial" w:cs="Arial"/>
          <w:sz w:val="24"/>
          <w:szCs w:val="24"/>
        </w:rPr>
        <w:t xml:space="preserve"> </w:t>
      </w:r>
    </w:p>
    <w:p w14:paraId="777D2D97" w14:textId="2913171D" w:rsidR="00642464" w:rsidRDefault="00642464" w:rsidP="00A74D14">
      <w:pPr>
        <w:pStyle w:val="ListParagraph"/>
        <w:autoSpaceDE w:val="0"/>
        <w:autoSpaceDN w:val="0"/>
        <w:adjustRightInd w:val="0"/>
        <w:spacing w:after="0" w:line="480" w:lineRule="auto"/>
        <w:ind w:left="2160" w:firstLine="720"/>
        <w:rPr>
          <w:rFonts w:ascii="Arial" w:hAnsi="Arial" w:cs="Arial"/>
          <w:sz w:val="24"/>
          <w:szCs w:val="24"/>
        </w:rPr>
      </w:pPr>
      <w:r w:rsidRPr="00642464">
        <w:rPr>
          <w:rFonts w:ascii="Arial" w:hAnsi="Arial" w:cs="Arial"/>
          <w:sz w:val="24"/>
          <w:szCs w:val="24"/>
        </w:rPr>
        <w:t>Complex apps can be created in a simpler way and accelerated deployments which makes the applications available in just one hour using the workflows. Testing is a lot simpler as the Record and replay functions examine the function's routines. Autoscaling help achieve cost optimization. There are several use cases such as API backend that helps for web or mobile applications</w:t>
      </w:r>
      <w:r>
        <w:rPr>
          <w:rFonts w:ascii="Arial" w:hAnsi="Arial" w:cs="Arial"/>
          <w:sz w:val="24"/>
          <w:szCs w:val="24"/>
        </w:rPr>
        <w:t xml:space="preserve"> to </w:t>
      </w:r>
      <w:r w:rsidRPr="00642464">
        <w:rPr>
          <w:rFonts w:ascii="Arial" w:hAnsi="Arial" w:cs="Arial"/>
          <w:sz w:val="24"/>
          <w:szCs w:val="24"/>
        </w:rPr>
        <w:t>write functions without worrying about servers. The Kubernetes services integrate with other services such as Redis or Postgres or Etcd. Event-driven systems are incorporated in which if any event occurs, the Fission executed the activities. This expands web applications without affecting the actual application</w:t>
      </w:r>
      <w:r>
        <w:rPr>
          <w:rFonts w:ascii="Arial" w:hAnsi="Arial" w:cs="Arial"/>
          <w:sz w:val="24"/>
          <w:szCs w:val="24"/>
        </w:rPr>
        <w:t xml:space="preserve"> </w:t>
      </w:r>
      <w:r>
        <w:rPr>
          <w:rFonts w:ascii="Arial" w:hAnsi="Arial" w:cs="Arial"/>
          <w:sz w:val="24"/>
          <w:szCs w:val="24"/>
        </w:rPr>
        <w:fldChar w:fldCharType="begin"/>
      </w:r>
      <w:r w:rsidR="002E2555">
        <w:rPr>
          <w:rFonts w:ascii="Arial" w:hAnsi="Arial" w:cs="Arial"/>
          <w:sz w:val="24"/>
          <w:szCs w:val="24"/>
        </w:rPr>
        <w:instrText xml:space="preserve"> ADDIN ZOTERO_ITEM CSL_CITATION {"citationID":"JMWm6E35","properties":{"formattedCitation":"({\\i{}Serverless for Kubernetes with Fission Functions as a Service}, n.d.)","plainCitation":"(Serverless for Kubernetes with Fission Functions as a Service, n.d.)","dontUpdate":true,"noteIndex":0},"citationItems":[{"id":212,"uris":["http://zotero.org/users/local/dILag7GQ/items/QLS9HWML"],"uri":["http://zotero.org/users/local/dILag7GQ/items/QLS9HWML"],"itemData":{"id":212,"type":"webpage","abstract":"Using a serverless framework on Kubernetes allows you to share the same cluster with a microservice architecture. Focus on productivity &amp; Try Fission today!","container-title":"Platform9","title":"Serverless for Kubernetes with Fission Functions as a Service","URL":"https://platform9.com/fission/","accessed":{"date-parts":[["2021",10,12]]}}}],"schema":"https://github.com/citation-style-language/schema/raw/master/csl-citation.json"} </w:instrText>
      </w:r>
      <w:r>
        <w:rPr>
          <w:rFonts w:ascii="Arial" w:hAnsi="Arial" w:cs="Arial"/>
          <w:sz w:val="24"/>
          <w:szCs w:val="24"/>
        </w:rPr>
        <w:fldChar w:fldCharType="separate"/>
      </w:r>
      <w:r w:rsidRPr="00642464">
        <w:rPr>
          <w:rFonts w:ascii="Arial" w:hAnsi="Arial" w:cs="Arial"/>
          <w:sz w:val="24"/>
          <w:szCs w:val="24"/>
        </w:rPr>
        <w:t>(</w:t>
      </w:r>
      <w:r w:rsidRPr="00642464">
        <w:rPr>
          <w:rFonts w:ascii="Arial" w:hAnsi="Arial" w:cs="Arial"/>
          <w:i/>
          <w:iCs/>
          <w:sz w:val="24"/>
          <w:szCs w:val="24"/>
        </w:rPr>
        <w:t>Serverless for Kubernetes with Fission Functions as a Service</w:t>
      </w:r>
      <w:r w:rsidRPr="00642464">
        <w:rPr>
          <w:rFonts w:ascii="Arial" w:hAnsi="Arial" w:cs="Arial"/>
          <w:sz w:val="24"/>
          <w:szCs w:val="24"/>
        </w:rPr>
        <w:t xml:space="preserve">, </w:t>
      </w:r>
      <w:r>
        <w:rPr>
          <w:rFonts w:ascii="Arial" w:hAnsi="Arial" w:cs="Arial"/>
          <w:sz w:val="24"/>
          <w:szCs w:val="24"/>
        </w:rPr>
        <w:t>2021</w:t>
      </w:r>
      <w:r w:rsidRPr="00642464">
        <w:rPr>
          <w:rFonts w:ascii="Arial" w:hAnsi="Arial" w:cs="Arial"/>
          <w:sz w:val="24"/>
          <w:szCs w:val="24"/>
        </w:rPr>
        <w:t>)</w:t>
      </w:r>
      <w:r>
        <w:rPr>
          <w:rFonts w:ascii="Arial" w:hAnsi="Arial" w:cs="Arial"/>
          <w:sz w:val="24"/>
          <w:szCs w:val="24"/>
        </w:rPr>
        <w:fldChar w:fldCharType="end"/>
      </w:r>
    </w:p>
    <w:p w14:paraId="5C6A6DE7" w14:textId="5EAC7042" w:rsidR="00232370" w:rsidRPr="00A74D14" w:rsidRDefault="00232370" w:rsidP="00A74D14">
      <w:pPr>
        <w:pStyle w:val="ListParagraph"/>
        <w:autoSpaceDE w:val="0"/>
        <w:autoSpaceDN w:val="0"/>
        <w:adjustRightInd w:val="0"/>
        <w:spacing w:after="0" w:line="480" w:lineRule="auto"/>
        <w:ind w:left="2160" w:firstLine="720"/>
        <w:rPr>
          <w:rFonts w:ascii="Arial" w:hAnsi="Arial" w:cs="Arial"/>
          <w:sz w:val="24"/>
          <w:szCs w:val="24"/>
        </w:rPr>
      </w:pPr>
      <w:r w:rsidRPr="00232370">
        <w:rPr>
          <w:rFonts w:ascii="Arial" w:hAnsi="Arial" w:cs="Arial"/>
          <w:sz w:val="24"/>
          <w:szCs w:val="24"/>
        </w:rPr>
        <w:t xml:space="preserve">The Fission uses three main concepts functions, triggers, and environment. The function is where the code is written. The environment is the language used and the triggers are used to </w:t>
      </w:r>
      <w:r w:rsidRPr="00232370">
        <w:rPr>
          <w:rFonts w:ascii="Arial" w:hAnsi="Arial" w:cs="Arial"/>
          <w:sz w:val="24"/>
          <w:szCs w:val="24"/>
        </w:rPr>
        <w:lastRenderedPageBreak/>
        <w:t>execute the functions. It uses three components like Router, controller, and Executer. The controller contains all the three concepts functions, triggers, and environments and the Kubernetes event watches. The router implements the HTTP triggers by forwarding the request and generates responses to the target functions.  The executor Pool Manager and New Deploy control the functions lifecycles. The autoscaling is achieved using Horizontal Pod Autoscaler (HPA). The fission has centralized log storage. The functions run in containers; hence the logs are processed as the container logs. The main advantage of Fission over Kubeless is that the low cold start time, and some advanced features such as custom workflow and phased releases</w:t>
      </w:r>
      <w:r>
        <w:rPr>
          <w:rFonts w:ascii="Arial" w:hAnsi="Arial" w:cs="Arial"/>
          <w:sz w:val="24"/>
          <w:szCs w:val="24"/>
        </w:rPr>
        <w:t xml:space="preserve"> </w:t>
      </w:r>
      <w:r>
        <w:rPr>
          <w:rFonts w:ascii="Arial" w:hAnsi="Arial" w:cs="Arial"/>
          <w:sz w:val="24"/>
          <w:szCs w:val="24"/>
        </w:rPr>
        <w:fldChar w:fldCharType="begin"/>
      </w:r>
      <w:r w:rsidR="00366DA9">
        <w:rPr>
          <w:rFonts w:ascii="Arial" w:hAnsi="Arial" w:cs="Arial"/>
          <w:sz w:val="24"/>
          <w:szCs w:val="24"/>
        </w:rPr>
        <w:instrText xml:space="preserve"> ADDIN ZOTERO_ITEM CSL_CITATION {"citationID":"ZuKLM6SB","properties":{"formattedCitation":"({\\i{}Fission}, n.d.-b)","plainCitation":"(Fission, n.d.-b)","dontUpdate":true,"noteIndex":0},"citationItems":[{"id":214,"uris":["http://zotero.org/users/local/dILag7GQ/items/P22XM8A8"],"uri":["http://zotero.org/users/local/dILag7GQ/items/P22XM8A8"],"itemData":{"id":214,"type":"webpage","abstract":"This article introduces the Fission serverless kubernetes framework and discusses how it can help developers focus on innovation.","container-title":"Alibaba Cloud Community","language":"en","title":"Fission: A Deep Dive Into Serverless Kubernetes Frameworks (2)","title-short":"Fission","URL":"https://www.alibabacloud.com/blog/fission-a-deep-dive-into-serverless-kubernetes-frameworks-2_594902","accessed":{"date-parts":[["2021",10,12]]}}}],"schema":"https://github.com/citation-style-language/schema/raw/master/csl-citation.json"} </w:instrText>
      </w:r>
      <w:r>
        <w:rPr>
          <w:rFonts w:ascii="Arial" w:hAnsi="Arial" w:cs="Arial"/>
          <w:sz w:val="24"/>
          <w:szCs w:val="24"/>
        </w:rPr>
        <w:fldChar w:fldCharType="separate"/>
      </w:r>
      <w:r w:rsidRPr="00232370">
        <w:rPr>
          <w:rFonts w:ascii="Arial" w:hAnsi="Arial" w:cs="Arial"/>
          <w:sz w:val="24"/>
          <w:szCs w:val="24"/>
        </w:rPr>
        <w:t>(</w:t>
      </w:r>
      <w:r w:rsidRPr="00232370">
        <w:rPr>
          <w:rFonts w:ascii="Arial" w:hAnsi="Arial" w:cs="Arial"/>
          <w:i/>
          <w:iCs/>
          <w:sz w:val="24"/>
          <w:szCs w:val="24"/>
        </w:rPr>
        <w:t>Fission</w:t>
      </w:r>
      <w:r w:rsidRPr="00232370">
        <w:rPr>
          <w:rFonts w:ascii="Arial" w:hAnsi="Arial" w:cs="Arial"/>
          <w:sz w:val="24"/>
          <w:szCs w:val="24"/>
        </w:rPr>
        <w:t xml:space="preserve">, </w:t>
      </w:r>
      <w:r>
        <w:rPr>
          <w:rFonts w:ascii="Arial" w:hAnsi="Arial" w:cs="Arial"/>
          <w:sz w:val="24"/>
          <w:szCs w:val="24"/>
        </w:rPr>
        <w:t>2019</w:t>
      </w:r>
      <w:r w:rsidRPr="00232370">
        <w:rPr>
          <w:rFonts w:ascii="Arial" w:hAnsi="Arial" w:cs="Arial"/>
          <w:sz w:val="24"/>
          <w:szCs w:val="24"/>
        </w:rPr>
        <w:t>)</w:t>
      </w:r>
      <w:r>
        <w:rPr>
          <w:rFonts w:ascii="Arial" w:hAnsi="Arial" w:cs="Arial"/>
          <w:sz w:val="24"/>
          <w:szCs w:val="24"/>
        </w:rPr>
        <w:fldChar w:fldCharType="end"/>
      </w:r>
    </w:p>
    <w:p w14:paraId="3ECAB33D" w14:textId="77777777" w:rsidR="00785925" w:rsidRPr="00785925" w:rsidRDefault="00785925" w:rsidP="002562A8">
      <w:pPr>
        <w:numPr>
          <w:ilvl w:val="0"/>
          <w:numId w:val="2"/>
        </w:numPr>
        <w:autoSpaceDE w:val="0"/>
        <w:autoSpaceDN w:val="0"/>
        <w:adjustRightInd w:val="0"/>
        <w:spacing w:after="0" w:line="480" w:lineRule="auto"/>
        <w:rPr>
          <w:rFonts w:ascii="Arial" w:hAnsi="Arial" w:cs="Arial"/>
          <w:b/>
          <w:bCs/>
          <w:sz w:val="24"/>
          <w:szCs w:val="24"/>
        </w:rPr>
      </w:pPr>
      <w:r w:rsidRPr="00785925">
        <w:rPr>
          <w:rFonts w:ascii="Arial" w:hAnsi="Arial" w:cs="Arial"/>
          <w:b/>
          <w:bCs/>
          <w:sz w:val="24"/>
          <w:szCs w:val="24"/>
        </w:rPr>
        <w:t>Features</w:t>
      </w:r>
    </w:p>
    <w:p w14:paraId="014AFF4F" w14:textId="0E3DB2ED" w:rsidR="00785925" w:rsidRDefault="00785925" w:rsidP="004838B5">
      <w:pPr>
        <w:numPr>
          <w:ilvl w:val="1"/>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Development Tools</w:t>
      </w:r>
      <w:r w:rsidR="00173576">
        <w:rPr>
          <w:rFonts w:ascii="Arial" w:hAnsi="Arial" w:cs="Arial"/>
          <w:sz w:val="24"/>
          <w:szCs w:val="24"/>
        </w:rPr>
        <w:t xml:space="preserve">: </w:t>
      </w:r>
    </w:p>
    <w:p w14:paraId="7005E205" w14:textId="508B31EE" w:rsidR="00173576" w:rsidRDefault="00173576" w:rsidP="004838B5">
      <w:pPr>
        <w:autoSpaceDE w:val="0"/>
        <w:autoSpaceDN w:val="0"/>
        <w:adjustRightInd w:val="0"/>
        <w:spacing w:after="0" w:line="480" w:lineRule="auto"/>
        <w:ind w:left="720" w:firstLine="720"/>
        <w:rPr>
          <w:rFonts w:ascii="Arial" w:hAnsi="Arial" w:cs="Arial"/>
          <w:sz w:val="24"/>
          <w:szCs w:val="24"/>
        </w:rPr>
      </w:pPr>
      <w:r w:rsidRPr="00173576">
        <w:rPr>
          <w:rFonts w:ascii="Arial" w:hAnsi="Arial" w:cs="Arial"/>
          <w:sz w:val="24"/>
          <w:szCs w:val="24"/>
        </w:rPr>
        <w:t>Serverless computing helps developers build functions without worrying about the servers. The Development tools make the FAAS services much easier. These tools reduce the efforts of configurations. The below picture depicts the tools that integrate with the various famous serverless providers.</w:t>
      </w:r>
    </w:p>
    <w:p w14:paraId="2FFB5057" w14:textId="546B0EF3" w:rsidR="00040CF0" w:rsidRDefault="00040CF0" w:rsidP="00040CF0">
      <w:pPr>
        <w:autoSpaceDE w:val="0"/>
        <w:autoSpaceDN w:val="0"/>
        <w:adjustRightInd w:val="0"/>
        <w:spacing w:after="0" w:line="480" w:lineRule="auto"/>
        <w:ind w:left="720" w:firstLine="720"/>
        <w:rPr>
          <w:rFonts w:ascii="Arial" w:hAnsi="Arial" w:cs="Arial"/>
          <w:sz w:val="24"/>
          <w:szCs w:val="24"/>
        </w:rPr>
      </w:pPr>
      <w:r>
        <w:rPr>
          <w:rFonts w:ascii="Arial" w:hAnsi="Arial" w:cs="Arial"/>
          <w:noProof/>
          <w:sz w:val="24"/>
          <w:szCs w:val="24"/>
        </w:rPr>
        <w:lastRenderedPageBreak/>
        <w:drawing>
          <wp:inline distT="0" distB="0" distL="0" distR="0" wp14:anchorId="2A296C40" wp14:editId="3A6076B6">
            <wp:extent cx="5148580" cy="3799755"/>
            <wp:effectExtent l="19050" t="0" r="1397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10DF5FC1" w14:textId="77777777" w:rsidR="00F4667B" w:rsidRDefault="00F4667B" w:rsidP="00F4667B">
      <w:pPr>
        <w:autoSpaceDE w:val="0"/>
        <w:autoSpaceDN w:val="0"/>
        <w:adjustRightInd w:val="0"/>
        <w:spacing w:after="0" w:line="480" w:lineRule="auto"/>
        <w:ind w:left="720" w:firstLine="720"/>
        <w:rPr>
          <w:rFonts w:ascii="Arial" w:hAnsi="Arial" w:cs="Arial"/>
          <w:sz w:val="24"/>
          <w:szCs w:val="24"/>
        </w:rPr>
      </w:pPr>
    </w:p>
    <w:p w14:paraId="0726BC0A" w14:textId="77F2C5AD" w:rsidR="00F4667B" w:rsidRDefault="00F4667B" w:rsidP="004838B5">
      <w:pPr>
        <w:autoSpaceDE w:val="0"/>
        <w:autoSpaceDN w:val="0"/>
        <w:adjustRightInd w:val="0"/>
        <w:spacing w:after="0" w:line="480" w:lineRule="auto"/>
        <w:ind w:firstLine="720"/>
        <w:rPr>
          <w:rFonts w:ascii="Arial" w:hAnsi="Arial" w:cs="Arial"/>
          <w:sz w:val="24"/>
          <w:szCs w:val="24"/>
        </w:rPr>
      </w:pPr>
      <w:r w:rsidRPr="00097FF7">
        <w:rPr>
          <w:rFonts w:ascii="Arial" w:hAnsi="Arial" w:cs="Arial"/>
          <w:sz w:val="24"/>
          <w:szCs w:val="24"/>
        </w:rPr>
        <w:t xml:space="preserve">FIGURE </w:t>
      </w:r>
      <w:r>
        <w:rPr>
          <w:rFonts w:ascii="Arial" w:hAnsi="Arial" w:cs="Arial"/>
          <w:sz w:val="24"/>
          <w:szCs w:val="24"/>
        </w:rPr>
        <w:t>6 –</w:t>
      </w:r>
      <w:r w:rsidRPr="00097FF7">
        <w:rPr>
          <w:rFonts w:ascii="Arial" w:hAnsi="Arial" w:cs="Arial"/>
          <w:sz w:val="24"/>
          <w:szCs w:val="24"/>
        </w:rPr>
        <w:t xml:space="preserve"> </w:t>
      </w:r>
      <w:r>
        <w:rPr>
          <w:rFonts w:ascii="Arial" w:hAnsi="Arial" w:cs="Arial"/>
          <w:sz w:val="24"/>
          <w:szCs w:val="24"/>
        </w:rPr>
        <w:t xml:space="preserve">Taxonomy of Development tools </w:t>
      </w:r>
    </w:p>
    <w:p w14:paraId="37967F2D" w14:textId="77777777" w:rsidR="00467912" w:rsidRDefault="00467912" w:rsidP="004838B5">
      <w:pPr>
        <w:autoSpaceDE w:val="0"/>
        <w:autoSpaceDN w:val="0"/>
        <w:adjustRightInd w:val="0"/>
        <w:spacing w:after="0" w:line="480" w:lineRule="auto"/>
        <w:ind w:firstLine="720"/>
        <w:rPr>
          <w:rFonts w:ascii="Arial" w:hAnsi="Arial" w:cs="Arial"/>
          <w:sz w:val="24"/>
          <w:szCs w:val="24"/>
        </w:rPr>
      </w:pPr>
    </w:p>
    <w:p w14:paraId="20DFFA4E" w14:textId="77777777" w:rsidR="00634265" w:rsidRDefault="00F4667B" w:rsidP="004838B5">
      <w:pPr>
        <w:pStyle w:val="ListParagraph"/>
        <w:numPr>
          <w:ilvl w:val="3"/>
          <w:numId w:val="2"/>
        </w:numPr>
        <w:autoSpaceDE w:val="0"/>
        <w:autoSpaceDN w:val="0"/>
        <w:adjustRightInd w:val="0"/>
        <w:spacing w:after="0" w:line="480" w:lineRule="auto"/>
        <w:ind w:left="1440" w:firstLine="720"/>
        <w:rPr>
          <w:rFonts w:ascii="Arial" w:hAnsi="Arial" w:cs="Arial"/>
          <w:sz w:val="24"/>
          <w:szCs w:val="24"/>
        </w:rPr>
      </w:pPr>
      <w:r w:rsidRPr="0024310B">
        <w:rPr>
          <w:rFonts w:ascii="Arial" w:hAnsi="Arial" w:cs="Arial"/>
          <w:sz w:val="24"/>
          <w:szCs w:val="24"/>
        </w:rPr>
        <w:t xml:space="preserve">AWS </w:t>
      </w:r>
      <w:r w:rsidR="0024310B" w:rsidRPr="0024310B">
        <w:rPr>
          <w:rFonts w:ascii="Arial" w:hAnsi="Arial" w:cs="Arial"/>
          <w:sz w:val="24"/>
          <w:szCs w:val="24"/>
        </w:rPr>
        <w:t>lambda:</w:t>
      </w:r>
      <w:r w:rsidRPr="0024310B">
        <w:rPr>
          <w:rFonts w:ascii="Arial" w:hAnsi="Arial" w:cs="Arial"/>
          <w:sz w:val="24"/>
          <w:szCs w:val="24"/>
        </w:rPr>
        <w:t xml:space="preserve"> </w:t>
      </w:r>
      <w:r w:rsidR="0024310B" w:rsidRPr="0024310B">
        <w:rPr>
          <w:rFonts w:ascii="Arial" w:hAnsi="Arial" w:cs="Arial"/>
          <w:sz w:val="24"/>
          <w:szCs w:val="24"/>
        </w:rPr>
        <w:t xml:space="preserve">There are many integration tools that are supported by the AWS lambda. </w:t>
      </w:r>
    </w:p>
    <w:p w14:paraId="2CE7A425" w14:textId="215E9895" w:rsidR="00040CF0" w:rsidRDefault="00634265"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sidRPr="0024310B">
        <w:rPr>
          <w:rFonts w:ascii="Arial" w:hAnsi="Arial" w:cs="Arial"/>
          <w:sz w:val="24"/>
          <w:szCs w:val="24"/>
        </w:rPr>
        <w:t>Node</w:t>
      </w:r>
      <w:r w:rsidR="0024310B" w:rsidRPr="0024310B">
        <w:rPr>
          <w:rFonts w:ascii="Arial" w:hAnsi="Arial" w:cs="Arial"/>
          <w:sz w:val="24"/>
          <w:szCs w:val="24"/>
        </w:rPr>
        <w:t xml:space="preserve"> lambda is an open-source command-line tool. This tool helps the JavaScript developers to run the JavaScript code locally on their machines and deploy the Node.js application into the AWS lambda. It can manage thousands of requests at the same time. Most of the developers who code using the </w:t>
      </w:r>
      <w:r w:rsidR="0024310B" w:rsidRPr="0024310B">
        <w:rPr>
          <w:rFonts w:ascii="Arial" w:hAnsi="Arial" w:cs="Arial"/>
          <w:sz w:val="24"/>
          <w:szCs w:val="24"/>
        </w:rPr>
        <w:lastRenderedPageBreak/>
        <w:t>Node.js language use Node lambda as it is very lightweight and handles all the requests instantly. The node lambda installation kit can be found her</w:t>
      </w:r>
      <w:r w:rsidR="0024310B">
        <w:rPr>
          <w:rFonts w:ascii="Arial" w:hAnsi="Arial" w:cs="Arial"/>
          <w:sz w:val="24"/>
          <w:szCs w:val="24"/>
        </w:rPr>
        <w:t xml:space="preserve"> </w:t>
      </w:r>
      <w:r w:rsidR="0024310B">
        <w:rPr>
          <w:rFonts w:ascii="Arial" w:hAnsi="Arial" w:cs="Arial"/>
          <w:sz w:val="24"/>
          <w:szCs w:val="24"/>
        </w:rPr>
        <w:fldChar w:fldCharType="begin"/>
      </w:r>
      <w:r>
        <w:rPr>
          <w:rFonts w:ascii="Arial" w:hAnsi="Arial" w:cs="Arial"/>
          <w:sz w:val="24"/>
          <w:szCs w:val="24"/>
        </w:rPr>
        <w:instrText xml:space="preserve"> ADDIN ZOTERO_ITEM CSL_CITATION {"citationID":"7sXKhSDc","properties":{"formattedCitation":"({\\i{}Node-Lambda}, n.d.)","plainCitation":"(Node-Lambda, n.d.)","dontUpdate":true,"noteIndex":0},"citationItems":[{"id":216,"uris":["http://zotero.org/users/local/dILag7GQ/items/72YRNWS7"],"uri":["http://zotero.org/users/local/dILag7GQ/items/72YRNWS7"],"itemData":{"id":216,"type":"webpage","abstract":"Command line tool for locally running and remotely deploying your node.js applications to Amazon Lambda.","container-title":"npm","language":"en","title":"node-lambda","URL":"https://www.npmjs.com/package/node-lambda","accessed":{"date-parts":[["2021",10,12]]}}}],"schema":"https://github.com/citation-style-language/schema/raw/master/csl-citation.json"} </w:instrText>
      </w:r>
      <w:r w:rsidR="0024310B">
        <w:rPr>
          <w:rFonts w:ascii="Arial" w:hAnsi="Arial" w:cs="Arial"/>
          <w:sz w:val="24"/>
          <w:szCs w:val="24"/>
        </w:rPr>
        <w:fldChar w:fldCharType="separate"/>
      </w:r>
      <w:r w:rsidR="0024310B" w:rsidRPr="0024310B">
        <w:rPr>
          <w:rFonts w:ascii="Arial" w:hAnsi="Arial" w:cs="Arial"/>
          <w:sz w:val="24"/>
          <w:szCs w:val="24"/>
        </w:rPr>
        <w:t>(</w:t>
      </w:r>
      <w:r w:rsidR="0024310B" w:rsidRPr="0024310B">
        <w:rPr>
          <w:rFonts w:ascii="Arial" w:hAnsi="Arial" w:cs="Arial"/>
          <w:i/>
          <w:iCs/>
          <w:sz w:val="24"/>
          <w:szCs w:val="24"/>
        </w:rPr>
        <w:t>Node-Lambda</w:t>
      </w:r>
      <w:r w:rsidR="0024310B" w:rsidRPr="0024310B">
        <w:rPr>
          <w:rFonts w:ascii="Arial" w:hAnsi="Arial" w:cs="Arial"/>
          <w:sz w:val="24"/>
          <w:szCs w:val="24"/>
        </w:rPr>
        <w:t xml:space="preserve">, </w:t>
      </w:r>
      <w:r w:rsidR="0024310B">
        <w:rPr>
          <w:rFonts w:ascii="Arial" w:hAnsi="Arial" w:cs="Arial"/>
          <w:sz w:val="24"/>
          <w:szCs w:val="24"/>
        </w:rPr>
        <w:t>2021</w:t>
      </w:r>
      <w:r w:rsidR="0024310B" w:rsidRPr="0024310B">
        <w:rPr>
          <w:rFonts w:ascii="Arial" w:hAnsi="Arial" w:cs="Arial"/>
          <w:sz w:val="24"/>
          <w:szCs w:val="24"/>
        </w:rPr>
        <w:t>)</w:t>
      </w:r>
      <w:r w:rsidR="0024310B">
        <w:rPr>
          <w:rFonts w:ascii="Arial" w:hAnsi="Arial" w:cs="Arial"/>
          <w:sz w:val="24"/>
          <w:szCs w:val="24"/>
        </w:rPr>
        <w:fldChar w:fldCharType="end"/>
      </w:r>
    </w:p>
    <w:p w14:paraId="7250D093" w14:textId="4F192A7E" w:rsidR="00634265" w:rsidRDefault="00634265"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 xml:space="preserve">LambCI: </w:t>
      </w:r>
      <w:r w:rsidR="00BE751E" w:rsidRPr="00BE751E">
        <w:rPr>
          <w:rFonts w:ascii="Arial" w:hAnsi="Arial" w:cs="Arial"/>
          <w:sz w:val="24"/>
          <w:szCs w:val="24"/>
        </w:rPr>
        <w:t xml:space="preserve">LambCI is a Continuous Integration (CI) tool that is maintained by AWS. This is easy to set up and quite cheaper than the other SaaS tools such as Travis or CircleCI. The code deploys easily while costing nothing. The LambCI responds to slack, GitHub, and can run using various programming languages such as Node.js, Java, Go, Ruby, etc. </w:t>
      </w:r>
      <w:r w:rsidR="00BE751E">
        <w:rPr>
          <w:rFonts w:ascii="Arial" w:hAnsi="Arial" w:cs="Arial"/>
          <w:sz w:val="24"/>
          <w:szCs w:val="24"/>
        </w:rPr>
        <w:fldChar w:fldCharType="begin"/>
      </w:r>
      <w:r w:rsidR="00BE751E">
        <w:rPr>
          <w:rFonts w:ascii="Arial" w:hAnsi="Arial" w:cs="Arial"/>
          <w:sz w:val="24"/>
          <w:szCs w:val="24"/>
        </w:rPr>
        <w:instrText xml:space="preserve"> ADDIN ZOTERO_ITEM CSL_CITATION {"citationID":"5SuozW0I","properties":{"formattedCitation":"(Hart, 2016)","plainCitation":"(Hart, 2016)","noteIndex":0},"citationItems":[{"id":218,"uris":["http://zotero.org/users/local/dILag7GQ/items/9BRVYTSX"],"uri":["http://zotero.org/users/local/dILag7GQ/items/9BRVYTSX"],"itemData":{"id":218,"type":"post-weblog","abstract":"I’m excited to announce the first release of LambCI, an open-source continuous integration tool built on AWS Lambda </w:instrText>
      </w:r>
      <w:r w:rsidR="00BE751E">
        <w:rPr>
          <w:rFonts w:ascii="Segoe UI Emoji" w:hAnsi="Segoe UI Emoji" w:cs="Segoe UI Emoji"/>
          <w:sz w:val="24"/>
          <w:szCs w:val="24"/>
        </w:rPr>
        <w:instrText>🎉</w:instrText>
      </w:r>
      <w:r w:rsidR="00BE751E">
        <w:rPr>
          <w:rFonts w:ascii="Arial" w:hAnsi="Arial" w:cs="Arial"/>
          <w:sz w:val="24"/>
          <w:szCs w:val="24"/>
        </w:rPr>
        <w:instrText xml:space="preserve">","container-title":"Medium","language":"en","title":"Introducing LambCI — a serverless build system","URL":"https://hichaelmart.medium.com/lambci-4c3e29d6599b","author":[{"family":"Hart","given":"Michael"}],"accessed":{"date-parts":[["2021",10,14]]},"issued":{"date-parts":[["2016",8,15]]}}}],"schema":"https://github.com/citation-style-language/schema/raw/master/csl-citation.json"} </w:instrText>
      </w:r>
      <w:r w:rsidR="00BE751E">
        <w:rPr>
          <w:rFonts w:ascii="Arial" w:hAnsi="Arial" w:cs="Arial"/>
          <w:sz w:val="24"/>
          <w:szCs w:val="24"/>
        </w:rPr>
        <w:fldChar w:fldCharType="separate"/>
      </w:r>
      <w:r w:rsidR="00BE751E" w:rsidRPr="00BE751E">
        <w:rPr>
          <w:rFonts w:ascii="Arial" w:hAnsi="Arial" w:cs="Arial"/>
          <w:sz w:val="24"/>
        </w:rPr>
        <w:t>(Hart, 2016)</w:t>
      </w:r>
      <w:r w:rsidR="00BE751E">
        <w:rPr>
          <w:rFonts w:ascii="Arial" w:hAnsi="Arial" w:cs="Arial"/>
          <w:sz w:val="24"/>
          <w:szCs w:val="24"/>
        </w:rPr>
        <w:fldChar w:fldCharType="end"/>
      </w:r>
      <w:r w:rsidR="00BE751E">
        <w:rPr>
          <w:rFonts w:ascii="Arial" w:hAnsi="Arial" w:cs="Arial"/>
          <w:sz w:val="24"/>
          <w:szCs w:val="24"/>
        </w:rPr>
        <w:t xml:space="preserve">. </w:t>
      </w:r>
      <w:r w:rsidR="00BE751E" w:rsidRPr="00BE751E">
        <w:rPr>
          <w:rFonts w:ascii="Arial" w:hAnsi="Arial" w:cs="Arial"/>
          <w:sz w:val="24"/>
          <w:szCs w:val="24"/>
        </w:rPr>
        <w:t>The CI can be achieved through this by uploading the Lamb</w:t>
      </w:r>
      <w:r w:rsidR="00BE751E">
        <w:rPr>
          <w:rFonts w:ascii="Arial" w:hAnsi="Arial" w:cs="Arial"/>
          <w:sz w:val="24"/>
          <w:szCs w:val="24"/>
        </w:rPr>
        <w:t>C</w:t>
      </w:r>
      <w:r w:rsidR="00BE751E" w:rsidRPr="00BE751E">
        <w:rPr>
          <w:rFonts w:ascii="Arial" w:hAnsi="Arial" w:cs="Arial"/>
          <w:sz w:val="24"/>
          <w:szCs w:val="24"/>
        </w:rPr>
        <w:t>I</w:t>
      </w:r>
      <w:r w:rsidR="00BE751E">
        <w:rPr>
          <w:rFonts w:ascii="Arial" w:hAnsi="Arial" w:cs="Arial"/>
          <w:sz w:val="24"/>
          <w:szCs w:val="24"/>
        </w:rPr>
        <w:t xml:space="preserve"> </w:t>
      </w:r>
      <w:r w:rsidR="00BE751E" w:rsidRPr="00BE751E">
        <w:rPr>
          <w:rFonts w:ascii="Arial" w:hAnsi="Arial" w:cs="Arial"/>
          <w:sz w:val="24"/>
          <w:szCs w:val="24"/>
        </w:rPr>
        <w:t>package to AWS. Developers can launch things and make sure that they are up to date. Code is pushed into GitHub, and it triggers the event. The LambCI tool eliminates the limitations of traditional systems. It runs around 1000 concurrent builds which in turn increases the efficiency. The main disadvantage of using this tool is that there is no root access, and it can only be supported in Linux. Memory is also limited to 1.5 GB</w:t>
      </w:r>
      <w:r w:rsidR="00BE751E">
        <w:rPr>
          <w:rFonts w:ascii="Arial" w:hAnsi="Arial" w:cs="Arial"/>
          <w:sz w:val="24"/>
          <w:szCs w:val="24"/>
        </w:rPr>
        <w:t xml:space="preserve"> </w:t>
      </w:r>
      <w:r w:rsidR="00BE751E">
        <w:rPr>
          <w:rFonts w:ascii="Arial" w:hAnsi="Arial" w:cs="Arial"/>
          <w:sz w:val="24"/>
          <w:szCs w:val="24"/>
        </w:rPr>
        <w:fldChar w:fldCharType="begin"/>
      </w:r>
      <w:r w:rsidR="00C432EE">
        <w:rPr>
          <w:rFonts w:ascii="Arial" w:hAnsi="Arial" w:cs="Arial"/>
          <w:sz w:val="24"/>
          <w:szCs w:val="24"/>
        </w:rPr>
        <w:instrText xml:space="preserve"> ADDIN ZOTERO_ITEM CSL_CITATION {"citationID":"CN8eiB1S","properties":{"formattedCitation":"({\\i{}Top 8 Tools to Use When Working with Serverless Computing}, 2018a)","plainCitation":"(Top 8 Tools to Use When Working with Serverless Computing, 2018a)","noteIndex":0},"citationItems":[{"id":220,"uris":["http://zotero.org/users/local/dILag7GQ/items/XMTZ9HIN"],"uri":["http://zotero.org/users/local/dILag7GQ/items/XMTZ9HIN"],"itemData":{"id":220,"type":"webpage","abstract":"Serverless computing makes development easier. And these tools from several startups will make serverless computing even easier.","container-title":"TechGenix","language":"en-us","title":"Top 8 tools to use when working with serverless computing","URL":"https://techgenix.com/serverless-computing-tools/","accessed":{"date-parts":[["2021",10,14]]},"issued":{"date-parts":[["2018",8,27]]}}}],"schema":"https://github.com/citation-style-language/schema/raw/master/csl-citation.json"} </w:instrText>
      </w:r>
      <w:r w:rsidR="00BE751E">
        <w:rPr>
          <w:rFonts w:ascii="Arial" w:hAnsi="Arial" w:cs="Arial"/>
          <w:sz w:val="24"/>
          <w:szCs w:val="24"/>
        </w:rPr>
        <w:fldChar w:fldCharType="separate"/>
      </w:r>
      <w:r w:rsidR="00C432EE" w:rsidRPr="00C432EE">
        <w:rPr>
          <w:rFonts w:ascii="Arial" w:hAnsi="Arial" w:cs="Arial"/>
          <w:sz w:val="24"/>
          <w:szCs w:val="24"/>
        </w:rPr>
        <w:t>(</w:t>
      </w:r>
      <w:r w:rsidR="00C432EE" w:rsidRPr="00C432EE">
        <w:rPr>
          <w:rFonts w:ascii="Arial" w:hAnsi="Arial" w:cs="Arial"/>
          <w:i/>
          <w:iCs/>
          <w:sz w:val="24"/>
          <w:szCs w:val="24"/>
        </w:rPr>
        <w:t>Top 8 Tools to Use When Working with Serverless Computing</w:t>
      </w:r>
      <w:r w:rsidR="00C432EE" w:rsidRPr="00C432EE">
        <w:rPr>
          <w:rFonts w:ascii="Arial" w:hAnsi="Arial" w:cs="Arial"/>
          <w:sz w:val="24"/>
          <w:szCs w:val="24"/>
        </w:rPr>
        <w:t>, 2018a)</w:t>
      </w:r>
      <w:r w:rsidR="00BE751E">
        <w:rPr>
          <w:rFonts w:ascii="Arial" w:hAnsi="Arial" w:cs="Arial"/>
          <w:sz w:val="24"/>
          <w:szCs w:val="24"/>
        </w:rPr>
        <w:fldChar w:fldCharType="end"/>
      </w:r>
      <w:r w:rsidR="00C173AB">
        <w:rPr>
          <w:rFonts w:ascii="Arial" w:hAnsi="Arial" w:cs="Arial"/>
          <w:sz w:val="24"/>
          <w:szCs w:val="24"/>
        </w:rPr>
        <w:t>.</w:t>
      </w:r>
    </w:p>
    <w:p w14:paraId="0ABFB243" w14:textId="06C84D9D" w:rsidR="006F3163" w:rsidRDefault="00884013"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 xml:space="preserve">Gordon: </w:t>
      </w:r>
      <w:r w:rsidRPr="00884013">
        <w:rPr>
          <w:rFonts w:ascii="Arial" w:hAnsi="Arial" w:cs="Arial"/>
          <w:sz w:val="24"/>
          <w:szCs w:val="24"/>
        </w:rPr>
        <w:t>The Gordon is an open-source tool that helps to create or write or deploy A</w:t>
      </w:r>
      <w:r>
        <w:rPr>
          <w:rFonts w:ascii="Arial" w:hAnsi="Arial" w:cs="Arial"/>
          <w:sz w:val="24"/>
          <w:szCs w:val="24"/>
        </w:rPr>
        <w:t xml:space="preserve">WS </w:t>
      </w:r>
      <w:r w:rsidRPr="00884013">
        <w:rPr>
          <w:rFonts w:ascii="Arial" w:hAnsi="Arial" w:cs="Arial"/>
          <w:sz w:val="24"/>
          <w:szCs w:val="24"/>
        </w:rPr>
        <w:t>lambda using the cloud formation. The files can be found on this GitHub page</w:t>
      </w:r>
      <w:r>
        <w:rPr>
          <w:rFonts w:ascii="Arial" w:hAnsi="Arial" w:cs="Arial"/>
          <w:sz w:val="24"/>
          <w:szCs w:val="24"/>
        </w:rPr>
        <w:t xml:space="preserve"> </w:t>
      </w:r>
      <w:r>
        <w:rPr>
          <w:rFonts w:ascii="Arial" w:hAnsi="Arial" w:cs="Arial"/>
          <w:sz w:val="24"/>
          <w:szCs w:val="24"/>
        </w:rPr>
        <w:lastRenderedPageBreak/>
        <w:fldChar w:fldCharType="begin"/>
      </w:r>
      <w:r>
        <w:rPr>
          <w:rFonts w:ascii="Arial" w:hAnsi="Arial" w:cs="Arial"/>
          <w:sz w:val="24"/>
          <w:szCs w:val="24"/>
        </w:rPr>
        <w:instrText xml:space="preserve"> ADDIN ZOTERO_ITEM CSL_CITATION {"citationID":"v3CZMiF5","properties":{"formattedCitation":"(Bastida, 2015/2021)","plainCitation":"(Bastida, 2015/2021)","noteIndex":0},"citationItems":[{"id":222,"uris":["http://zotero.org/users/local/dILag7GQ/items/WFX7GNNS"],"uri":["http://zotero.org/users/local/dILag7GQ/items/WFX7GNNS"],"itemData":{"id":222,"type":"book","abstract":"λ Gordon is a tool to create, wire and deploy AWS Lambdas using CloudFormation","genre":"Python","note":"original-date: 2015-10-17T14:55:59Z","source":"GitHub","title":"jorgebastida/gordon","URL":"https://github.com/jorgebastida/gordon","author":[{"family":"Bastida","given":"Jorge"}],"accessed":{"date-parts":[["2021",10,14]]},"issued":{"date-parts":[["2021",8,16]]}}}],"schema":"https://github.com/citation-style-language/schema/raw/master/csl-citation.json"} </w:instrText>
      </w:r>
      <w:r>
        <w:rPr>
          <w:rFonts w:ascii="Arial" w:hAnsi="Arial" w:cs="Arial"/>
          <w:sz w:val="24"/>
          <w:szCs w:val="24"/>
        </w:rPr>
        <w:fldChar w:fldCharType="separate"/>
      </w:r>
      <w:r w:rsidRPr="00884013">
        <w:rPr>
          <w:rFonts w:ascii="Arial" w:hAnsi="Arial" w:cs="Arial"/>
          <w:sz w:val="24"/>
        </w:rPr>
        <w:t>(Bastida, 2015/2021)</w:t>
      </w:r>
      <w:r>
        <w:rPr>
          <w:rFonts w:ascii="Arial" w:hAnsi="Arial" w:cs="Arial"/>
          <w:sz w:val="24"/>
          <w:szCs w:val="24"/>
        </w:rPr>
        <w:fldChar w:fldCharType="end"/>
      </w:r>
      <w:r w:rsidRPr="00884013">
        <w:rPr>
          <w:rFonts w:ascii="Arial" w:hAnsi="Arial" w:cs="Arial"/>
          <w:sz w:val="24"/>
          <w:szCs w:val="24"/>
        </w:rPr>
        <w:t>.</w:t>
      </w:r>
      <w:r>
        <w:rPr>
          <w:rFonts w:ascii="Arial" w:hAnsi="Arial" w:cs="Arial"/>
          <w:sz w:val="24"/>
          <w:szCs w:val="24"/>
        </w:rPr>
        <w:t xml:space="preserve"> </w:t>
      </w:r>
      <w:r w:rsidRPr="00884013">
        <w:rPr>
          <w:rFonts w:ascii="Arial" w:hAnsi="Arial" w:cs="Arial"/>
          <w:sz w:val="24"/>
          <w:szCs w:val="24"/>
        </w:rPr>
        <w:t>It allows various programming languages such as Java, JavaScript, Go, python and Scala.  Gordon manages Lambda and connects the lambda to amazon s3, dynamo, and various amazon services. Gordon takes care of complex integration and makes the process smooth for the Lambda developers</w:t>
      </w:r>
      <w:r>
        <w:rPr>
          <w:rFonts w:ascii="Arial" w:hAnsi="Arial" w:cs="Arial"/>
          <w:sz w:val="24"/>
          <w:szCs w:val="24"/>
        </w:rPr>
        <w:t xml:space="preserve"> </w:t>
      </w:r>
      <w:r>
        <w:rPr>
          <w:rFonts w:ascii="Arial" w:hAnsi="Arial" w:cs="Arial"/>
          <w:sz w:val="24"/>
          <w:szCs w:val="24"/>
        </w:rPr>
        <w:fldChar w:fldCharType="begin"/>
      </w:r>
      <w:r w:rsidR="00C432EE">
        <w:rPr>
          <w:rFonts w:ascii="Arial" w:hAnsi="Arial" w:cs="Arial"/>
          <w:sz w:val="24"/>
          <w:szCs w:val="24"/>
        </w:rPr>
        <w:instrText xml:space="preserve"> ADDIN ZOTERO_ITEM CSL_CITATION {"citationID":"sPfQywuV","properties":{"formattedCitation":"({\\i{}Lambdas \\uc0\\u8212{} Gordon 0.7.0 Documentation}, n.d.)","plainCitation":"(Lambdas — Gordon 0.7.0 Documentation, n.d.)","dontUpdate":true,"noteIndex":0},"citationItems":[{"id":223,"uris":["http://zotero.org/users/local/dILag7GQ/items/Y8GZAWVE"],"uri":["http://zotero.org/users/local/dILag7GQ/items/Y8GZAWVE"],"itemData":{"id":223,"type":"webpage","title":"Lambdas — Gordon 0.7.0 documentation","URL":"https://gordon.readthedocs.io/en/latest/lambdas.html","accessed":{"date-parts":[["2021",10,14]]}}}],"schema":"https://github.com/citation-style-language/schema/raw/master/csl-citation.json"} </w:instrText>
      </w:r>
      <w:r>
        <w:rPr>
          <w:rFonts w:ascii="Arial" w:hAnsi="Arial" w:cs="Arial"/>
          <w:sz w:val="24"/>
          <w:szCs w:val="24"/>
        </w:rPr>
        <w:fldChar w:fldCharType="separate"/>
      </w:r>
      <w:r w:rsidRPr="00884013">
        <w:rPr>
          <w:rFonts w:ascii="Arial" w:hAnsi="Arial" w:cs="Arial"/>
          <w:sz w:val="24"/>
          <w:szCs w:val="24"/>
        </w:rPr>
        <w:t>(</w:t>
      </w:r>
      <w:r w:rsidRPr="00884013">
        <w:rPr>
          <w:rFonts w:ascii="Arial" w:hAnsi="Arial" w:cs="Arial"/>
          <w:i/>
          <w:iCs/>
          <w:sz w:val="24"/>
          <w:szCs w:val="24"/>
        </w:rPr>
        <w:t>Lambdas — Gordon 0.7.0 Documentation</w:t>
      </w:r>
      <w:r w:rsidRPr="00884013">
        <w:rPr>
          <w:rFonts w:ascii="Arial" w:hAnsi="Arial" w:cs="Arial"/>
          <w:sz w:val="24"/>
          <w:szCs w:val="24"/>
        </w:rPr>
        <w:t xml:space="preserve">, </w:t>
      </w:r>
      <w:r>
        <w:rPr>
          <w:rFonts w:ascii="Arial" w:hAnsi="Arial" w:cs="Arial"/>
          <w:sz w:val="24"/>
          <w:szCs w:val="24"/>
        </w:rPr>
        <w:t>2015</w:t>
      </w:r>
      <w:r w:rsidRPr="00884013">
        <w:rPr>
          <w:rFonts w:ascii="Arial" w:hAnsi="Arial" w:cs="Arial"/>
          <w:sz w:val="24"/>
          <w:szCs w:val="24"/>
        </w:rPr>
        <w:t>)</w:t>
      </w:r>
      <w:r>
        <w:rPr>
          <w:rFonts w:ascii="Arial" w:hAnsi="Arial" w:cs="Arial"/>
          <w:sz w:val="24"/>
          <w:szCs w:val="24"/>
        </w:rPr>
        <w:fldChar w:fldCharType="end"/>
      </w:r>
      <w:r w:rsidRPr="00884013">
        <w:rPr>
          <w:rFonts w:ascii="Arial" w:hAnsi="Arial" w:cs="Arial"/>
          <w:sz w:val="24"/>
          <w:szCs w:val="24"/>
        </w:rPr>
        <w:t>. The process is as follows. It first downloads the requirements from the Lambda functions, zips the file, and uploads it into the s3. Now new version can be created with the code and publish the version. IAM role is created and attached to the lambda function</w:t>
      </w:r>
      <w:r w:rsidR="00C432EE">
        <w:rPr>
          <w:rFonts w:ascii="Arial" w:hAnsi="Arial" w:cs="Arial"/>
          <w:sz w:val="24"/>
          <w:szCs w:val="24"/>
        </w:rPr>
        <w:t xml:space="preserve"> </w:t>
      </w:r>
      <w:r w:rsidR="00C432EE">
        <w:rPr>
          <w:rFonts w:ascii="Arial" w:hAnsi="Arial" w:cs="Arial"/>
          <w:sz w:val="24"/>
          <w:szCs w:val="24"/>
        </w:rPr>
        <w:fldChar w:fldCharType="begin"/>
      </w:r>
      <w:r w:rsidR="00C432EE">
        <w:rPr>
          <w:rFonts w:ascii="Arial" w:hAnsi="Arial" w:cs="Arial"/>
          <w:sz w:val="24"/>
          <w:szCs w:val="24"/>
        </w:rPr>
        <w:instrText xml:space="preserve"> ADDIN ZOTERO_ITEM CSL_CITATION {"citationID":"Lzv84A5F","properties":{"formattedCitation":"({\\i{}Top 8 Tools to Use When Working with Serverless Computing}, 2018b)","plainCitation":"(Top 8 Tools to Use When Working with Serverless Computing, 2018b)","noteIndex":0},"citationItems":[{"id":225,"uris":["http://zotero.org/users/local/dILag7GQ/items/BZRNMRCS"],"uri":["http://zotero.org/users/local/dILag7GQ/items/BZRNMRCS"],"itemData":{"id":225,"type":"webpage","abstract":"Serverless computing makes development easier. And these tools from several startups will make serverless computing even easier.","container-title":"TechGenix","language":"en-us","title":"Top 8 tools to use when working with serverless computing","URL":"https://techgenix.com/serverless-computing-tools/","accessed":{"date-parts":[["2021",10,14]]},"issued":{"date-parts":[["2018",8,27]]}}}],"schema":"https://github.com/citation-style-language/schema/raw/master/csl-citation.json"} </w:instrText>
      </w:r>
      <w:r w:rsidR="00C432EE">
        <w:rPr>
          <w:rFonts w:ascii="Arial" w:hAnsi="Arial" w:cs="Arial"/>
          <w:sz w:val="24"/>
          <w:szCs w:val="24"/>
        </w:rPr>
        <w:fldChar w:fldCharType="separate"/>
      </w:r>
      <w:r w:rsidR="00C432EE" w:rsidRPr="00C432EE">
        <w:rPr>
          <w:rFonts w:ascii="Arial" w:hAnsi="Arial" w:cs="Arial"/>
          <w:sz w:val="24"/>
          <w:szCs w:val="24"/>
        </w:rPr>
        <w:t>(</w:t>
      </w:r>
      <w:r w:rsidR="00C432EE" w:rsidRPr="00C432EE">
        <w:rPr>
          <w:rFonts w:ascii="Arial" w:hAnsi="Arial" w:cs="Arial"/>
          <w:i/>
          <w:iCs/>
          <w:sz w:val="24"/>
          <w:szCs w:val="24"/>
        </w:rPr>
        <w:t>Top 8 Tools to Use When Working with Serverless Computing</w:t>
      </w:r>
      <w:r w:rsidR="00C432EE" w:rsidRPr="00C432EE">
        <w:rPr>
          <w:rFonts w:ascii="Arial" w:hAnsi="Arial" w:cs="Arial"/>
          <w:sz w:val="24"/>
          <w:szCs w:val="24"/>
        </w:rPr>
        <w:t>, 2018b)</w:t>
      </w:r>
      <w:r w:rsidR="00C432EE">
        <w:rPr>
          <w:rFonts w:ascii="Arial" w:hAnsi="Arial" w:cs="Arial"/>
          <w:sz w:val="24"/>
          <w:szCs w:val="24"/>
        </w:rPr>
        <w:fldChar w:fldCharType="end"/>
      </w:r>
      <w:r w:rsidRPr="00884013">
        <w:rPr>
          <w:rFonts w:ascii="Arial" w:hAnsi="Arial" w:cs="Arial"/>
          <w:sz w:val="24"/>
          <w:szCs w:val="24"/>
        </w:rPr>
        <w:t>.</w:t>
      </w:r>
    </w:p>
    <w:p w14:paraId="6672C59B" w14:textId="75DF7C17" w:rsidR="006F3163" w:rsidRDefault="006F3163"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Kappa</w:t>
      </w:r>
      <w:r w:rsidR="00471139">
        <w:rPr>
          <w:rFonts w:ascii="Arial" w:hAnsi="Arial" w:cs="Arial"/>
          <w:sz w:val="24"/>
          <w:szCs w:val="24"/>
        </w:rPr>
        <w:t xml:space="preserve">: </w:t>
      </w:r>
      <w:r w:rsidR="00E073F9" w:rsidRPr="00E073F9">
        <w:rPr>
          <w:rFonts w:ascii="Arial" w:hAnsi="Arial" w:cs="Arial"/>
          <w:sz w:val="24"/>
          <w:szCs w:val="24"/>
        </w:rPr>
        <w:t>Kappa is also an open-source command-line tool that is used for developing lambda functions. Kappa automates the process of deployment, updating, testing, configuration, adding event sources, and uploading of functions</w:t>
      </w:r>
      <w:r w:rsidR="002E70C6">
        <w:rPr>
          <w:rFonts w:ascii="Arial" w:hAnsi="Arial" w:cs="Arial"/>
          <w:sz w:val="24"/>
          <w:szCs w:val="24"/>
        </w:rPr>
        <w:t xml:space="preserve"> </w:t>
      </w:r>
      <w:r w:rsidR="002E70C6">
        <w:rPr>
          <w:rFonts w:ascii="Arial" w:hAnsi="Arial" w:cs="Arial"/>
          <w:sz w:val="24"/>
          <w:szCs w:val="24"/>
        </w:rPr>
        <w:fldChar w:fldCharType="begin"/>
      </w:r>
      <w:r w:rsidR="002E70C6">
        <w:rPr>
          <w:rFonts w:ascii="Arial" w:hAnsi="Arial" w:cs="Arial"/>
          <w:sz w:val="24"/>
          <w:szCs w:val="24"/>
        </w:rPr>
        <w:instrText xml:space="preserve"> ADDIN ZOTERO_ITEM CSL_CITATION {"citationID":"ZUTADBXz","properties":{"formattedCitation":"(Yegulalp, 2019)","plainCitation":"(Yegulalp, 2019)","noteIndex":0},"citationItems":[{"id":231,"uris":["http://zotero.org/users/local/dILag7GQ/items/8CFHTVSN"],"uri":["http://zotero.org/users/local/dILag7GQ/items/8CFHTVSN"],"itemData":{"id":231,"type":"webpage","abstract":"Love the simplicity of function-as-a-service but hate the setup process? Look to these projects to ease AWS Lambda deployments","container-title":"InfoWorld","language":"en","title":"7 open source tools that make AWS Lambda better","URL":"https://www.infoworld.com/article/3434007/7-open-source-tools-that-make-aws-lambda-better.html","author":[{"family":"Yegulalp","given":"Serdar"}],"accessed":{"date-parts":[["2021",10,14]]},"issued":{"date-parts":[["2019",8,28]]}}}],"schema":"https://github.com/citation-style-language/schema/raw/master/csl-citation.json"} </w:instrText>
      </w:r>
      <w:r w:rsidR="002E70C6">
        <w:rPr>
          <w:rFonts w:ascii="Arial" w:hAnsi="Arial" w:cs="Arial"/>
          <w:sz w:val="24"/>
          <w:szCs w:val="24"/>
        </w:rPr>
        <w:fldChar w:fldCharType="separate"/>
      </w:r>
      <w:r w:rsidR="002E70C6" w:rsidRPr="002E70C6">
        <w:rPr>
          <w:rFonts w:ascii="Arial" w:hAnsi="Arial" w:cs="Arial"/>
          <w:sz w:val="24"/>
        </w:rPr>
        <w:t>(Yegulalp, 2019)</w:t>
      </w:r>
      <w:r w:rsidR="002E70C6">
        <w:rPr>
          <w:rFonts w:ascii="Arial" w:hAnsi="Arial" w:cs="Arial"/>
          <w:sz w:val="24"/>
          <w:szCs w:val="24"/>
        </w:rPr>
        <w:fldChar w:fldCharType="end"/>
      </w:r>
      <w:r w:rsidR="00E073F9" w:rsidRPr="00E073F9">
        <w:rPr>
          <w:rFonts w:ascii="Arial" w:hAnsi="Arial" w:cs="Arial"/>
          <w:sz w:val="24"/>
          <w:szCs w:val="24"/>
        </w:rPr>
        <w:t>. Kappa creates IAM policies, roles and helps to associate those policies with them. All the functions are uploaded in zip format into was lambda. Logs can be displayed using the cloud watch log stream. Kappa can be installed using pip and all the steps can be found in GitHub</w:t>
      </w:r>
      <w:r w:rsidR="00E073F9">
        <w:rPr>
          <w:rFonts w:ascii="Arial" w:hAnsi="Arial" w:cs="Arial"/>
          <w:sz w:val="24"/>
          <w:szCs w:val="24"/>
        </w:rPr>
        <w:t xml:space="preserve"> </w:t>
      </w:r>
      <w:r w:rsidR="00E073F9">
        <w:rPr>
          <w:rFonts w:ascii="Arial" w:hAnsi="Arial" w:cs="Arial"/>
          <w:sz w:val="24"/>
          <w:szCs w:val="24"/>
        </w:rPr>
        <w:fldChar w:fldCharType="begin"/>
      </w:r>
      <w:r w:rsidR="00E073F9">
        <w:rPr>
          <w:rFonts w:ascii="Arial" w:hAnsi="Arial" w:cs="Arial"/>
          <w:sz w:val="24"/>
          <w:szCs w:val="24"/>
        </w:rPr>
        <w:instrText xml:space="preserve"> ADDIN ZOTERO_ITEM CSL_CITATION {"citationID":"0gge9MdW","properties":{"formattedCitation":"(Garnaat, 2014/2021)","plainCitation":"(Garnaat, 2014/2021)","noteIndex":0},"citationItems":[{"id":227,"uris":["http://zotero.org/users/local/dILag7GQ/items/7TDITT28"],"uri":["http://zotero.org/users/local/dILag7GQ/items/7TDITT28"],"itemData":{"id":227,"type":"book","abstract":"What precedes Lambda","genre":"Python","note":"original-date: 2014-11-28T19:09:43Z","source":"GitHub","title":"kappa","URL":"https://github.com/garnaat/kappa","author":[{"family":"Garnaat","given":"Mitch"}],"accessed":{"date-parts":[["2021",10,14]]},"issued":{"date-parts":[["2021",9,15]]}}}],"schema":"https://github.com/citation-style-language/schema/raw/master/csl-citation.json"} </w:instrText>
      </w:r>
      <w:r w:rsidR="00E073F9">
        <w:rPr>
          <w:rFonts w:ascii="Arial" w:hAnsi="Arial" w:cs="Arial"/>
          <w:sz w:val="24"/>
          <w:szCs w:val="24"/>
        </w:rPr>
        <w:fldChar w:fldCharType="separate"/>
      </w:r>
      <w:r w:rsidR="00E073F9" w:rsidRPr="00E073F9">
        <w:rPr>
          <w:rFonts w:ascii="Arial" w:hAnsi="Arial" w:cs="Arial"/>
          <w:sz w:val="24"/>
        </w:rPr>
        <w:t>(Garnaat, 2014/2021)</w:t>
      </w:r>
      <w:r w:rsidR="00E073F9">
        <w:rPr>
          <w:rFonts w:ascii="Arial" w:hAnsi="Arial" w:cs="Arial"/>
          <w:sz w:val="24"/>
          <w:szCs w:val="24"/>
        </w:rPr>
        <w:fldChar w:fldCharType="end"/>
      </w:r>
      <w:r w:rsidR="00E073F9" w:rsidRPr="00E073F9">
        <w:rPr>
          <w:rFonts w:ascii="Arial" w:hAnsi="Arial" w:cs="Arial"/>
          <w:sz w:val="24"/>
          <w:szCs w:val="24"/>
        </w:rPr>
        <w:t xml:space="preserve">. It uses IAM policies for </w:t>
      </w:r>
      <w:r w:rsidR="00E073F9" w:rsidRPr="00E073F9">
        <w:rPr>
          <w:rFonts w:ascii="Arial" w:hAnsi="Arial" w:cs="Arial"/>
          <w:sz w:val="24"/>
          <w:szCs w:val="24"/>
        </w:rPr>
        <w:lastRenderedPageBreak/>
        <w:t>access, zip functions, sends the test data, adds events to trigger the function. Changes can be made easily to lambda functions using Kappa. This framework can be used for IoT and cloud, create microservices, and dynamically wire IoT devices</w:t>
      </w:r>
      <w:r w:rsidR="00594558">
        <w:rPr>
          <w:rFonts w:ascii="Arial" w:hAnsi="Arial" w:cs="Arial"/>
          <w:sz w:val="24"/>
          <w:szCs w:val="24"/>
        </w:rPr>
        <w:t xml:space="preserve"> </w:t>
      </w:r>
      <w:r w:rsidR="00594558">
        <w:rPr>
          <w:rFonts w:ascii="Arial" w:hAnsi="Arial" w:cs="Arial"/>
          <w:sz w:val="24"/>
          <w:szCs w:val="24"/>
        </w:rPr>
        <w:fldChar w:fldCharType="begin"/>
      </w:r>
      <w:r w:rsidR="00594558">
        <w:rPr>
          <w:rFonts w:ascii="Arial" w:hAnsi="Arial" w:cs="Arial"/>
          <w:sz w:val="24"/>
          <w:szCs w:val="24"/>
        </w:rPr>
        <w:instrText xml:space="preserve"> ADDIN ZOTERO_ITEM CSL_CITATION {"citationID":"4PVTVTxv","properties":{"formattedCitation":"(Persson &amp; Angelsmark, 2017)","plainCitation":"(Persson &amp; Angelsmark, 2017)","noteIndex":0},"citationItems":[{"id":228,"uris":["http://zotero.org/users/local/dILag7GQ/items/V2D2AI2F"],"uri":["http://zotero.org/users/local/dILag7GQ/items/V2D2AI2F"],"itemData":{"id":228,"type":"paper-conference","abstract":"A recent evolution in cloud computing is the move to serverless applications, where the separation between the server platform and the application is complete, and developers can fully focus on the application, leaving all provisioning details to a cloud provider. In this paper we look at how the serverless computing model can be adopted all the way to the edge devices using the Kappa framework, built on the Calvin platform for distributed cloud and IoT applications. Combining the resource management of the platform, where capabilities of nodes are matched with the requirements of the execution units, with a RESTful API it is possible to build an IoT system with a straightforward intuitive interface while still retaining the flexibility of the Calvin platform. We also give examples of how the framework can be used in an industrial IoT setting.","DOI":"10.1145/3154847.3154853","page":"16-21","source":"ResearchGate","title":"Kappa: serverless IoT deployment","title-short":"Kappa","author":[{"family":"Persson","given":"Per"},{"family":"Angelsmark","given":"Ola"}],"issued":{"date-parts":[["2017",12,11]]}}}],"schema":"https://github.com/citation-style-language/schema/raw/master/csl-citation.json"} </w:instrText>
      </w:r>
      <w:r w:rsidR="00594558">
        <w:rPr>
          <w:rFonts w:ascii="Arial" w:hAnsi="Arial" w:cs="Arial"/>
          <w:sz w:val="24"/>
          <w:szCs w:val="24"/>
        </w:rPr>
        <w:fldChar w:fldCharType="separate"/>
      </w:r>
      <w:r w:rsidR="00594558" w:rsidRPr="00594558">
        <w:rPr>
          <w:rFonts w:ascii="Arial" w:hAnsi="Arial" w:cs="Arial"/>
          <w:sz w:val="24"/>
        </w:rPr>
        <w:t>(Persson &amp; Angelsmark, 2017)</w:t>
      </w:r>
      <w:r w:rsidR="00594558">
        <w:rPr>
          <w:rFonts w:ascii="Arial" w:hAnsi="Arial" w:cs="Arial"/>
          <w:sz w:val="24"/>
          <w:szCs w:val="24"/>
        </w:rPr>
        <w:fldChar w:fldCharType="end"/>
      </w:r>
      <w:r w:rsidR="00E073F9" w:rsidRPr="00E073F9">
        <w:rPr>
          <w:rFonts w:ascii="Arial" w:hAnsi="Arial" w:cs="Arial"/>
          <w:sz w:val="24"/>
          <w:szCs w:val="24"/>
        </w:rPr>
        <w:t>.</w:t>
      </w:r>
    </w:p>
    <w:p w14:paraId="30801F67" w14:textId="69211D4F" w:rsidR="006F3163" w:rsidRDefault="006F3163"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Lambda Uploader</w:t>
      </w:r>
      <w:r w:rsidR="00092F5C">
        <w:rPr>
          <w:rFonts w:ascii="Arial" w:hAnsi="Arial" w:cs="Arial"/>
          <w:sz w:val="24"/>
          <w:szCs w:val="24"/>
        </w:rPr>
        <w:t xml:space="preserve">: </w:t>
      </w:r>
      <w:r w:rsidR="00092F5C" w:rsidRPr="00092F5C">
        <w:rPr>
          <w:rFonts w:ascii="Arial" w:hAnsi="Arial" w:cs="Arial"/>
          <w:sz w:val="24"/>
          <w:szCs w:val="24"/>
        </w:rPr>
        <w:t>Lambda uploader is a command line utility that is used for python AWS lambda functions. It supports work in progress and pull requests. The lambda uploader will automatically check for requirements in configuration file with the help of requiremenst.txt file. It controls creation of virtual environment and install their dependencies. This Zip those dependencies and interface the package that in turn reduce the tasks that are more time consuming and makes tasks easy for the developers</w:t>
      </w:r>
      <w:r w:rsidR="00D85BE5">
        <w:rPr>
          <w:rFonts w:ascii="Arial" w:hAnsi="Arial" w:cs="Arial"/>
          <w:sz w:val="24"/>
          <w:szCs w:val="24"/>
        </w:rPr>
        <w:t xml:space="preserve"> </w:t>
      </w:r>
      <w:r w:rsidR="00D85BE5">
        <w:rPr>
          <w:rFonts w:ascii="Arial" w:hAnsi="Arial" w:cs="Arial"/>
          <w:sz w:val="24"/>
          <w:szCs w:val="24"/>
        </w:rPr>
        <w:fldChar w:fldCharType="begin"/>
      </w:r>
      <w:r w:rsidR="00B45064">
        <w:rPr>
          <w:rFonts w:ascii="Arial" w:hAnsi="Arial" w:cs="Arial"/>
          <w:sz w:val="24"/>
          <w:szCs w:val="24"/>
        </w:rPr>
        <w:instrText xml:space="preserve"> ADDIN ZOTERO_ITEM CSL_CITATION {"citationID":"HavBweWS","properties":{"formattedCitation":"({\\i{}Rackerlabs/Lambda-Uploader - Githubmemory}, n.d.)","plainCitation":"(Rackerlabs/Lambda-Uploader - Githubmemory, n.d.)","dontUpdate":true,"noteIndex":0},"citationItems":[{"id":233,"uris":["http://zotero.org/users/local/dILag7GQ/items/TWMC9SES"],"uri":["http://zotero.org/users/local/dILag7GQ/items/TWMC9SES"],"itemData":{"id":233,"type":"webpage","title":"rackerlabs/lambda-uploader - githubmemory","URL":"https://githubmemory.com/repo/rackerlabs/lambda-uploader","accessed":{"date-parts":[["2021",10,14]]}}}],"schema":"https://github.com/citation-style-language/schema/raw/master/csl-citation.json"} </w:instrText>
      </w:r>
      <w:r w:rsidR="00D85BE5">
        <w:rPr>
          <w:rFonts w:ascii="Arial" w:hAnsi="Arial" w:cs="Arial"/>
          <w:sz w:val="24"/>
          <w:szCs w:val="24"/>
        </w:rPr>
        <w:fldChar w:fldCharType="separate"/>
      </w:r>
      <w:r w:rsidR="00D85BE5" w:rsidRPr="00D85BE5">
        <w:rPr>
          <w:rFonts w:ascii="Arial" w:hAnsi="Arial" w:cs="Arial"/>
          <w:sz w:val="24"/>
          <w:szCs w:val="24"/>
        </w:rPr>
        <w:t>(</w:t>
      </w:r>
      <w:r w:rsidR="00D85BE5" w:rsidRPr="00D85BE5">
        <w:rPr>
          <w:rFonts w:ascii="Arial" w:hAnsi="Arial" w:cs="Arial"/>
          <w:i/>
          <w:iCs/>
          <w:sz w:val="24"/>
          <w:szCs w:val="24"/>
        </w:rPr>
        <w:t>Rackerlabs/Lambda-Uploader - Githubmemory</w:t>
      </w:r>
      <w:r w:rsidR="00D85BE5" w:rsidRPr="00D85BE5">
        <w:rPr>
          <w:rFonts w:ascii="Arial" w:hAnsi="Arial" w:cs="Arial"/>
          <w:sz w:val="24"/>
          <w:szCs w:val="24"/>
        </w:rPr>
        <w:t xml:space="preserve">, </w:t>
      </w:r>
      <w:r w:rsidR="00D85BE5">
        <w:rPr>
          <w:rFonts w:ascii="Arial" w:hAnsi="Arial" w:cs="Arial"/>
          <w:sz w:val="24"/>
          <w:szCs w:val="24"/>
        </w:rPr>
        <w:t>2020</w:t>
      </w:r>
      <w:r w:rsidR="00D85BE5" w:rsidRPr="00D85BE5">
        <w:rPr>
          <w:rFonts w:ascii="Arial" w:hAnsi="Arial" w:cs="Arial"/>
          <w:sz w:val="24"/>
          <w:szCs w:val="24"/>
        </w:rPr>
        <w:t>)</w:t>
      </w:r>
      <w:r w:rsidR="00D85BE5">
        <w:rPr>
          <w:rFonts w:ascii="Arial" w:hAnsi="Arial" w:cs="Arial"/>
          <w:sz w:val="24"/>
          <w:szCs w:val="24"/>
        </w:rPr>
        <w:fldChar w:fldCharType="end"/>
      </w:r>
      <w:r w:rsidR="00092F5C" w:rsidRPr="00092F5C">
        <w:rPr>
          <w:rFonts w:ascii="Arial" w:hAnsi="Arial" w:cs="Arial"/>
          <w:sz w:val="24"/>
          <w:szCs w:val="24"/>
        </w:rPr>
        <w:t>.</w:t>
      </w:r>
    </w:p>
    <w:p w14:paraId="5B88E7A1" w14:textId="38608B9D" w:rsidR="006F3163" w:rsidRDefault="006F3163" w:rsidP="004838B5">
      <w:pPr>
        <w:pStyle w:val="ListParagraph"/>
        <w:numPr>
          <w:ilvl w:val="4"/>
          <w:numId w:val="2"/>
        </w:numPr>
        <w:autoSpaceDE w:val="0"/>
        <w:autoSpaceDN w:val="0"/>
        <w:adjustRightInd w:val="0"/>
        <w:spacing w:after="0" w:line="480" w:lineRule="auto"/>
        <w:ind w:left="2880"/>
        <w:rPr>
          <w:rFonts w:ascii="Arial" w:hAnsi="Arial" w:cs="Arial"/>
          <w:sz w:val="24"/>
          <w:szCs w:val="24"/>
        </w:rPr>
      </w:pPr>
      <w:r>
        <w:rPr>
          <w:rFonts w:ascii="Arial" w:hAnsi="Arial" w:cs="Arial"/>
          <w:sz w:val="24"/>
          <w:szCs w:val="24"/>
        </w:rPr>
        <w:t>Chalice</w:t>
      </w:r>
      <w:r w:rsidR="00482A8E">
        <w:rPr>
          <w:rFonts w:ascii="Arial" w:hAnsi="Arial" w:cs="Arial"/>
          <w:sz w:val="24"/>
          <w:szCs w:val="24"/>
        </w:rPr>
        <w:t xml:space="preserve">: </w:t>
      </w:r>
      <w:r w:rsidR="001B441D" w:rsidRPr="001B441D">
        <w:rPr>
          <w:rFonts w:ascii="Arial" w:hAnsi="Arial" w:cs="Arial"/>
          <w:sz w:val="24"/>
          <w:szCs w:val="24"/>
        </w:rPr>
        <w:t>Chalice is an AWS serverless framework that helps to build python-based applications. Applications can be quickly created and deployed on AWS Lambda. The commands to implement the Chalice can be found in GitHub</w:t>
      </w:r>
      <w:r w:rsidR="001B441D">
        <w:rPr>
          <w:rFonts w:ascii="Arial" w:hAnsi="Arial" w:cs="Arial"/>
          <w:sz w:val="24"/>
          <w:szCs w:val="24"/>
        </w:rPr>
        <w:t xml:space="preserve">  </w:t>
      </w:r>
      <w:r w:rsidR="001B441D">
        <w:rPr>
          <w:rFonts w:ascii="Arial" w:hAnsi="Arial" w:cs="Arial"/>
          <w:sz w:val="24"/>
          <w:szCs w:val="24"/>
        </w:rPr>
        <w:fldChar w:fldCharType="begin"/>
      </w:r>
      <w:r w:rsidR="001B441D">
        <w:rPr>
          <w:rFonts w:ascii="Arial" w:hAnsi="Arial" w:cs="Arial"/>
          <w:sz w:val="24"/>
          <w:szCs w:val="24"/>
        </w:rPr>
        <w:instrText xml:space="preserve"> ADDIN ZOTERO_ITEM CSL_CITATION {"citationID":"2K0vMB87","properties":{"formattedCitation":"({\\i{}AWS Chalice}, 2016/2021)","plainCitation":"(AWS Chalice, 2016/2021)","noteIndex":0},"citationItems":[{"id":235,"uris":["http://zotero.org/users/local/dILag7GQ/items/DZB63CBG"],"uri":["http://zotero.org/users/local/dILag7GQ/items/DZB63CBG"],"itemData":{"id":235,"type":"book","abstract":"Python Serverless Microframework for AWS","genre":"Python","note":"original-date: 2016-05-27T23:27:13Z","publisher":"Amazon Web Services","source":"GitHub","title":"AWS Chalice","URL":"https://github.com/aws/chalice","accessed":{"date-parts":[["2021",10,14]]},"issued":{"date-parts":[["2021",10,14]]}}}],"schema":"https://github.com/citation-style-language/schema/raw/master/csl-citation.json"} </w:instrText>
      </w:r>
      <w:r w:rsidR="001B441D">
        <w:rPr>
          <w:rFonts w:ascii="Arial" w:hAnsi="Arial" w:cs="Arial"/>
          <w:sz w:val="24"/>
          <w:szCs w:val="24"/>
        </w:rPr>
        <w:fldChar w:fldCharType="separate"/>
      </w:r>
      <w:r w:rsidR="001B441D" w:rsidRPr="001B441D">
        <w:rPr>
          <w:rFonts w:ascii="Arial" w:hAnsi="Arial" w:cs="Arial"/>
          <w:sz w:val="24"/>
          <w:szCs w:val="24"/>
        </w:rPr>
        <w:t>(</w:t>
      </w:r>
      <w:r w:rsidR="001B441D" w:rsidRPr="001B441D">
        <w:rPr>
          <w:rFonts w:ascii="Arial" w:hAnsi="Arial" w:cs="Arial"/>
          <w:i/>
          <w:iCs/>
          <w:sz w:val="24"/>
          <w:szCs w:val="24"/>
        </w:rPr>
        <w:t>AWS Chalice</w:t>
      </w:r>
      <w:r w:rsidR="001B441D" w:rsidRPr="001B441D">
        <w:rPr>
          <w:rFonts w:ascii="Arial" w:hAnsi="Arial" w:cs="Arial"/>
          <w:sz w:val="24"/>
          <w:szCs w:val="24"/>
        </w:rPr>
        <w:t>, 2016/2021)</w:t>
      </w:r>
      <w:r w:rsidR="001B441D">
        <w:rPr>
          <w:rFonts w:ascii="Arial" w:hAnsi="Arial" w:cs="Arial"/>
          <w:sz w:val="24"/>
          <w:szCs w:val="24"/>
        </w:rPr>
        <w:fldChar w:fldCharType="end"/>
      </w:r>
      <w:r w:rsidR="001B441D" w:rsidRPr="001B441D">
        <w:rPr>
          <w:rFonts w:ascii="Arial" w:hAnsi="Arial" w:cs="Arial"/>
          <w:sz w:val="24"/>
          <w:szCs w:val="24"/>
        </w:rPr>
        <w:t>.</w:t>
      </w:r>
      <w:r w:rsidR="006470B4">
        <w:rPr>
          <w:rFonts w:ascii="Arial" w:hAnsi="Arial" w:cs="Arial"/>
          <w:sz w:val="24"/>
          <w:szCs w:val="24"/>
        </w:rPr>
        <w:t xml:space="preserve"> </w:t>
      </w:r>
      <w:r w:rsidR="001B441D" w:rsidRPr="001B441D">
        <w:rPr>
          <w:rFonts w:ascii="Arial" w:hAnsi="Arial" w:cs="Arial"/>
          <w:sz w:val="24"/>
          <w:szCs w:val="24"/>
        </w:rPr>
        <w:t xml:space="preserve">It acts as </w:t>
      </w:r>
      <w:r w:rsidR="00097A9B" w:rsidRPr="001B441D">
        <w:rPr>
          <w:rFonts w:ascii="Arial" w:hAnsi="Arial" w:cs="Arial"/>
          <w:sz w:val="24"/>
          <w:szCs w:val="24"/>
        </w:rPr>
        <w:t>a</w:t>
      </w:r>
      <w:r w:rsidR="001B441D" w:rsidRPr="001B441D">
        <w:rPr>
          <w:rFonts w:ascii="Arial" w:hAnsi="Arial" w:cs="Arial"/>
          <w:sz w:val="24"/>
          <w:szCs w:val="24"/>
        </w:rPr>
        <w:t xml:space="preserve"> command line to create and deploy applications, acts as an integration with the AWS S3, AWS gateway or any other services. This also </w:t>
      </w:r>
      <w:r w:rsidR="001B441D" w:rsidRPr="001B441D">
        <w:rPr>
          <w:rFonts w:ascii="Arial" w:hAnsi="Arial" w:cs="Arial"/>
          <w:sz w:val="24"/>
          <w:szCs w:val="24"/>
        </w:rPr>
        <w:lastRenderedPageBreak/>
        <w:t>automates the IAM policies. Not just creating, deploying but the applications can also be deleted using chalice delete command</w:t>
      </w:r>
      <w:r w:rsidR="006470B4">
        <w:rPr>
          <w:rFonts w:ascii="Arial" w:hAnsi="Arial" w:cs="Arial"/>
          <w:sz w:val="24"/>
          <w:szCs w:val="24"/>
        </w:rPr>
        <w:t xml:space="preserve"> </w:t>
      </w:r>
      <w:r w:rsidR="006470B4">
        <w:rPr>
          <w:rFonts w:ascii="Arial" w:hAnsi="Arial" w:cs="Arial"/>
          <w:sz w:val="24"/>
          <w:szCs w:val="24"/>
        </w:rPr>
        <w:fldChar w:fldCharType="begin"/>
      </w:r>
      <w:r w:rsidR="006470B4">
        <w:rPr>
          <w:rFonts w:ascii="Arial" w:hAnsi="Arial" w:cs="Arial"/>
          <w:sz w:val="24"/>
          <w:szCs w:val="24"/>
        </w:rPr>
        <w:instrText xml:space="preserve"> ADDIN ZOTERO_ITEM CSL_CITATION {"citationID":"OcbFc6jT","properties":{"formattedCitation":"(Nayak, 2020)","plainCitation":"(Nayak, 2020)","noteIndex":0},"citationItems":[{"id":236,"uris":["http://zotero.org/users/local/dILag7GQ/items/PLURKGAY"],"uri":["http://zotero.org/users/local/dILag7GQ/items/PLURKGAY"],"itemData":{"id":236,"type":"webpage","abstract":"Build and deploy a Python based serverless REST API in no time","container-title":"Medium","language":"en","title":"How to Build a Serverless Application using AWS Chalice","URL":"https://towardsdatascience.com/how-to-build-a-serverless-application-using-aws-chalice-91024416d84f","author":[{"family":"Nayak","given":"Siben"}],"accessed":{"date-parts":[["2021",10,14]]},"issued":{"date-parts":[["2020",10,19]]}}}],"schema":"https://github.com/citation-style-language/schema/raw/master/csl-citation.json"} </w:instrText>
      </w:r>
      <w:r w:rsidR="006470B4">
        <w:rPr>
          <w:rFonts w:ascii="Arial" w:hAnsi="Arial" w:cs="Arial"/>
          <w:sz w:val="24"/>
          <w:szCs w:val="24"/>
        </w:rPr>
        <w:fldChar w:fldCharType="separate"/>
      </w:r>
      <w:r w:rsidR="006470B4" w:rsidRPr="006470B4">
        <w:rPr>
          <w:rFonts w:ascii="Arial" w:hAnsi="Arial" w:cs="Arial"/>
          <w:sz w:val="24"/>
        </w:rPr>
        <w:t>(Nayak, 2020)</w:t>
      </w:r>
      <w:r w:rsidR="006470B4">
        <w:rPr>
          <w:rFonts w:ascii="Arial" w:hAnsi="Arial" w:cs="Arial"/>
          <w:sz w:val="24"/>
          <w:szCs w:val="24"/>
        </w:rPr>
        <w:fldChar w:fldCharType="end"/>
      </w:r>
      <w:r w:rsidR="001B441D" w:rsidRPr="001B441D">
        <w:rPr>
          <w:rFonts w:ascii="Arial" w:hAnsi="Arial" w:cs="Arial"/>
          <w:sz w:val="24"/>
          <w:szCs w:val="24"/>
        </w:rPr>
        <w:t>.</w:t>
      </w:r>
    </w:p>
    <w:p w14:paraId="6AD8E2F2" w14:textId="77777777" w:rsidR="00436C6E" w:rsidRDefault="00436C6E" w:rsidP="00436C6E">
      <w:pPr>
        <w:pStyle w:val="ListParagraph"/>
        <w:autoSpaceDE w:val="0"/>
        <w:autoSpaceDN w:val="0"/>
        <w:adjustRightInd w:val="0"/>
        <w:spacing w:after="0" w:line="480" w:lineRule="auto"/>
        <w:ind w:left="2880"/>
        <w:rPr>
          <w:rFonts w:ascii="Arial" w:hAnsi="Arial" w:cs="Arial"/>
          <w:sz w:val="24"/>
          <w:szCs w:val="24"/>
        </w:rPr>
      </w:pPr>
    </w:p>
    <w:p w14:paraId="682C5328" w14:textId="77777777" w:rsidR="00436C6E" w:rsidRDefault="00E81B5B" w:rsidP="00436C6E">
      <w:pPr>
        <w:pStyle w:val="ListParagraph"/>
        <w:numPr>
          <w:ilvl w:val="3"/>
          <w:numId w:val="2"/>
        </w:numPr>
        <w:autoSpaceDE w:val="0"/>
        <w:autoSpaceDN w:val="0"/>
        <w:adjustRightInd w:val="0"/>
        <w:spacing w:after="0" w:line="480" w:lineRule="auto"/>
        <w:rPr>
          <w:rFonts w:ascii="Arial" w:hAnsi="Arial" w:cs="Arial"/>
          <w:sz w:val="24"/>
          <w:szCs w:val="24"/>
        </w:rPr>
      </w:pPr>
      <w:r w:rsidRPr="00436C6E">
        <w:rPr>
          <w:rFonts w:ascii="Arial" w:hAnsi="Arial" w:cs="Arial"/>
          <w:sz w:val="24"/>
          <w:szCs w:val="24"/>
        </w:rPr>
        <w:t>Alibaba Cloud:</w:t>
      </w:r>
      <w:r w:rsidR="00BF31B0" w:rsidRPr="00436C6E">
        <w:rPr>
          <w:rFonts w:ascii="Arial" w:hAnsi="Arial" w:cs="Arial"/>
          <w:sz w:val="24"/>
          <w:szCs w:val="24"/>
        </w:rPr>
        <w:t xml:space="preserve"> </w:t>
      </w:r>
      <w:r w:rsidR="00436C6E">
        <w:rPr>
          <w:rFonts w:ascii="Arial" w:hAnsi="Arial" w:cs="Arial"/>
          <w:sz w:val="24"/>
          <w:szCs w:val="24"/>
        </w:rPr>
        <w:t xml:space="preserve"> </w:t>
      </w:r>
    </w:p>
    <w:p w14:paraId="7D29D282" w14:textId="68CBA957" w:rsidR="00E81B5B" w:rsidRPr="00436C6E" w:rsidRDefault="00BF31B0" w:rsidP="00436C6E">
      <w:pPr>
        <w:pStyle w:val="ListParagraph"/>
        <w:autoSpaceDE w:val="0"/>
        <w:autoSpaceDN w:val="0"/>
        <w:adjustRightInd w:val="0"/>
        <w:spacing w:after="0" w:line="480" w:lineRule="auto"/>
        <w:ind w:left="2880" w:firstLine="360"/>
        <w:rPr>
          <w:rFonts w:ascii="Arial" w:hAnsi="Arial" w:cs="Arial"/>
          <w:sz w:val="24"/>
          <w:szCs w:val="24"/>
        </w:rPr>
      </w:pPr>
      <w:r w:rsidRPr="00436C6E">
        <w:rPr>
          <w:rFonts w:ascii="Arial" w:hAnsi="Arial" w:cs="Arial"/>
          <w:sz w:val="24"/>
          <w:szCs w:val="24"/>
        </w:rPr>
        <w:t xml:space="preserve">In addition to Alibaba cloud serverless, it provides few tools that help developers to run their programs smoothly and deploy their applications in local environments. All the tools can be found here </w:t>
      </w:r>
      <w:r w:rsidRPr="00436C6E">
        <w:rPr>
          <w:rFonts w:ascii="Arial" w:hAnsi="Arial" w:cs="Arial"/>
          <w:sz w:val="24"/>
          <w:szCs w:val="24"/>
        </w:rPr>
        <w:fldChar w:fldCharType="begin"/>
      </w:r>
      <w:r w:rsidR="009D428B" w:rsidRPr="00436C6E">
        <w:rPr>
          <w:rFonts w:ascii="Arial" w:hAnsi="Arial" w:cs="Arial"/>
          <w:sz w:val="24"/>
          <w:szCs w:val="24"/>
        </w:rPr>
        <w:instrText xml:space="preserve"> ADDIN ZOTERO_ITEM CSL_CITATION {"citationID":"bsxk3tU8","properties":{"formattedCitation":"({\\i{}Function Compute - Alibaba Cloud}, n.d.-b)","plainCitation":"(Function Compute - Alibaba Cloud, n.d.-b)","dontUpdate":true,"noteIndex":0},"citationItems":[{"id":238,"uris":["http://zotero.org/users/local/dILag7GQ/items/D76N7A9N"],"uri":["http://zotero.org/users/local/dILag7GQ/items/D76N7A9N"],"itemData":{"id":238,"type":"webpage","abstract":"A secure and stable, elastically scaled, O&amp;M-free, pay-as-you-go, serverless computing platform.","container-title":"AlibabaCloud","language":"en","title":"Function Compute - Alibaba Cloud","URL":"https://www.alibabacloud.com/product/function-compute","accessed":{"date-parts":[["2021",10,14]]}}}],"schema":"https://github.com/citation-style-language/schema/raw/master/csl-citation.json"} </w:instrText>
      </w:r>
      <w:r w:rsidRPr="00436C6E">
        <w:rPr>
          <w:rFonts w:ascii="Arial" w:hAnsi="Arial" w:cs="Arial"/>
          <w:sz w:val="24"/>
          <w:szCs w:val="24"/>
        </w:rPr>
        <w:fldChar w:fldCharType="separate"/>
      </w:r>
      <w:r w:rsidRPr="00436C6E">
        <w:rPr>
          <w:rFonts w:ascii="Arial" w:hAnsi="Arial" w:cs="Arial"/>
          <w:sz w:val="24"/>
          <w:szCs w:val="24"/>
        </w:rPr>
        <w:t>(</w:t>
      </w:r>
      <w:r w:rsidRPr="00436C6E">
        <w:rPr>
          <w:rFonts w:ascii="Arial" w:hAnsi="Arial" w:cs="Arial"/>
          <w:i/>
          <w:iCs/>
          <w:sz w:val="24"/>
          <w:szCs w:val="24"/>
        </w:rPr>
        <w:t>Function Compute - Alibaba Cloud</w:t>
      </w:r>
      <w:r w:rsidRPr="00436C6E">
        <w:rPr>
          <w:rFonts w:ascii="Arial" w:hAnsi="Arial" w:cs="Arial"/>
          <w:sz w:val="24"/>
          <w:szCs w:val="24"/>
        </w:rPr>
        <w:t>, 2021)</w:t>
      </w:r>
      <w:r w:rsidRPr="00436C6E">
        <w:rPr>
          <w:rFonts w:ascii="Arial" w:hAnsi="Arial" w:cs="Arial"/>
          <w:sz w:val="24"/>
          <w:szCs w:val="24"/>
        </w:rPr>
        <w:fldChar w:fldCharType="end"/>
      </w:r>
      <w:r w:rsidR="009D428B" w:rsidRPr="00436C6E">
        <w:rPr>
          <w:rFonts w:ascii="Arial" w:hAnsi="Arial" w:cs="Arial"/>
          <w:sz w:val="24"/>
          <w:szCs w:val="24"/>
        </w:rPr>
        <w:t>.</w:t>
      </w:r>
    </w:p>
    <w:p w14:paraId="183D4589" w14:textId="1F10D9ED" w:rsidR="00E81B5B" w:rsidRDefault="00E81B5B" w:rsidP="00180E38">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Funcraft:</w:t>
      </w:r>
      <w:r w:rsidR="009D428B">
        <w:rPr>
          <w:rFonts w:ascii="Arial" w:hAnsi="Arial" w:cs="Arial"/>
          <w:sz w:val="24"/>
          <w:szCs w:val="24"/>
        </w:rPr>
        <w:t xml:space="preserve"> </w:t>
      </w:r>
      <w:r w:rsidR="009D428B" w:rsidRPr="009D428B">
        <w:rPr>
          <w:rFonts w:ascii="Arial" w:hAnsi="Arial" w:cs="Arial"/>
          <w:sz w:val="24"/>
          <w:szCs w:val="24"/>
        </w:rPr>
        <w:t xml:space="preserve">Third-party dependencies can be installed using the fun craft. It helps to manage function compute, log services, and API gateways. This is a command-line tool and can be installed in either windows, macOS, or Linux. All the resources that help to deploy, build, or run applications can be defined in template.yml. In addition to these, code packages can be built, </w:t>
      </w:r>
      <w:r w:rsidR="006C29C5" w:rsidRPr="009D428B">
        <w:rPr>
          <w:rFonts w:ascii="Arial" w:hAnsi="Arial" w:cs="Arial"/>
          <w:sz w:val="24"/>
          <w:szCs w:val="24"/>
        </w:rPr>
        <w:t>NAS(storage</w:t>
      </w:r>
      <w:r w:rsidR="009D428B" w:rsidRPr="009D428B">
        <w:rPr>
          <w:rFonts w:ascii="Arial" w:hAnsi="Arial" w:cs="Arial"/>
          <w:sz w:val="24"/>
          <w:szCs w:val="24"/>
        </w:rPr>
        <w:t xml:space="preserve"> that provides access and capacity) files can be managed and uploaded on-premises</w:t>
      </w:r>
      <w:r w:rsidR="006C29C5">
        <w:rPr>
          <w:rFonts w:ascii="Arial" w:hAnsi="Arial" w:cs="Arial"/>
          <w:sz w:val="24"/>
          <w:szCs w:val="24"/>
        </w:rPr>
        <w:t xml:space="preserve"> </w:t>
      </w:r>
      <w:r w:rsidR="006C29C5">
        <w:rPr>
          <w:rFonts w:ascii="Arial" w:hAnsi="Arial" w:cs="Arial"/>
          <w:sz w:val="24"/>
          <w:szCs w:val="24"/>
        </w:rPr>
        <w:fldChar w:fldCharType="begin"/>
      </w:r>
      <w:r w:rsidR="002D30D7">
        <w:rPr>
          <w:rFonts w:ascii="Arial" w:hAnsi="Arial" w:cs="Arial"/>
          <w:sz w:val="24"/>
          <w:szCs w:val="24"/>
        </w:rPr>
        <w:instrText xml:space="preserve"> ADDIN ZOTERO_ITEM CSL_CITATION {"citationID":"tqPzLqdw","properties":{"formattedCitation":"({\\i{}Features - Legacy| Alibaba Cloud Documentation Center}, n.d.)","plainCitation":"(Features - Legacy| Alibaba Cloud Documentation Center, n.d.)","dontUpdate":true,"noteIndex":0},"citationItems":[{"id":240,"uris":["http://zotero.org/users/local/dILag7GQ/items/7C23GQAL"],"uri":["http://zotero.org/users/local/dILag7GQ/items/7C23GQAL"],"itemData":{"id":240,"type":"webpage","title":"Features - Legacy| Alibaba Cloud Documentation Center","URL":"https://partners-intl.aliyun.com/help/doc-detail/140283.htm","accessed":{"date-parts":[["2021",10,14]]}}}],"schema":"https://github.com/citation-style-language/schema/raw/master/csl-citation.json"} </w:instrText>
      </w:r>
      <w:r w:rsidR="006C29C5">
        <w:rPr>
          <w:rFonts w:ascii="Arial" w:hAnsi="Arial" w:cs="Arial"/>
          <w:sz w:val="24"/>
          <w:szCs w:val="24"/>
        </w:rPr>
        <w:fldChar w:fldCharType="separate"/>
      </w:r>
      <w:r w:rsidR="006C29C5" w:rsidRPr="006C29C5">
        <w:rPr>
          <w:rFonts w:ascii="Arial" w:hAnsi="Arial" w:cs="Arial"/>
          <w:sz w:val="24"/>
          <w:szCs w:val="24"/>
        </w:rPr>
        <w:t>(</w:t>
      </w:r>
      <w:r w:rsidR="006C29C5" w:rsidRPr="006C29C5">
        <w:rPr>
          <w:rFonts w:ascii="Arial" w:hAnsi="Arial" w:cs="Arial"/>
          <w:i/>
          <w:iCs/>
          <w:sz w:val="24"/>
          <w:szCs w:val="24"/>
        </w:rPr>
        <w:t>Features - Legacy| Alibaba Cloud Documentation Center</w:t>
      </w:r>
      <w:r w:rsidR="006C29C5" w:rsidRPr="006C29C5">
        <w:rPr>
          <w:rFonts w:ascii="Arial" w:hAnsi="Arial" w:cs="Arial"/>
          <w:sz w:val="24"/>
          <w:szCs w:val="24"/>
        </w:rPr>
        <w:t xml:space="preserve">, </w:t>
      </w:r>
      <w:r w:rsidR="00626097">
        <w:rPr>
          <w:rFonts w:ascii="Arial" w:hAnsi="Arial" w:cs="Arial"/>
          <w:sz w:val="24"/>
          <w:szCs w:val="24"/>
        </w:rPr>
        <w:t>2021</w:t>
      </w:r>
      <w:r w:rsidR="006C29C5" w:rsidRPr="006C29C5">
        <w:rPr>
          <w:rFonts w:ascii="Arial" w:hAnsi="Arial" w:cs="Arial"/>
          <w:sz w:val="24"/>
          <w:szCs w:val="24"/>
        </w:rPr>
        <w:t>)</w:t>
      </w:r>
      <w:r w:rsidR="006C29C5">
        <w:rPr>
          <w:rFonts w:ascii="Arial" w:hAnsi="Arial" w:cs="Arial"/>
          <w:sz w:val="24"/>
          <w:szCs w:val="24"/>
        </w:rPr>
        <w:fldChar w:fldCharType="end"/>
      </w:r>
      <w:r w:rsidR="009D428B" w:rsidRPr="009D428B">
        <w:rPr>
          <w:rFonts w:ascii="Arial" w:hAnsi="Arial" w:cs="Arial"/>
          <w:sz w:val="24"/>
          <w:szCs w:val="24"/>
        </w:rPr>
        <w:t>.</w:t>
      </w:r>
    </w:p>
    <w:p w14:paraId="015CFBAA" w14:textId="4F38ECD6" w:rsidR="00E81B5B" w:rsidRDefault="003D027E" w:rsidP="00E81B5B">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f</w:t>
      </w:r>
      <w:r w:rsidR="00E81B5B">
        <w:rPr>
          <w:rFonts w:ascii="Arial" w:hAnsi="Arial" w:cs="Arial"/>
          <w:sz w:val="24"/>
          <w:szCs w:val="24"/>
        </w:rPr>
        <w:t>cli:</w:t>
      </w:r>
      <w:r w:rsidR="003638E6">
        <w:rPr>
          <w:rFonts w:ascii="Arial" w:hAnsi="Arial" w:cs="Arial"/>
          <w:sz w:val="24"/>
          <w:szCs w:val="24"/>
        </w:rPr>
        <w:t xml:space="preserve"> </w:t>
      </w:r>
      <w:r w:rsidRPr="003D027E">
        <w:rPr>
          <w:rFonts w:ascii="Arial" w:hAnsi="Arial" w:cs="Arial"/>
          <w:sz w:val="24"/>
          <w:szCs w:val="24"/>
        </w:rPr>
        <w:t>fcli is a command-line tool that helps to manage function compute resources. The fcli can be downloaded from GitHub</w:t>
      </w:r>
      <w:r>
        <w:rPr>
          <w:rFonts w:ascii="Arial" w:hAnsi="Arial" w:cs="Arial"/>
          <w:sz w:val="24"/>
          <w:szCs w:val="24"/>
        </w:rPr>
        <w:t xml:space="preserve"> </w:t>
      </w:r>
      <w:r>
        <w:rPr>
          <w:rFonts w:ascii="Arial" w:hAnsi="Arial" w:cs="Arial"/>
          <w:sz w:val="24"/>
          <w:szCs w:val="24"/>
        </w:rPr>
        <w:fldChar w:fldCharType="begin"/>
      </w:r>
      <w:r w:rsidR="002D30D7">
        <w:rPr>
          <w:rFonts w:ascii="Arial" w:hAnsi="Arial" w:cs="Arial"/>
          <w:sz w:val="24"/>
          <w:szCs w:val="24"/>
        </w:rPr>
        <w:instrText xml:space="preserve"> ADDIN ZOTERO_ITEM CSL_CITATION {"citationID":"VPeFe0co","properties":{"formattedCitation":"({\\i{}Releases \\uc0\\u183{} Aliyun/Fcli}, n.d.)","plainCitation":"(Releases · Aliyun/Fcli, n.d.)","dontUpdate":true,"noteIndex":0},"citationItems":[{"id":242,"uris":["http://zotero.org/users/local/dILag7GQ/items/PRC6ML87"],"uri":["http://zotero.org/users/local/dILag7GQ/items/PRC6ML87"],"itemData":{"id":242,"type":"webpage","abstract":"The cli of function compute. Contribute to aliyun/fcli development by creating an account on GitHub.","container-title":"GitHub","language":"en","title":"Releases · aliyun/fcli","URL":"https://github.com/aliyun/fcli/releases","accessed":{"date-parts":[["2021",10,14]]}}}],"schema":"https://github.com/citation-style-language/schema/raw/master/csl-citation.json"} </w:instrText>
      </w:r>
      <w:r>
        <w:rPr>
          <w:rFonts w:ascii="Arial" w:hAnsi="Arial" w:cs="Arial"/>
          <w:sz w:val="24"/>
          <w:szCs w:val="24"/>
        </w:rPr>
        <w:fldChar w:fldCharType="separate"/>
      </w:r>
      <w:r w:rsidRPr="003D027E">
        <w:rPr>
          <w:rFonts w:ascii="Arial" w:hAnsi="Arial" w:cs="Arial"/>
          <w:sz w:val="24"/>
          <w:szCs w:val="24"/>
        </w:rPr>
        <w:t>(</w:t>
      </w:r>
      <w:r w:rsidRPr="003D027E">
        <w:rPr>
          <w:rFonts w:ascii="Arial" w:hAnsi="Arial" w:cs="Arial"/>
          <w:i/>
          <w:iCs/>
          <w:sz w:val="24"/>
          <w:szCs w:val="24"/>
        </w:rPr>
        <w:t>Releases · Aliyun/Fcli</w:t>
      </w:r>
      <w:r w:rsidRPr="003D027E">
        <w:rPr>
          <w:rFonts w:ascii="Arial" w:hAnsi="Arial" w:cs="Arial"/>
          <w:sz w:val="24"/>
          <w:szCs w:val="24"/>
        </w:rPr>
        <w:t xml:space="preserve">, </w:t>
      </w:r>
      <w:r>
        <w:rPr>
          <w:rFonts w:ascii="Arial" w:hAnsi="Arial" w:cs="Arial"/>
          <w:sz w:val="24"/>
          <w:szCs w:val="24"/>
        </w:rPr>
        <w:t>2020</w:t>
      </w:r>
      <w:r w:rsidRPr="003D027E">
        <w:rPr>
          <w:rFonts w:ascii="Arial" w:hAnsi="Arial" w:cs="Arial"/>
          <w:sz w:val="24"/>
          <w:szCs w:val="24"/>
        </w:rPr>
        <w:t>)</w:t>
      </w:r>
      <w:r>
        <w:rPr>
          <w:rFonts w:ascii="Arial" w:hAnsi="Arial" w:cs="Arial"/>
          <w:sz w:val="24"/>
          <w:szCs w:val="24"/>
        </w:rPr>
        <w:fldChar w:fldCharType="end"/>
      </w:r>
      <w:r w:rsidRPr="003D027E">
        <w:rPr>
          <w:rFonts w:ascii="Arial" w:hAnsi="Arial" w:cs="Arial"/>
          <w:sz w:val="24"/>
          <w:szCs w:val="24"/>
        </w:rPr>
        <w:t xml:space="preserve">.There are various commands that perform various activities such as sandbox where the </w:t>
      </w:r>
      <w:r w:rsidR="009B0391" w:rsidRPr="003D027E">
        <w:rPr>
          <w:rFonts w:ascii="Arial" w:hAnsi="Arial" w:cs="Arial"/>
          <w:sz w:val="24"/>
          <w:szCs w:val="24"/>
        </w:rPr>
        <w:t>third</w:t>
      </w:r>
      <w:r w:rsidRPr="003D027E">
        <w:rPr>
          <w:rFonts w:ascii="Arial" w:hAnsi="Arial" w:cs="Arial"/>
          <w:sz w:val="24"/>
          <w:szCs w:val="24"/>
        </w:rPr>
        <w:t xml:space="preserve"> party libraries can be installed to perform various operations like debugging in the local environment.  service-related commands to create or update services, function-related commands to create, execute or update a function, trigger related commands to fire a trigger or update a trigger and log related commands to create </w:t>
      </w:r>
      <w:r w:rsidR="009B0391" w:rsidRPr="003D027E">
        <w:rPr>
          <w:rFonts w:ascii="Arial" w:hAnsi="Arial" w:cs="Arial"/>
          <w:sz w:val="24"/>
          <w:szCs w:val="24"/>
        </w:rPr>
        <w:t>Log store</w:t>
      </w:r>
      <w:r w:rsidRPr="003D027E">
        <w:rPr>
          <w:rFonts w:ascii="Arial" w:hAnsi="Arial" w:cs="Arial"/>
          <w:sz w:val="24"/>
          <w:szCs w:val="24"/>
        </w:rPr>
        <w:t xml:space="preserve"> and run the logs</w:t>
      </w:r>
      <w:r w:rsidR="00D56745">
        <w:rPr>
          <w:rFonts w:ascii="Arial" w:hAnsi="Arial" w:cs="Arial"/>
          <w:sz w:val="24"/>
          <w:szCs w:val="24"/>
        </w:rPr>
        <w:t xml:space="preserve"> </w:t>
      </w:r>
      <w:r w:rsidR="00D56745">
        <w:rPr>
          <w:rFonts w:ascii="Arial" w:hAnsi="Arial" w:cs="Arial"/>
          <w:sz w:val="24"/>
          <w:szCs w:val="24"/>
        </w:rPr>
        <w:fldChar w:fldCharType="begin"/>
      </w:r>
      <w:r w:rsidR="00CA307F">
        <w:rPr>
          <w:rFonts w:ascii="Arial" w:hAnsi="Arial" w:cs="Arial"/>
          <w:sz w:val="24"/>
          <w:szCs w:val="24"/>
        </w:rPr>
        <w:instrText xml:space="preserve"> ADDIN ZOTERO_ITEM CSL_CITATION {"citationID":"vgRzuPFG","properties":{"formattedCitation":"({\\i{}Use Fcli for the First Time - Legacy| Alibaba Cloud Documentation Center}, n.d.)","plainCitation":"(Use Fcli for the First Time - Legacy| Alibaba Cloud Documentation Center, n.d.)","dontUpdate":true,"noteIndex":0},"citationItems":[{"id":244,"uris":["http://zotero.org/users/local/dILag7GQ/items/AYTLA6GV"],"uri":["http://zotero.org/users/local/dILag7GQ/items/AYTLA6GV"],"itemData":{"id":244,"type":"webpage","title":"Use fcli for the first time - Legacy| Alibaba Cloud Documentation Center","URL":"https://partners-intl.aliyun.com/help/doc-detail/52995.htm","accessed":{"date-parts":[["2021",10,14]]}}}],"schema":"https://github.com/citation-style-language/schema/raw/master/csl-citation.json"} </w:instrText>
      </w:r>
      <w:r w:rsidR="00D56745">
        <w:rPr>
          <w:rFonts w:ascii="Arial" w:hAnsi="Arial" w:cs="Arial"/>
          <w:sz w:val="24"/>
          <w:szCs w:val="24"/>
        </w:rPr>
        <w:fldChar w:fldCharType="separate"/>
      </w:r>
      <w:r w:rsidR="00D56745" w:rsidRPr="00D56745">
        <w:rPr>
          <w:rFonts w:ascii="Arial" w:hAnsi="Arial" w:cs="Arial"/>
          <w:sz w:val="24"/>
          <w:szCs w:val="24"/>
        </w:rPr>
        <w:t>(</w:t>
      </w:r>
      <w:r w:rsidR="00D56745" w:rsidRPr="00D56745">
        <w:rPr>
          <w:rFonts w:ascii="Arial" w:hAnsi="Arial" w:cs="Arial"/>
          <w:i/>
          <w:iCs/>
          <w:sz w:val="24"/>
          <w:szCs w:val="24"/>
        </w:rPr>
        <w:t>Use Fcli for the First Time - Legacy| Alibaba Cloud Documentation Center</w:t>
      </w:r>
      <w:r w:rsidR="00D56745" w:rsidRPr="00D56745">
        <w:rPr>
          <w:rFonts w:ascii="Arial" w:hAnsi="Arial" w:cs="Arial"/>
          <w:sz w:val="24"/>
          <w:szCs w:val="24"/>
        </w:rPr>
        <w:t xml:space="preserve">, </w:t>
      </w:r>
      <w:r w:rsidR="00D56745">
        <w:rPr>
          <w:rFonts w:ascii="Arial" w:hAnsi="Arial" w:cs="Arial"/>
          <w:sz w:val="24"/>
          <w:szCs w:val="24"/>
        </w:rPr>
        <w:t>2020</w:t>
      </w:r>
      <w:r w:rsidR="00D56745" w:rsidRPr="00D56745">
        <w:rPr>
          <w:rFonts w:ascii="Arial" w:hAnsi="Arial" w:cs="Arial"/>
          <w:sz w:val="24"/>
          <w:szCs w:val="24"/>
        </w:rPr>
        <w:t>)</w:t>
      </w:r>
      <w:r w:rsidR="00D56745">
        <w:rPr>
          <w:rFonts w:ascii="Arial" w:hAnsi="Arial" w:cs="Arial"/>
          <w:sz w:val="24"/>
          <w:szCs w:val="24"/>
        </w:rPr>
        <w:fldChar w:fldCharType="end"/>
      </w:r>
      <w:r w:rsidRPr="003D027E">
        <w:rPr>
          <w:rFonts w:ascii="Arial" w:hAnsi="Arial" w:cs="Arial"/>
          <w:sz w:val="24"/>
          <w:szCs w:val="24"/>
        </w:rPr>
        <w:t>.</w:t>
      </w:r>
    </w:p>
    <w:p w14:paraId="1B41F616" w14:textId="1A0BA31F" w:rsidR="00E81B5B" w:rsidRDefault="00E81B5B" w:rsidP="00E81B5B">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webIDE:</w:t>
      </w:r>
      <w:r w:rsidR="00390795">
        <w:rPr>
          <w:rFonts w:ascii="Arial" w:hAnsi="Arial" w:cs="Arial"/>
          <w:sz w:val="24"/>
          <w:szCs w:val="24"/>
        </w:rPr>
        <w:t xml:space="preserve"> </w:t>
      </w:r>
      <w:r w:rsidR="00390795" w:rsidRPr="00390795">
        <w:rPr>
          <w:rFonts w:ascii="Arial" w:hAnsi="Arial" w:cs="Arial"/>
          <w:sz w:val="24"/>
          <w:szCs w:val="24"/>
        </w:rPr>
        <w:t>webIDE tool that is provided by Alibaba cloud can be used to manage function compute resources</w:t>
      </w:r>
      <w:r w:rsidR="009E47C8">
        <w:rPr>
          <w:rFonts w:ascii="Arial" w:hAnsi="Arial" w:cs="Arial"/>
          <w:sz w:val="24"/>
          <w:szCs w:val="24"/>
        </w:rPr>
        <w:t xml:space="preserve"> </w:t>
      </w:r>
    </w:p>
    <w:p w14:paraId="321CCB32" w14:textId="57D6D25F" w:rsidR="00E81B5B" w:rsidRDefault="00E81B5B" w:rsidP="00E81B5B">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Midway Serverless:</w:t>
      </w:r>
      <w:r w:rsidR="00F05805">
        <w:rPr>
          <w:rFonts w:ascii="Arial" w:hAnsi="Arial" w:cs="Arial"/>
          <w:sz w:val="24"/>
          <w:szCs w:val="24"/>
        </w:rPr>
        <w:t xml:space="preserve"> </w:t>
      </w:r>
      <w:r w:rsidR="00F05805" w:rsidRPr="00F05805">
        <w:rPr>
          <w:rFonts w:ascii="Arial" w:hAnsi="Arial" w:cs="Arial"/>
          <w:sz w:val="24"/>
          <w:szCs w:val="24"/>
        </w:rPr>
        <w:t xml:space="preserve">This is a serverless framework that is mainly used for Node. js-based cloud functions. This reduces the maintenance price thereby focusing more on the development. Its integrated development solutions make the applications easy to deliver and </w:t>
      </w:r>
      <w:r w:rsidR="00F05805" w:rsidRPr="00F05805">
        <w:rPr>
          <w:rFonts w:ascii="Arial" w:hAnsi="Arial" w:cs="Arial"/>
          <w:sz w:val="24"/>
          <w:szCs w:val="24"/>
        </w:rPr>
        <w:lastRenderedPageBreak/>
        <w:t>maintain. It is lightweight and publicly available. This has entry and exit parameters for the function platforms. It can be migrated easily between the platforms by expanding runtime API's and unified configurations. Integrating from traditional web to serverless can be faster using this Midway serverless framework</w:t>
      </w:r>
      <w:r w:rsidR="003D5DC5">
        <w:rPr>
          <w:rFonts w:ascii="Arial" w:hAnsi="Arial" w:cs="Arial"/>
          <w:sz w:val="24"/>
          <w:szCs w:val="24"/>
        </w:rPr>
        <w:t xml:space="preserve"> </w:t>
      </w:r>
      <w:r w:rsidR="003D5DC5">
        <w:rPr>
          <w:rFonts w:ascii="Arial" w:hAnsi="Arial" w:cs="Arial"/>
          <w:sz w:val="24"/>
          <w:szCs w:val="24"/>
        </w:rPr>
        <w:fldChar w:fldCharType="begin"/>
      </w:r>
      <w:r w:rsidR="00397AE8">
        <w:rPr>
          <w:rFonts w:ascii="Arial" w:hAnsi="Arial" w:cs="Arial"/>
          <w:sz w:val="24"/>
          <w:szCs w:val="24"/>
        </w:rPr>
        <w:instrText xml:space="preserve"> ADDIN ZOTERO_ITEM CSL_CITATION {"citationID":"8jZUzcBY","properties":{"formattedCitation":"({\\i{}Midway - \\uc0\\u55356{}\\uc0\\u57172{} A Node.Js Serverless Framework for Front-End/Full-Stack Developers. Build the Application for next Decade. Works on AWS, Alibaba Cloud, Tencent Cloud and Traditional VM/Container. Super Easy Integrate with React and Vue. \\uc0\\u55356{}\\uc0\\u57096{} - (Midway)}, n.d.)","plainCitation":"(Midway -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A Node.Js Serverless Framework for Front-End/Full-Stack Developers. Build the Application for next Decade. Works on AWS, Alibaba Cloud, Tencent Cloud and Traditional VM/Container. Super Easy Integrate with React and Vue.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 (Midway), n.d.)","dontUpdate":true,"noteIndex":0},"citationItems":[{"id":246,"uris":["http://zotero.org/users/local/dILag7GQ/items/T3BSNAE2"],"uri":["http://zotero.org/users/local/dILag7GQ/items/T3BSNAE2"],"itemData":{"id":246,"type":"webpage","abstract":"Midway is an open source software project.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A Node.js Serverless Framework for front-end/full-stack developers. Build the application for next decade. Works on AWS, Alibaba Cloud, Tencent Cloud and traditional VM/Container. Super easy integrate with React and Vue. </w:instrText>
      </w:r>
      <w:r w:rsidR="00397AE8">
        <w:rPr>
          <w:rFonts w:ascii="Segoe UI Emoji" w:hAnsi="Segoe UI Emoji" w:cs="Segoe UI Emoji"/>
          <w:sz w:val="24"/>
          <w:szCs w:val="24"/>
        </w:rPr>
        <w:instrText>🌈</w:instrText>
      </w:r>
      <w:r w:rsidR="00397AE8">
        <w:rPr>
          <w:rFonts w:ascii="Arial" w:hAnsi="Arial" w:cs="Arial"/>
          <w:sz w:val="24"/>
          <w:szCs w:val="24"/>
        </w:rPr>
        <w:instrText xml:space="preserve">.","language":"en","title":"Midway -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A Node.js Serverless Framework for front-end/full-stack developers. Build the application for next decade. Works on AWS, Alibaba Cloud, Tencent Cloud and traditional VM/Container. Super easy integrate with React and Vue. </w:instrText>
      </w:r>
      <w:r w:rsidR="00397AE8">
        <w:rPr>
          <w:rFonts w:ascii="Segoe UI Emoji" w:hAnsi="Segoe UI Emoji" w:cs="Segoe UI Emoji"/>
          <w:sz w:val="24"/>
          <w:szCs w:val="24"/>
        </w:rPr>
        <w:instrText>🌈</w:instrText>
      </w:r>
      <w:r w:rsidR="00397AE8">
        <w:rPr>
          <w:rFonts w:ascii="Arial" w:hAnsi="Arial" w:cs="Arial"/>
          <w:sz w:val="24"/>
          <w:szCs w:val="24"/>
        </w:rPr>
        <w:instrText xml:space="preserve"> - (midway)","URL":"https://opensourcelibs.com/lib/midway","accessed":{"date-parts":[["2021",10,14]]}}}],"schema":"https://github.com/citation-style-language/schema/raw/master/csl-citation.json"} </w:instrText>
      </w:r>
      <w:r w:rsidR="003D5DC5">
        <w:rPr>
          <w:rFonts w:ascii="Arial" w:hAnsi="Arial" w:cs="Arial"/>
          <w:sz w:val="24"/>
          <w:szCs w:val="24"/>
        </w:rPr>
        <w:fldChar w:fldCharType="separate"/>
      </w:r>
      <w:r w:rsidR="003D5DC5" w:rsidRPr="003D5DC5">
        <w:rPr>
          <w:rFonts w:ascii="Arial" w:hAnsi="Arial" w:cs="Arial"/>
          <w:sz w:val="24"/>
          <w:szCs w:val="24"/>
        </w:rPr>
        <w:t>(</w:t>
      </w:r>
      <w:r w:rsidR="003D5DC5" w:rsidRPr="003D5DC5">
        <w:rPr>
          <w:rFonts w:ascii="Arial" w:hAnsi="Arial" w:cs="Arial"/>
          <w:i/>
          <w:iCs/>
          <w:sz w:val="24"/>
          <w:szCs w:val="24"/>
        </w:rPr>
        <w:t>Midway - 🍔 A Node.Js Serverless Framework for Front-End/Full-Stack Developers. Build the Application for next Decade. (Midway)</w:t>
      </w:r>
      <w:r w:rsidR="003D5DC5" w:rsidRPr="003D5DC5">
        <w:rPr>
          <w:rFonts w:ascii="Arial" w:hAnsi="Arial" w:cs="Arial"/>
          <w:sz w:val="24"/>
          <w:szCs w:val="24"/>
        </w:rPr>
        <w:t xml:space="preserve">, </w:t>
      </w:r>
      <w:r w:rsidR="003D5DC5">
        <w:rPr>
          <w:rFonts w:ascii="Arial" w:hAnsi="Arial" w:cs="Arial"/>
          <w:sz w:val="24"/>
          <w:szCs w:val="24"/>
        </w:rPr>
        <w:t>2018</w:t>
      </w:r>
      <w:r w:rsidR="003D5DC5" w:rsidRPr="003D5DC5">
        <w:rPr>
          <w:rFonts w:ascii="Arial" w:hAnsi="Arial" w:cs="Arial"/>
          <w:sz w:val="24"/>
          <w:szCs w:val="24"/>
        </w:rPr>
        <w:t>)</w:t>
      </w:r>
      <w:r w:rsidR="003D5DC5">
        <w:rPr>
          <w:rFonts w:ascii="Arial" w:hAnsi="Arial" w:cs="Arial"/>
          <w:sz w:val="24"/>
          <w:szCs w:val="24"/>
        </w:rPr>
        <w:fldChar w:fldCharType="end"/>
      </w:r>
      <w:r w:rsidR="00F05805" w:rsidRPr="00F05805">
        <w:rPr>
          <w:rFonts w:ascii="Arial" w:hAnsi="Arial" w:cs="Arial"/>
          <w:sz w:val="24"/>
          <w:szCs w:val="24"/>
        </w:rPr>
        <w:t>.</w:t>
      </w:r>
    </w:p>
    <w:p w14:paraId="67516CC9" w14:textId="77777777" w:rsidR="00342D36" w:rsidRDefault="00342D36" w:rsidP="00342D36">
      <w:pPr>
        <w:pStyle w:val="ListParagraph"/>
        <w:autoSpaceDE w:val="0"/>
        <w:autoSpaceDN w:val="0"/>
        <w:adjustRightInd w:val="0"/>
        <w:spacing w:after="0" w:line="480" w:lineRule="auto"/>
        <w:ind w:left="3600"/>
        <w:rPr>
          <w:rFonts w:ascii="Arial" w:hAnsi="Arial" w:cs="Arial"/>
          <w:sz w:val="24"/>
          <w:szCs w:val="24"/>
        </w:rPr>
      </w:pPr>
    </w:p>
    <w:p w14:paraId="2FAA4F64" w14:textId="77777777" w:rsidR="00342D36"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Microsoft </w:t>
      </w:r>
      <w:r w:rsidR="003D5DC5">
        <w:rPr>
          <w:rFonts w:ascii="Arial" w:hAnsi="Arial" w:cs="Arial"/>
          <w:sz w:val="24"/>
          <w:szCs w:val="24"/>
        </w:rPr>
        <w:t>Azure:</w:t>
      </w:r>
    </w:p>
    <w:p w14:paraId="52271D75" w14:textId="39C758E6" w:rsidR="00D672E3" w:rsidRDefault="007B6DC4" w:rsidP="00342D36">
      <w:pPr>
        <w:pStyle w:val="ListParagraph"/>
        <w:autoSpaceDE w:val="0"/>
        <w:autoSpaceDN w:val="0"/>
        <w:adjustRightInd w:val="0"/>
        <w:spacing w:after="0" w:line="480" w:lineRule="auto"/>
        <w:ind w:left="2880" w:firstLine="360"/>
        <w:rPr>
          <w:rFonts w:ascii="Arial" w:hAnsi="Arial" w:cs="Arial"/>
          <w:sz w:val="24"/>
          <w:szCs w:val="24"/>
        </w:rPr>
      </w:pPr>
      <w:r>
        <w:rPr>
          <w:rFonts w:ascii="Arial" w:hAnsi="Arial" w:cs="Arial"/>
          <w:sz w:val="24"/>
          <w:szCs w:val="24"/>
        </w:rPr>
        <w:t xml:space="preserve"> </w:t>
      </w:r>
      <w:r w:rsidRPr="007B6DC4">
        <w:rPr>
          <w:rFonts w:ascii="Arial" w:hAnsi="Arial" w:cs="Arial"/>
          <w:sz w:val="24"/>
          <w:szCs w:val="24"/>
        </w:rPr>
        <w:t>Microsoft offers various SDK tools that help developers build applications using various features of fully integrated development environments (IDE). It provides default azure support and advance debugging abilities. All the tools can be found in the official website of Microsoft listed here</w:t>
      </w:r>
      <w:r>
        <w:rPr>
          <w:rFonts w:ascii="Arial" w:hAnsi="Arial" w:cs="Arial"/>
          <w:sz w:val="24"/>
          <w:szCs w:val="24"/>
        </w:rPr>
        <w:t xml:space="preserve"> </w:t>
      </w:r>
      <w:r>
        <w:rPr>
          <w:rFonts w:ascii="Arial" w:hAnsi="Arial" w:cs="Arial"/>
          <w:sz w:val="24"/>
          <w:szCs w:val="24"/>
        </w:rPr>
        <w:fldChar w:fldCharType="begin"/>
      </w:r>
      <w:r w:rsidR="00342D36">
        <w:rPr>
          <w:rFonts w:ascii="Arial" w:hAnsi="Arial" w:cs="Arial"/>
          <w:sz w:val="24"/>
          <w:szCs w:val="24"/>
        </w:rPr>
        <w:instrText xml:space="preserve"> ADDIN ZOTERO_ITEM CSL_CITATION {"citationID":"8xa3StCS","properties":{"formattedCitation":"({\\i{}Developer Tools | Microsoft Azure}, n.d.)","plainCitation":"(Developer Tools | Microsoft Azure, n.d.)","dontUpdate":true,"noteIndex":0},"citationItems":[{"id":248,"uris":["http://zotero.org/users/local/dILag7GQ/items/SNHW7HID"],"uri":["http://zotero.org/users/local/dILag7GQ/items/SNHW7HID"],"itemData":{"id":248,"type":"webpage","abstract":"Build, debug, deploy, and manage  cloud applications—using any platform or language—with Azure development tools, including Visual Studio.","language":"en","title":"Developer Tools | Microsoft Azure","URL":"https://azure.microsoft.com/en-us/product-categories/developer-tools/","accessed":{"date-parts":[["2021",10,14]]}}}],"schema":"https://github.com/citation-style-language/schema/raw/master/csl-citation.json"} </w:instrText>
      </w:r>
      <w:r>
        <w:rPr>
          <w:rFonts w:ascii="Arial" w:hAnsi="Arial" w:cs="Arial"/>
          <w:sz w:val="24"/>
          <w:szCs w:val="24"/>
        </w:rPr>
        <w:fldChar w:fldCharType="separate"/>
      </w:r>
      <w:r w:rsidRPr="007B6DC4">
        <w:rPr>
          <w:rFonts w:ascii="Arial" w:hAnsi="Arial" w:cs="Arial"/>
          <w:sz w:val="24"/>
          <w:szCs w:val="24"/>
        </w:rPr>
        <w:t>(</w:t>
      </w:r>
      <w:r w:rsidRPr="007B6DC4">
        <w:rPr>
          <w:rFonts w:ascii="Arial" w:hAnsi="Arial" w:cs="Arial"/>
          <w:i/>
          <w:iCs/>
          <w:sz w:val="24"/>
          <w:szCs w:val="24"/>
        </w:rPr>
        <w:t>Developer Tools | Microsoft Azure</w:t>
      </w:r>
      <w:r w:rsidRPr="007B6DC4">
        <w:rPr>
          <w:rFonts w:ascii="Arial" w:hAnsi="Arial" w:cs="Arial"/>
          <w:sz w:val="24"/>
          <w:szCs w:val="24"/>
        </w:rPr>
        <w:t xml:space="preserve">, </w:t>
      </w:r>
      <w:r>
        <w:rPr>
          <w:rFonts w:ascii="Arial" w:hAnsi="Arial" w:cs="Arial"/>
          <w:sz w:val="24"/>
          <w:szCs w:val="24"/>
        </w:rPr>
        <w:t>2021</w:t>
      </w:r>
      <w:r w:rsidRPr="007B6DC4">
        <w:rPr>
          <w:rFonts w:ascii="Arial" w:hAnsi="Arial" w:cs="Arial"/>
          <w:sz w:val="24"/>
          <w:szCs w:val="24"/>
        </w:rPr>
        <w:t>)</w:t>
      </w:r>
      <w:r>
        <w:rPr>
          <w:rFonts w:ascii="Arial" w:hAnsi="Arial" w:cs="Arial"/>
          <w:sz w:val="24"/>
          <w:szCs w:val="24"/>
        </w:rPr>
        <w:fldChar w:fldCharType="end"/>
      </w:r>
      <w:r>
        <w:rPr>
          <w:rFonts w:ascii="Arial" w:hAnsi="Arial" w:cs="Arial"/>
          <w:sz w:val="24"/>
          <w:szCs w:val="24"/>
        </w:rPr>
        <w:t>.</w:t>
      </w:r>
    </w:p>
    <w:p w14:paraId="0EA83F89" w14:textId="53817267"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Visual studio code</w:t>
      </w:r>
      <w:r>
        <w:rPr>
          <w:rFonts w:ascii="Arial" w:hAnsi="Arial" w:cs="Arial"/>
          <w:sz w:val="24"/>
          <w:szCs w:val="24"/>
        </w:rPr>
        <w:t>:</w:t>
      </w:r>
      <w:r w:rsidR="00342D36">
        <w:rPr>
          <w:rFonts w:ascii="Arial" w:hAnsi="Arial" w:cs="Arial"/>
          <w:sz w:val="24"/>
          <w:szCs w:val="24"/>
        </w:rPr>
        <w:t xml:space="preserve"> </w:t>
      </w:r>
      <w:r w:rsidR="000A23F9" w:rsidRPr="000A23F9">
        <w:rPr>
          <w:rFonts w:ascii="Arial" w:hAnsi="Arial" w:cs="Arial"/>
          <w:sz w:val="24"/>
          <w:szCs w:val="24"/>
        </w:rPr>
        <w:t xml:space="preserve">This makes developers easily switch between tools. It is used for the development, debugging, and deploying of code. All the cloud </w:t>
      </w:r>
      <w:r w:rsidR="000A23F9" w:rsidRPr="000A23F9">
        <w:rPr>
          <w:rFonts w:ascii="Arial" w:hAnsi="Arial" w:cs="Arial"/>
          <w:sz w:val="24"/>
          <w:szCs w:val="24"/>
        </w:rPr>
        <w:lastRenderedPageBreak/>
        <w:t xml:space="preserve">projects can be deployed locally using this tool. It also makes developers set the deployments automatically to the cloud. With the provided MongoDB support, the application data can be easily managed or hosted in the cloud using the azure </w:t>
      </w:r>
      <w:r w:rsidR="00E45D93" w:rsidRPr="000A23F9">
        <w:rPr>
          <w:rFonts w:ascii="Arial" w:hAnsi="Arial" w:cs="Arial"/>
          <w:sz w:val="24"/>
          <w:szCs w:val="24"/>
        </w:rPr>
        <w:t>Cosmo</w:t>
      </w:r>
      <w:r w:rsidR="000A23F9" w:rsidRPr="000A23F9">
        <w:rPr>
          <w:rFonts w:ascii="Arial" w:hAnsi="Arial" w:cs="Arial"/>
          <w:sz w:val="24"/>
          <w:szCs w:val="24"/>
        </w:rPr>
        <w:t xml:space="preserve"> DB free tier. Easy collaboration can be achieved using GitHub which enables pair programming. Docker extensions enable containerized applications, Kubernetes extension to deploy cloud-hosted Kubernetes in visual studio code. Both the front-end and back-end applications can be debugged simultaneously</w:t>
      </w:r>
    </w:p>
    <w:p w14:paraId="64C173EC" w14:textId="20DDAF6D"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SDK</w:t>
      </w:r>
      <w:r w:rsidR="000A26E9">
        <w:rPr>
          <w:rFonts w:ascii="Arial" w:hAnsi="Arial" w:cs="Arial"/>
          <w:sz w:val="24"/>
          <w:szCs w:val="24"/>
        </w:rPr>
        <w:t xml:space="preserve">: </w:t>
      </w:r>
      <w:r w:rsidR="000A26E9" w:rsidRPr="000A26E9">
        <w:rPr>
          <w:rFonts w:ascii="Arial" w:hAnsi="Arial" w:cs="Arial"/>
          <w:sz w:val="24"/>
          <w:szCs w:val="24"/>
        </w:rPr>
        <w:t>The SDK makes users install language that is specific to their application. They are the collection of libraries. These libraries are approachable, consistent, dependable, idiomatic, and diagnosable. This supports various programming languages such as Java, .net, C, C++, Python, android, Ruby, IOS, PHP etc. and all the documents related to these languages can be found here</w:t>
      </w:r>
      <w:r w:rsidR="000A26E9">
        <w:rPr>
          <w:rFonts w:ascii="Arial" w:hAnsi="Arial" w:cs="Arial"/>
          <w:sz w:val="24"/>
          <w:szCs w:val="24"/>
        </w:rPr>
        <w:t xml:space="preserve"> </w:t>
      </w:r>
      <w:r w:rsidR="000A26E9">
        <w:rPr>
          <w:rFonts w:ascii="Arial" w:hAnsi="Arial" w:cs="Arial"/>
          <w:sz w:val="24"/>
          <w:szCs w:val="24"/>
        </w:rPr>
        <w:fldChar w:fldCharType="begin"/>
      </w:r>
      <w:r w:rsidR="00EE0C63">
        <w:rPr>
          <w:rFonts w:ascii="Arial" w:hAnsi="Arial" w:cs="Arial"/>
          <w:sz w:val="24"/>
          <w:szCs w:val="24"/>
        </w:rPr>
        <w:instrText xml:space="preserve"> ADDIN ZOTERO_ITEM CSL_CITATION {"citationID":"bf14pwYW","properties":{"formattedCitation":"({\\i{}Download Azure SDKs and Tools | Microsoft Azure}, n.d.)","plainCitation":"(Download Azure SDKs and Tools | Microsoft Azure, n.d.)","dontUpdate":true,"noteIndex":0},"citationItems":[{"id":250,"uris":["http://zotero.org/users/local/dILag7GQ/items/9NHGAPH9"],"uri":["http://zotero.org/users/local/dILag7GQ/items/9NHGAPH9"],"itemData":{"id":250,"type":"webpage","abstract":"Download and install the Azure SDKs and Azure PowerShell and command-line tools for management and deployment.","language":"en","title":"Download Azure SDKs and Tools | Microsoft Azure","URL":"https://azure.microsoft.com/en-us/downloads/","accessed":{"date-parts":[["2021",10,14]]}}}],"schema":"https://github.com/citation-style-language/schema/raw/master/csl-citation.json"} </w:instrText>
      </w:r>
      <w:r w:rsidR="000A26E9">
        <w:rPr>
          <w:rFonts w:ascii="Arial" w:hAnsi="Arial" w:cs="Arial"/>
          <w:sz w:val="24"/>
          <w:szCs w:val="24"/>
        </w:rPr>
        <w:fldChar w:fldCharType="separate"/>
      </w:r>
      <w:r w:rsidR="000A26E9" w:rsidRPr="000A26E9">
        <w:rPr>
          <w:rFonts w:ascii="Arial" w:hAnsi="Arial" w:cs="Arial"/>
          <w:sz w:val="24"/>
          <w:szCs w:val="24"/>
        </w:rPr>
        <w:t>(</w:t>
      </w:r>
      <w:r w:rsidR="000A26E9" w:rsidRPr="000A26E9">
        <w:rPr>
          <w:rFonts w:ascii="Arial" w:hAnsi="Arial" w:cs="Arial"/>
          <w:i/>
          <w:iCs/>
          <w:sz w:val="24"/>
          <w:szCs w:val="24"/>
        </w:rPr>
        <w:t>Download Azure SDKs and Tools | Microsoft Azure</w:t>
      </w:r>
      <w:r w:rsidR="000A26E9" w:rsidRPr="000A26E9">
        <w:rPr>
          <w:rFonts w:ascii="Arial" w:hAnsi="Arial" w:cs="Arial"/>
          <w:sz w:val="24"/>
          <w:szCs w:val="24"/>
        </w:rPr>
        <w:t xml:space="preserve">, </w:t>
      </w:r>
      <w:r w:rsidR="000A26E9">
        <w:rPr>
          <w:rFonts w:ascii="Arial" w:hAnsi="Arial" w:cs="Arial"/>
          <w:sz w:val="24"/>
          <w:szCs w:val="24"/>
        </w:rPr>
        <w:t>2021</w:t>
      </w:r>
      <w:r w:rsidR="000A26E9" w:rsidRPr="000A26E9">
        <w:rPr>
          <w:rFonts w:ascii="Arial" w:hAnsi="Arial" w:cs="Arial"/>
          <w:sz w:val="24"/>
          <w:szCs w:val="24"/>
        </w:rPr>
        <w:t>)</w:t>
      </w:r>
      <w:r w:rsidR="000A26E9">
        <w:rPr>
          <w:rFonts w:ascii="Arial" w:hAnsi="Arial" w:cs="Arial"/>
          <w:sz w:val="24"/>
          <w:szCs w:val="24"/>
        </w:rPr>
        <w:fldChar w:fldCharType="end"/>
      </w:r>
      <w:r w:rsidR="000A26E9">
        <w:rPr>
          <w:rFonts w:ascii="Arial" w:hAnsi="Arial" w:cs="Arial"/>
          <w:sz w:val="24"/>
          <w:szCs w:val="24"/>
        </w:rPr>
        <w:t>.</w:t>
      </w:r>
    </w:p>
    <w:p w14:paraId="2A7BC53D" w14:textId="64512500"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App configuration</w:t>
      </w:r>
      <w:r w:rsidR="00863B74">
        <w:rPr>
          <w:rFonts w:ascii="Arial" w:hAnsi="Arial" w:cs="Arial"/>
          <w:sz w:val="24"/>
          <w:szCs w:val="24"/>
        </w:rPr>
        <w:t xml:space="preserve">: </w:t>
      </w:r>
      <w:r w:rsidR="00863B74" w:rsidRPr="00863B74">
        <w:rPr>
          <w:rFonts w:ascii="Arial" w:hAnsi="Arial" w:cs="Arial"/>
          <w:sz w:val="24"/>
          <w:szCs w:val="24"/>
        </w:rPr>
        <w:t xml:space="preserve">All the azure app configurations can be stored here which provides a universal hosted </w:t>
      </w:r>
      <w:r w:rsidR="00863B74" w:rsidRPr="00863B74">
        <w:rPr>
          <w:rFonts w:ascii="Arial" w:hAnsi="Arial" w:cs="Arial"/>
          <w:sz w:val="24"/>
          <w:szCs w:val="24"/>
        </w:rPr>
        <w:lastRenderedPageBreak/>
        <w:t xml:space="preserve">location. It eliminates time-consuming deployments by managing the configurations effectively. This is specifically designed for speed, security, and scalability. The encryption is done for the data that is in rest or the in-transit data. It can also be integrated easily with other popular frameworks. Users will have more control and reduce costly deployments. The universal configurations make it easy to </w:t>
      </w:r>
      <w:r w:rsidR="003342FC" w:rsidRPr="00863B74">
        <w:rPr>
          <w:rFonts w:ascii="Arial" w:hAnsi="Arial" w:cs="Arial"/>
          <w:sz w:val="24"/>
          <w:szCs w:val="24"/>
        </w:rPr>
        <w:t>trouble</w:t>
      </w:r>
      <w:r w:rsidR="00863B74" w:rsidRPr="00863B74">
        <w:rPr>
          <w:rFonts w:ascii="Arial" w:hAnsi="Arial" w:cs="Arial"/>
          <w:sz w:val="24"/>
          <w:szCs w:val="24"/>
        </w:rPr>
        <w:t xml:space="preserve"> shoot while eradicating the errors. The code separated from the date makes it to be a secured tool for the developers</w:t>
      </w:r>
    </w:p>
    <w:p w14:paraId="6BA65F80" w14:textId="44BC1C30" w:rsidR="00D672E3"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Google Cloud: </w:t>
      </w:r>
    </w:p>
    <w:p w14:paraId="7F922B6F" w14:textId="2813F2D9"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Iron</w:t>
      </w:r>
      <w:r w:rsidR="006534A3">
        <w:rPr>
          <w:rFonts w:ascii="Arial" w:hAnsi="Arial" w:cs="Arial"/>
          <w:sz w:val="24"/>
          <w:szCs w:val="24"/>
        </w:rPr>
        <w:t xml:space="preserve">: </w:t>
      </w:r>
      <w:r w:rsidR="006534A3" w:rsidRPr="006534A3">
        <w:rPr>
          <w:rFonts w:ascii="Arial" w:hAnsi="Arial" w:cs="Arial"/>
          <w:sz w:val="24"/>
          <w:szCs w:val="24"/>
        </w:rPr>
        <w:t xml:space="preserve">An ironworker is a platform that is flexible to not only google but also various famous serverless services such as AWS and Microsoft azure. The main advantage of the iron platform is that it eliminates vendor locking. This helps developers to run code in various environments whether it be in the cloud or on-premises. It supports various programming languages such as Java, python, ruby, JavaScript, Go, Node.js and .net. This was said to have the best customer </w:t>
      </w:r>
      <w:r w:rsidR="006534A3" w:rsidRPr="006534A3">
        <w:rPr>
          <w:rFonts w:ascii="Arial" w:hAnsi="Arial" w:cs="Arial"/>
          <w:sz w:val="24"/>
          <w:szCs w:val="24"/>
        </w:rPr>
        <w:lastRenderedPageBreak/>
        <w:t>support</w:t>
      </w:r>
      <w:r w:rsidR="006534A3">
        <w:rPr>
          <w:rFonts w:ascii="Arial" w:hAnsi="Arial" w:cs="Arial"/>
          <w:sz w:val="24"/>
          <w:szCs w:val="24"/>
        </w:rPr>
        <w:t xml:space="preserve"> </w:t>
      </w:r>
      <w:r w:rsidR="006534A3">
        <w:rPr>
          <w:rFonts w:ascii="Arial" w:hAnsi="Arial" w:cs="Arial"/>
          <w:sz w:val="24"/>
          <w:szCs w:val="24"/>
        </w:rPr>
        <w:fldChar w:fldCharType="begin"/>
      </w:r>
      <w:r w:rsidR="006534A3">
        <w:rPr>
          <w:rFonts w:ascii="Arial" w:hAnsi="Arial" w:cs="Arial"/>
          <w:sz w:val="24"/>
          <w:szCs w:val="24"/>
        </w:rPr>
        <w:instrText xml:space="preserve"> ADDIN ZOTERO_ITEM CSL_CITATION {"citationID":"6wgJsjd8","properties":{"formattedCitation":"({\\i{}6 Development Tools for Serverless Applications}, 2021)","plainCitation":"(6 Development Tools for Serverless Applications, 2021)","noteIndex":0},"citationItems":[{"id":252,"uris":["http://zotero.org/users/local/dILag7GQ/items/XYS32QXG"],"uri":["http://zotero.org/users/local/dILag7GQ/items/XYS32QXG"],"itemData":{"id":252,"type":"webpage","abstract":"Introduction Serverless computing, also known as FaaS (function as a service), represents nothing short of a cloud computing revolution. By running","container-title":"The Iron.io Blog","language":"en-US","title":"6 Development Tools for Serverless Applications","URL":"https://blog.iron.io/6-development-tools-for-serverless-applications/","accessed":{"date-parts":[["2021",10,15]]},"issued":{"date-parts":[["2021",3,14]]}}}],"schema":"https://github.com/citation-style-language/schema/raw/master/csl-citation.json"} </w:instrText>
      </w:r>
      <w:r w:rsidR="006534A3">
        <w:rPr>
          <w:rFonts w:ascii="Arial" w:hAnsi="Arial" w:cs="Arial"/>
          <w:sz w:val="24"/>
          <w:szCs w:val="24"/>
        </w:rPr>
        <w:fldChar w:fldCharType="separate"/>
      </w:r>
      <w:r w:rsidR="006534A3" w:rsidRPr="006534A3">
        <w:rPr>
          <w:rFonts w:ascii="Arial" w:hAnsi="Arial" w:cs="Arial"/>
          <w:sz w:val="24"/>
          <w:szCs w:val="24"/>
        </w:rPr>
        <w:t>(</w:t>
      </w:r>
      <w:r w:rsidR="006534A3" w:rsidRPr="006534A3">
        <w:rPr>
          <w:rFonts w:ascii="Arial" w:hAnsi="Arial" w:cs="Arial"/>
          <w:i/>
          <w:iCs/>
          <w:sz w:val="24"/>
          <w:szCs w:val="24"/>
        </w:rPr>
        <w:t>6 Development Tools for Serverless Applications</w:t>
      </w:r>
      <w:r w:rsidR="006534A3" w:rsidRPr="006534A3">
        <w:rPr>
          <w:rFonts w:ascii="Arial" w:hAnsi="Arial" w:cs="Arial"/>
          <w:sz w:val="24"/>
          <w:szCs w:val="24"/>
        </w:rPr>
        <w:t>, 2021)</w:t>
      </w:r>
      <w:r w:rsidR="006534A3">
        <w:rPr>
          <w:rFonts w:ascii="Arial" w:hAnsi="Arial" w:cs="Arial"/>
          <w:sz w:val="24"/>
          <w:szCs w:val="24"/>
        </w:rPr>
        <w:fldChar w:fldCharType="end"/>
      </w:r>
      <w:r w:rsidR="006534A3" w:rsidRPr="006534A3">
        <w:rPr>
          <w:rFonts w:ascii="Arial" w:hAnsi="Arial" w:cs="Arial"/>
          <w:sz w:val="24"/>
          <w:szCs w:val="24"/>
        </w:rPr>
        <w:t>.</w:t>
      </w:r>
    </w:p>
    <w:p w14:paraId="4275FA85" w14:textId="291F0BBA"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faast.js</w:t>
      </w:r>
      <w:r w:rsidR="008107E1">
        <w:rPr>
          <w:rFonts w:ascii="Arial" w:hAnsi="Arial" w:cs="Arial"/>
          <w:sz w:val="24"/>
          <w:szCs w:val="24"/>
        </w:rPr>
        <w:t xml:space="preserve">: </w:t>
      </w:r>
      <w:r w:rsidR="008107E1" w:rsidRPr="008107E1">
        <w:rPr>
          <w:rFonts w:ascii="Arial" w:hAnsi="Arial" w:cs="Arial"/>
          <w:sz w:val="24"/>
          <w:szCs w:val="24"/>
        </w:rPr>
        <w:t>faast.js is a framework that is multifunctional and callable as the Google cloud functions or AWS serverless functions.  It ensures in uploading the code or creating the cloud infrastructures or cleaning up the code. It can scale the functions in just seconds. The fasst.js library has no operational overhead time, no service dependencies, or any complexities. This also sets up IAM roles, if the user has a google cloud provider account. serverless functions are scaled to batch jobs. this is very cost-effective and there are no clusters to manage. faast.js creates and cleans up the infrastructure when completed. This also works in local processing mode</w:t>
      </w:r>
      <w:r w:rsidR="008107E1">
        <w:rPr>
          <w:rFonts w:ascii="Arial" w:hAnsi="Arial" w:cs="Arial"/>
          <w:sz w:val="24"/>
          <w:szCs w:val="24"/>
        </w:rPr>
        <w:t xml:space="preserve"> </w:t>
      </w:r>
      <w:r w:rsidR="008107E1">
        <w:rPr>
          <w:rFonts w:ascii="Arial" w:hAnsi="Arial" w:cs="Arial"/>
          <w:sz w:val="24"/>
          <w:szCs w:val="24"/>
        </w:rPr>
        <w:fldChar w:fldCharType="begin"/>
      </w:r>
      <w:r w:rsidR="00C16312">
        <w:rPr>
          <w:rFonts w:ascii="Arial" w:hAnsi="Arial" w:cs="Arial"/>
          <w:sz w:val="24"/>
          <w:szCs w:val="24"/>
        </w:rPr>
        <w:instrText xml:space="preserve"> ADDIN ZOTERO_ITEM CSL_CITATION {"citationID":"ENMggXpV","properties":{"formattedCitation":"({\\i{}GitHub - Faastjs/Faast.Js at Thechiefio}, n.d.)","plainCitation":"(GitHub - Faastjs/Faast.Js at Thechiefio, n.d.)","dontUpdate":true,"noteIndex":0},"citationItems":[{"id":254,"uris":["http://zotero.org/users/local/dILag7GQ/items/42VJ7EI9"],"uri":["http://zotero.org/users/local/dILag7GQ/items/42VJ7EI9"],"itemData":{"id":254,"type":"webpage","abstract":"Serverless batch computing made simple. Contribute to faastjs/faast.js development by creating an account on GitHub.","container-title":"GitHub","language":"en","title":"GitHub - faastjs/faast.js at thechiefio","URL":"https://github.com/faastjs/faast.js","accessed":{"date-parts":[["2021",10,15]]}}}],"schema":"https://github.com/citation-style-language/schema/raw/master/csl-citation.json"} </w:instrText>
      </w:r>
      <w:r w:rsidR="008107E1">
        <w:rPr>
          <w:rFonts w:ascii="Arial" w:hAnsi="Arial" w:cs="Arial"/>
          <w:sz w:val="24"/>
          <w:szCs w:val="24"/>
        </w:rPr>
        <w:fldChar w:fldCharType="separate"/>
      </w:r>
      <w:r w:rsidR="008107E1" w:rsidRPr="008107E1">
        <w:rPr>
          <w:rFonts w:ascii="Arial" w:hAnsi="Arial" w:cs="Arial"/>
          <w:sz w:val="24"/>
          <w:szCs w:val="24"/>
        </w:rPr>
        <w:t>(</w:t>
      </w:r>
      <w:r w:rsidR="008107E1" w:rsidRPr="008107E1">
        <w:rPr>
          <w:rFonts w:ascii="Arial" w:hAnsi="Arial" w:cs="Arial"/>
          <w:i/>
          <w:iCs/>
          <w:sz w:val="24"/>
          <w:szCs w:val="24"/>
        </w:rPr>
        <w:t>GitHub - Faastjs/Faast.Js at Thechiefio</w:t>
      </w:r>
      <w:r w:rsidR="008107E1" w:rsidRPr="008107E1">
        <w:rPr>
          <w:rFonts w:ascii="Arial" w:hAnsi="Arial" w:cs="Arial"/>
          <w:sz w:val="24"/>
          <w:szCs w:val="24"/>
        </w:rPr>
        <w:t xml:space="preserve">, </w:t>
      </w:r>
      <w:r w:rsidR="001A749C">
        <w:rPr>
          <w:rFonts w:ascii="Arial" w:hAnsi="Arial" w:cs="Arial"/>
          <w:sz w:val="24"/>
          <w:szCs w:val="24"/>
        </w:rPr>
        <w:t>2021</w:t>
      </w:r>
      <w:r w:rsidR="008107E1" w:rsidRPr="008107E1">
        <w:rPr>
          <w:rFonts w:ascii="Arial" w:hAnsi="Arial" w:cs="Arial"/>
          <w:sz w:val="24"/>
          <w:szCs w:val="24"/>
        </w:rPr>
        <w:t>)</w:t>
      </w:r>
      <w:r w:rsidR="008107E1">
        <w:rPr>
          <w:rFonts w:ascii="Arial" w:hAnsi="Arial" w:cs="Arial"/>
          <w:sz w:val="24"/>
          <w:szCs w:val="24"/>
        </w:rPr>
        <w:fldChar w:fldCharType="end"/>
      </w:r>
      <w:r w:rsidR="008107E1" w:rsidRPr="008107E1">
        <w:rPr>
          <w:rFonts w:ascii="Arial" w:hAnsi="Arial" w:cs="Arial"/>
          <w:sz w:val="24"/>
          <w:szCs w:val="24"/>
        </w:rPr>
        <w:t>.</w:t>
      </w:r>
    </w:p>
    <w:p w14:paraId="5B8B6CFC" w14:textId="620B9069" w:rsidR="00D672E3" w:rsidRDefault="00C16312"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Formidable</w:t>
      </w:r>
      <w:r>
        <w:rPr>
          <w:rFonts w:ascii="Arial" w:hAnsi="Arial" w:cs="Arial"/>
          <w:sz w:val="24"/>
          <w:szCs w:val="24"/>
        </w:rPr>
        <w:t xml:space="preserve">: </w:t>
      </w:r>
      <w:r w:rsidR="0079642E" w:rsidRPr="0079642E">
        <w:rPr>
          <w:rFonts w:ascii="Arial" w:hAnsi="Arial" w:cs="Arial"/>
          <w:sz w:val="24"/>
          <w:szCs w:val="24"/>
        </w:rPr>
        <w:t xml:space="preserve">This is a serverless module written for Node.js or JavaScript languages. In addition to google cloud, this also supports AWS and Microsoft azure. This module parses from data. This is great at error handling and provides high test coverage. It occupies low memory and allows plugin APIs in which users </w:t>
      </w:r>
      <w:r w:rsidR="0079642E" w:rsidRPr="0079642E">
        <w:rPr>
          <w:rFonts w:ascii="Arial" w:hAnsi="Arial" w:cs="Arial"/>
          <w:sz w:val="24"/>
          <w:szCs w:val="24"/>
        </w:rPr>
        <w:lastRenderedPageBreak/>
        <w:t>custom plugins and parses. This is sad to be fast and automatically write the file uploads to disk. Users have the option to use Koa package to use formidable manually</w:t>
      </w:r>
      <w:r w:rsidR="0079642E">
        <w:rPr>
          <w:rFonts w:ascii="Arial" w:hAnsi="Arial" w:cs="Arial"/>
          <w:sz w:val="24"/>
          <w:szCs w:val="24"/>
        </w:rPr>
        <w:t xml:space="preserve"> </w:t>
      </w:r>
      <w:r w:rsidR="0079642E">
        <w:rPr>
          <w:rFonts w:ascii="Arial" w:hAnsi="Arial" w:cs="Arial"/>
          <w:sz w:val="24"/>
          <w:szCs w:val="24"/>
        </w:rPr>
        <w:fldChar w:fldCharType="begin"/>
      </w:r>
      <w:r w:rsidR="006C45AC">
        <w:rPr>
          <w:rFonts w:ascii="Arial" w:hAnsi="Arial" w:cs="Arial"/>
          <w:sz w:val="24"/>
          <w:szCs w:val="24"/>
        </w:rPr>
        <w:instrText xml:space="preserve"> ADDIN ZOTERO_ITEM CSL_CITATION {"citationID":"KWI2k1Ma","properties":{"formattedCitation":"({\\i{}The 50 Most Preferred Open-Source Serverless Tools}, n.d.)","plainCitation":"(The 50 Most Preferred Open-Source Serverless Tools, n.d.)","dontUpdate":true,"noteIndex":0},"citationItems":[{"id":256,"uris":["http://zotero.org/users/local/dILag7GQ/items/XRIXKXVW"],"uri":["http://zotero.org/users/local/dILag7GQ/items/XRIXKXVW"],"itemData":{"id":256,"type":"webpage","abstract":"Serverless is a relatively new technology gaining momentum for small, medium, and large-scale applications. It would be best if you had various tools to harness it to its full potential. This list contains developers' most widely used tools to build fast, secure, and scalable serverless applications.","container-title":"thechief.io","language":"English","title":"The 50 Most Preferred Open-Source Serverless Tools","URL":"https://thechief.io/c/editorial/the-50-most-preferred-open-source-serverless-tools/","accessed":{"date-parts":[["2021",10,15]]}}}],"schema":"https://github.com/citation-style-language/schema/raw/master/csl-citation.json"} </w:instrText>
      </w:r>
      <w:r w:rsidR="0079642E">
        <w:rPr>
          <w:rFonts w:ascii="Arial" w:hAnsi="Arial" w:cs="Arial"/>
          <w:sz w:val="24"/>
          <w:szCs w:val="24"/>
        </w:rPr>
        <w:fldChar w:fldCharType="separate"/>
      </w:r>
      <w:r w:rsidR="0079642E" w:rsidRPr="0079642E">
        <w:rPr>
          <w:rFonts w:ascii="Arial" w:hAnsi="Arial" w:cs="Arial"/>
          <w:sz w:val="24"/>
          <w:szCs w:val="24"/>
        </w:rPr>
        <w:t>(</w:t>
      </w:r>
      <w:r w:rsidR="0079642E" w:rsidRPr="0079642E">
        <w:rPr>
          <w:rFonts w:ascii="Arial" w:hAnsi="Arial" w:cs="Arial"/>
          <w:i/>
          <w:iCs/>
          <w:sz w:val="24"/>
          <w:szCs w:val="24"/>
        </w:rPr>
        <w:t>The 50 Most Preferred Open-Source Serverless Tools</w:t>
      </w:r>
      <w:r w:rsidR="0079642E" w:rsidRPr="0079642E">
        <w:rPr>
          <w:rFonts w:ascii="Arial" w:hAnsi="Arial" w:cs="Arial"/>
          <w:sz w:val="24"/>
          <w:szCs w:val="24"/>
        </w:rPr>
        <w:t xml:space="preserve">, </w:t>
      </w:r>
      <w:r w:rsidR="0079642E">
        <w:rPr>
          <w:rFonts w:ascii="Arial" w:hAnsi="Arial" w:cs="Arial"/>
          <w:sz w:val="24"/>
          <w:szCs w:val="24"/>
        </w:rPr>
        <w:t>2021</w:t>
      </w:r>
      <w:r w:rsidR="0079642E" w:rsidRPr="0079642E">
        <w:rPr>
          <w:rFonts w:ascii="Arial" w:hAnsi="Arial" w:cs="Arial"/>
          <w:sz w:val="24"/>
          <w:szCs w:val="24"/>
        </w:rPr>
        <w:t>)</w:t>
      </w:r>
      <w:r w:rsidR="0079642E">
        <w:rPr>
          <w:rFonts w:ascii="Arial" w:hAnsi="Arial" w:cs="Arial"/>
          <w:sz w:val="24"/>
          <w:szCs w:val="24"/>
        </w:rPr>
        <w:fldChar w:fldCharType="end"/>
      </w:r>
      <w:r w:rsidR="0079642E" w:rsidRPr="0079642E">
        <w:rPr>
          <w:rFonts w:ascii="Arial" w:hAnsi="Arial" w:cs="Arial"/>
          <w:sz w:val="24"/>
          <w:szCs w:val="24"/>
        </w:rPr>
        <w:t>.</w:t>
      </w:r>
    </w:p>
    <w:p w14:paraId="5AF771F8" w14:textId="18D818E6" w:rsidR="00D672E3"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Apache Open whisk:</w:t>
      </w:r>
    </w:p>
    <w:p w14:paraId="353FEBB9" w14:textId="4A2392C0"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FIWARE Meteoroid</w:t>
      </w:r>
      <w:r w:rsidR="00EC4AFC">
        <w:rPr>
          <w:rFonts w:ascii="Arial" w:hAnsi="Arial" w:cs="Arial"/>
          <w:sz w:val="24"/>
          <w:szCs w:val="24"/>
        </w:rPr>
        <w:t xml:space="preserve">: </w:t>
      </w:r>
      <w:r w:rsidR="00EC4AFC" w:rsidRPr="00EC4AFC">
        <w:rPr>
          <w:rFonts w:ascii="Arial" w:hAnsi="Arial" w:cs="Arial"/>
          <w:sz w:val="24"/>
          <w:szCs w:val="24"/>
        </w:rPr>
        <w:t>A meteoroid is an open-source software that integrates firmware and Open whisk to execute the functions. users can manage the Meteoroid from the command-line interface. It is also easy to process the data. meteoroids are made of containers, which makes it instantly build the FaaS environment that can perform and execute applications. The meteoroid can be implemented either with fiware-faas-integrator or without it. This enables the developers to focus on coding while eliminating the cumbersome infrastructure preparation</w:t>
      </w:r>
      <w:r w:rsidR="00DC6115">
        <w:rPr>
          <w:rFonts w:ascii="Arial" w:hAnsi="Arial" w:cs="Arial"/>
          <w:sz w:val="24"/>
          <w:szCs w:val="24"/>
        </w:rPr>
        <w:t xml:space="preserve"> </w:t>
      </w:r>
      <w:r w:rsidR="00DC6115">
        <w:rPr>
          <w:rFonts w:ascii="Arial" w:hAnsi="Arial" w:cs="Arial"/>
          <w:sz w:val="24"/>
          <w:szCs w:val="24"/>
        </w:rPr>
        <w:fldChar w:fldCharType="begin"/>
      </w:r>
      <w:r w:rsidR="00025523">
        <w:rPr>
          <w:rFonts w:ascii="Arial" w:hAnsi="Arial" w:cs="Arial"/>
          <w:sz w:val="24"/>
          <w:szCs w:val="24"/>
        </w:rPr>
        <w:instrText xml:space="preserve"> ADDIN ZOTERO_ITEM CSL_CITATION {"citationID":"by87m6vU","properties":{"formattedCitation":"({\\i{}Home - Fiware-Meteoroid}, n.d.)","plainCitation":"(Home - Fiware-Meteoroid, n.d.)","dontUpdate":true,"noteIndex":0},"citationItems":[{"id":258,"uris":["http://zotero.org/users/local/dILag7GQ/items/9AQ5S6HY"],"uri":["http://zotero.org/users/local/dILag7GQ/items/9AQ5S6HY"],"itemData":{"id":258,"type":"webpage","title":"Home - Fiware-Meteoroid","URL":"https://fiware-meteoroid.readthedocs.io/en/latest/","accessed":{"date-parts":[["2021",10,15]]}}}],"schema":"https://github.com/citation-style-language/schema/raw/master/csl-citation.json"} </w:instrText>
      </w:r>
      <w:r w:rsidR="00DC6115">
        <w:rPr>
          <w:rFonts w:ascii="Arial" w:hAnsi="Arial" w:cs="Arial"/>
          <w:sz w:val="24"/>
          <w:szCs w:val="24"/>
        </w:rPr>
        <w:fldChar w:fldCharType="separate"/>
      </w:r>
      <w:r w:rsidR="00DC6115" w:rsidRPr="00DC6115">
        <w:rPr>
          <w:rFonts w:ascii="Arial" w:hAnsi="Arial" w:cs="Arial"/>
          <w:sz w:val="24"/>
          <w:szCs w:val="24"/>
        </w:rPr>
        <w:t>(</w:t>
      </w:r>
      <w:r w:rsidR="00DC6115" w:rsidRPr="00DC6115">
        <w:rPr>
          <w:rFonts w:ascii="Arial" w:hAnsi="Arial" w:cs="Arial"/>
          <w:i/>
          <w:iCs/>
          <w:sz w:val="24"/>
          <w:szCs w:val="24"/>
        </w:rPr>
        <w:t>Home - Fiware-Meteoroid</w:t>
      </w:r>
      <w:r w:rsidR="00DC6115" w:rsidRPr="00DC6115">
        <w:rPr>
          <w:rFonts w:ascii="Arial" w:hAnsi="Arial" w:cs="Arial"/>
          <w:sz w:val="24"/>
          <w:szCs w:val="24"/>
        </w:rPr>
        <w:t xml:space="preserve">, </w:t>
      </w:r>
      <w:r w:rsidR="00DC6115">
        <w:rPr>
          <w:rFonts w:ascii="Arial" w:hAnsi="Arial" w:cs="Arial"/>
          <w:sz w:val="24"/>
          <w:szCs w:val="24"/>
        </w:rPr>
        <w:t>2021</w:t>
      </w:r>
      <w:r w:rsidR="00DC6115" w:rsidRPr="00DC6115">
        <w:rPr>
          <w:rFonts w:ascii="Arial" w:hAnsi="Arial" w:cs="Arial"/>
          <w:sz w:val="24"/>
          <w:szCs w:val="24"/>
        </w:rPr>
        <w:t>)</w:t>
      </w:r>
      <w:r w:rsidR="00DC6115">
        <w:rPr>
          <w:rFonts w:ascii="Arial" w:hAnsi="Arial" w:cs="Arial"/>
          <w:sz w:val="24"/>
          <w:szCs w:val="24"/>
        </w:rPr>
        <w:fldChar w:fldCharType="end"/>
      </w:r>
      <w:r w:rsidR="00EC4AFC" w:rsidRPr="00EC4AFC">
        <w:rPr>
          <w:rFonts w:ascii="Arial" w:hAnsi="Arial" w:cs="Arial"/>
          <w:sz w:val="24"/>
          <w:szCs w:val="24"/>
        </w:rPr>
        <w:t>.</w:t>
      </w:r>
    </w:p>
    <w:p w14:paraId="0C14B49B" w14:textId="2847BE73" w:rsidR="00D672E3"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OpenFaas:</w:t>
      </w:r>
    </w:p>
    <w:p w14:paraId="63621638" w14:textId="58C1D5C1" w:rsidR="00D672E3"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sidRPr="00D672E3">
        <w:rPr>
          <w:rFonts w:ascii="Arial" w:hAnsi="Arial" w:cs="Arial"/>
          <w:sz w:val="24"/>
          <w:szCs w:val="24"/>
        </w:rPr>
        <w:t>faas cli</w:t>
      </w:r>
      <w:r w:rsidR="007D4FF0">
        <w:rPr>
          <w:rFonts w:ascii="Arial" w:hAnsi="Arial" w:cs="Arial"/>
          <w:sz w:val="24"/>
          <w:szCs w:val="24"/>
        </w:rPr>
        <w:t>: T</w:t>
      </w:r>
      <w:r w:rsidR="007D4FF0" w:rsidRPr="007D4FF0">
        <w:rPr>
          <w:rFonts w:ascii="Arial" w:hAnsi="Arial" w:cs="Arial"/>
          <w:sz w:val="24"/>
          <w:szCs w:val="24"/>
        </w:rPr>
        <w:t xml:space="preserve">his is a command-line interface for the OpenFaas serverless technology that is built on docker and Kubernetes framework. Functions can be </w:t>
      </w:r>
      <w:r w:rsidR="007D4FF0" w:rsidRPr="007D4FF0">
        <w:rPr>
          <w:rFonts w:ascii="Arial" w:hAnsi="Arial" w:cs="Arial"/>
          <w:sz w:val="24"/>
          <w:szCs w:val="24"/>
        </w:rPr>
        <w:lastRenderedPageBreak/>
        <w:t>built and deployed using the faas-cli into OpenFaas. Once the function is written, the CLI does the docker image processing. It helps to build or push docker mages, deploys, removes, or invokes the functions, and manages the secrets to the functions.  A single file can have multiple configuration operations using environmental variable templates. This also allows third part templates to be added to the local machines</w:t>
      </w:r>
      <w:r w:rsidR="007D4FF0">
        <w:rPr>
          <w:rFonts w:ascii="Arial" w:hAnsi="Arial" w:cs="Arial"/>
          <w:sz w:val="24"/>
          <w:szCs w:val="24"/>
        </w:rPr>
        <w:t xml:space="preserve"> </w:t>
      </w:r>
      <w:r w:rsidR="007D4FF0">
        <w:rPr>
          <w:rFonts w:ascii="Arial" w:hAnsi="Arial" w:cs="Arial"/>
          <w:sz w:val="24"/>
          <w:szCs w:val="24"/>
        </w:rPr>
        <w:fldChar w:fldCharType="begin"/>
      </w:r>
      <w:r w:rsidR="007D4FF0">
        <w:rPr>
          <w:rFonts w:ascii="Arial" w:hAnsi="Arial" w:cs="Arial"/>
          <w:sz w:val="24"/>
          <w:szCs w:val="24"/>
        </w:rPr>
        <w:instrText xml:space="preserve"> ADDIN ZOTERO_ITEM CSL_CITATION {"citationID":"WRmZ99OE","properties":{"formattedCitation":"({\\i{}Morning Coffee with the OpenFaaS CLI}, 2017)","plainCitation":"(Morning Coffee with the OpenFaaS CLI, 2017)","noteIndex":0},"citationItems":[{"id":260,"uris":["http://zotero.org/users/local/dILag7GQ/items/Y4QIFPFG"],"uri":["http://zotero.org/users/local/dILag7GQ/items/Y4QIFPFG"],"itemData":{"id":260,"type":"webpage","abstract":"I'll show you how to create, build, deploy and invoke a brand new function with one of the supported language templates. Follow along with your morning brew","container-title":"Alex Ellis' Blog","title":"Morning coffee with the OpenFaaS CLI","URL":"https://blog.alexellis.io/quickstart-openfaas-cli/","accessed":{"date-parts":[["2021",10,15]]},"issued":{"date-parts":[["2017",9,5]]}}}],"schema":"https://github.com/citation-style-language/schema/raw/master/csl-citation.json"} </w:instrText>
      </w:r>
      <w:r w:rsidR="007D4FF0">
        <w:rPr>
          <w:rFonts w:ascii="Arial" w:hAnsi="Arial" w:cs="Arial"/>
          <w:sz w:val="24"/>
          <w:szCs w:val="24"/>
        </w:rPr>
        <w:fldChar w:fldCharType="separate"/>
      </w:r>
      <w:r w:rsidR="007D4FF0" w:rsidRPr="007D4FF0">
        <w:rPr>
          <w:rFonts w:ascii="Arial" w:hAnsi="Arial" w:cs="Arial"/>
          <w:sz w:val="24"/>
          <w:szCs w:val="24"/>
        </w:rPr>
        <w:t>(</w:t>
      </w:r>
      <w:r w:rsidR="007D4FF0" w:rsidRPr="007D4FF0">
        <w:rPr>
          <w:rFonts w:ascii="Arial" w:hAnsi="Arial" w:cs="Arial"/>
          <w:i/>
          <w:iCs/>
          <w:sz w:val="24"/>
          <w:szCs w:val="24"/>
        </w:rPr>
        <w:t>Morning Coffee with the OpenFaaS CLI</w:t>
      </w:r>
      <w:r w:rsidR="007D4FF0" w:rsidRPr="007D4FF0">
        <w:rPr>
          <w:rFonts w:ascii="Arial" w:hAnsi="Arial" w:cs="Arial"/>
          <w:sz w:val="24"/>
          <w:szCs w:val="24"/>
        </w:rPr>
        <w:t>, 2017)</w:t>
      </w:r>
      <w:r w:rsidR="007D4FF0">
        <w:rPr>
          <w:rFonts w:ascii="Arial" w:hAnsi="Arial" w:cs="Arial"/>
          <w:sz w:val="24"/>
          <w:szCs w:val="24"/>
        </w:rPr>
        <w:fldChar w:fldCharType="end"/>
      </w:r>
      <w:r w:rsidR="007D4FF0" w:rsidRPr="007D4FF0">
        <w:rPr>
          <w:rFonts w:ascii="Arial" w:hAnsi="Arial" w:cs="Arial"/>
          <w:sz w:val="24"/>
          <w:szCs w:val="24"/>
        </w:rPr>
        <w:t>.</w:t>
      </w:r>
    </w:p>
    <w:p w14:paraId="3AAF982A" w14:textId="720CDA1F" w:rsidR="00D672E3" w:rsidRDefault="00D672E3" w:rsidP="00D672E3">
      <w:pPr>
        <w:pStyle w:val="ListParagraph"/>
        <w:numPr>
          <w:ilvl w:val="3"/>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Tencent scf:</w:t>
      </w:r>
    </w:p>
    <w:p w14:paraId="7218BD03" w14:textId="7E32F342" w:rsidR="00D672E3" w:rsidRPr="00E81B5B" w:rsidRDefault="00D672E3" w:rsidP="00D672E3">
      <w:pPr>
        <w:pStyle w:val="ListParagraph"/>
        <w:numPr>
          <w:ilvl w:val="4"/>
          <w:numId w:val="2"/>
        </w:numPr>
        <w:autoSpaceDE w:val="0"/>
        <w:autoSpaceDN w:val="0"/>
        <w:adjustRightInd w:val="0"/>
        <w:spacing w:after="0" w:line="480" w:lineRule="auto"/>
        <w:rPr>
          <w:rFonts w:ascii="Arial" w:hAnsi="Arial" w:cs="Arial"/>
          <w:sz w:val="24"/>
          <w:szCs w:val="24"/>
        </w:rPr>
      </w:pPr>
      <w:r>
        <w:rPr>
          <w:rFonts w:ascii="Arial" w:hAnsi="Arial" w:cs="Arial"/>
          <w:sz w:val="24"/>
          <w:szCs w:val="24"/>
        </w:rPr>
        <w:t>webIDE serverless</w:t>
      </w:r>
      <w:r w:rsidR="001320B4">
        <w:rPr>
          <w:rFonts w:ascii="Arial" w:hAnsi="Arial" w:cs="Arial"/>
          <w:sz w:val="24"/>
          <w:szCs w:val="24"/>
        </w:rPr>
        <w:t xml:space="preserve">: </w:t>
      </w:r>
      <w:r w:rsidR="001320B4" w:rsidRPr="001320B4">
        <w:rPr>
          <w:rFonts w:ascii="Arial" w:hAnsi="Arial" w:cs="Arial"/>
          <w:sz w:val="24"/>
          <w:szCs w:val="24"/>
        </w:rPr>
        <w:t xml:space="preserve">The tensent scf launched the serverless web IDE for the user to have an integrated development environment for browsers. It provides an on-cloud development experience. Development, deployment, and testing of functions can be done using IDE. Code autocompletes and smart prompt options are available. It contains all the configurations that are supported by SCF such as programming languages, pip, npm, etc. Functions can be deployed and triggered either manually or automatically. This also provides an option to view the logs that include response data, output logs, and the execution </w:t>
      </w:r>
      <w:r w:rsidR="001320B4" w:rsidRPr="001320B4">
        <w:rPr>
          <w:rFonts w:ascii="Arial" w:hAnsi="Arial" w:cs="Arial"/>
          <w:sz w:val="24"/>
          <w:szCs w:val="24"/>
        </w:rPr>
        <w:lastRenderedPageBreak/>
        <w:t>summary. By default, it provides 5GB of storage space. There might be a risk of data leakages, hence they recommend installing phpMyAdmin components</w:t>
      </w:r>
      <w:r w:rsidR="001320B4">
        <w:rPr>
          <w:rFonts w:ascii="Arial" w:hAnsi="Arial" w:cs="Arial"/>
          <w:sz w:val="24"/>
          <w:szCs w:val="24"/>
        </w:rPr>
        <w:t xml:space="preserve"> </w:t>
      </w:r>
      <w:r w:rsidR="001320B4">
        <w:rPr>
          <w:rFonts w:ascii="Arial" w:hAnsi="Arial" w:cs="Arial"/>
          <w:sz w:val="24"/>
          <w:szCs w:val="24"/>
        </w:rPr>
        <w:fldChar w:fldCharType="begin"/>
      </w:r>
      <w:r w:rsidR="00FF327B">
        <w:rPr>
          <w:rFonts w:ascii="Arial" w:hAnsi="Arial" w:cs="Arial"/>
          <w:sz w:val="24"/>
          <w:szCs w:val="24"/>
        </w:rPr>
        <w:instrText xml:space="preserve"> ADDIN ZOTERO_ITEM CSL_CITATION {"citationID":"0EdBRqdx","properties":{"formattedCitation":"({\\i{}Serverless Web IDE | Tencent Cloud}, n.d.)","plainCitation":"(Serverless Web IDE | Tencent Cloud, n.d.)","dontUpdate":true,"noteIndex":0},"citationItems":[{"id":262,"uris":["http://zotero.org/users/local/dILag7GQ/items/7DMMEQ26"],"uri":["http://zotero.org/users/local/dILag7GQ/items/7DMMEQ26"],"itemData":{"id":262,"type":"webpage","title":"Serverless Web IDE | Tencent Cloud","URL":"https://intl.cloud.tencent.com/document/product/583/39962","accessed":{"date-parts":[["2021",10,15]]}}}],"schema":"https://github.com/citation-style-language/schema/raw/master/csl-citation.json"} </w:instrText>
      </w:r>
      <w:r w:rsidR="001320B4">
        <w:rPr>
          <w:rFonts w:ascii="Arial" w:hAnsi="Arial" w:cs="Arial"/>
          <w:sz w:val="24"/>
          <w:szCs w:val="24"/>
        </w:rPr>
        <w:fldChar w:fldCharType="separate"/>
      </w:r>
      <w:r w:rsidR="001320B4" w:rsidRPr="001320B4">
        <w:rPr>
          <w:rFonts w:ascii="Arial" w:hAnsi="Arial" w:cs="Arial"/>
          <w:sz w:val="24"/>
          <w:szCs w:val="24"/>
        </w:rPr>
        <w:t>(</w:t>
      </w:r>
      <w:r w:rsidR="001320B4" w:rsidRPr="001320B4">
        <w:rPr>
          <w:rFonts w:ascii="Arial" w:hAnsi="Arial" w:cs="Arial"/>
          <w:i/>
          <w:iCs/>
          <w:sz w:val="24"/>
          <w:szCs w:val="24"/>
        </w:rPr>
        <w:t>Serverless Web IDE | Tencent Cloud</w:t>
      </w:r>
      <w:r w:rsidR="001320B4" w:rsidRPr="001320B4">
        <w:rPr>
          <w:rFonts w:ascii="Arial" w:hAnsi="Arial" w:cs="Arial"/>
          <w:sz w:val="24"/>
          <w:szCs w:val="24"/>
        </w:rPr>
        <w:t>, 2021-04-12)</w:t>
      </w:r>
      <w:r w:rsidR="001320B4">
        <w:rPr>
          <w:rFonts w:ascii="Arial" w:hAnsi="Arial" w:cs="Arial"/>
          <w:sz w:val="24"/>
          <w:szCs w:val="24"/>
        </w:rPr>
        <w:fldChar w:fldCharType="end"/>
      </w:r>
      <w:r w:rsidR="001320B4" w:rsidRPr="001320B4">
        <w:rPr>
          <w:rFonts w:ascii="Arial" w:hAnsi="Arial" w:cs="Arial"/>
          <w:sz w:val="24"/>
          <w:szCs w:val="24"/>
        </w:rPr>
        <w:t>.</w:t>
      </w:r>
    </w:p>
    <w:p w14:paraId="506A659D" w14:textId="77777777" w:rsidR="00FC16A8" w:rsidRDefault="00785925" w:rsidP="00F43932">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Domains</w:t>
      </w:r>
      <w:r w:rsidR="006562C3">
        <w:rPr>
          <w:rFonts w:ascii="Arial" w:hAnsi="Arial" w:cs="Arial"/>
          <w:sz w:val="24"/>
          <w:szCs w:val="24"/>
        </w:rPr>
        <w:t xml:space="preserve">: </w:t>
      </w:r>
    </w:p>
    <w:p w14:paraId="35312C80" w14:textId="5F893727" w:rsidR="00785925" w:rsidRDefault="00AA4623" w:rsidP="00FC16A8">
      <w:pPr>
        <w:autoSpaceDE w:val="0"/>
        <w:autoSpaceDN w:val="0"/>
        <w:adjustRightInd w:val="0"/>
        <w:spacing w:after="0" w:line="480" w:lineRule="auto"/>
        <w:ind w:left="2160" w:firstLine="720"/>
        <w:rPr>
          <w:rFonts w:ascii="Arial" w:hAnsi="Arial" w:cs="Arial"/>
          <w:sz w:val="24"/>
          <w:szCs w:val="24"/>
        </w:rPr>
      </w:pPr>
      <w:r w:rsidRPr="00AA4623">
        <w:rPr>
          <w:rFonts w:ascii="Arial" w:hAnsi="Arial" w:cs="Arial"/>
          <w:sz w:val="24"/>
          <w:szCs w:val="24"/>
        </w:rPr>
        <w:t>Serverless technology is most widely used in all major domains such as IoT, Web, and mobile application domains, big data, machine learning, mathematical computations, etc.</w:t>
      </w:r>
      <w:r w:rsidR="00C67A1A">
        <w:rPr>
          <w:rFonts w:ascii="Arial" w:hAnsi="Arial" w:cs="Arial"/>
          <w:sz w:val="24"/>
          <w:szCs w:val="24"/>
        </w:rPr>
        <w:t xml:space="preserve"> </w:t>
      </w:r>
      <w:r w:rsidR="00C67A1A" w:rsidRPr="00C67A1A">
        <w:rPr>
          <w:rFonts w:ascii="Arial" w:hAnsi="Arial" w:cs="Arial"/>
          <w:sz w:val="24"/>
          <w:szCs w:val="24"/>
        </w:rPr>
        <w:t>Web services is a dominating domain in serverless technology. Next comes scientific programming and IoT. Popular services such as Slack, Netflix, Coco-cola use serverless technology. Netflix uses AWS lambda to mage the infrastructure using event-based triggers. Shamrock's trading company services are fully (100%) serverless. They shifted from docker to serverless which made them save a lot of money</w:t>
      </w:r>
      <w:r w:rsidR="00F85B38">
        <w:rPr>
          <w:rFonts w:ascii="Arial" w:hAnsi="Arial" w:cs="Arial"/>
          <w:sz w:val="24"/>
          <w:szCs w:val="24"/>
        </w:rPr>
        <w:t xml:space="preserve"> </w:t>
      </w:r>
      <w:r w:rsidR="00F85B38">
        <w:rPr>
          <w:rFonts w:ascii="Arial" w:hAnsi="Arial" w:cs="Arial"/>
          <w:sz w:val="24"/>
          <w:szCs w:val="24"/>
        </w:rPr>
        <w:fldChar w:fldCharType="begin"/>
      </w:r>
      <w:r w:rsidR="00995B4E">
        <w:rPr>
          <w:rFonts w:ascii="Arial" w:hAnsi="Arial" w:cs="Arial"/>
          <w:sz w:val="24"/>
          <w:szCs w:val="24"/>
        </w:rPr>
        <w:instrText xml:space="preserve"> ADDIN ZOTERO_ITEM CSL_CITATION {"citationID":"UJ8u7Dah","properties":{"formattedCitation":"(David, n.d.)","plainCitation":"(David, n.d.)","dontUpdate":true,"noteIndex":0},"citationItems":[{"id":"nkHXv9Ib/TuZ59V17","uris":["http://zotero.org/users/local/dILag7GQ/items/3TBGSR2I"],"uri":["http://zotero.org/users/local/dILag7GQ/items/3TBGSR2I"],"itemData":{"id":266,"type":"webpage","abstract":"Let’s dial back the clock before we jump into the whole serverless era, which would include Serverless Computing, Database, Storage, an organisation so much…","language":"en","title":"Unfolding Serverless: What is Serverless and Why it Matters","title-short":"Unfolding Serverless","URL":"https://www.antstack.io/blog/unfolding-serverless-what-is-serverless-and-why-it-matters/","author":[{"family":"David","given":"Deen E."}],"accessed":{"date-parts":[["2021",10,15]]}}}],"schema":"https://github.com/citation-style-language/schema/raw/master/csl-citation.json"} </w:instrText>
      </w:r>
      <w:r w:rsidR="00F85B38">
        <w:rPr>
          <w:rFonts w:ascii="Arial" w:hAnsi="Arial" w:cs="Arial"/>
          <w:sz w:val="24"/>
          <w:szCs w:val="24"/>
        </w:rPr>
        <w:fldChar w:fldCharType="separate"/>
      </w:r>
      <w:r w:rsidR="00F85B38" w:rsidRPr="00F85B38">
        <w:rPr>
          <w:rFonts w:ascii="Arial" w:hAnsi="Arial" w:cs="Arial"/>
          <w:sz w:val="24"/>
        </w:rPr>
        <w:t>(David, May 14, 2021)</w:t>
      </w:r>
      <w:r w:rsidR="00F85B38">
        <w:rPr>
          <w:rFonts w:ascii="Arial" w:hAnsi="Arial" w:cs="Arial"/>
          <w:sz w:val="24"/>
          <w:szCs w:val="24"/>
        </w:rPr>
        <w:fldChar w:fldCharType="end"/>
      </w:r>
      <w:r w:rsidR="00C67A1A" w:rsidRPr="00C67A1A">
        <w:rPr>
          <w:rFonts w:ascii="Arial" w:hAnsi="Arial" w:cs="Arial"/>
          <w:sz w:val="24"/>
          <w:szCs w:val="24"/>
        </w:rPr>
        <w:t>.</w:t>
      </w:r>
      <w:r w:rsidR="00403CA6">
        <w:rPr>
          <w:rFonts w:ascii="Arial" w:hAnsi="Arial" w:cs="Arial"/>
          <w:sz w:val="24"/>
          <w:szCs w:val="24"/>
        </w:rPr>
        <w:t xml:space="preserve"> </w:t>
      </w:r>
      <w:r w:rsidR="00C67A1A" w:rsidRPr="00C67A1A">
        <w:rPr>
          <w:rFonts w:ascii="Arial" w:hAnsi="Arial" w:cs="Arial"/>
          <w:sz w:val="24"/>
          <w:szCs w:val="24"/>
        </w:rPr>
        <w:t>Web applications can be built easily using serverless. it ensures scalability, cost-effectiveness, and quick building of applications. According to one survey conducted by O’Reilly, about 40% of the respondents have adopted the serverless architecture in their fields in various industries such as software ranking 1st and follows with finance, consulting, telecommunications, health care, government, and manufacturing</w:t>
      </w:r>
      <w:r w:rsidR="00F43932">
        <w:rPr>
          <w:rFonts w:ascii="Arial" w:hAnsi="Arial" w:cs="Arial"/>
          <w:sz w:val="24"/>
          <w:szCs w:val="24"/>
        </w:rPr>
        <w:t xml:space="preserve"> </w:t>
      </w:r>
      <w:r w:rsidR="00F43932">
        <w:rPr>
          <w:rFonts w:ascii="Arial" w:hAnsi="Arial" w:cs="Arial"/>
          <w:sz w:val="24"/>
          <w:szCs w:val="24"/>
        </w:rPr>
        <w:fldChar w:fldCharType="begin"/>
      </w:r>
      <w:r w:rsidR="00F43932">
        <w:rPr>
          <w:rFonts w:ascii="Arial" w:hAnsi="Arial" w:cs="Arial"/>
          <w:sz w:val="24"/>
          <w:szCs w:val="24"/>
        </w:rPr>
        <w:instrText xml:space="preserve"> ADDIN ZOTERO_ITEM CSL_CITATION {"citationID":"zl01FkYX","properties":{"formattedCitation":"(Guzikowski, 2019)","plainCitation":"(Guzikowski, 2019)","noteIndex":0},"citationItems":[{"id":264,"uris":["http://zotero.org/users/local/dILag7GQ/items/MSRTNAM3"],"uri":["http://zotero.org/users/local/dILag7GQ/items/MSRTNAM3"],"itemData":{"id":264,"type":"webpage","abstract":"O’Reilly survey results indicate demand for serverless will grow in the near term as a worthwhile infrastructure option for many organizations.","container-title":"O’Reilly Media","language":"en-US","title":"O'Reilly serverless survey 2019: Concerns, what works, and what to expect","title-short":"O'Reilly serverless survey 2019","URL":"https://www.oreilly.com/radar/oreilly-serverless-survey-2019-concerns-what-works-and-what-to-expect/","author":[{"family":"Guzikowski","given":"Roger Magoulas","suffix":"Chris"}],"accessed":{"date-parts":[["2021",10,15]]},"issued":{"date-parts":[["2019",11,12]]}}}],"schema":"https://github.com/citation-style-language/schema/raw/master/csl-citation.json"} </w:instrText>
      </w:r>
      <w:r w:rsidR="00F43932">
        <w:rPr>
          <w:rFonts w:ascii="Arial" w:hAnsi="Arial" w:cs="Arial"/>
          <w:sz w:val="24"/>
          <w:szCs w:val="24"/>
        </w:rPr>
        <w:fldChar w:fldCharType="separate"/>
      </w:r>
      <w:r w:rsidR="00F43932" w:rsidRPr="00C67A1A">
        <w:rPr>
          <w:rFonts w:ascii="Arial" w:hAnsi="Arial" w:cs="Arial"/>
          <w:sz w:val="24"/>
        </w:rPr>
        <w:t>(Guzikowski, 2019)</w:t>
      </w:r>
      <w:r w:rsidR="00F43932">
        <w:rPr>
          <w:rFonts w:ascii="Arial" w:hAnsi="Arial" w:cs="Arial"/>
          <w:sz w:val="24"/>
          <w:szCs w:val="24"/>
        </w:rPr>
        <w:fldChar w:fldCharType="end"/>
      </w:r>
      <w:r w:rsidR="00F43932" w:rsidRPr="00C67A1A">
        <w:rPr>
          <w:rFonts w:ascii="Arial" w:hAnsi="Arial" w:cs="Arial"/>
          <w:sz w:val="24"/>
          <w:szCs w:val="24"/>
        </w:rPr>
        <w:t>.</w:t>
      </w:r>
      <w:r w:rsidR="00F43932">
        <w:rPr>
          <w:rFonts w:ascii="Arial" w:hAnsi="Arial" w:cs="Arial"/>
          <w:sz w:val="24"/>
          <w:szCs w:val="24"/>
        </w:rPr>
        <w:t xml:space="preserve"> </w:t>
      </w:r>
      <w:r w:rsidR="00C67A1A" w:rsidRPr="00F43932">
        <w:rPr>
          <w:rFonts w:ascii="Arial" w:hAnsi="Arial" w:cs="Arial"/>
          <w:sz w:val="24"/>
          <w:szCs w:val="24"/>
        </w:rPr>
        <w:t xml:space="preserve">This survey includes that AWS lambda was the </w:t>
      </w:r>
      <w:r w:rsidR="00C67A1A" w:rsidRPr="00F43932">
        <w:rPr>
          <w:rFonts w:ascii="Arial" w:hAnsi="Arial" w:cs="Arial"/>
          <w:sz w:val="24"/>
          <w:szCs w:val="24"/>
        </w:rPr>
        <w:lastRenderedPageBreak/>
        <w:t xml:space="preserve">top service to be used by followed Microsoft, Google, IBM, and Oracle. The tools that were most frequently used were Custom tooling, </w:t>
      </w:r>
      <w:r w:rsidR="00322C55" w:rsidRPr="00F43932">
        <w:rPr>
          <w:rFonts w:ascii="Arial" w:hAnsi="Arial" w:cs="Arial"/>
          <w:sz w:val="24"/>
          <w:szCs w:val="24"/>
        </w:rPr>
        <w:t>Cloudflare</w:t>
      </w:r>
      <w:r w:rsidR="00C67A1A" w:rsidRPr="00F43932">
        <w:rPr>
          <w:rFonts w:ascii="Arial" w:hAnsi="Arial" w:cs="Arial"/>
          <w:sz w:val="24"/>
          <w:szCs w:val="24"/>
        </w:rPr>
        <w:t xml:space="preserve">, lambda uploader, node-lambda, LambdaCI, </w:t>
      </w:r>
      <w:r w:rsidR="00322C55" w:rsidRPr="00F43932">
        <w:rPr>
          <w:rFonts w:ascii="Arial" w:hAnsi="Arial" w:cs="Arial"/>
          <w:sz w:val="24"/>
          <w:szCs w:val="24"/>
        </w:rPr>
        <w:t>Cloud Zero</w:t>
      </w:r>
      <w:r w:rsidR="00C67A1A" w:rsidRPr="00F43932">
        <w:rPr>
          <w:rFonts w:ascii="Arial" w:hAnsi="Arial" w:cs="Arial"/>
          <w:sz w:val="24"/>
          <w:szCs w:val="24"/>
        </w:rPr>
        <w:t>, and Kappa. Although there are few drawbacks considering security, vendor lock-in in which few companies were not very enthusiastic to adopt the serverless technology, most of the companies did</w:t>
      </w:r>
      <w:r w:rsidR="00E81002">
        <w:rPr>
          <w:rFonts w:ascii="Arial" w:hAnsi="Arial" w:cs="Arial"/>
          <w:sz w:val="24"/>
          <w:szCs w:val="24"/>
        </w:rPr>
        <w:t>.</w:t>
      </w:r>
    </w:p>
    <w:p w14:paraId="69328ADF" w14:textId="211DD969" w:rsidR="00FC16A8" w:rsidRDefault="00FC16A8" w:rsidP="00FC16A8">
      <w:pPr>
        <w:autoSpaceDE w:val="0"/>
        <w:autoSpaceDN w:val="0"/>
        <w:adjustRightInd w:val="0"/>
        <w:spacing w:after="0" w:line="480" w:lineRule="auto"/>
        <w:ind w:left="2160" w:firstLine="720"/>
        <w:rPr>
          <w:rFonts w:ascii="Arial" w:hAnsi="Arial" w:cs="Arial"/>
          <w:sz w:val="24"/>
          <w:szCs w:val="24"/>
        </w:rPr>
      </w:pPr>
      <w:r w:rsidRPr="00FC16A8">
        <w:rPr>
          <w:rFonts w:ascii="Arial" w:hAnsi="Arial" w:cs="Arial"/>
          <w:sz w:val="24"/>
          <w:szCs w:val="24"/>
        </w:rPr>
        <w:t>Big data contains a large volume of data that is unstructured. The data increase daily and maintaining od such large data and performing analytics on such data can be quite complex and high in cost. Using serverless architecture in big data analytics can make the tasks easier. Implementation, maintenance, and governance of these applications in the serverless can be effectiv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qz4Mg7Za","properties":{"formattedCitation":"(Rahman &amp; Hasibul Hasan, 2019)","plainCitation":"(Rahman &amp; Hasibul Hasan, 2019)","noteIndex":0},"citationItems":[{"id":270,"uris":["http://zotero.org/users/local/dILag7GQ/items/VAX7LXPS"],"uri":["http://zotero.org/users/local/dILag7GQ/items/VAX7LXPS"],"itemData":{"id":270,"type":"paper-conference","abstract":"Big data is a phrase that describes the large quantity of data, it would be structure, semi structure and unstructured. In the present industry data is indispensable for the business organization. The Big Data initiatives and technologies are used to analyze this massive amount of data for gaining insights which may help in making strategic decisions. For example, data size is increasing day by day like petabyte, Exabyte, zettabyte, yottabyte and more. That is why it is going to tough and complex to manage this large scale of data. In practical, there are many challenges to process and compute this data like server management, storage, clustering, algorithm deployment, etc. As everything is done by manually, so it is hard to design the exact architecture for data analysis in the Cloud. Serverless computing is a mechanism to provide pay-per-use backend services to clients. A serverless provider lets users create and deploy code without worrying about operating and managing servers. In this paper, we present serverless architecture for big data analytics, also we show how to implement, maintain, and governance of a serverless big data application on AWS (Amazon Web Service). In addition to it, we will demonstrate the difference between traditional data analytics and big data analytics in a serverless system.","container-title":"2019 Global Conference for Advancement in Technology (GCAT)","DOI":"10.1109/GCAT47503.2019.8978443","event":"2019 Global Conference for Advancement in Technology (GCAT)","page":"1-5","source":"IEEE Xplore","title":"Serverless Architecture for Big Data Analytics","author":[{"family":"Rahman","given":"Md Mijanur"},{"family":"Hasibul Hasan","given":"Md"}],"issued":{"date-parts":[["2019",10]]}}}],"schema":"https://github.com/citation-style-language/schema/raw/master/csl-citation.json"} </w:instrText>
      </w:r>
      <w:r>
        <w:rPr>
          <w:rFonts w:ascii="Arial" w:hAnsi="Arial" w:cs="Arial"/>
          <w:sz w:val="24"/>
          <w:szCs w:val="24"/>
        </w:rPr>
        <w:fldChar w:fldCharType="separate"/>
      </w:r>
      <w:r w:rsidRPr="00FC16A8">
        <w:rPr>
          <w:rFonts w:ascii="Arial" w:hAnsi="Arial" w:cs="Arial"/>
          <w:sz w:val="24"/>
        </w:rPr>
        <w:t>(Rahman &amp; Hasibul Hasan, 2019)</w:t>
      </w:r>
      <w:r>
        <w:rPr>
          <w:rFonts w:ascii="Arial" w:hAnsi="Arial" w:cs="Arial"/>
          <w:sz w:val="24"/>
          <w:szCs w:val="24"/>
        </w:rPr>
        <w:fldChar w:fldCharType="end"/>
      </w:r>
      <w:r w:rsidRPr="00FC16A8">
        <w:rPr>
          <w:rFonts w:ascii="Arial" w:hAnsi="Arial" w:cs="Arial"/>
          <w:sz w:val="24"/>
          <w:szCs w:val="24"/>
        </w:rPr>
        <w:t>.</w:t>
      </w:r>
    </w:p>
    <w:p w14:paraId="112A619F" w14:textId="622F664C" w:rsidR="00F94F2C" w:rsidRDefault="00F94F2C" w:rsidP="00FC16A8">
      <w:pPr>
        <w:autoSpaceDE w:val="0"/>
        <w:autoSpaceDN w:val="0"/>
        <w:adjustRightInd w:val="0"/>
        <w:spacing w:after="0" w:line="480" w:lineRule="auto"/>
        <w:ind w:left="2160" w:firstLine="720"/>
        <w:rPr>
          <w:rFonts w:ascii="Arial" w:hAnsi="Arial" w:cs="Arial"/>
          <w:sz w:val="24"/>
          <w:szCs w:val="24"/>
        </w:rPr>
      </w:pPr>
      <w:r w:rsidRPr="00F94F2C">
        <w:rPr>
          <w:rFonts w:ascii="Arial" w:hAnsi="Arial" w:cs="Arial"/>
          <w:sz w:val="24"/>
          <w:szCs w:val="24"/>
        </w:rPr>
        <w:t>Machine learning systems typically use the serverless architecture as the data increased in volume and is difficult to handle. Stateless functions are being executed in the cloud without worrying about the infrastructure and their maintenance. This dynamically controls the memory of the stateless function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3GC7PNl9","properties":{"formattedCitation":"(H. Wang et al., 2019)","plainCitation":"(H. Wang et al., 2019)","noteIndex":0},"citationItems":[{"id":273,"uris":["http://zotero.org/users/local/dILag7GQ/items/4CDDJ8D6"],"uri":["http://zotero.org/users/local/dILag7GQ/items/4CDDJ8D6"],"itemData":{"id":273,"type":"paper-conference","abstract":"The need to scale up machine learning, in the presence of a rapid growth of data both in volume and in variety, has sparked broad interests to develop distributed machine learning systems, typically based on parameter servers. However, since these systems are based on a dedicated cluster of physical or virtual machines, they have posed non-trivial cluster management overhead to machine learning practitioners and data scientists. In addition, there exists an inherent mismatch between the dynamically varying resource demands during a model training job and the inflexible resource provisioning model of current cluster-based systems. In this paper, we propose SIREN, an asynchronous distributed machine learning framework based on the emerging serverless architecture, with which stateless functions can be executed in the cloud without the complexity of building and maintaining virtual machine infrastructures. With SIREN, we are able to achieve a higher level of parallelism and elasticity by using a swarm of stateless functions, each working on a different batch of data, while greatly reducing system configuration overhead. Furthermore, we propose a scheduler based on Deep Reinforcement Learning to dynamically control the number and memory size of the stateless functions that should be used in each training epoch. The scheduler learns from the training process itself, in pursuit for the minimum possible training time given a cost. With our real-world prototype implementation on AWS Lambda, extensive experimental results have shown that SIREN can reduce model training time by up to 44%, as compared to traditional machine learning training benchmarks on AWS EC2 at the same cost.","container-title":"IEEE INFOCOM 2019 - IEEE Conference on Computer Communications","DOI":"10.1109/INFOCOM.2019.8737391","event":"IEEE INFOCOM 2019 - IEEE Conference on Computer Communications","note":"ISSN: 2641-9874","page":"1288-1296","source":"IEEE Xplore","title":"Distributed Machine Learning with a Serverless Architecture","author":[{"family":"Wang","given":"Hao"},{"family":"Niu","given":"Di"},{"family":"Li","given":"Baochun"}],"issued":{"date-parts":[["2019",4]]}}}],"schema":"https://github.com/citation-style-language/schema/raw/master/csl-citation.json"} </w:instrText>
      </w:r>
      <w:r>
        <w:rPr>
          <w:rFonts w:ascii="Arial" w:hAnsi="Arial" w:cs="Arial"/>
          <w:sz w:val="24"/>
          <w:szCs w:val="24"/>
        </w:rPr>
        <w:fldChar w:fldCharType="separate"/>
      </w:r>
      <w:r w:rsidRPr="00F94F2C">
        <w:rPr>
          <w:rFonts w:ascii="Arial" w:hAnsi="Arial" w:cs="Arial"/>
          <w:sz w:val="24"/>
        </w:rPr>
        <w:t>(H. Wang et al., 2019)</w:t>
      </w:r>
      <w:r>
        <w:rPr>
          <w:rFonts w:ascii="Arial" w:hAnsi="Arial" w:cs="Arial"/>
          <w:sz w:val="24"/>
          <w:szCs w:val="24"/>
        </w:rPr>
        <w:fldChar w:fldCharType="end"/>
      </w:r>
      <w:r w:rsidRPr="00F94F2C">
        <w:rPr>
          <w:rFonts w:ascii="Arial" w:hAnsi="Arial" w:cs="Arial"/>
          <w:sz w:val="24"/>
          <w:szCs w:val="24"/>
        </w:rPr>
        <w:t xml:space="preserve">.The serverless architecture has components in which all te common functionality is located. For example, plug-and-play is a component that is used to structure and sort the data, </w:t>
      </w:r>
      <w:r w:rsidRPr="00F94F2C">
        <w:rPr>
          <w:rFonts w:ascii="Arial" w:hAnsi="Arial" w:cs="Arial"/>
          <w:sz w:val="24"/>
          <w:szCs w:val="24"/>
        </w:rPr>
        <w:lastRenderedPageBreak/>
        <w:t>and testing can be done easily on this. It also reduces the development resources barriers wh</w:t>
      </w:r>
      <w:r>
        <w:rPr>
          <w:rFonts w:ascii="Arial" w:hAnsi="Arial" w:cs="Arial"/>
          <w:sz w:val="24"/>
          <w:szCs w:val="24"/>
        </w:rPr>
        <w:t>ich</w:t>
      </w:r>
      <w:r w:rsidRPr="00F94F2C">
        <w:rPr>
          <w:rFonts w:ascii="Arial" w:hAnsi="Arial" w:cs="Arial"/>
          <w:sz w:val="24"/>
          <w:szCs w:val="24"/>
        </w:rPr>
        <w:t xml:space="preserve"> in turn reduce the infrastructure costs. The serverless automates many of the big data or machine learning challenges. vendor-native comments is just what needed to switch to serverless architecture and is compatible with any of the major serverless provider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a5zphOr","properties":{"formattedCitation":"(Adam, 2019)","plainCitation":"(Adam, 2019)","noteIndex":0},"citationItems":[{"id":275,"uris":["http://zotero.org/users/local/dILag7GQ/items/5NKJ9IQC"],"uri":["http://zotero.org/users/local/dILag7GQ/items/5NKJ9IQC"],"itemData":{"id":275,"type":"post-weblog","abstract":"Why Serverless is evolving into the natural choice for Big Data-powered machine learning applications","language":"en-US","note":"section: Cloud","title":"The Serverless Evolution Of Big Data &amp; AI Apps | K&amp;C Consulting","URL":"https://kruschecompany.com/serverless-big-data-ai/","author":[{"family":"Adam","given":"John"}],"accessed":{"date-parts":[["2021",10,15]]},"issued":{"date-parts":[["2019",3,28]]}}}],"schema":"https://github.com/citation-style-language/schema/raw/master/csl-citation.json"} </w:instrText>
      </w:r>
      <w:r>
        <w:rPr>
          <w:rFonts w:ascii="Arial" w:hAnsi="Arial" w:cs="Arial"/>
          <w:sz w:val="24"/>
          <w:szCs w:val="24"/>
        </w:rPr>
        <w:fldChar w:fldCharType="separate"/>
      </w:r>
      <w:r w:rsidRPr="00F94F2C">
        <w:rPr>
          <w:rFonts w:ascii="Arial" w:hAnsi="Arial" w:cs="Arial"/>
          <w:sz w:val="24"/>
        </w:rPr>
        <w:t>(Adam, 2019)</w:t>
      </w:r>
      <w:r>
        <w:rPr>
          <w:rFonts w:ascii="Arial" w:hAnsi="Arial" w:cs="Arial"/>
          <w:sz w:val="24"/>
          <w:szCs w:val="24"/>
        </w:rPr>
        <w:fldChar w:fldCharType="end"/>
      </w:r>
      <w:r w:rsidRPr="00F94F2C">
        <w:rPr>
          <w:rFonts w:ascii="Arial" w:hAnsi="Arial" w:cs="Arial"/>
          <w:sz w:val="24"/>
          <w:szCs w:val="24"/>
        </w:rPr>
        <w:t>.</w:t>
      </w:r>
    </w:p>
    <w:p w14:paraId="4F745736" w14:textId="47F0A8EB" w:rsidR="00AC52BA" w:rsidRDefault="00AC52BA" w:rsidP="00FC16A8">
      <w:pPr>
        <w:autoSpaceDE w:val="0"/>
        <w:autoSpaceDN w:val="0"/>
        <w:adjustRightInd w:val="0"/>
        <w:spacing w:after="0" w:line="480" w:lineRule="auto"/>
        <w:ind w:left="2160" w:firstLine="720"/>
        <w:rPr>
          <w:rFonts w:ascii="Arial" w:hAnsi="Arial" w:cs="Arial"/>
          <w:sz w:val="24"/>
          <w:szCs w:val="24"/>
        </w:rPr>
      </w:pPr>
      <w:r w:rsidRPr="00AC52BA">
        <w:rPr>
          <w:rFonts w:ascii="Arial" w:hAnsi="Arial" w:cs="Arial"/>
          <w:sz w:val="24"/>
          <w:szCs w:val="24"/>
        </w:rPr>
        <w:t xml:space="preserve">Internet of things is rapidly adopted </w:t>
      </w:r>
      <w:r>
        <w:rPr>
          <w:rFonts w:ascii="Arial" w:hAnsi="Arial" w:cs="Arial"/>
          <w:sz w:val="24"/>
          <w:szCs w:val="24"/>
        </w:rPr>
        <w:t>by</w:t>
      </w:r>
      <w:r w:rsidRPr="00AC52BA">
        <w:rPr>
          <w:rFonts w:ascii="Arial" w:hAnsi="Arial" w:cs="Arial"/>
          <w:sz w:val="24"/>
          <w:szCs w:val="24"/>
        </w:rPr>
        <w:t xml:space="preserve"> many companies and provided various technological innovations. Implementing those IoT devices using the serverless technologies lo</w:t>
      </w:r>
      <w:r w:rsidR="00E07ECF">
        <w:rPr>
          <w:rFonts w:ascii="Arial" w:hAnsi="Arial" w:cs="Arial"/>
          <w:sz w:val="24"/>
          <w:szCs w:val="24"/>
        </w:rPr>
        <w:t>w</w:t>
      </w:r>
      <w:r w:rsidRPr="00AC52BA">
        <w:rPr>
          <w:rFonts w:ascii="Arial" w:hAnsi="Arial" w:cs="Arial"/>
          <w:sz w:val="24"/>
          <w:szCs w:val="24"/>
        </w:rPr>
        <w:t xml:space="preserve">ers the cost of infrastructure while focusing on the output or the application. For example, if an IoT developer tries to utilize the was services, they use AWS IoT of integration, Dynamo DB for storing the data, and AWS lambda for processing of the data. Once the function triggers, the results are </w:t>
      </w:r>
      <w:r w:rsidR="009966EF" w:rsidRPr="00AC52BA">
        <w:rPr>
          <w:rFonts w:ascii="Arial" w:hAnsi="Arial" w:cs="Arial"/>
          <w:sz w:val="24"/>
          <w:szCs w:val="24"/>
        </w:rPr>
        <w:t>achieved</w:t>
      </w:r>
      <w:r w:rsidRPr="00AC52BA">
        <w:rPr>
          <w:rFonts w:ascii="Arial" w:hAnsi="Arial" w:cs="Arial"/>
          <w:sz w:val="24"/>
          <w:szCs w:val="24"/>
        </w:rPr>
        <w:t xml:space="preserve"> by calling the data that is stored in the tables. Hence, this reduces operational, developments and deployment costs. It is fault tolerant </w:t>
      </w:r>
      <w:r w:rsidR="009966EF" w:rsidRPr="00AC52BA">
        <w:rPr>
          <w:rFonts w:ascii="Arial" w:hAnsi="Arial" w:cs="Arial"/>
          <w:sz w:val="24"/>
          <w:szCs w:val="24"/>
        </w:rPr>
        <w:t>and is</w:t>
      </w:r>
      <w:r w:rsidRPr="00AC52BA">
        <w:rPr>
          <w:rFonts w:ascii="Arial" w:hAnsi="Arial" w:cs="Arial"/>
          <w:sz w:val="24"/>
          <w:szCs w:val="24"/>
        </w:rPr>
        <w:t xml:space="preserve"> quite scalable by default</w:t>
      </w:r>
      <w:r w:rsidR="009966EF">
        <w:rPr>
          <w:rFonts w:ascii="Arial" w:hAnsi="Arial" w:cs="Arial"/>
          <w:sz w:val="24"/>
          <w:szCs w:val="24"/>
        </w:rPr>
        <w:t xml:space="preserve"> </w:t>
      </w:r>
      <w:r w:rsidR="009966EF">
        <w:rPr>
          <w:rFonts w:ascii="Arial" w:hAnsi="Arial" w:cs="Arial"/>
          <w:sz w:val="24"/>
          <w:szCs w:val="24"/>
        </w:rPr>
        <w:fldChar w:fldCharType="begin"/>
      </w:r>
      <w:r w:rsidR="009966EF">
        <w:rPr>
          <w:rFonts w:ascii="Arial" w:hAnsi="Arial" w:cs="Arial"/>
          <w:sz w:val="24"/>
          <w:szCs w:val="24"/>
        </w:rPr>
        <w:instrText xml:space="preserve"> ADDIN ZOTERO_ITEM CSL_CITATION {"citationID":"d4Nxi1Jn","properties":{"formattedCitation":"(\\uc0\\u8220{}Should You Use Serverless Architecture for Your IoT Solution?,\\uc0\\u8221{} 2017)","plainCitation":"(“Should You Use Serverless Architecture for Your IoT Solution?,” 2017)","noteIndex":0},"citationItems":[{"id":277,"uris":["http://zotero.org/users/local/dILag7GQ/items/YTGUCA6G"],"uri":["http://zotero.org/users/local/dILag7GQ/items/YTGUCA6G"],"itemData":{"id":277,"type":"post-weblog","abstract":"We experimented by building an IoT solution from scratch using serverless architecture. while there are many advantages, it depends on your Applications.","container-title":"IoT For All","language":"en-US","title":"Should You Use Serverless Architecture for Your IoT Solution?","URL":"https://www.iotforall.com/serverless-architecture-iot-solution/","accessed":{"date-parts":[["2021",10,15]]},"issued":{"date-parts":[["2017",7,28]]}}}],"schema":"https://github.com/citation-style-language/schema/raw/master/csl-citation.json"} </w:instrText>
      </w:r>
      <w:r w:rsidR="009966EF">
        <w:rPr>
          <w:rFonts w:ascii="Arial" w:hAnsi="Arial" w:cs="Arial"/>
          <w:sz w:val="24"/>
          <w:szCs w:val="24"/>
        </w:rPr>
        <w:fldChar w:fldCharType="separate"/>
      </w:r>
      <w:r w:rsidR="009966EF" w:rsidRPr="009966EF">
        <w:rPr>
          <w:rFonts w:ascii="Arial" w:hAnsi="Arial" w:cs="Arial"/>
          <w:sz w:val="24"/>
          <w:szCs w:val="24"/>
        </w:rPr>
        <w:t>(“Should You Use Serverless Architecture for Your IoT Solution?,” 2017)</w:t>
      </w:r>
      <w:r w:rsidR="009966EF">
        <w:rPr>
          <w:rFonts w:ascii="Arial" w:hAnsi="Arial" w:cs="Arial"/>
          <w:sz w:val="24"/>
          <w:szCs w:val="24"/>
        </w:rPr>
        <w:fldChar w:fldCharType="end"/>
      </w:r>
      <w:r w:rsidRPr="00AC52BA">
        <w:rPr>
          <w:rFonts w:ascii="Arial" w:hAnsi="Arial" w:cs="Arial"/>
          <w:sz w:val="24"/>
          <w:szCs w:val="24"/>
        </w:rPr>
        <w:t>.</w:t>
      </w:r>
      <w:r w:rsidR="00405EDA" w:rsidRPr="00405EDA">
        <w:t xml:space="preserve"> </w:t>
      </w:r>
      <w:r w:rsidR="00405EDA">
        <w:t xml:space="preserve"> </w:t>
      </w:r>
      <w:r w:rsidR="00405EDA" w:rsidRPr="00405EDA">
        <w:rPr>
          <w:rFonts w:ascii="Arial" w:hAnsi="Arial" w:cs="Arial"/>
          <w:sz w:val="24"/>
          <w:szCs w:val="24"/>
        </w:rPr>
        <w:t>AWS lambda and other public provider</w:t>
      </w:r>
      <w:r w:rsidR="00405EDA">
        <w:rPr>
          <w:rFonts w:ascii="Arial" w:hAnsi="Arial" w:cs="Arial"/>
          <w:sz w:val="24"/>
          <w:szCs w:val="24"/>
        </w:rPr>
        <w:t xml:space="preserve"> renders</w:t>
      </w:r>
      <w:r w:rsidR="00405EDA" w:rsidRPr="00405EDA">
        <w:rPr>
          <w:rFonts w:ascii="Arial" w:hAnsi="Arial" w:cs="Arial"/>
          <w:sz w:val="24"/>
          <w:szCs w:val="24"/>
        </w:rPr>
        <w:t xml:space="preserve"> huge support for the services that helps to build secure, reliable IoT platforms. Developers can create the IoT backend to collect the data, visualize and analyze the data.</w:t>
      </w:r>
    </w:p>
    <w:p w14:paraId="337D2648" w14:textId="6723ACBF" w:rsidR="00875467" w:rsidRPr="00875467" w:rsidRDefault="00875467" w:rsidP="00875467">
      <w:pPr>
        <w:autoSpaceDE w:val="0"/>
        <w:autoSpaceDN w:val="0"/>
        <w:adjustRightInd w:val="0"/>
        <w:spacing w:after="0" w:line="480" w:lineRule="auto"/>
        <w:ind w:left="2160" w:firstLine="720"/>
        <w:rPr>
          <w:rFonts w:ascii="Arial" w:hAnsi="Arial" w:cs="Arial"/>
          <w:sz w:val="24"/>
          <w:szCs w:val="24"/>
        </w:rPr>
      </w:pPr>
      <w:r w:rsidRPr="00875467">
        <w:rPr>
          <w:rFonts w:ascii="Arial" w:hAnsi="Arial" w:cs="Arial"/>
          <w:sz w:val="24"/>
          <w:szCs w:val="24"/>
        </w:rPr>
        <w:lastRenderedPageBreak/>
        <w:t>Serverless architecture has the capacity to keep complex configurations uncomplicated. Serverless can be used to access numerous CPUs at low costs. Mathematical computations such as linear algebra can become complex if it is being one machine or of larger calculations. High-liner algebra algorithms can be implemented using serverless architecture. According to the</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fx1lMaUH","properties":{"formattedCitation":"(Shankar et al., 2018)","plainCitation":"(Shankar et al., 2018)","noteIndex":0},"citationItems":[{"id":279,"uris":["http://zotero.org/users/local/dILag7GQ/items/2FYSEJT2"],"uri":["http://zotero.org/users/local/dILag7GQ/items/2FYSEJT2"],"itemData":{"id":279,"type":"article-journal","abstract":"Linear algebra operations are widely used in scientific computing and machine learning applications. However, it is challenging for scientists and data analysts to run linear algebra at scales beyond a single machine. Traditional approaches either require access to supercomputing clusters, or impose configuration and cluster management challenges. In this paper we show how the disaggregation of storage and compute resources in so-called \"serverless\" environments, combined with compute-intensive workload characteristics, can be exploited to achieve elastic scalability and ease of management. We present numpywren, a system for linear algebra built on a serverless architecture. We also introduce LAmbdaPACK, a domain-specific language designed to implement highly parallel linear algebra algorithms in a serverless setting. We show that, for certain linear algebra algorithms such as matrix multiply, singular value decomposition, and Cholesky decomposition, numpywren's performance (completion time) is within 33% of ScaLAPACK, and its compute efficiency (total CPU-hours) is up to 240% better due to elasticity, while providing an easier to use interface and better fault tolerance. At the same time, we show that the inability of serverless runtimes to exploit locality across the cores in a machine fundamentally limits their network efficiency, which limits performance on other algorithms such as QR factorization. This highlights how cloud providers could better support these types of computations through small changes in their infrastructure.","container-title":"arXiv:1810.09679 [cs]","note":"arXiv: 1810.09679","source":"arXiv.org","title":"numpywren: serverless linear algebra","title-short":"numpywren","URL":"http://arxiv.org/abs/1810.09679","author":[{"family":"Shankar","given":"Vaishaal"},{"family":"Krauth","given":"Karl"},{"family":"Pu","given":"Qifan"},{"family":"Jonas","given":"Eric"},{"family":"Venkataraman","given":"Shivaram"},{"family":"Stoica","given":"Ion"},{"family":"Recht","given":"Benjamin"},{"family":"Ragan-Kelley","given":"Jonathan"}],"accessed":{"date-parts":[["2021",10,15]]},"issued":{"date-parts":[["2018",10,23]]}}}],"schema":"https://github.com/citation-style-language/schema/raw/master/csl-citation.json"} </w:instrText>
      </w:r>
      <w:r>
        <w:rPr>
          <w:rFonts w:ascii="Arial" w:hAnsi="Arial" w:cs="Arial"/>
          <w:sz w:val="24"/>
          <w:szCs w:val="24"/>
        </w:rPr>
        <w:fldChar w:fldCharType="separate"/>
      </w:r>
      <w:r w:rsidRPr="00875467">
        <w:rPr>
          <w:rFonts w:ascii="Arial" w:hAnsi="Arial" w:cs="Arial"/>
          <w:sz w:val="24"/>
        </w:rPr>
        <w:t>(Shankar et al., 2018)</w:t>
      </w:r>
      <w:r>
        <w:rPr>
          <w:rFonts w:ascii="Arial" w:hAnsi="Arial" w:cs="Arial"/>
          <w:sz w:val="24"/>
          <w:szCs w:val="24"/>
        </w:rPr>
        <w:fldChar w:fldCharType="end"/>
      </w:r>
      <w:r>
        <w:rPr>
          <w:rFonts w:ascii="Arial" w:hAnsi="Arial" w:cs="Arial"/>
          <w:sz w:val="24"/>
          <w:szCs w:val="24"/>
        </w:rPr>
        <w:t xml:space="preserve">, </w:t>
      </w:r>
      <w:r w:rsidRPr="00875467">
        <w:rPr>
          <w:rFonts w:ascii="Arial" w:hAnsi="Arial" w:cs="Arial"/>
          <w:sz w:val="24"/>
          <w:szCs w:val="24"/>
        </w:rPr>
        <w:t xml:space="preserve">LAmbdaPACK package can be used to achieve this. it is 240% better because of its elasticity and can perform matrix and other complex mathematical operations. Functions as a single core in serverless systems which makes them execute on any machine. This shows that the algebra algorithms can be executed with stateless functions and with seamless fault tolerance. the elasticity in the serverless technology enables the system to dynamically adjust to the natural linear algebra algorithms. </w:t>
      </w:r>
    </w:p>
    <w:p w14:paraId="768D2186" w14:textId="633272F8" w:rsidR="00875467" w:rsidRPr="00F43932" w:rsidRDefault="00875467" w:rsidP="00875467">
      <w:pPr>
        <w:autoSpaceDE w:val="0"/>
        <w:autoSpaceDN w:val="0"/>
        <w:adjustRightInd w:val="0"/>
        <w:spacing w:after="0" w:line="480" w:lineRule="auto"/>
        <w:ind w:left="2160" w:firstLine="720"/>
        <w:rPr>
          <w:rFonts w:ascii="Arial" w:hAnsi="Arial" w:cs="Arial"/>
          <w:sz w:val="24"/>
          <w:szCs w:val="24"/>
        </w:rPr>
      </w:pPr>
      <w:r w:rsidRPr="00875467">
        <w:rPr>
          <w:rFonts w:ascii="Arial" w:hAnsi="Arial" w:cs="Arial"/>
          <w:sz w:val="24"/>
          <w:szCs w:val="24"/>
        </w:rPr>
        <w:t>.</w:t>
      </w:r>
    </w:p>
    <w:p w14:paraId="4B4ED7F0" w14:textId="77777777" w:rsidR="006B5480" w:rsidRDefault="00785925" w:rsidP="000663E9">
      <w:pPr>
        <w:numPr>
          <w:ilvl w:val="2"/>
          <w:numId w:val="2"/>
        </w:numPr>
        <w:autoSpaceDE w:val="0"/>
        <w:autoSpaceDN w:val="0"/>
        <w:adjustRightInd w:val="0"/>
        <w:spacing w:after="0" w:line="480" w:lineRule="auto"/>
        <w:rPr>
          <w:rFonts w:ascii="Arial" w:hAnsi="Arial" w:cs="Arial"/>
          <w:sz w:val="24"/>
          <w:szCs w:val="24"/>
        </w:rPr>
      </w:pPr>
      <w:r w:rsidRPr="006B5480">
        <w:rPr>
          <w:rFonts w:ascii="Arial" w:hAnsi="Arial" w:cs="Arial"/>
          <w:sz w:val="24"/>
          <w:szCs w:val="24"/>
        </w:rPr>
        <w:t>Service Integrations</w:t>
      </w:r>
      <w:r w:rsidR="00012396" w:rsidRPr="006B5480">
        <w:rPr>
          <w:rFonts w:ascii="Arial" w:hAnsi="Arial" w:cs="Arial"/>
          <w:sz w:val="24"/>
          <w:szCs w:val="24"/>
        </w:rPr>
        <w:t xml:space="preserve">: </w:t>
      </w:r>
    </w:p>
    <w:p w14:paraId="55B195DF" w14:textId="2A5CE681" w:rsidR="006B5480" w:rsidRDefault="006B5480" w:rsidP="006B5480">
      <w:pPr>
        <w:autoSpaceDE w:val="0"/>
        <w:autoSpaceDN w:val="0"/>
        <w:adjustRightInd w:val="0"/>
        <w:spacing w:after="0" w:line="480" w:lineRule="auto"/>
        <w:ind w:left="2160" w:firstLine="540"/>
        <w:rPr>
          <w:rFonts w:ascii="Arial" w:hAnsi="Arial" w:cs="Arial"/>
          <w:sz w:val="24"/>
          <w:szCs w:val="24"/>
        </w:rPr>
      </w:pPr>
      <w:r w:rsidRPr="006B5480">
        <w:rPr>
          <w:rFonts w:ascii="Arial" w:hAnsi="Arial" w:cs="Arial"/>
          <w:sz w:val="24"/>
          <w:szCs w:val="24"/>
        </w:rPr>
        <w:t xml:space="preserve">While using services such as AWS Lambda or Google cloud, the developers have to take care of the errors that they encounter. hence, they try to modify the business logic in their code. By integrating with the API gateways, they can improve the reliability of the application by reducing the number of lines in the code. At first </w:t>
      </w:r>
      <w:r w:rsidRPr="006B5480">
        <w:rPr>
          <w:rFonts w:ascii="Arial" w:hAnsi="Arial" w:cs="Arial"/>
          <w:sz w:val="24"/>
          <w:szCs w:val="24"/>
        </w:rPr>
        <w:lastRenderedPageBreak/>
        <w:t xml:space="preserve">rest API's were being used for integrations. Now HTTP APIs were introduced with fewer configurations than the rest </w:t>
      </w:r>
      <w:r w:rsidR="00513D88" w:rsidRPr="006B5480">
        <w:rPr>
          <w:rFonts w:ascii="Arial" w:hAnsi="Arial" w:cs="Arial"/>
          <w:sz w:val="24"/>
          <w:szCs w:val="24"/>
        </w:rPr>
        <w:t>API and</w:t>
      </w:r>
      <w:r w:rsidRPr="006B5480">
        <w:rPr>
          <w:rFonts w:ascii="Arial" w:hAnsi="Arial" w:cs="Arial"/>
          <w:sz w:val="24"/>
          <w:szCs w:val="24"/>
        </w:rPr>
        <w:t xml:space="preserve"> have automatic deployments. The HTTP API directly integrates with the services offered by Amazon. without any templates. The direct HTTP API integrations are AWS system manager, step functions, event bridge, data streams, and simple queue services. </w:t>
      </w:r>
      <w:r>
        <w:rPr>
          <w:rFonts w:ascii="Arial" w:hAnsi="Arial" w:cs="Arial"/>
          <w:sz w:val="24"/>
          <w:szCs w:val="24"/>
        </w:rPr>
        <w:t xml:space="preserve"> </w:t>
      </w:r>
    </w:p>
    <w:p w14:paraId="3A850A2F" w14:textId="33B1E6FB" w:rsidR="00785925" w:rsidRDefault="006B5480" w:rsidP="006B5480">
      <w:pPr>
        <w:autoSpaceDE w:val="0"/>
        <w:autoSpaceDN w:val="0"/>
        <w:adjustRightInd w:val="0"/>
        <w:spacing w:after="0" w:line="480" w:lineRule="auto"/>
        <w:ind w:left="1980" w:firstLine="720"/>
        <w:rPr>
          <w:rFonts w:ascii="Arial" w:hAnsi="Arial" w:cs="Arial"/>
          <w:sz w:val="24"/>
          <w:szCs w:val="24"/>
        </w:rPr>
      </w:pPr>
      <w:r w:rsidRPr="006B5480">
        <w:rPr>
          <w:rFonts w:ascii="Arial" w:hAnsi="Arial" w:cs="Arial"/>
          <w:sz w:val="24"/>
          <w:szCs w:val="24"/>
        </w:rPr>
        <w:t>The System manager provides the interface in which users can track the operational issues and resolve them. Tasks can also be automized. It helps to monitor, implement and troubleshoot the application issues. This integration is built to simplify the application management and lesser the time to resolve the operational problems. This is very helpful to automate workflows, runbooks, and rollout in case of errors. It helps to achieve greater control over the applications. The agile issue or requirements tracking tools such as ITSM or service now can be integrated easily with this</w:t>
      </w:r>
      <w:r w:rsidR="00995B4E">
        <w:rPr>
          <w:rFonts w:ascii="Arial" w:hAnsi="Arial" w:cs="Arial"/>
          <w:sz w:val="24"/>
          <w:szCs w:val="24"/>
        </w:rPr>
        <w:t xml:space="preserve"> </w:t>
      </w:r>
      <w:r w:rsidR="00995B4E">
        <w:rPr>
          <w:rFonts w:ascii="Arial" w:hAnsi="Arial" w:cs="Arial"/>
          <w:sz w:val="24"/>
          <w:szCs w:val="24"/>
        </w:rPr>
        <w:fldChar w:fldCharType="begin"/>
      </w:r>
      <w:r w:rsidR="006700D8">
        <w:rPr>
          <w:rFonts w:ascii="Arial" w:hAnsi="Arial" w:cs="Arial"/>
          <w:sz w:val="24"/>
          <w:szCs w:val="24"/>
        </w:rPr>
        <w:instrText xml:space="preserve"> ADDIN ZOTERO_ITEM CSL_CITATION {"citationID":"zy456MOP","properties":{"formattedCitation":"({\\i{}AWS Systems Manager \\uc0\\u8211{} Gain Operational Insights and Take Action}, n.d.)","plainCitation":"(AWS Systems Manager – Gain Operational Insights and Take Action, n.d.)","dontUpdate":true,"noteIndex":0},"citationItems":[{"id":282,"uris":["http://zotero.org/users/local/dILag7GQ/items/IRI7FFBU"],"uri":["http://zotero.org/users/local/dILag7GQ/items/IRI7FFBU"],"itemData":{"id":282,"type":"webpage","abstract":"Learn how to shorten the time to detect and resolve problems. View operational data from multiple AWS services and automate tasks across AWS resources.","container-title":"Amazon Web Services, Inc.","language":"en-US","title":"AWS Systems Manager – Gain Operational Insights and Take Action","URL":"https://aws.amazon.com/systems-manager/","accessed":{"date-parts":[["2021",10,17]]}}}],"schema":"https://github.com/citation-style-language/schema/raw/master/csl-citation.json"} </w:instrText>
      </w:r>
      <w:r w:rsidR="00995B4E">
        <w:rPr>
          <w:rFonts w:ascii="Arial" w:hAnsi="Arial" w:cs="Arial"/>
          <w:sz w:val="24"/>
          <w:szCs w:val="24"/>
        </w:rPr>
        <w:fldChar w:fldCharType="separate"/>
      </w:r>
      <w:r w:rsidR="00995B4E" w:rsidRPr="00995B4E">
        <w:rPr>
          <w:rFonts w:ascii="Arial" w:hAnsi="Arial" w:cs="Arial"/>
          <w:sz w:val="24"/>
          <w:szCs w:val="24"/>
        </w:rPr>
        <w:t>(</w:t>
      </w:r>
      <w:r w:rsidR="00995B4E" w:rsidRPr="00995B4E">
        <w:rPr>
          <w:rFonts w:ascii="Arial" w:hAnsi="Arial" w:cs="Arial"/>
          <w:i/>
          <w:iCs/>
          <w:sz w:val="24"/>
          <w:szCs w:val="24"/>
        </w:rPr>
        <w:t>AWS Systems Manager – Gain Operational Insights and Take Action</w:t>
      </w:r>
      <w:r w:rsidR="00995B4E" w:rsidRPr="00995B4E">
        <w:rPr>
          <w:rFonts w:ascii="Arial" w:hAnsi="Arial" w:cs="Arial"/>
          <w:sz w:val="24"/>
          <w:szCs w:val="24"/>
        </w:rPr>
        <w:t xml:space="preserve">, </w:t>
      </w:r>
      <w:r w:rsidR="00995B4E">
        <w:rPr>
          <w:rFonts w:ascii="Arial" w:hAnsi="Arial" w:cs="Arial"/>
          <w:sz w:val="24"/>
          <w:szCs w:val="24"/>
        </w:rPr>
        <w:t>2021</w:t>
      </w:r>
      <w:r w:rsidR="00995B4E" w:rsidRPr="00995B4E">
        <w:rPr>
          <w:rFonts w:ascii="Arial" w:hAnsi="Arial" w:cs="Arial"/>
          <w:sz w:val="24"/>
          <w:szCs w:val="24"/>
        </w:rPr>
        <w:t>)</w:t>
      </w:r>
      <w:r w:rsidR="00995B4E">
        <w:rPr>
          <w:rFonts w:ascii="Arial" w:hAnsi="Arial" w:cs="Arial"/>
          <w:sz w:val="24"/>
          <w:szCs w:val="24"/>
        </w:rPr>
        <w:fldChar w:fldCharType="end"/>
      </w:r>
      <w:r w:rsidRPr="006B5480">
        <w:rPr>
          <w:rFonts w:ascii="Arial" w:hAnsi="Arial" w:cs="Arial"/>
          <w:sz w:val="24"/>
          <w:szCs w:val="24"/>
        </w:rPr>
        <w:t>.</w:t>
      </w:r>
    </w:p>
    <w:p w14:paraId="4AF708EB" w14:textId="5431598F" w:rsidR="006700D8" w:rsidRDefault="006700D8" w:rsidP="006B5480">
      <w:pPr>
        <w:autoSpaceDE w:val="0"/>
        <w:autoSpaceDN w:val="0"/>
        <w:adjustRightInd w:val="0"/>
        <w:spacing w:after="0" w:line="480" w:lineRule="auto"/>
        <w:ind w:left="1980" w:firstLine="720"/>
        <w:rPr>
          <w:rFonts w:ascii="Arial" w:hAnsi="Arial" w:cs="Arial"/>
          <w:sz w:val="24"/>
          <w:szCs w:val="24"/>
        </w:rPr>
      </w:pPr>
      <w:r w:rsidRPr="006700D8">
        <w:rPr>
          <w:rFonts w:ascii="Arial" w:hAnsi="Arial" w:cs="Arial"/>
          <w:sz w:val="24"/>
          <w:szCs w:val="24"/>
        </w:rPr>
        <w:t xml:space="preserve">The AWS step functions help to visualize the workflows, automate the processes and build the applications using serverless technologies. It helps developers to focus on codes while this service integration takes care of failures, integrations, parallelization, etc. This automates the manual jobs of Extract, transform and load (ETL) </w:t>
      </w:r>
      <w:r w:rsidRPr="006700D8">
        <w:rPr>
          <w:rFonts w:ascii="Arial" w:hAnsi="Arial" w:cs="Arial"/>
          <w:sz w:val="24"/>
          <w:szCs w:val="24"/>
        </w:rPr>
        <w:lastRenderedPageBreak/>
        <w:t>processes. It also makes the data easily processes for machine learning. It combines several functions into microservices and serverless applications. There are various industries that use the step function services</w:t>
      </w:r>
      <w:r>
        <w:rPr>
          <w:rFonts w:ascii="Arial" w:hAnsi="Arial" w:cs="Arial"/>
          <w:sz w:val="24"/>
          <w:szCs w:val="24"/>
        </w:rPr>
        <w:t xml:space="preserve"> </w:t>
      </w:r>
      <w:r>
        <w:rPr>
          <w:rFonts w:ascii="Arial" w:hAnsi="Arial" w:cs="Arial"/>
          <w:sz w:val="24"/>
          <w:szCs w:val="24"/>
        </w:rPr>
        <w:fldChar w:fldCharType="begin"/>
      </w:r>
      <w:r w:rsidR="00BD2D8E">
        <w:rPr>
          <w:rFonts w:ascii="Arial" w:hAnsi="Arial" w:cs="Arial"/>
          <w:sz w:val="24"/>
          <w:szCs w:val="24"/>
        </w:rPr>
        <w:instrText xml:space="preserve"> ADDIN ZOTERO_ITEM CSL_CITATION {"citationID":"H4QJInOP","properties":{"formattedCitation":"({\\i{}AWS Step Functions | Serverless Microservice Orchestration | Amazon Web Services}, n.d.)","plainCitation":"(AWS Step Functions | Serverless Microservice Orchestration | Amazon Web Services, n.d.)","dontUpdate":true,"noteIndex":0},"citationItems":[{"id":284,"uris":["http://zotero.org/users/local/dILag7GQ/items/U6W38YAV"],"uri":["http://zotero.org/users/local/dILag7GQ/items/U6W38YAV"],"itemData":{"id":284,"type":"webpage","abstract":"AWS Step Functions lets you orchestrate microservices into serverless workflows. Coordinate services to do API orchestration, data processing and more using AWS Lambda, ECS, Sagemaker, Glue and DynamoDB.","container-title":"Amazon Web Services, Inc.","language":"en-US","title":"AWS Step Functions | Serverless Microservice Orchestration | Amazon Web Services","URL":"https://aws.amazon.com/step-functions/","accessed":{"date-parts":[["2021",10,17]]}}}],"schema":"https://github.com/citation-style-language/schema/raw/master/csl-citation.json"} </w:instrText>
      </w:r>
      <w:r>
        <w:rPr>
          <w:rFonts w:ascii="Arial" w:hAnsi="Arial" w:cs="Arial"/>
          <w:sz w:val="24"/>
          <w:szCs w:val="24"/>
        </w:rPr>
        <w:fldChar w:fldCharType="separate"/>
      </w:r>
      <w:r w:rsidRPr="006700D8">
        <w:rPr>
          <w:rFonts w:ascii="Arial" w:hAnsi="Arial" w:cs="Arial"/>
          <w:sz w:val="24"/>
          <w:szCs w:val="24"/>
        </w:rPr>
        <w:t>(</w:t>
      </w:r>
      <w:r w:rsidRPr="006700D8">
        <w:rPr>
          <w:rFonts w:ascii="Arial" w:hAnsi="Arial" w:cs="Arial"/>
          <w:i/>
          <w:iCs/>
          <w:sz w:val="24"/>
          <w:szCs w:val="24"/>
        </w:rPr>
        <w:t>AWS Step Functions | Serverless Microservice Orchestration | Amazon Web Services</w:t>
      </w:r>
      <w:r w:rsidRPr="006700D8">
        <w:rPr>
          <w:rFonts w:ascii="Arial" w:hAnsi="Arial" w:cs="Arial"/>
          <w:sz w:val="24"/>
          <w:szCs w:val="24"/>
        </w:rPr>
        <w:t xml:space="preserve">, </w:t>
      </w:r>
      <w:r>
        <w:rPr>
          <w:rFonts w:ascii="Arial" w:hAnsi="Arial" w:cs="Arial"/>
          <w:sz w:val="24"/>
          <w:szCs w:val="24"/>
        </w:rPr>
        <w:t>2021</w:t>
      </w:r>
      <w:r w:rsidRPr="006700D8">
        <w:rPr>
          <w:rFonts w:ascii="Arial" w:hAnsi="Arial" w:cs="Arial"/>
          <w:sz w:val="24"/>
          <w:szCs w:val="24"/>
        </w:rPr>
        <w:t>)</w:t>
      </w:r>
      <w:r>
        <w:rPr>
          <w:rFonts w:ascii="Arial" w:hAnsi="Arial" w:cs="Arial"/>
          <w:sz w:val="24"/>
          <w:szCs w:val="24"/>
        </w:rPr>
        <w:fldChar w:fldCharType="end"/>
      </w:r>
      <w:r w:rsidRPr="006700D8">
        <w:rPr>
          <w:rFonts w:ascii="Arial" w:hAnsi="Arial" w:cs="Arial"/>
          <w:sz w:val="24"/>
          <w:szCs w:val="24"/>
        </w:rPr>
        <w:t>.</w:t>
      </w:r>
    </w:p>
    <w:p w14:paraId="0445973F" w14:textId="1A388F13" w:rsidR="00D369A3" w:rsidRDefault="00D369A3" w:rsidP="006B5480">
      <w:pPr>
        <w:autoSpaceDE w:val="0"/>
        <w:autoSpaceDN w:val="0"/>
        <w:adjustRightInd w:val="0"/>
        <w:spacing w:after="0" w:line="480" w:lineRule="auto"/>
        <w:ind w:left="1980" w:firstLine="720"/>
        <w:rPr>
          <w:rFonts w:ascii="Arial" w:hAnsi="Arial" w:cs="Arial"/>
          <w:sz w:val="24"/>
          <w:szCs w:val="24"/>
        </w:rPr>
      </w:pPr>
      <w:r w:rsidRPr="00D369A3">
        <w:rPr>
          <w:rFonts w:ascii="Arial" w:hAnsi="Arial" w:cs="Arial"/>
          <w:sz w:val="24"/>
          <w:szCs w:val="24"/>
        </w:rPr>
        <w:t xml:space="preserve">The Amazon event bridge helps to build event-driven applications at scale. It takes the data from the Zendesk or shopify. Rules can be arranged to verify if the data reacts with the real time data sources. It is beneficial to connect the SaaS applications without writing code. It has fault-tolerance and built-in distribution availability. This connects applications using custom events. Monitoring and auditing of the application is possible in the </w:t>
      </w:r>
      <w:r>
        <w:rPr>
          <w:rFonts w:ascii="Arial" w:hAnsi="Arial" w:cs="Arial"/>
          <w:sz w:val="24"/>
          <w:szCs w:val="24"/>
        </w:rPr>
        <w:t>r</w:t>
      </w:r>
      <w:r w:rsidRPr="00D369A3">
        <w:rPr>
          <w:rFonts w:ascii="Arial" w:hAnsi="Arial" w:cs="Arial"/>
          <w:sz w:val="24"/>
          <w:szCs w:val="24"/>
        </w:rPr>
        <w:t>eal-time to prevent vulnerabilities</w:t>
      </w:r>
      <w:r>
        <w:rPr>
          <w:rFonts w:ascii="Arial" w:hAnsi="Arial" w:cs="Arial"/>
          <w:sz w:val="24"/>
          <w:szCs w:val="24"/>
        </w:rPr>
        <w:t xml:space="preserve"> </w:t>
      </w:r>
      <w:r>
        <w:rPr>
          <w:rFonts w:ascii="Arial" w:hAnsi="Arial" w:cs="Arial"/>
          <w:sz w:val="24"/>
          <w:szCs w:val="24"/>
        </w:rPr>
        <w:fldChar w:fldCharType="begin"/>
      </w:r>
      <w:r w:rsidR="00C124E4">
        <w:rPr>
          <w:rFonts w:ascii="Arial" w:hAnsi="Arial" w:cs="Arial"/>
          <w:sz w:val="24"/>
          <w:szCs w:val="24"/>
        </w:rPr>
        <w:instrText xml:space="preserve"> ADDIN ZOTERO_ITEM CSL_CITATION {"citationID":"1an5GYUp","properties":{"formattedCitation":"({\\i{}Amazon EventBridge | Event Bus | Amazon Web Services}, n.d.)","plainCitation":"(Amazon EventBridge | Event Bus | Amazon Web Services, n.d.)","dontUpdate":true,"noteIndex":0},"citationItems":[{"id":286,"uris":["http://zotero.org/users/local/dILag7GQ/items/DUR5TEVD"],"uri":["http://zotero.org/users/local/dILag7GQ/items/DUR5TEVD"],"itemData":{"id":286,"type":"webpage","abstract":"Amazon EventBridge is a serverless event bus that ingests data from your own apps, SaaS apps and AWS services and routes that data to targets.","container-title":"Amazon Web Services, Inc.","language":"en-US","title":"Amazon EventBridge | Event Bus | Amazon Web Services","URL":"https://aws.amazon.com/eventbridge/","accessed":{"date-parts":[["2021",10,17]]}}}],"schema":"https://github.com/citation-style-language/schema/raw/master/csl-citation.json"} </w:instrText>
      </w:r>
      <w:r>
        <w:rPr>
          <w:rFonts w:ascii="Arial" w:hAnsi="Arial" w:cs="Arial"/>
          <w:sz w:val="24"/>
          <w:szCs w:val="24"/>
        </w:rPr>
        <w:fldChar w:fldCharType="separate"/>
      </w:r>
      <w:r w:rsidRPr="00D369A3">
        <w:rPr>
          <w:rFonts w:ascii="Arial" w:hAnsi="Arial" w:cs="Arial"/>
          <w:sz w:val="24"/>
          <w:szCs w:val="24"/>
        </w:rPr>
        <w:t>(</w:t>
      </w:r>
      <w:r w:rsidRPr="00D369A3">
        <w:rPr>
          <w:rFonts w:ascii="Arial" w:hAnsi="Arial" w:cs="Arial"/>
          <w:i/>
          <w:iCs/>
          <w:sz w:val="24"/>
          <w:szCs w:val="24"/>
        </w:rPr>
        <w:t>Amazon EventBridge | Event Bus | Amazon Web Services</w:t>
      </w:r>
      <w:r w:rsidRPr="00D369A3">
        <w:rPr>
          <w:rFonts w:ascii="Arial" w:hAnsi="Arial" w:cs="Arial"/>
          <w:sz w:val="24"/>
          <w:szCs w:val="24"/>
        </w:rPr>
        <w:t xml:space="preserve">, </w:t>
      </w:r>
      <w:r>
        <w:rPr>
          <w:rFonts w:ascii="Arial" w:hAnsi="Arial" w:cs="Arial"/>
          <w:sz w:val="24"/>
          <w:szCs w:val="24"/>
        </w:rPr>
        <w:t>2021</w:t>
      </w:r>
      <w:r w:rsidRPr="00D369A3">
        <w:rPr>
          <w:rFonts w:ascii="Arial" w:hAnsi="Arial" w:cs="Arial"/>
          <w:sz w:val="24"/>
          <w:szCs w:val="24"/>
        </w:rPr>
        <w:t>)</w:t>
      </w:r>
      <w:r>
        <w:rPr>
          <w:rFonts w:ascii="Arial" w:hAnsi="Arial" w:cs="Arial"/>
          <w:sz w:val="24"/>
          <w:szCs w:val="24"/>
        </w:rPr>
        <w:fldChar w:fldCharType="end"/>
      </w:r>
      <w:r w:rsidRPr="00D369A3">
        <w:rPr>
          <w:rFonts w:ascii="Arial" w:hAnsi="Arial" w:cs="Arial"/>
          <w:sz w:val="24"/>
          <w:szCs w:val="24"/>
        </w:rPr>
        <w:t>.</w:t>
      </w:r>
    </w:p>
    <w:p w14:paraId="06D58680" w14:textId="22F8E304" w:rsidR="00C124E4" w:rsidRDefault="00C124E4" w:rsidP="006B5480">
      <w:pPr>
        <w:autoSpaceDE w:val="0"/>
        <w:autoSpaceDN w:val="0"/>
        <w:adjustRightInd w:val="0"/>
        <w:spacing w:after="0" w:line="480" w:lineRule="auto"/>
        <w:ind w:left="1980" w:firstLine="720"/>
        <w:rPr>
          <w:rFonts w:ascii="Arial" w:hAnsi="Arial" w:cs="Arial"/>
          <w:sz w:val="24"/>
          <w:szCs w:val="24"/>
        </w:rPr>
      </w:pPr>
      <w:r w:rsidRPr="00C124E4">
        <w:rPr>
          <w:rFonts w:ascii="Arial" w:hAnsi="Arial" w:cs="Arial"/>
          <w:sz w:val="24"/>
          <w:szCs w:val="24"/>
        </w:rPr>
        <w:t xml:space="preserve">Amazon Kinesis Data Streams (KDS) is used for data streaming in the real-time. It seizes data from multiple sources such as social media feed, logs, financial transactions, location tracking etc. This data is useful for real-time data analytics and enables dynamic pricing, anomalies detection. It is secured as data is accessed through virtual private amazon cloud and easy to use as data processing is quick i.e within 70 milliseconds form the time data is collected. It is durable and ensures that there </w:t>
      </w:r>
      <w:r>
        <w:rPr>
          <w:rFonts w:ascii="Arial" w:hAnsi="Arial" w:cs="Arial"/>
          <w:sz w:val="24"/>
          <w:szCs w:val="24"/>
        </w:rPr>
        <w:t xml:space="preserve">is </w:t>
      </w:r>
      <w:r w:rsidRPr="00C124E4">
        <w:rPr>
          <w:rFonts w:ascii="Arial" w:hAnsi="Arial" w:cs="Arial"/>
          <w:sz w:val="24"/>
          <w:szCs w:val="24"/>
        </w:rPr>
        <w:t xml:space="preserve">no data loss and </w:t>
      </w:r>
      <w:r w:rsidRPr="00C124E4">
        <w:rPr>
          <w:rFonts w:ascii="Arial" w:hAnsi="Arial" w:cs="Arial"/>
          <w:sz w:val="24"/>
          <w:szCs w:val="24"/>
        </w:rPr>
        <w:lastRenderedPageBreak/>
        <w:t>provides multiple layer of protection. It is high in elasticity as it dynamically scales up the applications and is very low in cost. This is used in gaming, mobile applications, event data collection and in analytics</w:t>
      </w:r>
      <w:r>
        <w:rPr>
          <w:rFonts w:ascii="Arial" w:hAnsi="Arial" w:cs="Arial"/>
          <w:sz w:val="24"/>
          <w:szCs w:val="24"/>
        </w:rPr>
        <w:t xml:space="preserve"> </w:t>
      </w:r>
      <w:r>
        <w:rPr>
          <w:rFonts w:ascii="Arial" w:hAnsi="Arial" w:cs="Arial"/>
          <w:sz w:val="24"/>
          <w:szCs w:val="24"/>
        </w:rPr>
        <w:fldChar w:fldCharType="begin"/>
      </w:r>
      <w:r w:rsidR="00FD76ED">
        <w:rPr>
          <w:rFonts w:ascii="Arial" w:hAnsi="Arial" w:cs="Arial"/>
          <w:sz w:val="24"/>
          <w:szCs w:val="24"/>
        </w:rPr>
        <w:instrText xml:space="preserve"> ADDIN ZOTERO_ITEM CSL_CITATION {"citationID":"UO1ULf9W","properties":{"formattedCitation":"({\\i{}Amazon Kinesis Data Streams - Data Streaming Service - Amazon Web Services}, n.d.)","plainCitation":"(Amazon Kinesis Data Streams - Data Streaming Service - Amazon Web Services, n.d.)","dontUpdate":true,"noteIndex":0},"citationItems":[{"id":288,"uris":["http://zotero.org/users/local/dILag7GQ/items/A3QSA2FD"],"uri":["http://zotero.org/users/local/dILag7GQ/items/A3QSA2FD"],"itemData":{"id":288,"type":"webpage","abstract":"Collect streaming data like clickstream data, log data, event data, and sensor data, at scale, for real-time analytics with Amazon Kinesis Data Streams.","container-title":"Amazon Web Services, Inc.","language":"en-US","title":"Amazon Kinesis Data Streams - Data Streaming Service - Amazon Web Services","URL":"https://aws.amazon.com/kinesis/data-streams/","accessed":{"date-parts":[["2021",10,17]]}}}],"schema":"https://github.com/citation-style-language/schema/raw/master/csl-citation.json"} </w:instrText>
      </w:r>
      <w:r>
        <w:rPr>
          <w:rFonts w:ascii="Arial" w:hAnsi="Arial" w:cs="Arial"/>
          <w:sz w:val="24"/>
          <w:szCs w:val="24"/>
        </w:rPr>
        <w:fldChar w:fldCharType="separate"/>
      </w:r>
      <w:r w:rsidRPr="00C124E4">
        <w:rPr>
          <w:rFonts w:ascii="Arial" w:hAnsi="Arial" w:cs="Arial"/>
          <w:sz w:val="24"/>
          <w:szCs w:val="24"/>
        </w:rPr>
        <w:t>(</w:t>
      </w:r>
      <w:r w:rsidRPr="00C124E4">
        <w:rPr>
          <w:rFonts w:ascii="Arial" w:hAnsi="Arial" w:cs="Arial"/>
          <w:i/>
          <w:iCs/>
          <w:sz w:val="24"/>
          <w:szCs w:val="24"/>
        </w:rPr>
        <w:t>Amazon Kinesis Data Streams - Data Streaming Service - Amazon Web Services</w:t>
      </w:r>
      <w:r w:rsidRPr="00C124E4">
        <w:rPr>
          <w:rFonts w:ascii="Arial" w:hAnsi="Arial" w:cs="Arial"/>
          <w:sz w:val="24"/>
          <w:szCs w:val="24"/>
        </w:rPr>
        <w:t xml:space="preserve">, </w:t>
      </w:r>
      <w:r>
        <w:rPr>
          <w:rFonts w:ascii="Arial" w:hAnsi="Arial" w:cs="Arial"/>
          <w:sz w:val="24"/>
          <w:szCs w:val="24"/>
        </w:rPr>
        <w:t>2021</w:t>
      </w:r>
      <w:r w:rsidRPr="00C124E4">
        <w:rPr>
          <w:rFonts w:ascii="Arial" w:hAnsi="Arial" w:cs="Arial"/>
          <w:sz w:val="24"/>
          <w:szCs w:val="24"/>
        </w:rPr>
        <w:t>)</w:t>
      </w:r>
      <w:r>
        <w:rPr>
          <w:rFonts w:ascii="Arial" w:hAnsi="Arial" w:cs="Arial"/>
          <w:sz w:val="24"/>
          <w:szCs w:val="24"/>
        </w:rPr>
        <w:fldChar w:fldCharType="end"/>
      </w:r>
      <w:r w:rsidRPr="00C124E4">
        <w:rPr>
          <w:rFonts w:ascii="Arial" w:hAnsi="Arial" w:cs="Arial"/>
          <w:sz w:val="24"/>
          <w:szCs w:val="24"/>
        </w:rPr>
        <w:t>.</w:t>
      </w:r>
    </w:p>
    <w:p w14:paraId="4129DA08" w14:textId="28107DD4" w:rsidR="00212AAB" w:rsidRDefault="00212AAB" w:rsidP="006B5480">
      <w:pPr>
        <w:autoSpaceDE w:val="0"/>
        <w:autoSpaceDN w:val="0"/>
        <w:adjustRightInd w:val="0"/>
        <w:spacing w:after="0" w:line="480" w:lineRule="auto"/>
        <w:ind w:left="1980" w:firstLine="720"/>
        <w:rPr>
          <w:rFonts w:ascii="Arial" w:hAnsi="Arial" w:cs="Arial"/>
          <w:sz w:val="24"/>
          <w:szCs w:val="24"/>
        </w:rPr>
      </w:pPr>
      <w:r w:rsidRPr="00212AAB">
        <w:rPr>
          <w:rFonts w:ascii="Arial" w:hAnsi="Arial" w:cs="Arial"/>
          <w:sz w:val="24"/>
          <w:szCs w:val="24"/>
        </w:rPr>
        <w:t>Amazon simple queue services (SQC) enables send, receive, delete, or prioritizing messages using HTTP API direct integration. This integration assures that the data is secure through the encryption of logs. It scales automatically and other is no limit for the messages in the queue. It provides reliable message delivery and eliminates infrastructure overhead. This service is used in IoT, healthcare, and various major industries</w:t>
      </w:r>
      <w:r>
        <w:rPr>
          <w:rFonts w:ascii="Arial" w:hAnsi="Arial" w:cs="Arial"/>
          <w:sz w:val="24"/>
          <w:szCs w:val="24"/>
        </w:rPr>
        <w:t xml:space="preserve"> </w:t>
      </w:r>
      <w:r>
        <w:rPr>
          <w:rFonts w:ascii="Arial" w:hAnsi="Arial" w:cs="Arial"/>
          <w:sz w:val="24"/>
          <w:szCs w:val="24"/>
        </w:rPr>
        <w:fldChar w:fldCharType="begin"/>
      </w:r>
      <w:r w:rsidR="00AC27E8">
        <w:rPr>
          <w:rFonts w:ascii="Arial" w:hAnsi="Arial" w:cs="Arial"/>
          <w:sz w:val="24"/>
          <w:szCs w:val="24"/>
        </w:rPr>
        <w:instrText xml:space="preserve"> ADDIN ZOTERO_ITEM CSL_CITATION {"citationID":"GREVi8Sd","properties":{"formattedCitation":"({\\i{}Amazon SQS | Message Queuing Service | AWS}, n.d.)","plainCitation":"(Amazon SQS | Message Queuing Service | AWS, n.d.)","dontUpdate":true,"noteIndex":0},"citationItems":[{"id":290,"uris":["http://zotero.org/users/local/dILag7GQ/items/EPH6K7UL"],"uri":["http://zotero.org/users/local/dILag7GQ/items/EPH6K7UL"],"itemData":{"id":290,"type":"webpage","abstract":"Learn how Amazon SQS fully managed message queues make it easy to decouple and scale microservices, distributed systems, and serverless applications.","container-title":"Amazon Web Services, Inc.","language":"en-US","title":"Amazon SQS | Message Queuing Service | AWS","URL":"https://aws.amazon.com/sqs/","accessed":{"date-parts":[["2021",10,17]]}}}],"schema":"https://github.com/citation-style-language/schema/raw/master/csl-citation.json"} </w:instrText>
      </w:r>
      <w:r>
        <w:rPr>
          <w:rFonts w:ascii="Arial" w:hAnsi="Arial" w:cs="Arial"/>
          <w:sz w:val="24"/>
          <w:szCs w:val="24"/>
        </w:rPr>
        <w:fldChar w:fldCharType="separate"/>
      </w:r>
      <w:r w:rsidRPr="00212AAB">
        <w:rPr>
          <w:rFonts w:ascii="Arial" w:hAnsi="Arial" w:cs="Arial"/>
          <w:sz w:val="24"/>
          <w:szCs w:val="24"/>
        </w:rPr>
        <w:t>(</w:t>
      </w:r>
      <w:r w:rsidRPr="00212AAB">
        <w:rPr>
          <w:rFonts w:ascii="Arial" w:hAnsi="Arial" w:cs="Arial"/>
          <w:i/>
          <w:iCs/>
          <w:sz w:val="24"/>
          <w:szCs w:val="24"/>
        </w:rPr>
        <w:t>Amazon SQS | Message Queuing Service | AWS</w:t>
      </w:r>
      <w:r w:rsidRPr="00212AAB">
        <w:rPr>
          <w:rFonts w:ascii="Arial" w:hAnsi="Arial" w:cs="Arial"/>
          <w:sz w:val="24"/>
          <w:szCs w:val="24"/>
        </w:rPr>
        <w:t xml:space="preserve">, </w:t>
      </w:r>
      <w:r>
        <w:rPr>
          <w:rFonts w:ascii="Arial" w:hAnsi="Arial" w:cs="Arial"/>
          <w:sz w:val="24"/>
          <w:szCs w:val="24"/>
        </w:rPr>
        <w:t>2018</w:t>
      </w:r>
      <w:r w:rsidRPr="00212AAB">
        <w:rPr>
          <w:rFonts w:ascii="Arial" w:hAnsi="Arial" w:cs="Arial"/>
          <w:sz w:val="24"/>
          <w:szCs w:val="24"/>
        </w:rPr>
        <w:t>)</w:t>
      </w:r>
      <w:r>
        <w:rPr>
          <w:rFonts w:ascii="Arial" w:hAnsi="Arial" w:cs="Arial"/>
          <w:sz w:val="24"/>
          <w:szCs w:val="24"/>
        </w:rPr>
        <w:fldChar w:fldCharType="end"/>
      </w:r>
      <w:r w:rsidRPr="00212AAB">
        <w:rPr>
          <w:rFonts w:ascii="Arial" w:hAnsi="Arial" w:cs="Arial"/>
          <w:sz w:val="24"/>
          <w:szCs w:val="24"/>
        </w:rPr>
        <w:t>.</w:t>
      </w:r>
    </w:p>
    <w:p w14:paraId="1BB806F5" w14:textId="3CD5B885" w:rsidR="00D9144E" w:rsidRDefault="00D9144E" w:rsidP="006B5480">
      <w:pPr>
        <w:autoSpaceDE w:val="0"/>
        <w:autoSpaceDN w:val="0"/>
        <w:adjustRightInd w:val="0"/>
        <w:spacing w:after="0" w:line="480" w:lineRule="auto"/>
        <w:ind w:left="1980" w:firstLine="720"/>
        <w:rPr>
          <w:rFonts w:ascii="Arial" w:hAnsi="Arial" w:cs="Arial"/>
          <w:sz w:val="24"/>
          <w:szCs w:val="24"/>
        </w:rPr>
      </w:pPr>
      <w:r w:rsidRPr="00D9144E">
        <w:rPr>
          <w:rFonts w:ascii="Arial" w:hAnsi="Arial" w:cs="Arial"/>
          <w:sz w:val="24"/>
          <w:szCs w:val="24"/>
        </w:rPr>
        <w:t>Hence these are some of the important service integrations that t are provided by the major cloud provider amazon that helps to easily integrate with the serverless technologies to make the work of developers easy and convenient.</w:t>
      </w:r>
    </w:p>
    <w:p w14:paraId="7C4039E1" w14:textId="77777777" w:rsidR="006B5480" w:rsidRPr="006B5480" w:rsidRDefault="006B5480" w:rsidP="006B5480">
      <w:pPr>
        <w:autoSpaceDE w:val="0"/>
        <w:autoSpaceDN w:val="0"/>
        <w:adjustRightInd w:val="0"/>
        <w:spacing w:after="0" w:line="480" w:lineRule="auto"/>
        <w:ind w:left="1980" w:firstLine="720"/>
        <w:rPr>
          <w:rFonts w:ascii="Arial" w:hAnsi="Arial" w:cs="Arial"/>
          <w:sz w:val="24"/>
          <w:szCs w:val="24"/>
        </w:rPr>
      </w:pPr>
    </w:p>
    <w:p w14:paraId="0B886C83" w14:textId="77777777" w:rsidR="00A376F8"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Programming Languages</w:t>
      </w:r>
      <w:r w:rsidR="00A376F8">
        <w:rPr>
          <w:rFonts w:ascii="Arial" w:hAnsi="Arial" w:cs="Arial"/>
          <w:sz w:val="24"/>
          <w:szCs w:val="24"/>
        </w:rPr>
        <w:t xml:space="preserve">: </w:t>
      </w:r>
    </w:p>
    <w:p w14:paraId="1CE490B2" w14:textId="0BB78801" w:rsidR="00785925" w:rsidRDefault="00A376F8" w:rsidP="00A376F8">
      <w:pPr>
        <w:autoSpaceDE w:val="0"/>
        <w:autoSpaceDN w:val="0"/>
        <w:adjustRightInd w:val="0"/>
        <w:spacing w:after="0" w:line="480" w:lineRule="auto"/>
        <w:ind w:left="2160" w:firstLine="720"/>
        <w:rPr>
          <w:rFonts w:ascii="Arial" w:hAnsi="Arial" w:cs="Arial"/>
          <w:sz w:val="24"/>
          <w:szCs w:val="24"/>
        </w:rPr>
      </w:pPr>
      <w:r w:rsidRPr="00A376F8">
        <w:rPr>
          <w:rFonts w:ascii="Arial" w:hAnsi="Arial" w:cs="Arial"/>
          <w:sz w:val="24"/>
          <w:szCs w:val="24"/>
        </w:rPr>
        <w:t xml:space="preserve">Serverless supports many programming languages for their developers. They can choose a language based upon their choice to build any applications in the serverless platform.  For example, </w:t>
      </w:r>
      <w:r w:rsidRPr="00A376F8">
        <w:rPr>
          <w:rFonts w:ascii="Arial" w:hAnsi="Arial" w:cs="Arial"/>
          <w:sz w:val="24"/>
          <w:szCs w:val="24"/>
        </w:rPr>
        <w:lastRenderedPageBreak/>
        <w:t>AWS supports C#, Java, Python, Node. js, Ruby, PowerShell and Go. They also enable runtime API which makes them use additional programming language</w:t>
      </w:r>
    </w:p>
    <w:p w14:paraId="1AE93A80" w14:textId="77777777" w:rsidR="00A376F8" w:rsidRDefault="00A376F8" w:rsidP="00A376F8">
      <w:pPr>
        <w:autoSpaceDE w:val="0"/>
        <w:autoSpaceDN w:val="0"/>
        <w:adjustRightInd w:val="0"/>
        <w:spacing w:after="0" w:line="480" w:lineRule="auto"/>
        <w:ind w:left="2160" w:firstLine="720"/>
        <w:rPr>
          <w:rFonts w:ascii="Arial" w:hAnsi="Arial" w:cs="Arial"/>
          <w:sz w:val="24"/>
          <w:szCs w:val="24"/>
        </w:rPr>
      </w:pPr>
    </w:p>
    <w:p w14:paraId="5C1145E3" w14:textId="77777777" w:rsidR="0007117D" w:rsidRDefault="0007117D" w:rsidP="00632ACB">
      <w:pPr>
        <w:numPr>
          <w:ilvl w:val="2"/>
          <w:numId w:val="2"/>
        </w:numPr>
        <w:autoSpaceDE w:val="0"/>
        <w:autoSpaceDN w:val="0"/>
        <w:adjustRightInd w:val="0"/>
        <w:spacing w:after="0" w:line="480" w:lineRule="auto"/>
        <w:rPr>
          <w:rFonts w:ascii="Arial" w:hAnsi="Arial" w:cs="Arial"/>
          <w:sz w:val="24"/>
          <w:szCs w:val="24"/>
        </w:rPr>
      </w:pPr>
      <w:r w:rsidRPr="00632ACB">
        <w:rPr>
          <w:rFonts w:ascii="Arial" w:hAnsi="Arial" w:cs="Arial"/>
          <w:sz w:val="24"/>
          <w:szCs w:val="24"/>
        </w:rPr>
        <w:t>Scalability</w:t>
      </w:r>
      <w:r>
        <w:rPr>
          <w:rFonts w:ascii="Arial" w:hAnsi="Arial" w:cs="Arial"/>
          <w:sz w:val="24"/>
          <w:szCs w:val="24"/>
        </w:rPr>
        <w:t xml:space="preserve">: </w:t>
      </w:r>
    </w:p>
    <w:p w14:paraId="5FD44D7D" w14:textId="1390BA9F" w:rsidR="00632ACB" w:rsidRDefault="0007117D" w:rsidP="0007117D">
      <w:pPr>
        <w:autoSpaceDE w:val="0"/>
        <w:autoSpaceDN w:val="0"/>
        <w:adjustRightInd w:val="0"/>
        <w:spacing w:after="0" w:line="480" w:lineRule="auto"/>
        <w:ind w:left="2160" w:firstLine="720"/>
        <w:rPr>
          <w:rFonts w:ascii="Arial" w:hAnsi="Arial" w:cs="Arial"/>
          <w:sz w:val="24"/>
          <w:szCs w:val="24"/>
        </w:rPr>
      </w:pPr>
      <w:r w:rsidRPr="0007117D">
        <w:rPr>
          <w:rFonts w:ascii="Arial" w:hAnsi="Arial" w:cs="Arial"/>
          <w:sz w:val="24"/>
          <w:szCs w:val="24"/>
        </w:rPr>
        <w:t>Another factor that makes developers prefer serverless computing in their applications is its scalable ability. Applications that are built with a serverless infrastructure tend to scale automatically as the user base grows which intend means usage increases as well. Here when functions need to run, they do so in multiple instances, and all this is done by the provider. They start to run and end as at when needed with the use of containers. Using containers means the functions start up much quicker especially when they have been run not too long ago. This means that it is highly impossible for a serverless application to be overwhelmed in case of an increase in usage as they can handle a huge number of requests and also process a single request as compared to a traditional method which has a fixed amount of server space.</w:t>
      </w:r>
    </w:p>
    <w:p w14:paraId="325433EA" w14:textId="77777777" w:rsidR="0007117D" w:rsidRPr="00632ACB" w:rsidRDefault="0007117D" w:rsidP="0007117D">
      <w:pPr>
        <w:autoSpaceDE w:val="0"/>
        <w:autoSpaceDN w:val="0"/>
        <w:adjustRightInd w:val="0"/>
        <w:spacing w:after="0" w:line="480" w:lineRule="auto"/>
        <w:ind w:left="2160" w:firstLine="720"/>
        <w:rPr>
          <w:rFonts w:ascii="Arial" w:hAnsi="Arial" w:cs="Arial"/>
          <w:sz w:val="24"/>
          <w:szCs w:val="24"/>
        </w:rPr>
      </w:pPr>
    </w:p>
    <w:p w14:paraId="7F2D9A98" w14:textId="03F76DE6" w:rsidR="0007117D" w:rsidRDefault="00632ACB" w:rsidP="0007117D">
      <w:pPr>
        <w:numPr>
          <w:ilvl w:val="2"/>
          <w:numId w:val="2"/>
        </w:numPr>
        <w:autoSpaceDE w:val="0"/>
        <w:autoSpaceDN w:val="0"/>
        <w:adjustRightInd w:val="0"/>
        <w:spacing w:after="0" w:line="480" w:lineRule="auto"/>
        <w:rPr>
          <w:rFonts w:ascii="Arial" w:hAnsi="Arial" w:cs="Arial"/>
          <w:sz w:val="24"/>
          <w:szCs w:val="24"/>
        </w:rPr>
      </w:pPr>
      <w:r w:rsidRPr="00632ACB">
        <w:rPr>
          <w:rFonts w:ascii="Arial" w:hAnsi="Arial" w:cs="Arial"/>
          <w:sz w:val="24"/>
          <w:szCs w:val="24"/>
        </w:rPr>
        <w:t xml:space="preserve">Reduced </w:t>
      </w:r>
      <w:r w:rsidR="00334178" w:rsidRPr="00632ACB">
        <w:rPr>
          <w:rFonts w:ascii="Arial" w:hAnsi="Arial" w:cs="Arial"/>
          <w:sz w:val="24"/>
          <w:szCs w:val="24"/>
        </w:rPr>
        <w:t>Cost</w:t>
      </w:r>
      <w:r w:rsidR="00334178">
        <w:rPr>
          <w:rFonts w:ascii="Arial" w:hAnsi="Arial" w:cs="Arial"/>
          <w:sz w:val="24"/>
          <w:szCs w:val="24"/>
        </w:rPr>
        <w:t>:</w:t>
      </w:r>
      <w:r w:rsidR="0007117D">
        <w:rPr>
          <w:rFonts w:ascii="Arial" w:hAnsi="Arial" w:cs="Arial"/>
          <w:sz w:val="24"/>
          <w:szCs w:val="24"/>
        </w:rPr>
        <w:t xml:space="preserve"> </w:t>
      </w:r>
    </w:p>
    <w:p w14:paraId="2885D726" w14:textId="64D12983" w:rsidR="0007117D" w:rsidRDefault="0007117D" w:rsidP="0007117D">
      <w:pPr>
        <w:autoSpaceDE w:val="0"/>
        <w:autoSpaceDN w:val="0"/>
        <w:adjustRightInd w:val="0"/>
        <w:spacing w:after="0" w:line="480" w:lineRule="auto"/>
        <w:ind w:left="2160" w:firstLine="720"/>
        <w:rPr>
          <w:rFonts w:ascii="Arial" w:hAnsi="Arial" w:cs="Arial"/>
          <w:sz w:val="24"/>
          <w:szCs w:val="24"/>
        </w:rPr>
      </w:pPr>
      <w:r w:rsidRPr="0007117D">
        <w:rPr>
          <w:rFonts w:ascii="Arial" w:hAnsi="Arial" w:cs="Arial"/>
          <w:sz w:val="24"/>
          <w:szCs w:val="24"/>
        </w:rPr>
        <w:t xml:space="preserve">With serverless computing, developers are only charged for what they use this is so because code only runs when backend </w:t>
      </w:r>
      <w:r w:rsidRPr="0007117D">
        <w:rPr>
          <w:rFonts w:ascii="Arial" w:hAnsi="Arial" w:cs="Arial"/>
          <w:sz w:val="24"/>
          <w:szCs w:val="24"/>
        </w:rPr>
        <w:lastRenderedPageBreak/>
        <w:t>functions are needed by the serverless application, and because of this, the code automatically scales up as looked-for. Providing users with access to applications is dynamic, accurate, and real-time. In comparison to traditional methods, a developer had to project how much server size they will need and then acquire that capacity in advance, whether they end up using it or not. This is a very huge factor that has led to many developers switching to serverless as it resembles pay as you go in the phone industry.</w:t>
      </w:r>
    </w:p>
    <w:p w14:paraId="47327AA7" w14:textId="77777777" w:rsidR="00BB6805" w:rsidRPr="0007117D" w:rsidRDefault="00BB6805" w:rsidP="0007117D">
      <w:pPr>
        <w:autoSpaceDE w:val="0"/>
        <w:autoSpaceDN w:val="0"/>
        <w:adjustRightInd w:val="0"/>
        <w:spacing w:after="0" w:line="480" w:lineRule="auto"/>
        <w:ind w:left="2160" w:firstLine="720"/>
        <w:rPr>
          <w:rFonts w:ascii="Arial" w:hAnsi="Arial" w:cs="Arial"/>
          <w:sz w:val="24"/>
          <w:szCs w:val="24"/>
        </w:rPr>
      </w:pPr>
    </w:p>
    <w:p w14:paraId="6CC6B029" w14:textId="77777777" w:rsidR="0007117D" w:rsidRDefault="00632ACB" w:rsidP="00632ACB">
      <w:pPr>
        <w:numPr>
          <w:ilvl w:val="2"/>
          <w:numId w:val="2"/>
        </w:numPr>
        <w:autoSpaceDE w:val="0"/>
        <w:autoSpaceDN w:val="0"/>
        <w:adjustRightInd w:val="0"/>
        <w:spacing w:after="0" w:line="480" w:lineRule="auto"/>
        <w:rPr>
          <w:rFonts w:ascii="Arial" w:hAnsi="Arial" w:cs="Arial"/>
          <w:sz w:val="24"/>
          <w:szCs w:val="24"/>
        </w:rPr>
      </w:pPr>
      <w:r w:rsidRPr="00632ACB">
        <w:rPr>
          <w:rFonts w:ascii="Arial" w:hAnsi="Arial" w:cs="Arial"/>
          <w:sz w:val="24"/>
          <w:szCs w:val="24"/>
        </w:rPr>
        <w:t>Decreased Latency</w:t>
      </w:r>
      <w:r w:rsidR="0007117D">
        <w:rPr>
          <w:rFonts w:ascii="Arial" w:hAnsi="Arial" w:cs="Arial"/>
          <w:sz w:val="24"/>
          <w:szCs w:val="24"/>
        </w:rPr>
        <w:t xml:space="preserve">: </w:t>
      </w:r>
    </w:p>
    <w:p w14:paraId="15D7A0AA" w14:textId="7698405E" w:rsidR="00632ACB" w:rsidRDefault="0007117D" w:rsidP="0007117D">
      <w:pPr>
        <w:autoSpaceDE w:val="0"/>
        <w:autoSpaceDN w:val="0"/>
        <w:adjustRightInd w:val="0"/>
        <w:spacing w:after="0" w:line="480" w:lineRule="auto"/>
        <w:ind w:left="2160" w:firstLine="720"/>
        <w:rPr>
          <w:rFonts w:ascii="Arial" w:hAnsi="Arial" w:cs="Arial"/>
          <w:sz w:val="24"/>
          <w:szCs w:val="24"/>
        </w:rPr>
      </w:pPr>
      <w:r w:rsidRPr="0007117D">
        <w:rPr>
          <w:rFonts w:ascii="Arial" w:hAnsi="Arial" w:cs="Arial"/>
          <w:sz w:val="24"/>
          <w:szCs w:val="24"/>
        </w:rPr>
        <w:t>Codes can be run from anywhere since applications are not hosted on the origin server. This makes it possible for functions of applications to run close to the user reducing latency because requests from the users don’t have to travel all the way to the origin server. This is another factor that makes developers choose serverless computing over traditional methods.</w:t>
      </w:r>
    </w:p>
    <w:p w14:paraId="49EA3EF9" w14:textId="77777777" w:rsidR="00BB6805" w:rsidRPr="00632ACB" w:rsidRDefault="00BB6805" w:rsidP="0007117D">
      <w:pPr>
        <w:autoSpaceDE w:val="0"/>
        <w:autoSpaceDN w:val="0"/>
        <w:adjustRightInd w:val="0"/>
        <w:spacing w:after="0" w:line="480" w:lineRule="auto"/>
        <w:ind w:left="2160" w:firstLine="720"/>
        <w:rPr>
          <w:rFonts w:ascii="Arial" w:hAnsi="Arial" w:cs="Arial"/>
          <w:sz w:val="24"/>
          <w:szCs w:val="24"/>
        </w:rPr>
      </w:pPr>
    </w:p>
    <w:p w14:paraId="1555B3F4" w14:textId="77777777" w:rsidR="00BB6805" w:rsidRDefault="00632ACB" w:rsidP="00632ACB">
      <w:pPr>
        <w:numPr>
          <w:ilvl w:val="2"/>
          <w:numId w:val="2"/>
        </w:numPr>
        <w:autoSpaceDE w:val="0"/>
        <w:autoSpaceDN w:val="0"/>
        <w:adjustRightInd w:val="0"/>
        <w:spacing w:after="0" w:line="480" w:lineRule="auto"/>
        <w:rPr>
          <w:rFonts w:ascii="Arial" w:hAnsi="Arial" w:cs="Arial"/>
          <w:sz w:val="24"/>
          <w:szCs w:val="24"/>
        </w:rPr>
      </w:pPr>
      <w:r w:rsidRPr="00632ACB">
        <w:rPr>
          <w:rFonts w:ascii="Arial" w:hAnsi="Arial" w:cs="Arial"/>
          <w:sz w:val="24"/>
          <w:szCs w:val="24"/>
        </w:rPr>
        <w:t>Quick deployments and updates</w:t>
      </w:r>
      <w:r w:rsidR="00BB6805">
        <w:rPr>
          <w:rFonts w:ascii="Arial" w:hAnsi="Arial" w:cs="Arial"/>
          <w:sz w:val="24"/>
          <w:szCs w:val="24"/>
        </w:rPr>
        <w:t xml:space="preserve">: </w:t>
      </w:r>
    </w:p>
    <w:p w14:paraId="0C3B478B" w14:textId="10A14160" w:rsidR="00632ACB" w:rsidRPr="00632ACB" w:rsidRDefault="00BB6805" w:rsidP="00BB6805">
      <w:pPr>
        <w:autoSpaceDE w:val="0"/>
        <w:autoSpaceDN w:val="0"/>
        <w:adjustRightInd w:val="0"/>
        <w:spacing w:after="0" w:line="480" w:lineRule="auto"/>
        <w:ind w:left="2160" w:firstLine="720"/>
        <w:rPr>
          <w:rFonts w:ascii="Arial" w:hAnsi="Arial" w:cs="Arial"/>
          <w:sz w:val="24"/>
          <w:szCs w:val="24"/>
        </w:rPr>
      </w:pPr>
      <w:r w:rsidRPr="00BB6805">
        <w:rPr>
          <w:rFonts w:ascii="Arial" w:hAnsi="Arial" w:cs="Arial"/>
          <w:sz w:val="24"/>
          <w:szCs w:val="24"/>
        </w:rPr>
        <w:t xml:space="preserve">Developers prefer using serverless for their applications because quick deployments and updates are possible.  Serverless infrastructure makes it possible to release a working version of an application without uploading code to servers. This makes it </w:t>
      </w:r>
      <w:r w:rsidRPr="00BB6805">
        <w:rPr>
          <w:rFonts w:ascii="Arial" w:hAnsi="Arial" w:cs="Arial"/>
          <w:sz w:val="24"/>
          <w:szCs w:val="24"/>
        </w:rPr>
        <w:lastRenderedPageBreak/>
        <w:t>possible for developers to release their new products, release code in bits, upload code a function at a time or all at once. Developers can update, fix and add new features to their applications a function at a time rather than make changes to the whole application.</w:t>
      </w:r>
    </w:p>
    <w:p w14:paraId="0E36579F" w14:textId="77777777" w:rsidR="00632ACB" w:rsidRPr="00785925" w:rsidRDefault="00632ACB" w:rsidP="00632ACB">
      <w:pPr>
        <w:autoSpaceDE w:val="0"/>
        <w:autoSpaceDN w:val="0"/>
        <w:adjustRightInd w:val="0"/>
        <w:spacing w:after="0" w:line="480" w:lineRule="auto"/>
        <w:rPr>
          <w:rFonts w:ascii="Arial" w:hAnsi="Arial" w:cs="Arial"/>
          <w:sz w:val="24"/>
          <w:szCs w:val="24"/>
        </w:rPr>
      </w:pPr>
    </w:p>
    <w:p w14:paraId="078FAFC5" w14:textId="566CEA5B" w:rsidR="00785925" w:rsidRPr="00785925" w:rsidRDefault="00632ACB" w:rsidP="002562A8">
      <w:pPr>
        <w:numPr>
          <w:ilvl w:val="0"/>
          <w:numId w:val="2"/>
        </w:numPr>
        <w:autoSpaceDE w:val="0"/>
        <w:autoSpaceDN w:val="0"/>
        <w:adjustRightInd w:val="0"/>
        <w:spacing w:after="0" w:line="480" w:lineRule="auto"/>
        <w:rPr>
          <w:rFonts w:ascii="Arial" w:hAnsi="Arial" w:cs="Arial"/>
          <w:b/>
          <w:bCs/>
          <w:sz w:val="24"/>
          <w:szCs w:val="24"/>
        </w:rPr>
      </w:pPr>
      <w:r>
        <w:rPr>
          <w:rFonts w:ascii="Arial" w:hAnsi="Arial" w:cs="Arial"/>
          <w:b/>
          <w:bCs/>
          <w:sz w:val="24"/>
          <w:szCs w:val="24"/>
        </w:rPr>
        <w:t>Vulnerabilities</w:t>
      </w:r>
    </w:p>
    <w:p w14:paraId="522C5BAF" w14:textId="3A1CFF21"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Vendor-lock in</w:t>
      </w:r>
    </w:p>
    <w:p w14:paraId="0AC63B4B" w14:textId="77777777"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Cold Starts</w:t>
      </w:r>
    </w:p>
    <w:p w14:paraId="71DD633E" w14:textId="77777777"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Less Control</w:t>
      </w:r>
    </w:p>
    <w:p w14:paraId="553527CD" w14:textId="77777777"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Difficult to debug</w:t>
      </w:r>
    </w:p>
    <w:p w14:paraId="7344BB10" w14:textId="62D4A405" w:rsidR="00785925" w:rsidRPr="00785925" w:rsidRDefault="00785925" w:rsidP="00632ACB">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 xml:space="preserve">Low </w:t>
      </w:r>
      <w:r w:rsidR="009A3DAE" w:rsidRPr="00785925">
        <w:rPr>
          <w:rFonts w:ascii="Arial" w:hAnsi="Arial" w:cs="Arial"/>
          <w:sz w:val="24"/>
          <w:szCs w:val="24"/>
        </w:rPr>
        <w:t>privacy</w:t>
      </w:r>
    </w:p>
    <w:p w14:paraId="5208D45B" w14:textId="77777777" w:rsidR="00785925" w:rsidRPr="00785925" w:rsidRDefault="00785925" w:rsidP="002562A8">
      <w:pPr>
        <w:numPr>
          <w:ilvl w:val="0"/>
          <w:numId w:val="2"/>
        </w:numPr>
        <w:autoSpaceDE w:val="0"/>
        <w:autoSpaceDN w:val="0"/>
        <w:adjustRightInd w:val="0"/>
        <w:spacing w:after="0" w:line="480" w:lineRule="auto"/>
        <w:rPr>
          <w:rFonts w:ascii="Arial" w:hAnsi="Arial" w:cs="Arial"/>
          <w:b/>
          <w:bCs/>
          <w:sz w:val="24"/>
          <w:szCs w:val="24"/>
        </w:rPr>
      </w:pPr>
      <w:r w:rsidRPr="00785925">
        <w:rPr>
          <w:rFonts w:ascii="Arial" w:hAnsi="Arial" w:cs="Arial"/>
          <w:b/>
          <w:bCs/>
          <w:sz w:val="24"/>
          <w:szCs w:val="24"/>
        </w:rPr>
        <w:t>Use Cases</w:t>
      </w:r>
    </w:p>
    <w:p w14:paraId="37C7816C"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IoT</w:t>
      </w:r>
    </w:p>
    <w:p w14:paraId="7BBCE851" w14:textId="7D00B347" w:rsidR="00785925" w:rsidRPr="00785925" w:rsidRDefault="00957430"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Continuous</w:t>
      </w:r>
      <w:r w:rsidR="00785925" w:rsidRPr="00785925">
        <w:rPr>
          <w:rFonts w:ascii="Arial" w:hAnsi="Arial" w:cs="Arial"/>
          <w:sz w:val="24"/>
          <w:szCs w:val="24"/>
        </w:rPr>
        <w:t xml:space="preserve"> Integration</w:t>
      </w:r>
    </w:p>
    <w:p w14:paraId="192974B2"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Data Processing</w:t>
      </w:r>
    </w:p>
    <w:p w14:paraId="666EA182"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Stream and batch processing</w:t>
      </w:r>
    </w:p>
    <w:p w14:paraId="3D36F80E" w14:textId="2A055D86"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 xml:space="preserve">Web and Mobile </w:t>
      </w:r>
      <w:r w:rsidR="00957430" w:rsidRPr="00785925">
        <w:rPr>
          <w:rFonts w:ascii="Arial" w:hAnsi="Arial" w:cs="Arial"/>
          <w:sz w:val="24"/>
          <w:szCs w:val="24"/>
        </w:rPr>
        <w:t>applications</w:t>
      </w:r>
    </w:p>
    <w:p w14:paraId="00D70649"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Micro Services</w:t>
      </w:r>
    </w:p>
    <w:p w14:paraId="5418BFC9"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Cloud Automation and CRON jobs</w:t>
      </w:r>
    </w:p>
    <w:p w14:paraId="548274BC" w14:textId="77777777" w:rsidR="00785925" w:rsidRPr="00785925" w:rsidRDefault="00785925" w:rsidP="002562A8">
      <w:pPr>
        <w:numPr>
          <w:ilvl w:val="2"/>
          <w:numId w:val="2"/>
        </w:numPr>
        <w:autoSpaceDE w:val="0"/>
        <w:autoSpaceDN w:val="0"/>
        <w:adjustRightInd w:val="0"/>
        <w:spacing w:after="0" w:line="480" w:lineRule="auto"/>
        <w:rPr>
          <w:rFonts w:ascii="Arial" w:hAnsi="Arial" w:cs="Arial"/>
          <w:sz w:val="24"/>
          <w:szCs w:val="24"/>
        </w:rPr>
      </w:pPr>
      <w:r w:rsidRPr="00785925">
        <w:rPr>
          <w:rFonts w:ascii="Arial" w:hAnsi="Arial" w:cs="Arial"/>
          <w:sz w:val="24"/>
          <w:szCs w:val="24"/>
        </w:rPr>
        <w:t>API backends</w:t>
      </w:r>
    </w:p>
    <w:p w14:paraId="2EB6CF50" w14:textId="77777777" w:rsidR="00785925" w:rsidRPr="00785925" w:rsidRDefault="00785925" w:rsidP="002562A8">
      <w:pPr>
        <w:autoSpaceDE w:val="0"/>
        <w:autoSpaceDN w:val="0"/>
        <w:adjustRightInd w:val="0"/>
        <w:spacing w:after="0" w:line="480" w:lineRule="auto"/>
        <w:rPr>
          <w:rFonts w:ascii="Arial" w:hAnsi="Arial" w:cs="Arial"/>
          <w:sz w:val="24"/>
          <w:szCs w:val="24"/>
        </w:rPr>
      </w:pPr>
    </w:p>
    <w:p w14:paraId="627EEC5A" w14:textId="3A3E28F0" w:rsidR="004514A3" w:rsidRDefault="004514A3" w:rsidP="002562A8">
      <w:pPr>
        <w:autoSpaceDE w:val="0"/>
        <w:autoSpaceDN w:val="0"/>
        <w:adjustRightInd w:val="0"/>
        <w:spacing w:after="0" w:line="480" w:lineRule="auto"/>
        <w:rPr>
          <w:rFonts w:ascii="Arial" w:hAnsi="Arial" w:cs="Arial"/>
          <w:sz w:val="24"/>
          <w:szCs w:val="24"/>
        </w:rPr>
      </w:pPr>
    </w:p>
    <w:p w14:paraId="7536246F" w14:textId="77777777" w:rsidR="004514A3" w:rsidRDefault="004514A3" w:rsidP="002562A8">
      <w:pPr>
        <w:autoSpaceDE w:val="0"/>
        <w:autoSpaceDN w:val="0"/>
        <w:adjustRightInd w:val="0"/>
        <w:spacing w:after="0" w:line="480" w:lineRule="auto"/>
        <w:rPr>
          <w:rFonts w:ascii="Arial" w:hAnsi="Arial" w:cs="Arial"/>
          <w:sz w:val="24"/>
          <w:szCs w:val="24"/>
        </w:rPr>
      </w:pPr>
    </w:p>
    <w:p w14:paraId="1817A7EC" w14:textId="77777777" w:rsidR="000F338B" w:rsidRPr="00B8629D" w:rsidRDefault="000F338B" w:rsidP="002562A8">
      <w:pPr>
        <w:autoSpaceDE w:val="0"/>
        <w:autoSpaceDN w:val="0"/>
        <w:adjustRightInd w:val="0"/>
        <w:spacing w:after="0" w:line="480" w:lineRule="auto"/>
        <w:rPr>
          <w:rFonts w:ascii="Arial" w:hAnsi="Arial" w:cs="Arial"/>
          <w:sz w:val="24"/>
          <w:szCs w:val="24"/>
        </w:rPr>
      </w:pPr>
    </w:p>
    <w:p w14:paraId="01718624" w14:textId="77777777" w:rsidR="006D315E" w:rsidRPr="004F3CF9" w:rsidRDefault="00462E32" w:rsidP="002562A8">
      <w:pPr>
        <w:tabs>
          <w:tab w:val="left" w:pos="2760"/>
        </w:tabs>
        <w:autoSpaceDE w:val="0"/>
        <w:autoSpaceDN w:val="0"/>
        <w:adjustRightInd w:val="0"/>
        <w:spacing w:after="0" w:line="480" w:lineRule="auto"/>
        <w:rPr>
          <w:rFonts w:ascii="Arial" w:hAnsi="Arial" w:cs="Arial"/>
          <w:b/>
          <w:sz w:val="24"/>
          <w:szCs w:val="24"/>
        </w:rPr>
      </w:pPr>
      <w:r w:rsidRPr="004F3CF9">
        <w:rPr>
          <w:rFonts w:ascii="Arial" w:hAnsi="Arial" w:cs="Arial"/>
          <w:b/>
          <w:sz w:val="24"/>
          <w:szCs w:val="24"/>
        </w:rPr>
        <w:t>Conclusion</w:t>
      </w:r>
    </w:p>
    <w:p w14:paraId="7B33BC83" w14:textId="77777777" w:rsidR="00462E32" w:rsidRPr="00B8629D" w:rsidRDefault="008452F8" w:rsidP="002562A8">
      <w:pPr>
        <w:tabs>
          <w:tab w:val="left" w:pos="720"/>
        </w:tabs>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r>
      <w:r w:rsidR="008E7D0D" w:rsidRPr="00B8629D">
        <w:rPr>
          <w:rFonts w:ascii="Arial" w:hAnsi="Arial" w:cs="Arial"/>
          <w:sz w:val="24"/>
          <w:szCs w:val="24"/>
        </w:rPr>
        <w:t xml:space="preserve">Conclusion section should bring all the loose threads together. Describe in few paragraphs precisely what the study was about and what has been accomplished through the </w:t>
      </w:r>
      <w:r w:rsidR="00B7121E">
        <w:rPr>
          <w:rFonts w:ascii="Arial" w:hAnsi="Arial" w:cs="Arial"/>
          <w:sz w:val="24"/>
          <w:szCs w:val="24"/>
        </w:rPr>
        <w:t>study</w:t>
      </w:r>
      <w:r w:rsidR="008E7D0D" w:rsidRPr="00B8629D">
        <w:rPr>
          <w:rFonts w:ascii="Arial" w:hAnsi="Arial" w:cs="Arial"/>
          <w:sz w:val="24"/>
          <w:szCs w:val="24"/>
        </w:rPr>
        <w:t>. The conclusions should be entirely supported by the data presented in the report.</w:t>
      </w:r>
    </w:p>
    <w:p w14:paraId="0AD3D898" w14:textId="77777777" w:rsidR="006723B6" w:rsidRPr="00B8629D" w:rsidRDefault="006723B6" w:rsidP="002562A8">
      <w:pPr>
        <w:tabs>
          <w:tab w:val="left" w:pos="720"/>
        </w:tabs>
        <w:autoSpaceDE w:val="0"/>
        <w:autoSpaceDN w:val="0"/>
        <w:adjustRightInd w:val="0"/>
        <w:spacing w:after="0" w:line="480" w:lineRule="auto"/>
        <w:rPr>
          <w:rFonts w:ascii="Arial" w:hAnsi="Arial" w:cs="Arial"/>
          <w:sz w:val="24"/>
          <w:szCs w:val="24"/>
        </w:rPr>
      </w:pPr>
      <w:r w:rsidRPr="00B8629D">
        <w:rPr>
          <w:rFonts w:ascii="Arial" w:hAnsi="Arial" w:cs="Arial"/>
          <w:sz w:val="24"/>
          <w:szCs w:val="24"/>
        </w:rPr>
        <w:tab/>
        <w:t xml:space="preserve">In conclusion, this document was to help the students in the </w:t>
      </w:r>
      <w:r w:rsidR="00C8719D">
        <w:rPr>
          <w:rFonts w:ascii="Arial" w:hAnsi="Arial" w:cs="Arial"/>
          <w:sz w:val="24"/>
          <w:szCs w:val="24"/>
        </w:rPr>
        <w:t xml:space="preserve">Information Assurance </w:t>
      </w:r>
      <w:r w:rsidRPr="00B8629D">
        <w:rPr>
          <w:rFonts w:ascii="Arial" w:hAnsi="Arial" w:cs="Arial"/>
          <w:sz w:val="24"/>
          <w:szCs w:val="24"/>
        </w:rPr>
        <w:t>program w</w:t>
      </w:r>
      <w:r w:rsidR="008C4F11">
        <w:rPr>
          <w:rFonts w:ascii="Arial" w:hAnsi="Arial" w:cs="Arial"/>
          <w:sz w:val="24"/>
          <w:szCs w:val="24"/>
        </w:rPr>
        <w:t>ith their final Thesis/Starred</w:t>
      </w:r>
      <w:r w:rsidRPr="00B8629D">
        <w:rPr>
          <w:rFonts w:ascii="Arial" w:hAnsi="Arial" w:cs="Arial"/>
          <w:sz w:val="24"/>
          <w:szCs w:val="24"/>
        </w:rPr>
        <w:t xml:space="preserve"> report. The content of the report was presented in its entirety. </w:t>
      </w:r>
    </w:p>
    <w:p w14:paraId="7C28E68E" w14:textId="77777777" w:rsidR="006108AC" w:rsidRPr="004F3CF9" w:rsidRDefault="00F21DFC" w:rsidP="002562A8">
      <w:pPr>
        <w:spacing w:after="0" w:line="480" w:lineRule="auto"/>
        <w:rPr>
          <w:rFonts w:ascii="Arial" w:hAnsi="Arial" w:cs="Arial"/>
          <w:b/>
          <w:sz w:val="24"/>
          <w:szCs w:val="24"/>
        </w:rPr>
      </w:pPr>
      <w:r w:rsidRPr="004F3CF9">
        <w:rPr>
          <w:rFonts w:ascii="Arial" w:hAnsi="Arial" w:cs="Arial"/>
          <w:b/>
          <w:sz w:val="24"/>
          <w:szCs w:val="24"/>
        </w:rPr>
        <w:t xml:space="preserve">Future </w:t>
      </w:r>
      <w:r w:rsidR="004F3CF9" w:rsidRPr="004F3CF9">
        <w:rPr>
          <w:rFonts w:ascii="Arial" w:hAnsi="Arial" w:cs="Arial"/>
          <w:b/>
          <w:sz w:val="24"/>
          <w:szCs w:val="24"/>
        </w:rPr>
        <w:t>W</w:t>
      </w:r>
      <w:r w:rsidRPr="004F3CF9">
        <w:rPr>
          <w:rFonts w:ascii="Arial" w:hAnsi="Arial" w:cs="Arial"/>
          <w:b/>
          <w:sz w:val="24"/>
          <w:szCs w:val="24"/>
        </w:rPr>
        <w:t>ork</w:t>
      </w:r>
    </w:p>
    <w:p w14:paraId="0B00483B" w14:textId="03821E1C" w:rsidR="003E3C8D" w:rsidRPr="00B8629D" w:rsidRDefault="00F56A03" w:rsidP="002562A8">
      <w:pPr>
        <w:spacing w:after="0" w:line="480" w:lineRule="auto"/>
        <w:rPr>
          <w:rFonts w:ascii="Arial" w:hAnsi="Arial" w:cs="Arial"/>
          <w:sz w:val="24"/>
          <w:szCs w:val="24"/>
        </w:rPr>
      </w:pPr>
      <w:r w:rsidRPr="00B8629D">
        <w:rPr>
          <w:rFonts w:ascii="Arial" w:hAnsi="Arial" w:cs="Arial"/>
          <w:sz w:val="24"/>
          <w:szCs w:val="24"/>
        </w:rPr>
        <w:tab/>
      </w:r>
      <w:r w:rsidR="00F21DFC">
        <w:rPr>
          <w:rFonts w:ascii="Arial" w:hAnsi="Arial" w:cs="Arial"/>
          <w:sz w:val="24"/>
          <w:szCs w:val="24"/>
        </w:rPr>
        <w:t>P</w:t>
      </w:r>
      <w:r w:rsidR="008C16F5" w:rsidRPr="00B8629D">
        <w:rPr>
          <w:rFonts w:ascii="Arial" w:hAnsi="Arial" w:cs="Arial"/>
          <w:sz w:val="24"/>
          <w:szCs w:val="24"/>
        </w:rPr>
        <w:t xml:space="preserve">rovide some recommendations for future work related to your </w:t>
      </w:r>
      <w:r w:rsidR="00B7121E">
        <w:rPr>
          <w:rFonts w:ascii="Arial" w:hAnsi="Arial" w:cs="Arial"/>
          <w:sz w:val="24"/>
          <w:szCs w:val="24"/>
        </w:rPr>
        <w:t>study</w:t>
      </w:r>
      <w:r w:rsidR="00881094" w:rsidRPr="00B8629D">
        <w:rPr>
          <w:rFonts w:ascii="Arial" w:hAnsi="Arial" w:cs="Arial"/>
          <w:sz w:val="24"/>
          <w:szCs w:val="24"/>
        </w:rPr>
        <w:t xml:space="preserve"> and/or recommendations on how to use the results of your study.</w:t>
      </w:r>
    </w:p>
    <w:p w14:paraId="24DFC63E" w14:textId="77777777" w:rsidR="003E3C8D" w:rsidRPr="00B8629D" w:rsidRDefault="003E3C8D" w:rsidP="002562A8">
      <w:pPr>
        <w:spacing w:after="0" w:line="480" w:lineRule="auto"/>
        <w:rPr>
          <w:rFonts w:ascii="Arial" w:hAnsi="Arial" w:cs="Arial"/>
          <w:sz w:val="24"/>
          <w:szCs w:val="24"/>
        </w:rPr>
      </w:pPr>
    </w:p>
    <w:p w14:paraId="37C504F3" w14:textId="41AFBC98" w:rsidR="003E3C8D" w:rsidRDefault="004F3CF9" w:rsidP="002562A8">
      <w:pPr>
        <w:spacing w:after="0" w:line="480" w:lineRule="auto"/>
        <w:rPr>
          <w:rFonts w:ascii="Arial" w:hAnsi="Arial" w:cs="Arial"/>
          <w:b/>
          <w:sz w:val="24"/>
          <w:szCs w:val="24"/>
        </w:rPr>
      </w:pPr>
      <w:r w:rsidRPr="004F3CF9">
        <w:rPr>
          <w:rFonts w:ascii="Arial" w:hAnsi="Arial" w:cs="Arial"/>
          <w:b/>
          <w:sz w:val="24"/>
          <w:szCs w:val="24"/>
        </w:rPr>
        <w:t>References</w:t>
      </w:r>
    </w:p>
    <w:p w14:paraId="12CCDBAC" w14:textId="77777777" w:rsidR="00AC27E8" w:rsidRDefault="007258A6" w:rsidP="00AC27E8">
      <w:pPr>
        <w:pStyle w:val="Bibliography"/>
      </w:pPr>
      <w:r>
        <w:rPr>
          <w:rFonts w:ascii="Arial" w:hAnsi="Arial" w:cs="Arial"/>
        </w:rPr>
        <w:fldChar w:fldCharType="begin"/>
      </w:r>
      <w:r w:rsidR="00AC27E8">
        <w:rPr>
          <w:rFonts w:ascii="Arial" w:hAnsi="Arial" w:cs="Arial"/>
        </w:rPr>
        <w:instrText xml:space="preserve"> ADDIN ZOTERO_BIBL {"uncited":[],"omitted":[],"custom":[]} CSL_BIBLIOGRAPHY </w:instrText>
      </w:r>
      <w:r>
        <w:rPr>
          <w:rFonts w:ascii="Arial" w:hAnsi="Arial" w:cs="Arial"/>
        </w:rPr>
        <w:fldChar w:fldCharType="separate"/>
      </w:r>
      <w:r w:rsidR="00AC27E8">
        <w:rPr>
          <w:i/>
          <w:iCs/>
        </w:rPr>
        <w:t>1. Serverless and OpenWhisk Architecture—Learning Apache OpenWhisk [Book]</w:t>
      </w:r>
      <w:r w:rsidR="00AC27E8">
        <w:t>. (n.d.). Retrieved October 3, 2021, from https://www.oreilly.com/library/view/learning-apache-openwhisk/9781492046158/ch01.html</w:t>
      </w:r>
    </w:p>
    <w:p w14:paraId="58140A02" w14:textId="77777777" w:rsidR="00AC27E8" w:rsidRDefault="00AC27E8" w:rsidP="00AC27E8">
      <w:pPr>
        <w:pStyle w:val="Bibliography"/>
      </w:pPr>
      <w:r>
        <w:rPr>
          <w:i/>
          <w:iCs/>
        </w:rPr>
        <w:t>4. Limitations of Serverless - What Is Serverless? [Book]</w:t>
      </w:r>
      <w:r>
        <w:t>. (n.d.). Retrieved February 23, 2021, from https://www.oreilly.com/library/view/what-is-serverless/9781491984178/ch04.html</w:t>
      </w:r>
    </w:p>
    <w:p w14:paraId="13D0D53B" w14:textId="77777777" w:rsidR="00AC27E8" w:rsidRDefault="00AC27E8" w:rsidP="00AC27E8">
      <w:pPr>
        <w:pStyle w:val="Bibliography"/>
      </w:pPr>
      <w:r>
        <w:rPr>
          <w:i/>
          <w:iCs/>
        </w:rPr>
        <w:t>6 Development Tools for Serverless Applications</w:t>
      </w:r>
      <w:r>
        <w:t>. (2021, March 14). The Iron.Io Blog. https://blog.iron.io/6-development-tools-for-serverless-applications/</w:t>
      </w:r>
    </w:p>
    <w:p w14:paraId="4D90FE7E" w14:textId="77777777" w:rsidR="00AC27E8" w:rsidRDefault="00AC27E8" w:rsidP="00AC27E8">
      <w:pPr>
        <w:pStyle w:val="Bibliography"/>
      </w:pPr>
      <w:r>
        <w:lastRenderedPageBreak/>
        <w:t xml:space="preserve">Adam, J. (2019, March 28). </w:t>
      </w:r>
      <w:r>
        <w:rPr>
          <w:i/>
          <w:iCs/>
        </w:rPr>
        <w:t>The Serverless Evolution Of Big Data &amp; AI Apps | K&amp;C Consulting</w:t>
      </w:r>
      <w:r>
        <w:t>. https://kruschecompany.com/serverless-big-data-ai/</w:t>
      </w:r>
    </w:p>
    <w:p w14:paraId="4E7FFB3E" w14:textId="77777777" w:rsidR="00AC27E8" w:rsidRDefault="00AC27E8" w:rsidP="00AC27E8">
      <w:pPr>
        <w:pStyle w:val="Bibliography"/>
      </w:pPr>
      <w:r>
        <w:t xml:space="preserve">Alpernas, K., Flanagan, C., Fouladi, S., Ryzhyk, L., Sagiv, M., Schmitz, T., &amp; Winstein, K. (2018). Secure Serverless Computing Using Dynamic Information Flow Control. </w:t>
      </w:r>
      <w:r>
        <w:rPr>
          <w:i/>
          <w:iCs/>
        </w:rPr>
        <w:t>ArXiv:1802.08984 [Cs]</w:t>
      </w:r>
      <w:r>
        <w:t>. http://arxiv.org/abs/1802.08984</w:t>
      </w:r>
    </w:p>
    <w:p w14:paraId="1ED660B4" w14:textId="77777777" w:rsidR="00AC27E8" w:rsidRDefault="00AC27E8" w:rsidP="00AC27E8">
      <w:pPr>
        <w:pStyle w:val="Bibliography"/>
      </w:pPr>
      <w:r>
        <w:rPr>
          <w:i/>
          <w:iCs/>
        </w:rPr>
        <w:t>Amazon Aurora Serverless | MySQL PostgreSQL Relational Database | Amazon Web Services</w:t>
      </w:r>
      <w:r>
        <w:t>. (n.d.). Amazon Web Services, Inc. Retrieved February 23, 2021, from https://aws.amazon.com/rds/aurora/serverless/</w:t>
      </w:r>
    </w:p>
    <w:p w14:paraId="21489170" w14:textId="77777777" w:rsidR="00AC27E8" w:rsidRDefault="00AC27E8" w:rsidP="00AC27E8">
      <w:pPr>
        <w:pStyle w:val="Bibliography"/>
      </w:pPr>
      <w:r>
        <w:rPr>
          <w:i/>
          <w:iCs/>
        </w:rPr>
        <w:t>Amazon EventBridge | Event Bus | Amazon Web Services</w:t>
      </w:r>
      <w:r>
        <w:t>. (n.d.). Amazon Web Services, Inc. Retrieved October 17, 2021, from https://aws.amazon.com/eventbridge/</w:t>
      </w:r>
    </w:p>
    <w:p w14:paraId="78004A6E" w14:textId="77777777" w:rsidR="00AC27E8" w:rsidRDefault="00AC27E8" w:rsidP="00AC27E8">
      <w:pPr>
        <w:pStyle w:val="Bibliography"/>
      </w:pPr>
      <w:r>
        <w:rPr>
          <w:i/>
          <w:iCs/>
        </w:rPr>
        <w:t>Amazon Kinesis Data Streams—Data Streaming Service—Amazon Web Services</w:t>
      </w:r>
      <w:r>
        <w:t>. (n.d.). Amazon Web Services, Inc. Retrieved October 17, 2021, from https://aws.amazon.com/kinesis/data-streams/</w:t>
      </w:r>
    </w:p>
    <w:p w14:paraId="3E344882" w14:textId="77777777" w:rsidR="00AC27E8" w:rsidRDefault="00AC27E8" w:rsidP="00AC27E8">
      <w:pPr>
        <w:pStyle w:val="Bibliography"/>
      </w:pPr>
      <w:r>
        <w:rPr>
          <w:i/>
          <w:iCs/>
        </w:rPr>
        <w:t>Amazon SQS | Message Queuing Service | AWS</w:t>
      </w:r>
      <w:r>
        <w:t>. (n.d.). Amazon Web Services, Inc. Retrieved October 17, 2021, from https://aws.amazon.com/sqs/</w:t>
      </w:r>
    </w:p>
    <w:p w14:paraId="76CE8874" w14:textId="77777777" w:rsidR="00AC27E8" w:rsidRDefault="00AC27E8" w:rsidP="00AC27E8">
      <w:pPr>
        <w:pStyle w:val="Bibliography"/>
      </w:pPr>
      <w:r>
        <w:rPr>
          <w:i/>
          <w:iCs/>
        </w:rPr>
        <w:t>Amazon Web Services (AWS)—Cloud Computing Services</w:t>
      </w:r>
      <w:r>
        <w:t>. (n.d.). Amazon Web Services, Inc. Retrieved April 1, 2021, from https://aws.amazon.com/</w:t>
      </w:r>
    </w:p>
    <w:p w14:paraId="6C55B330" w14:textId="77777777" w:rsidR="00AC27E8" w:rsidRDefault="00AC27E8" w:rsidP="00AC27E8">
      <w:pPr>
        <w:pStyle w:val="Bibliography"/>
      </w:pPr>
      <w:r>
        <w:rPr>
          <w:i/>
          <w:iCs/>
        </w:rPr>
        <w:t>Apache OpenWhisk is a serverless, open source cloud platform</w:t>
      </w:r>
      <w:r>
        <w:t>. (n.d.). Retrieved October 3, 2021, from https://openwhisk.apache.org/</w:t>
      </w:r>
    </w:p>
    <w:p w14:paraId="2EC82BC1" w14:textId="77777777" w:rsidR="00AC27E8" w:rsidRDefault="00AC27E8" w:rsidP="00AC27E8">
      <w:pPr>
        <w:pStyle w:val="Bibliography"/>
      </w:pPr>
      <w:r>
        <w:rPr>
          <w:i/>
          <w:iCs/>
        </w:rPr>
        <w:t>AWS Chalice</w:t>
      </w:r>
      <w:r>
        <w:t>. (2021). [Python]. Amazon Web Services. https://github.com/aws/chalice (Original work published 2016)</w:t>
      </w:r>
    </w:p>
    <w:p w14:paraId="50435391" w14:textId="77777777" w:rsidR="00AC27E8" w:rsidRDefault="00AC27E8" w:rsidP="00AC27E8">
      <w:pPr>
        <w:pStyle w:val="Bibliography"/>
      </w:pPr>
      <w:r>
        <w:rPr>
          <w:i/>
          <w:iCs/>
        </w:rPr>
        <w:t>AWS Lambda – Serverless Compute—Amazon Web Services</w:t>
      </w:r>
      <w:r>
        <w:t>. (n.d.). Amazon Web Services, Inc. Retrieved September 19, 2021, from https://aws.amazon.com/lambda/</w:t>
      </w:r>
    </w:p>
    <w:p w14:paraId="41E9D451" w14:textId="77777777" w:rsidR="00AC27E8" w:rsidRDefault="00AC27E8" w:rsidP="00AC27E8">
      <w:pPr>
        <w:pStyle w:val="Bibliography"/>
      </w:pPr>
      <w:r>
        <w:rPr>
          <w:i/>
          <w:iCs/>
        </w:rPr>
        <w:lastRenderedPageBreak/>
        <w:t>AWS Step Functions | Serverless Microservice Orchestration | Amazon Web Services</w:t>
      </w:r>
      <w:r>
        <w:t>. (n.d.). Amazon Web Services, Inc. Retrieved October 17, 2021, from https://aws.amazon.com/step-functions/</w:t>
      </w:r>
    </w:p>
    <w:p w14:paraId="4282FDD1" w14:textId="77777777" w:rsidR="00AC27E8" w:rsidRDefault="00AC27E8" w:rsidP="00AC27E8">
      <w:pPr>
        <w:pStyle w:val="Bibliography"/>
      </w:pPr>
      <w:r>
        <w:rPr>
          <w:i/>
          <w:iCs/>
        </w:rPr>
        <w:t>AWS Systems Manager – Gain Operational Insights and Take Action</w:t>
      </w:r>
      <w:r>
        <w:t>. (n.d.). Amazon Web Services, Inc. Retrieved October 17, 2021, from https://aws.amazon.com/systems-manager/</w:t>
      </w:r>
    </w:p>
    <w:p w14:paraId="36502553" w14:textId="77777777" w:rsidR="00AC27E8" w:rsidRDefault="00AC27E8" w:rsidP="00AC27E8">
      <w:pPr>
        <w:pStyle w:val="Bibliography"/>
      </w:pPr>
      <w:r>
        <w:rPr>
          <w:i/>
          <w:iCs/>
        </w:rPr>
        <w:t>Azure Serverless | Microsoft Azure</w:t>
      </w:r>
      <w:r>
        <w:t>. (n.d.). Retrieved September 19, 2021, from https://azure.microsoft.com/en-us/solutions/serverless/</w:t>
      </w:r>
    </w:p>
    <w:p w14:paraId="3BB4B84B" w14:textId="77777777" w:rsidR="00AC27E8" w:rsidRDefault="00AC27E8" w:rsidP="00AC27E8">
      <w:pPr>
        <w:pStyle w:val="Bibliography"/>
      </w:pPr>
      <w:r>
        <w:rPr>
          <w:i/>
          <w:iCs/>
        </w:rPr>
        <w:t>Azure Serverless Computing—Architecture, Advantages and Tools</w:t>
      </w:r>
      <w:r>
        <w:t>. (n.d.). Retrieved September 19, 2021, from https://www.xenonstack.com/blog/azure-serverless-computing/</w:t>
      </w:r>
    </w:p>
    <w:p w14:paraId="1F0EF89A" w14:textId="77777777" w:rsidR="00AC27E8" w:rsidRDefault="00AC27E8" w:rsidP="00AC27E8">
      <w:pPr>
        <w:pStyle w:val="Bibliography"/>
      </w:pPr>
      <w:r>
        <w:t xml:space="preserve">Baisakhiya, N. (n.d.). </w:t>
      </w:r>
      <w:r>
        <w:rPr>
          <w:i/>
          <w:iCs/>
        </w:rPr>
        <w:t>Cloud Bleeding-Typos Leaking Your Information</w:t>
      </w:r>
      <w:r>
        <w:t>. 1.</w:t>
      </w:r>
    </w:p>
    <w:p w14:paraId="1C64003E" w14:textId="77777777" w:rsidR="00AC27E8" w:rsidRDefault="00AC27E8" w:rsidP="00AC27E8">
      <w:pPr>
        <w:pStyle w:val="Bibliography"/>
      </w:pPr>
      <w:r>
        <w:t xml:space="preserve">Baldini, I., Castro, P., Chang, K., Cheng, P., Fink, S., Ishakian, V., Mitchell, N., Muthusamy, V., Rabbah, R., Slominski, A., &amp; Suter, P. (2017). Serverless Computing: Current Trends and Open Problems. </w:t>
      </w:r>
      <w:r>
        <w:rPr>
          <w:i/>
          <w:iCs/>
        </w:rPr>
        <w:t>ArXiv:1706.03178 [Cs]</w:t>
      </w:r>
      <w:r>
        <w:t>. http://arxiv.org/abs/1706.03178</w:t>
      </w:r>
    </w:p>
    <w:p w14:paraId="436A0B43" w14:textId="77777777" w:rsidR="00AC27E8" w:rsidRDefault="00AC27E8" w:rsidP="00AC27E8">
      <w:pPr>
        <w:pStyle w:val="Bibliography"/>
      </w:pPr>
      <w:r>
        <w:t xml:space="preserve">Bastida, J. (2021). </w:t>
      </w:r>
      <w:r>
        <w:rPr>
          <w:i/>
          <w:iCs/>
        </w:rPr>
        <w:t>Jorgebastida/gordon</w:t>
      </w:r>
      <w:r>
        <w:t xml:space="preserve"> [Python]. https://github.com/jorgebastida/gordon (Original work published 2015)</w:t>
      </w:r>
    </w:p>
    <w:p w14:paraId="563EE0C8" w14:textId="77777777" w:rsidR="00AC27E8" w:rsidRDefault="00AC27E8" w:rsidP="00AC27E8">
      <w:pPr>
        <w:pStyle w:val="Bibliography"/>
      </w:pPr>
      <w:r>
        <w:t xml:space="preserve">Bringing the best of serverless to you. (n.d.). </w:t>
      </w:r>
      <w:r>
        <w:rPr>
          <w:i/>
          <w:iCs/>
        </w:rPr>
        <w:t>Google Cloud Platform Blog</w:t>
      </w:r>
      <w:r>
        <w:t>. Retrieved September 30, 2021, from https://cloudplatform.googleblog.com/2018/07/bringing-the-best-of-serverless-to-you.html</w:t>
      </w:r>
    </w:p>
    <w:p w14:paraId="45423185" w14:textId="77777777" w:rsidR="00AC27E8" w:rsidRDefault="00AC27E8" w:rsidP="00AC27E8">
      <w:pPr>
        <w:pStyle w:val="Bibliography"/>
      </w:pPr>
      <w:r>
        <w:rPr>
          <w:i/>
          <w:iCs/>
        </w:rPr>
        <w:t>Capital One Breach Affects 100M US Citizens, 6M ...</w:t>
      </w:r>
      <w:r>
        <w:t xml:space="preserve"> (n.d.). Retrieved April 1, 2021, from https://www.darkreading.com/cloud/capital-one-breach-affects-100m-us-citizens-6m-canadians/d/d-id/1335385</w:t>
      </w:r>
    </w:p>
    <w:p w14:paraId="1772A57E" w14:textId="77777777" w:rsidR="00AC27E8" w:rsidRDefault="00AC27E8" w:rsidP="00AC27E8">
      <w:pPr>
        <w:pStyle w:val="Bibliography"/>
      </w:pPr>
      <w:r>
        <w:rPr>
          <w:i/>
          <w:iCs/>
        </w:rPr>
        <w:lastRenderedPageBreak/>
        <w:t>Choose the right Google Cloud serverless service</w:t>
      </w:r>
      <w:r>
        <w:t>. (n.d.). SearchCloudComputing. Retrieved October 1, 2021, from https://searchcloudcomputing.techtarget.com/answer/Choose-the-right-Google-Cloud-serverless-service</w:t>
      </w:r>
    </w:p>
    <w:p w14:paraId="24439503" w14:textId="77777777" w:rsidR="00AC27E8" w:rsidRDefault="00AC27E8" w:rsidP="00AC27E8">
      <w:pPr>
        <w:pStyle w:val="Bibliography"/>
      </w:pPr>
      <w:r>
        <w:t xml:space="preserve">Cimpanu, C. (n.d.). </w:t>
      </w:r>
      <w:r>
        <w:rPr>
          <w:i/>
          <w:iCs/>
        </w:rPr>
        <w:t>A crypto-mining botnet is now stealing Docker and AWS credentials</w:t>
      </w:r>
      <w:r>
        <w:t>. ZDNet. Retrieved February 24, 2021, from https://www.zdnet.com/article/a-crypto-mining-botnet-is-now-stealing-docker-and-aws-credentials/</w:t>
      </w:r>
    </w:p>
    <w:p w14:paraId="4FB85D72" w14:textId="77777777" w:rsidR="00AC27E8" w:rsidRDefault="00AC27E8" w:rsidP="00AC27E8">
      <w:pPr>
        <w:pStyle w:val="Bibliography"/>
      </w:pPr>
      <w:r>
        <w:t xml:space="preserve">Cloud, P. A. (1998). Product introduction. In </w:t>
      </w:r>
      <w:r>
        <w:rPr>
          <w:i/>
          <w:iCs/>
        </w:rPr>
        <w:t>Engineering Procedures Handbook</w:t>
      </w:r>
      <w:r>
        <w:t xml:space="preserve"> (pp. 10–18). Elsevier. https://doi.org/10.1016/B978-081551410-7.50006-4</w:t>
      </w:r>
    </w:p>
    <w:p w14:paraId="6EE5B195" w14:textId="77777777" w:rsidR="00AC27E8" w:rsidRDefault="00AC27E8" w:rsidP="00AC27E8">
      <w:pPr>
        <w:pStyle w:val="Bibliography"/>
      </w:pPr>
      <w:r>
        <w:rPr>
          <w:i/>
          <w:iCs/>
        </w:rPr>
        <w:t>Cloud Workload Protection Platform | Prisma</w:t>
      </w:r>
      <w:r>
        <w:t>. (n.d.). Palo Alto Networks. Retrieved March 16, 2021, from https://www.paloaltonetworks.com/prisma/cloud/cloud-workload-protection-platform</w:t>
      </w:r>
    </w:p>
    <w:p w14:paraId="7CDA92CB" w14:textId="77777777" w:rsidR="00AC27E8" w:rsidRDefault="00AC27E8" w:rsidP="00AC27E8">
      <w:pPr>
        <w:pStyle w:val="Bibliography"/>
      </w:pPr>
      <w:r>
        <w:t xml:space="preserve">Could Zombie Toasters DDoS My Serverless Deployment? (2017, January 10). </w:t>
      </w:r>
      <w:r>
        <w:rPr>
          <w:i/>
          <w:iCs/>
        </w:rPr>
        <w:t>The New Stack</w:t>
      </w:r>
      <w:r>
        <w:t>. https://thenewstack.io/zombie-toasters-eat-startup/</w:t>
      </w:r>
    </w:p>
    <w:p w14:paraId="683E64B6" w14:textId="77777777" w:rsidR="00AC27E8" w:rsidRDefault="00AC27E8" w:rsidP="00AC27E8">
      <w:pPr>
        <w:pStyle w:val="Bibliography"/>
      </w:pPr>
      <w:r>
        <w:t xml:space="preserve">David, D. E. (n.d.). </w:t>
      </w:r>
      <w:r>
        <w:rPr>
          <w:i/>
          <w:iCs/>
        </w:rPr>
        <w:t>Unfolding Serverless: What is Serverless and Why it Matters</w:t>
      </w:r>
      <w:r>
        <w:t>. Retrieved October 15, 2021, from https://www.antstack.io/blog/unfolding-serverless-what-is-serverless-and-why-it-matters/</w:t>
      </w:r>
    </w:p>
    <w:p w14:paraId="3CAA9AC5" w14:textId="77777777" w:rsidR="00AC27E8" w:rsidRDefault="00AC27E8" w:rsidP="00AC27E8">
      <w:pPr>
        <w:pStyle w:val="Bibliography"/>
      </w:pPr>
      <w:r>
        <w:rPr>
          <w:i/>
          <w:iCs/>
        </w:rPr>
        <w:t>Developer Tools | Microsoft Azure</w:t>
      </w:r>
      <w:r>
        <w:t>. (n.d.). Retrieved October 14, 2021, from https://azure.microsoft.com/en-us/product-categories/developer-tools/</w:t>
      </w:r>
    </w:p>
    <w:p w14:paraId="78004CAF" w14:textId="77777777" w:rsidR="00AC27E8" w:rsidRDefault="00AC27E8" w:rsidP="00AC27E8">
      <w:pPr>
        <w:pStyle w:val="Bibliography"/>
      </w:pPr>
      <w:r>
        <w:rPr>
          <w:i/>
          <w:iCs/>
        </w:rPr>
        <w:t>Digital Attack Map</w:t>
      </w:r>
      <w:r>
        <w:t>. (n.d.). Retrieved April 1, 2021, from https://www.digitalattackmap.com/understanding-ddos/</w:t>
      </w:r>
    </w:p>
    <w:p w14:paraId="3E8ABC9A" w14:textId="77777777" w:rsidR="00AC27E8" w:rsidRDefault="00AC27E8" w:rsidP="00AC27E8">
      <w:pPr>
        <w:pStyle w:val="Bibliography"/>
      </w:pPr>
      <w:r>
        <w:rPr>
          <w:i/>
          <w:iCs/>
        </w:rPr>
        <w:t>Download Azure SDKs and Tools | Microsoft Azure</w:t>
      </w:r>
      <w:r>
        <w:t>. (n.d.). Retrieved October 14, 2021, from https://azure.microsoft.com/en-us/downloads/</w:t>
      </w:r>
    </w:p>
    <w:p w14:paraId="6B72307E" w14:textId="77777777" w:rsidR="00AC27E8" w:rsidRDefault="00AC27E8" w:rsidP="00AC27E8">
      <w:pPr>
        <w:pStyle w:val="Bibliography"/>
      </w:pPr>
      <w:r>
        <w:lastRenderedPageBreak/>
        <w:t xml:space="preserve">Duc, H. N. (2019, August 16). </w:t>
      </w:r>
      <w:r>
        <w:rPr>
          <w:i/>
          <w:iCs/>
        </w:rPr>
        <w:t>Going Serverless? Common Serverless Security Issues and Best Practices by Aaron Chichioco</w:t>
      </w:r>
      <w:r>
        <w:t>. Hakin9 -  IT Security Magazine. https://hakin9.org/going-serverless-common-serverless-security-issues-and-best-practices/</w:t>
      </w:r>
    </w:p>
    <w:p w14:paraId="16BB35BB" w14:textId="77777777" w:rsidR="00AC27E8" w:rsidRDefault="00AC27E8" w:rsidP="00AC27E8">
      <w:pPr>
        <w:pStyle w:val="Bibliography"/>
      </w:pPr>
      <w:r>
        <w:rPr>
          <w:i/>
          <w:iCs/>
        </w:rPr>
        <w:t>Eight-Hour DDoS Attack Struck AWS Customers</w:t>
      </w:r>
      <w:r>
        <w:t>. (n.d.). Dark Reading. Retrieved March 3, 2021, from https://www.darkreading.com/cloud/eight-hour-ddos-attack-struck-aws-customers/d/d-id/1336165</w:t>
      </w:r>
    </w:p>
    <w:p w14:paraId="27090666" w14:textId="77777777" w:rsidR="00AC27E8" w:rsidRDefault="00AC27E8" w:rsidP="00AC27E8">
      <w:pPr>
        <w:pStyle w:val="Bibliography"/>
      </w:pPr>
      <w:r>
        <w:rPr>
          <w:i/>
          <w:iCs/>
        </w:rPr>
        <w:t>Features—Legacy| Alibaba Cloud Documentation Center</w:t>
      </w:r>
      <w:r>
        <w:t>. (n.d.). Retrieved October 14, 2021, from https://partners-intl.aliyun.com/help/doc-detail/140283.htm</w:t>
      </w:r>
    </w:p>
    <w:p w14:paraId="20474B20" w14:textId="77777777" w:rsidR="00AC27E8" w:rsidRDefault="00AC27E8" w:rsidP="00AC27E8">
      <w:pPr>
        <w:pStyle w:val="Bibliography"/>
      </w:pPr>
      <w:r>
        <w:rPr>
          <w:i/>
          <w:iCs/>
        </w:rPr>
        <w:t>Fission</w:t>
      </w:r>
      <w:r>
        <w:t>. (n.d.-a). Fission. Retrieved October 12, 2021, from https://fission.io/</w:t>
      </w:r>
    </w:p>
    <w:p w14:paraId="6A19DCD2" w14:textId="77777777" w:rsidR="00AC27E8" w:rsidRDefault="00AC27E8" w:rsidP="00AC27E8">
      <w:pPr>
        <w:pStyle w:val="Bibliography"/>
      </w:pPr>
      <w:r>
        <w:rPr>
          <w:i/>
          <w:iCs/>
        </w:rPr>
        <w:t>Fission: A Deep Dive Into Serverless Kubernetes Frameworks (2)</w:t>
      </w:r>
      <w:r>
        <w:t>. (n.d.-b). Alibaba Cloud Community. Retrieved October 12, 2021, from https://www.alibabacloud.com/blog/fission-a-deep-dive-into-serverless-kubernetes-frameworks-2_594902</w:t>
      </w:r>
    </w:p>
    <w:p w14:paraId="7D394817" w14:textId="77777777" w:rsidR="00AC27E8" w:rsidRDefault="00AC27E8" w:rsidP="00AC27E8">
      <w:pPr>
        <w:pStyle w:val="Bibliography"/>
      </w:pPr>
      <w:r>
        <w:rPr>
          <w:i/>
          <w:iCs/>
        </w:rPr>
        <w:t>Function Compute—Alibaba Cloud</w:t>
      </w:r>
      <w:r>
        <w:t>. (n.d.-a). AlibabaCloud. Retrieved October 3, 2021, from https://www.alibabacloud.com/product/function-compute</w:t>
      </w:r>
    </w:p>
    <w:p w14:paraId="198F9876" w14:textId="77777777" w:rsidR="00AC27E8" w:rsidRDefault="00AC27E8" w:rsidP="00AC27E8">
      <w:pPr>
        <w:pStyle w:val="Bibliography"/>
      </w:pPr>
      <w:r>
        <w:rPr>
          <w:i/>
          <w:iCs/>
        </w:rPr>
        <w:t>Function Compute—Alibaba Cloud</w:t>
      </w:r>
      <w:r>
        <w:t>. (n.d.-b). AlibabaCloud. Retrieved October 14, 2021, from https://www.alibabacloud.com/product/function-compute</w:t>
      </w:r>
    </w:p>
    <w:p w14:paraId="34D8B551" w14:textId="77777777" w:rsidR="00AC27E8" w:rsidRDefault="00AC27E8" w:rsidP="00AC27E8">
      <w:pPr>
        <w:pStyle w:val="Bibliography"/>
      </w:pPr>
      <w:r>
        <w:t xml:space="preserve">Garnaat, M. (2021). </w:t>
      </w:r>
      <w:r>
        <w:rPr>
          <w:i/>
          <w:iCs/>
        </w:rPr>
        <w:t>Kappa</w:t>
      </w:r>
      <w:r>
        <w:t xml:space="preserve"> [Python]. https://github.com/garnaat/kappa (Original work published 2014)</w:t>
      </w:r>
    </w:p>
    <w:p w14:paraId="78B0C515" w14:textId="77777777" w:rsidR="00AC27E8" w:rsidRDefault="00AC27E8" w:rsidP="00AC27E8">
      <w:pPr>
        <w:pStyle w:val="Bibliography"/>
      </w:pPr>
      <w:r>
        <w:t xml:space="preserve">Geniusee. (n.d.). </w:t>
      </w:r>
      <w:r>
        <w:rPr>
          <w:i/>
          <w:iCs/>
        </w:rPr>
        <w:t>6 benefits of serverless architecture</w:t>
      </w:r>
      <w:r>
        <w:t>. Geniusee. Retrieved February 23, 2021, from https://geniusee.com/single-blog/serverless-architecture</w:t>
      </w:r>
    </w:p>
    <w:p w14:paraId="30859C9C" w14:textId="77777777" w:rsidR="00AC27E8" w:rsidRDefault="00AC27E8" w:rsidP="00AC27E8">
      <w:pPr>
        <w:pStyle w:val="Bibliography"/>
      </w:pPr>
      <w:r>
        <w:rPr>
          <w:i/>
          <w:iCs/>
        </w:rPr>
        <w:t>GitHub—Faastjs/faast.js at thechiefio</w:t>
      </w:r>
      <w:r>
        <w:t>. (n.d.). GitHub. Retrieved October 15, 2021, from https://github.com/faastjs/faast.js</w:t>
      </w:r>
    </w:p>
    <w:p w14:paraId="10D5C865" w14:textId="77777777" w:rsidR="00AC27E8" w:rsidRDefault="00AC27E8" w:rsidP="00AC27E8">
      <w:pPr>
        <w:pStyle w:val="Bibliography"/>
      </w:pPr>
      <w:r>
        <w:rPr>
          <w:i/>
          <w:iCs/>
        </w:rPr>
        <w:lastRenderedPageBreak/>
        <w:t>Google Targeted in Record-Breaking 2.5 Tbps DDoS Attack in 2017 | SecurityWeek.Com</w:t>
      </w:r>
      <w:r>
        <w:t>. (n.d.). Retrieved March 3, 2021, from https://www.securityweek.com/google-targeted-record-breaking-25-tbps-ddos-attack-2017</w:t>
      </w:r>
    </w:p>
    <w:p w14:paraId="7475753F" w14:textId="77777777" w:rsidR="00AC27E8" w:rsidRDefault="00AC27E8" w:rsidP="00AC27E8">
      <w:pPr>
        <w:pStyle w:val="Bibliography"/>
      </w:pPr>
      <w:r>
        <w:t xml:space="preserve">Guzikowski, R. M., Chris. (2019, November 12). </w:t>
      </w:r>
      <w:r>
        <w:rPr>
          <w:i/>
          <w:iCs/>
        </w:rPr>
        <w:t>O’Reilly serverless survey 2019: Concerns, what works, and what to expect</w:t>
      </w:r>
      <w:r>
        <w:t>. O’Reilly Media. https://www.oreilly.com/radar/oreilly-serverless-survey-2019-concerns-what-works-and-what-to-expect/</w:t>
      </w:r>
    </w:p>
    <w:p w14:paraId="591FF8AE" w14:textId="77777777" w:rsidR="00AC27E8" w:rsidRDefault="00AC27E8" w:rsidP="00AC27E8">
      <w:pPr>
        <w:pStyle w:val="Bibliography"/>
      </w:pPr>
      <w:r>
        <w:t xml:space="preserve">Hart, M. (2016, August 15). Introducing LambCI — a serverless build system. </w:t>
      </w:r>
      <w:r>
        <w:rPr>
          <w:i/>
          <w:iCs/>
        </w:rPr>
        <w:t>Medium</w:t>
      </w:r>
      <w:r>
        <w:t>. https://hichaelmart.medium.com/lambci-4c3e29d6599b</w:t>
      </w:r>
    </w:p>
    <w:p w14:paraId="3A9422B9" w14:textId="77777777" w:rsidR="00AC27E8" w:rsidRDefault="00AC27E8" w:rsidP="00AC27E8">
      <w:pPr>
        <w:pStyle w:val="Bibliography"/>
      </w:pPr>
      <w:r>
        <w:rPr>
          <w:i/>
          <w:iCs/>
        </w:rPr>
        <w:t>Have an account with Uber or FitBit? You Better Change Your Password TODAY!</w:t>
      </w:r>
      <w:r>
        <w:t xml:space="preserve"> (n.d.). Retrieved March 3, 2021, from https://www.linkedin.com/pulse/have-account-uber-fitbit-you-better-change-your-password-abdi-ahmed</w:t>
      </w:r>
    </w:p>
    <w:p w14:paraId="6004E22E" w14:textId="77777777" w:rsidR="00AC27E8" w:rsidRDefault="00AC27E8" w:rsidP="00AC27E8">
      <w:pPr>
        <w:pStyle w:val="Bibliography"/>
      </w:pPr>
      <w:r>
        <w:t xml:space="preserve">Heath, N. (n.d.). </w:t>
      </w:r>
      <w:r>
        <w:rPr>
          <w:i/>
          <w:iCs/>
        </w:rPr>
        <w:t>Writing serverless code: The programming languages and everything else you need to know</w:t>
      </w:r>
      <w:r>
        <w:t>. ZDNet. Retrieved February 23, 2021, from https://www.zdnet.com/article/writing-serverless-code-the-programming-languages-and-what-else-you-need-to-know/</w:t>
      </w:r>
    </w:p>
    <w:p w14:paraId="3665E9C9" w14:textId="77777777" w:rsidR="00AC27E8" w:rsidRDefault="00AC27E8" w:rsidP="00AC27E8">
      <w:pPr>
        <w:pStyle w:val="Bibliography"/>
      </w:pPr>
      <w:r>
        <w:rPr>
          <w:i/>
          <w:iCs/>
        </w:rPr>
        <w:t>Home—Fiware-Meteoroid</w:t>
      </w:r>
      <w:r>
        <w:t>. (n.d.). Retrieved October 15, 2021, from https://fiware-meteoroid.readthedocs.io/en/latest/</w:t>
      </w:r>
    </w:p>
    <w:p w14:paraId="7EC68D25" w14:textId="77777777" w:rsidR="00AC27E8" w:rsidRDefault="00AC27E8" w:rsidP="00AC27E8">
      <w:pPr>
        <w:pStyle w:val="Bibliography"/>
      </w:pPr>
      <w:r>
        <w:t xml:space="preserve">IBM Cloud | IBM Private Cloud | DNA IT Solutions Cloud Experts. (n.d.). </w:t>
      </w:r>
      <w:r>
        <w:rPr>
          <w:i/>
          <w:iCs/>
        </w:rPr>
        <w:t>DNA IT Solutions</w:t>
      </w:r>
      <w:r>
        <w:t>. Retrieved October 3, 2021, from https://www.dnait.ie/cloud-services/serverless-computing-with-knative-in-the-ibm-cloud/</w:t>
      </w:r>
    </w:p>
    <w:p w14:paraId="2221CF6F" w14:textId="77777777" w:rsidR="00AC27E8" w:rsidRDefault="00AC27E8" w:rsidP="00AC27E8">
      <w:pPr>
        <w:pStyle w:val="Bibliography"/>
      </w:pPr>
      <w:r>
        <w:rPr>
          <w:i/>
          <w:iCs/>
        </w:rPr>
        <w:t>IBM Cloud Foundry—Overview</w:t>
      </w:r>
      <w:r>
        <w:t>. (2021, February 11). https://www.ibm.com/cloud/cloud-foundry</w:t>
      </w:r>
    </w:p>
    <w:p w14:paraId="061FAD12" w14:textId="77777777" w:rsidR="00AC27E8" w:rsidRDefault="00AC27E8" w:rsidP="00AC27E8">
      <w:pPr>
        <w:pStyle w:val="Bibliography"/>
      </w:pPr>
      <w:r>
        <w:rPr>
          <w:i/>
          <w:iCs/>
        </w:rPr>
        <w:t>IBM Cloud Functions—Overview</w:t>
      </w:r>
      <w:r>
        <w:t>. (2021, July 20). https://www.ibm.com/cloud/functions</w:t>
      </w:r>
    </w:p>
    <w:p w14:paraId="083F338E" w14:textId="77777777" w:rsidR="00AC27E8" w:rsidRDefault="00AC27E8" w:rsidP="00AC27E8">
      <w:pPr>
        <w:pStyle w:val="Bibliography"/>
      </w:pPr>
      <w:r>
        <w:rPr>
          <w:i/>
          <w:iCs/>
        </w:rPr>
        <w:lastRenderedPageBreak/>
        <w:t>Implementing Serverless Node.js Functions Using Google Cloud</w:t>
      </w:r>
      <w:r>
        <w:t>. (n.d.). Toptal Engineering Blog. Retrieved October 1, 2021, from https://www.toptal.com/nodejs/serverless-nodejs-using-google-cloud</w:t>
      </w:r>
    </w:p>
    <w:p w14:paraId="7BA981E9" w14:textId="77777777" w:rsidR="00AC27E8" w:rsidRDefault="00AC27E8" w:rsidP="00AC27E8">
      <w:pPr>
        <w:pStyle w:val="Bibliography"/>
      </w:pPr>
      <w:r>
        <w:t xml:space="preserve">Jegan, D. S., Wang, L., Bhagat, S., Ristenpart, T., &amp; Swift, M. (2020). Guarding Serverless Applications with SecLambda. </w:t>
      </w:r>
      <w:r>
        <w:rPr>
          <w:i/>
          <w:iCs/>
        </w:rPr>
        <w:t>ArXiv:2011.05322 [Cs]</w:t>
      </w:r>
      <w:r>
        <w:t>. http://arxiv.org/abs/2011.05322</w:t>
      </w:r>
    </w:p>
    <w:p w14:paraId="30E9B1BF" w14:textId="77777777" w:rsidR="00AC27E8" w:rsidRDefault="00AC27E8" w:rsidP="00AC27E8">
      <w:pPr>
        <w:pStyle w:val="Bibliography"/>
      </w:pPr>
      <w:r>
        <w:t xml:space="preserve">Jindal, A., Gerndt, M., Chadha, M., Podolskiy, V., &amp; Chen, P. (2021). Function Delivery Network: Extending Serverless Computing for Heterogeneous Platforms. </w:t>
      </w:r>
      <w:r>
        <w:rPr>
          <w:i/>
          <w:iCs/>
        </w:rPr>
        <w:t>Software: Practice and Experience</w:t>
      </w:r>
      <w:r>
        <w:t>, spe.2966. https://doi.org/10.1002/spe.2966</w:t>
      </w:r>
    </w:p>
    <w:p w14:paraId="1054A7A9" w14:textId="77777777" w:rsidR="00AC27E8" w:rsidRDefault="00AC27E8" w:rsidP="00AC27E8">
      <w:pPr>
        <w:pStyle w:val="Bibliography"/>
      </w:pPr>
      <w:r>
        <w:rPr>
          <w:i/>
          <w:iCs/>
        </w:rPr>
        <w:t>Knative</w:t>
      </w:r>
      <w:r>
        <w:t>. (n.d.). Google Cloud. Retrieved September 30, 2021, from https://cloud.google.com/knative</w:t>
      </w:r>
    </w:p>
    <w:p w14:paraId="1AB0A582" w14:textId="77777777" w:rsidR="00AC27E8" w:rsidRDefault="00AC27E8" w:rsidP="00AC27E8">
      <w:pPr>
        <w:pStyle w:val="Bibliography"/>
      </w:pPr>
      <w:r>
        <w:rPr>
          <w:i/>
          <w:iCs/>
        </w:rPr>
        <w:t>Kubeless</w:t>
      </w:r>
      <w:r>
        <w:t>. (n.d.). Retrieved October 3, 2021, from https://kubeless.io/</w:t>
      </w:r>
    </w:p>
    <w:p w14:paraId="05CA3F07" w14:textId="77777777" w:rsidR="00AC27E8" w:rsidRDefault="00AC27E8" w:rsidP="00AC27E8">
      <w:pPr>
        <w:pStyle w:val="Bibliography"/>
      </w:pPr>
      <w:r>
        <w:rPr>
          <w:i/>
          <w:iCs/>
        </w:rPr>
        <w:t>Kubeless/kubeless</w:t>
      </w:r>
      <w:r>
        <w:t>. (2021). [Go]. Kubeless. https://github.com/kubeless/kubeless/blob/c34365671524e2411483ea57d80db1ab7529bec9/README.md (Original work published 2016)</w:t>
      </w:r>
    </w:p>
    <w:p w14:paraId="3AE09801" w14:textId="77777777" w:rsidR="00AC27E8" w:rsidRDefault="00AC27E8" w:rsidP="00AC27E8">
      <w:pPr>
        <w:pStyle w:val="Bibliography"/>
      </w:pPr>
      <w:r>
        <w:rPr>
          <w:i/>
          <w:iCs/>
        </w:rPr>
        <w:t>Kubeless—Kubernetes Native Serverless Framework</w:t>
      </w:r>
      <w:r>
        <w:t>. (n.d.). Retrieved October 3, 2021, from https://www.xenonstack.com/insights/kubeless</w:t>
      </w:r>
    </w:p>
    <w:p w14:paraId="55343B80" w14:textId="77777777" w:rsidR="00AC27E8" w:rsidRDefault="00AC27E8" w:rsidP="00AC27E8">
      <w:pPr>
        <w:pStyle w:val="Bibliography"/>
      </w:pPr>
      <w:r>
        <w:rPr>
          <w:i/>
          <w:iCs/>
        </w:rPr>
        <w:t>Lambdas—Gordon 0.7.0 documentation</w:t>
      </w:r>
      <w:r>
        <w:t>. (n.d.). Retrieved October 14, 2021, from https://gordon.readthedocs.io/en/latest/lambdas.html</w:t>
      </w:r>
    </w:p>
    <w:p w14:paraId="4FDB6EDF" w14:textId="77777777" w:rsidR="00AC27E8" w:rsidRDefault="00AC27E8" w:rsidP="00AC27E8">
      <w:pPr>
        <w:pStyle w:val="Bibliography"/>
      </w:pPr>
      <w:r>
        <w:t xml:space="preserve">Ltd, O. (n.d.). </w:t>
      </w:r>
      <w:r>
        <w:rPr>
          <w:i/>
          <w:iCs/>
        </w:rPr>
        <w:t>Home</w:t>
      </w:r>
      <w:r>
        <w:t>. OpenFaaS - Serverless Functions Made Simple. Retrieved October 7, 2021, from https://www.openfaas.com/</w:t>
      </w:r>
    </w:p>
    <w:p w14:paraId="303944E4" w14:textId="77777777" w:rsidR="00AC27E8" w:rsidRDefault="00AC27E8" w:rsidP="00AC27E8">
      <w:pPr>
        <w:pStyle w:val="Bibliography"/>
      </w:pPr>
      <w:r>
        <w:t xml:space="preserve">Ltd, P. (n.d.-a). </w:t>
      </w:r>
      <w:r>
        <w:rPr>
          <w:i/>
          <w:iCs/>
        </w:rPr>
        <w:t>PureSec Reveals That 21% of Open Source Serverless Applications Have Critical Vulnerabilities</w:t>
      </w:r>
      <w:r>
        <w:t>. Retrieved April 1, 2021, from https://www.prnewswire.com/news-releases/puresec-reveals-that-21-of-open-source-serverless-applications-have-critical-vulnerabilities-300624175.html</w:t>
      </w:r>
    </w:p>
    <w:p w14:paraId="2014BD8A" w14:textId="77777777" w:rsidR="00AC27E8" w:rsidRDefault="00AC27E8" w:rsidP="00AC27E8">
      <w:pPr>
        <w:pStyle w:val="Bibliography"/>
      </w:pPr>
      <w:r>
        <w:lastRenderedPageBreak/>
        <w:t xml:space="preserve">Ltd, P. (n.d.-b). </w:t>
      </w:r>
      <w:r>
        <w:rPr>
          <w:i/>
          <w:iCs/>
        </w:rPr>
        <w:t>PureSec Reveals That 21% of Open Source Serverless Applications Have Critical Vulnerabilities</w:t>
      </w:r>
      <w:r>
        <w:t>. Retrieved March 3, 2021, from https://www.prnewswire.com/news-releases/puresec-reveals-that-21-of-open-source-serverless-applications-have-critical-vulnerabilities-300624175.html</w:t>
      </w:r>
    </w:p>
    <w:p w14:paraId="56B82163" w14:textId="77777777" w:rsidR="00AC27E8" w:rsidRDefault="00AC27E8" w:rsidP="00AC27E8">
      <w:pPr>
        <w:pStyle w:val="Bibliography"/>
      </w:pPr>
      <w:r>
        <w:t xml:space="preserve">Lu, J. (2019). </w:t>
      </w:r>
      <w:r>
        <w:rPr>
          <w:i/>
          <w:iCs/>
        </w:rPr>
        <w:t>Assessing The Cost, Legal Fallout Of Capital One Data Breach</w:t>
      </w:r>
      <w:r>
        <w:t>.</w:t>
      </w:r>
    </w:p>
    <w:p w14:paraId="70E5AD07" w14:textId="77777777" w:rsidR="00AC27E8" w:rsidRDefault="00AC27E8" w:rsidP="00AC27E8">
      <w:pPr>
        <w:pStyle w:val="Bibliography"/>
      </w:pPr>
      <w:r>
        <w:rPr>
          <w:i/>
          <w:iCs/>
        </w:rPr>
        <w:t>Major Cloudflare bug leaked sensitive data from customers’ websites | TechCrunch</w:t>
      </w:r>
      <w:r>
        <w:t>. (n.d.). Retrieved April 1, 2021, from https://techcrunch.com/2017/02/23/major-cloudflare-bug-leaked-sensitive-data-from-customers-websites/</w:t>
      </w:r>
    </w:p>
    <w:p w14:paraId="362BCC1F" w14:textId="77777777" w:rsidR="00AC27E8" w:rsidRDefault="00AC27E8" w:rsidP="00AC27E8">
      <w:pPr>
        <w:pStyle w:val="Bibliography"/>
      </w:pPr>
      <w:r>
        <w:rPr>
          <w:i/>
          <w:iCs/>
        </w:rPr>
        <w:t>Midway—</w:t>
      </w:r>
      <w:r>
        <w:rPr>
          <w:rFonts w:ascii="Segoe UI Emoji" w:hAnsi="Segoe UI Emoji" w:cs="Segoe UI Emoji"/>
          <w:i/>
          <w:iCs/>
        </w:rPr>
        <w:t>🍔</w:t>
      </w:r>
      <w:r>
        <w:rPr>
          <w:i/>
          <w:iCs/>
        </w:rPr>
        <w:t xml:space="preserve"> A Node.js Serverless Framework for front-end/full-stack developers. Build the application for next decade. Works on AWS, Alibaba Cloud, Tencent Cloud and traditional VM/Container. Super easy integrate with React and Vue. </w:t>
      </w:r>
      <w:r>
        <w:rPr>
          <w:rFonts w:ascii="Segoe UI Emoji" w:hAnsi="Segoe UI Emoji" w:cs="Segoe UI Emoji"/>
          <w:i/>
          <w:iCs/>
        </w:rPr>
        <w:t>🌈</w:t>
      </w:r>
      <w:r>
        <w:rPr>
          <w:i/>
          <w:iCs/>
        </w:rPr>
        <w:t>—(Midway)</w:t>
      </w:r>
      <w:r>
        <w:t>. (n.d.). Retrieved October 14, 2021, from https://opensourcelibs.com/lib/midway</w:t>
      </w:r>
    </w:p>
    <w:p w14:paraId="49428E5D" w14:textId="77777777" w:rsidR="00AC27E8" w:rsidRDefault="00AC27E8" w:rsidP="00AC27E8">
      <w:pPr>
        <w:pStyle w:val="Bibliography"/>
      </w:pPr>
      <w:r>
        <w:t xml:space="preserve">Mohanty, S. K., Premsankar, G., &amp; di Francesco, M. (2018). An Evaluation of Open Source Serverless Computing Frameworks. </w:t>
      </w:r>
      <w:r>
        <w:rPr>
          <w:i/>
          <w:iCs/>
        </w:rPr>
        <w:t>2018 IEEE International Conference on Cloud Computing Technology and Science (CloudCom)</w:t>
      </w:r>
      <w:r>
        <w:t>, 115–120. https://doi.org/10.1109/CloudCom2018.2018.00033</w:t>
      </w:r>
    </w:p>
    <w:p w14:paraId="195C5C1B" w14:textId="77777777" w:rsidR="00AC27E8" w:rsidRDefault="00AC27E8" w:rsidP="00AC27E8">
      <w:pPr>
        <w:pStyle w:val="Bibliography"/>
      </w:pPr>
      <w:r>
        <w:rPr>
          <w:i/>
          <w:iCs/>
        </w:rPr>
        <w:t>Morning coffee with the OpenFaaS CLI</w:t>
      </w:r>
      <w:r>
        <w:t>. (2017, September 5). Alex Ellis’ Blog. https://blog.alexellis.io/quickstart-openfaas-cli/</w:t>
      </w:r>
    </w:p>
    <w:p w14:paraId="074634E1" w14:textId="77777777" w:rsidR="00AC27E8" w:rsidRDefault="00AC27E8" w:rsidP="00AC27E8">
      <w:pPr>
        <w:pStyle w:val="Bibliography"/>
      </w:pPr>
      <w:r>
        <w:t xml:space="preserve">Nayak, S. (2020, October 19). </w:t>
      </w:r>
      <w:r>
        <w:rPr>
          <w:i/>
          <w:iCs/>
        </w:rPr>
        <w:t>How to Build a Serverless Application using AWS Chalice</w:t>
      </w:r>
      <w:r>
        <w:t>. Medium. https://towardsdatascience.com/how-to-build-a-serverless-application-using-aws-chalice-91024416d84f</w:t>
      </w:r>
    </w:p>
    <w:p w14:paraId="2B6750A4" w14:textId="77777777" w:rsidR="00AC27E8" w:rsidRDefault="00AC27E8" w:rsidP="00AC27E8">
      <w:pPr>
        <w:pStyle w:val="Bibliography"/>
      </w:pPr>
      <w:r>
        <w:rPr>
          <w:i/>
          <w:iCs/>
        </w:rPr>
        <w:t>Node-lambda</w:t>
      </w:r>
      <w:r>
        <w:t>. (n.d.). Npm. Retrieved October 12, 2021, from https://www.npmjs.com/package/node-lambda</w:t>
      </w:r>
    </w:p>
    <w:p w14:paraId="358D6032" w14:textId="77777777" w:rsidR="00AC27E8" w:rsidRDefault="00AC27E8" w:rsidP="00AC27E8">
      <w:pPr>
        <w:pStyle w:val="Bibliography"/>
      </w:pPr>
      <w:r>
        <w:rPr>
          <w:i/>
          <w:iCs/>
        </w:rPr>
        <w:lastRenderedPageBreak/>
        <w:t>OneLogin: Breach Exposed Ability to Decrypt Data — Krebs on Security</w:t>
      </w:r>
      <w:r>
        <w:t>. (n.d.). Retrieved March 2, 2021, from https://krebsonsecurity.com/2017/06/onelogin-breach-exposed-ability-to-decrypt-data/</w:t>
      </w:r>
    </w:p>
    <w:p w14:paraId="0BB035FC" w14:textId="77777777" w:rsidR="00AC27E8" w:rsidRDefault="00AC27E8" w:rsidP="00AC27E8">
      <w:pPr>
        <w:pStyle w:val="Bibliography"/>
      </w:pPr>
      <w:r>
        <w:rPr>
          <w:i/>
          <w:iCs/>
        </w:rPr>
        <w:t>Openfaas 8.0.4 · helm/openfaas</w:t>
      </w:r>
      <w:r>
        <w:t>. (n.d.). Retrieved October 7, 2021, from https://artifacthub.io/packages/helm/openfaas/openfaas</w:t>
      </w:r>
    </w:p>
    <w:p w14:paraId="0213B388" w14:textId="77777777" w:rsidR="00AC27E8" w:rsidRDefault="00AC27E8" w:rsidP="00AC27E8">
      <w:pPr>
        <w:pStyle w:val="Bibliography"/>
      </w:pPr>
      <w:r>
        <w:rPr>
          <w:i/>
          <w:iCs/>
        </w:rPr>
        <w:t>Over 100,000 GitHub repos have leaked API or cryptographic keys | ZDNet</w:t>
      </w:r>
      <w:r>
        <w:t>. (n.d.). Retrieved April 1, 2021, from https://www.zdnet.com/article/over-100000-github-repos-have-leaked-api-or-cryptographic-keys/</w:t>
      </w:r>
    </w:p>
    <w:p w14:paraId="48DB179C" w14:textId="77777777" w:rsidR="00AC27E8" w:rsidRDefault="00AC27E8" w:rsidP="00AC27E8">
      <w:pPr>
        <w:pStyle w:val="Bibliography"/>
      </w:pPr>
      <w:r>
        <w:t xml:space="preserve">Persson, P., &amp; Angelsmark, O. (2017). </w:t>
      </w:r>
      <w:r>
        <w:rPr>
          <w:i/>
          <w:iCs/>
        </w:rPr>
        <w:t>Kappa: Serverless IoT deployment</w:t>
      </w:r>
      <w:r>
        <w:t>. 16–21. https://doi.org/10.1145/3154847.3154853</w:t>
      </w:r>
    </w:p>
    <w:p w14:paraId="1825A626" w14:textId="77777777" w:rsidR="00AC27E8" w:rsidRDefault="00AC27E8" w:rsidP="00AC27E8">
      <w:pPr>
        <w:pStyle w:val="Bibliography"/>
      </w:pPr>
      <w:r>
        <w:rPr>
          <w:i/>
          <w:iCs/>
        </w:rPr>
        <w:t>PzLpSdoGRN67DipZUbI0.pdf</w:t>
      </w:r>
      <w:r>
        <w:t>. (n.d.). Retrieved April 1, 2021, from https://media.graphcms.com/pzLpSdoGRN67DipZUbI0</w:t>
      </w:r>
    </w:p>
    <w:p w14:paraId="7763CE8D" w14:textId="77777777" w:rsidR="00AC27E8" w:rsidRDefault="00AC27E8" w:rsidP="00AC27E8">
      <w:pPr>
        <w:pStyle w:val="Bibliography"/>
      </w:pPr>
      <w:r>
        <w:rPr>
          <w:i/>
          <w:iCs/>
        </w:rPr>
        <w:t>rackerlabs/lambda-uploader—Githubmemory</w:t>
      </w:r>
      <w:r>
        <w:t>. (n.d.). Retrieved October 14, 2021, from https://githubmemory.com/repo/rackerlabs/lambda-uploader</w:t>
      </w:r>
    </w:p>
    <w:p w14:paraId="4AF7F3C1" w14:textId="77777777" w:rsidR="00AC27E8" w:rsidRDefault="00AC27E8" w:rsidP="00AC27E8">
      <w:pPr>
        <w:pStyle w:val="Bibliography"/>
      </w:pPr>
      <w:r>
        <w:t xml:space="preserve">Rahman, M. M., &amp; Hasibul Hasan, M. (2019). Serverless Architecture for Big Data Analytics. </w:t>
      </w:r>
      <w:r>
        <w:rPr>
          <w:i/>
          <w:iCs/>
        </w:rPr>
        <w:t>2019 Global Conference for Advancement in Technology (GCAT)</w:t>
      </w:r>
      <w:r>
        <w:t>, 1–5. https://doi.org/10.1109/GCAT47503.2019.8978443</w:t>
      </w:r>
    </w:p>
    <w:p w14:paraId="254F08C2" w14:textId="77777777" w:rsidR="00AC27E8" w:rsidRDefault="00AC27E8" w:rsidP="00AC27E8">
      <w:pPr>
        <w:pStyle w:val="Bibliography"/>
      </w:pPr>
      <w:r>
        <w:rPr>
          <w:i/>
          <w:iCs/>
        </w:rPr>
        <w:t>Releases · aliyun/fcli</w:t>
      </w:r>
      <w:r>
        <w:t>. (n.d.). GitHub. Retrieved October 14, 2021, from https://github.com/aliyun/fcli/releases</w:t>
      </w:r>
    </w:p>
    <w:p w14:paraId="640FC58E" w14:textId="77777777" w:rsidR="00AC27E8" w:rsidRDefault="00AC27E8" w:rsidP="00AC27E8">
      <w:pPr>
        <w:pStyle w:val="Bibliography"/>
      </w:pPr>
      <w:r>
        <w:t xml:space="preserve">Rojas, D. A. (2020, August 11). Agnostic serverless functions using Kubeless. </w:t>
      </w:r>
      <w:r>
        <w:rPr>
          <w:i/>
          <w:iCs/>
        </w:rPr>
        <w:t>QuintoAndar Tech Blog</w:t>
      </w:r>
      <w:r>
        <w:t>. https://medium.com/quintoandar-tech-blog/agnostic-serverless-functions-using-kubeless-3e0198c123eb</w:t>
      </w:r>
    </w:p>
    <w:p w14:paraId="4C1AB293" w14:textId="77777777" w:rsidR="00AC27E8" w:rsidRDefault="00AC27E8" w:rsidP="00AC27E8">
      <w:pPr>
        <w:pStyle w:val="Bibliography"/>
      </w:pPr>
      <w:r>
        <w:lastRenderedPageBreak/>
        <w:t xml:space="preserve">says, S. C. C. T. W. W. C. C. | S. (2018, June 20). </w:t>
      </w:r>
      <w:r>
        <w:rPr>
          <w:i/>
          <w:iCs/>
        </w:rPr>
        <w:t>Serverless And Vendor Lock-in: Does It Impact You?</w:t>
      </w:r>
      <w:r>
        <w:t xml:space="preserve"> StackSense. https://stacksense.io/krishnan/philosophy/on-serverless-and-lock-in/</w:t>
      </w:r>
    </w:p>
    <w:p w14:paraId="37419103" w14:textId="77777777" w:rsidR="00AC27E8" w:rsidRDefault="00AC27E8" w:rsidP="00AC27E8">
      <w:pPr>
        <w:pStyle w:val="Bibliography"/>
      </w:pPr>
      <w:r>
        <w:rPr>
          <w:i/>
          <w:iCs/>
        </w:rPr>
        <w:t>Serverless</w:t>
      </w:r>
      <w:r>
        <w:t>. (2021, September 28). https://www.ibm.com/cloud/learn/serverless</w:t>
      </w:r>
    </w:p>
    <w:p w14:paraId="6964F13C" w14:textId="77777777" w:rsidR="00AC27E8" w:rsidRDefault="00AC27E8" w:rsidP="00AC27E8">
      <w:pPr>
        <w:pStyle w:val="Bibliography"/>
      </w:pPr>
      <w:r>
        <w:rPr>
          <w:i/>
          <w:iCs/>
        </w:rPr>
        <w:t>Serverless Cloud Function | Tencent Cloud</w:t>
      </w:r>
      <w:r>
        <w:t>. (n.d.). Retrieved October 8, 2021, from https://intl.cloud.tencent.com/product/scf</w:t>
      </w:r>
    </w:p>
    <w:p w14:paraId="60878022" w14:textId="77777777" w:rsidR="00AC27E8" w:rsidRDefault="00AC27E8" w:rsidP="00AC27E8">
      <w:pPr>
        <w:pStyle w:val="Bibliography"/>
      </w:pPr>
      <w:r>
        <w:rPr>
          <w:i/>
          <w:iCs/>
        </w:rPr>
        <w:t>Serverless for Kubernetes with Fission Functions as a Service</w:t>
      </w:r>
      <w:r>
        <w:t>. (n.d.). Platform9. Retrieved October 12, 2021, from https://platform9.com/fission/</w:t>
      </w:r>
    </w:p>
    <w:p w14:paraId="494B836D" w14:textId="77777777" w:rsidR="00AC27E8" w:rsidRDefault="00AC27E8" w:rsidP="00AC27E8">
      <w:pPr>
        <w:pStyle w:val="Bibliography"/>
      </w:pPr>
      <w:r>
        <w:rPr>
          <w:i/>
          <w:iCs/>
        </w:rPr>
        <w:t>Serverless Framework—AWS Lambda Guide—Introduction</w:t>
      </w:r>
      <w:r>
        <w:t>. (n.d.). Retrieved September 19, 2021, from https://serverless.com/framework/docs/providers/aws/guide/intro</w:t>
      </w:r>
    </w:p>
    <w:p w14:paraId="70FDB5BA" w14:textId="77777777" w:rsidR="00AC27E8" w:rsidRDefault="00AC27E8" w:rsidP="00AC27E8">
      <w:pPr>
        <w:pStyle w:val="Bibliography"/>
      </w:pPr>
      <w:r>
        <w:rPr>
          <w:i/>
          <w:iCs/>
        </w:rPr>
        <w:t>Serverless Framework—Azure Functions Guide—Testing</w:t>
      </w:r>
      <w:r>
        <w:t>. (n.d.). Retrieved September 19, 2021, from https://serverless.com/framework/docs/providers/azure/guide/testing</w:t>
      </w:r>
    </w:p>
    <w:p w14:paraId="50318533" w14:textId="77777777" w:rsidR="00AC27E8" w:rsidRDefault="00AC27E8" w:rsidP="00AC27E8">
      <w:pPr>
        <w:pStyle w:val="Bibliography"/>
      </w:pPr>
      <w:r>
        <w:rPr>
          <w:i/>
          <w:iCs/>
        </w:rPr>
        <w:t>Serverless Open-Source Frameworks: OpenFaaS, Knative, &amp; more</w:t>
      </w:r>
      <w:r>
        <w:t>. (2020, April 13). Cloud Native Computing Foundation. https://www.cncf.io/blog/2020/04/13/serverless-open-source-frameworks-openfaas-knative-more/</w:t>
      </w:r>
    </w:p>
    <w:p w14:paraId="16CFCD45" w14:textId="77777777" w:rsidR="00AC27E8" w:rsidRDefault="00AC27E8" w:rsidP="00AC27E8">
      <w:pPr>
        <w:pStyle w:val="Bibliography"/>
      </w:pPr>
      <w:r>
        <w:rPr>
          <w:i/>
          <w:iCs/>
        </w:rPr>
        <w:t>Serverless Web IDE | Tencent Cloud</w:t>
      </w:r>
      <w:r>
        <w:t>. (n.d.). Retrieved October 15, 2021, from https://intl.cloud.tencent.com/document/product/583/39962</w:t>
      </w:r>
    </w:p>
    <w:p w14:paraId="3D029E71" w14:textId="77777777" w:rsidR="00AC27E8" w:rsidRDefault="00AC27E8" w:rsidP="00AC27E8">
      <w:pPr>
        <w:pStyle w:val="Bibliography"/>
      </w:pPr>
      <w:r>
        <w:rPr>
          <w:i/>
          <w:iCs/>
        </w:rPr>
        <w:t>Serverless—From the beginning, using Azure functions ( Azure portal ), part I</w:t>
      </w:r>
      <w:r>
        <w:t>. (n.d.). Retrieved September 19, 2021, from https://softchris.github.io/pages/serverless-one.html#serverless-on-azure</w:t>
      </w:r>
    </w:p>
    <w:p w14:paraId="28852EBE" w14:textId="77777777" w:rsidR="00AC27E8" w:rsidRDefault="00AC27E8" w:rsidP="00AC27E8">
      <w:pPr>
        <w:pStyle w:val="Bibliography"/>
      </w:pPr>
      <w:r>
        <w:rPr>
          <w:i/>
          <w:iCs/>
        </w:rPr>
        <w:t>Serverless—Infrastructure &amp; Compute Providers</w:t>
      </w:r>
      <w:r>
        <w:t>. (n.d.). Serverless. Retrieved February 23, 2021, from https://serverless.com/framework/docs/providers/</w:t>
      </w:r>
    </w:p>
    <w:p w14:paraId="185EF2C3" w14:textId="77777777" w:rsidR="00AC27E8" w:rsidRDefault="00AC27E8" w:rsidP="00AC27E8">
      <w:pPr>
        <w:pStyle w:val="Bibliography"/>
      </w:pPr>
      <w:r>
        <w:lastRenderedPageBreak/>
        <w:t xml:space="preserve">Shafiei, H., Khonsari, A., &amp; Mousavi, P. (2019). Serverless Computing: A Survey of Opportunities, Challenges and Applications. </w:t>
      </w:r>
      <w:r>
        <w:rPr>
          <w:i/>
          <w:iCs/>
        </w:rPr>
        <w:t>ArXiv:1911.01296 [Cs]</w:t>
      </w:r>
      <w:r>
        <w:t>. http://arxiv.org/abs/1911.01296</w:t>
      </w:r>
    </w:p>
    <w:p w14:paraId="0D93DE1D" w14:textId="77777777" w:rsidR="00AC27E8" w:rsidRDefault="00AC27E8" w:rsidP="00AC27E8">
      <w:pPr>
        <w:pStyle w:val="Bibliography"/>
      </w:pPr>
      <w:r>
        <w:t xml:space="preserve">Shankar, V., Krauth, K., Pu, Q., Jonas, E., Venkataraman, S., Stoica, I., Recht, B., &amp; Ragan-Kelley, J. (2018). numpywren: Serverless linear algebra. </w:t>
      </w:r>
      <w:r>
        <w:rPr>
          <w:i/>
          <w:iCs/>
        </w:rPr>
        <w:t>ArXiv:1810.09679 [Cs]</w:t>
      </w:r>
      <w:r>
        <w:t>. http://arxiv.org/abs/1810.09679</w:t>
      </w:r>
    </w:p>
    <w:p w14:paraId="7CBCA5A5" w14:textId="77777777" w:rsidR="00AC27E8" w:rsidRDefault="00AC27E8" w:rsidP="00AC27E8">
      <w:pPr>
        <w:pStyle w:val="Bibliography"/>
      </w:pPr>
      <w:r>
        <w:t xml:space="preserve">Should You Use Serverless Architecture for Your IoT Solution? (2017, July 28). </w:t>
      </w:r>
      <w:r>
        <w:rPr>
          <w:i/>
          <w:iCs/>
        </w:rPr>
        <w:t>IoT For All</w:t>
      </w:r>
      <w:r>
        <w:t>. https://www.iotforall.com/serverless-architecture-iot-solution/</w:t>
      </w:r>
    </w:p>
    <w:p w14:paraId="6C2BA419" w14:textId="77777777" w:rsidR="00AC27E8" w:rsidRDefault="00AC27E8" w:rsidP="00AC27E8">
      <w:pPr>
        <w:pStyle w:val="Bibliography"/>
      </w:pPr>
      <w:r>
        <w:t xml:space="preserve">Team, O. (2020, July 2). </w:t>
      </w:r>
      <w:r>
        <w:rPr>
          <w:i/>
          <w:iCs/>
        </w:rPr>
        <w:t>Serverless Development with Kubeless and Okteto</w:t>
      </w:r>
      <w:r>
        <w:t>. https://okteto.com/blog/serverless-development-with-kubeless/</w:t>
      </w:r>
    </w:p>
    <w:p w14:paraId="61434858" w14:textId="77777777" w:rsidR="00AC27E8" w:rsidRDefault="00AC27E8" w:rsidP="00AC27E8">
      <w:pPr>
        <w:pStyle w:val="Bibliography"/>
      </w:pPr>
      <w:r>
        <w:rPr>
          <w:i/>
          <w:iCs/>
        </w:rPr>
        <w:t>The 50 Most Preferred Open-Source Serverless Tools</w:t>
      </w:r>
      <w:r>
        <w:t>. (n.d.). Thechief.Io. Retrieved October 15, 2021, from https://thechief.io/c/editorial/the-50-most-preferred-open-source-serverless-tools/</w:t>
      </w:r>
    </w:p>
    <w:p w14:paraId="6D3B3C25" w14:textId="77777777" w:rsidR="00AC27E8" w:rsidRDefault="00AC27E8" w:rsidP="00AC27E8">
      <w:pPr>
        <w:pStyle w:val="Bibliography"/>
      </w:pPr>
      <w:r>
        <w:rPr>
          <w:i/>
          <w:iCs/>
        </w:rPr>
        <w:t>Top 4 Reasons Why Serverless Is Secure</w:t>
      </w:r>
      <w:r>
        <w:t>. (2020, July 13). Check Point Software. https://blog.checkpoint.com/2020/07/13/top-4-reasons-why-serverless-is-secure/</w:t>
      </w:r>
    </w:p>
    <w:p w14:paraId="147F5207" w14:textId="77777777" w:rsidR="00AC27E8" w:rsidRDefault="00AC27E8" w:rsidP="00AC27E8">
      <w:pPr>
        <w:pStyle w:val="Bibliography"/>
      </w:pPr>
      <w:r>
        <w:rPr>
          <w:i/>
          <w:iCs/>
        </w:rPr>
        <w:t>Top 8 tools to use when working with serverless computing</w:t>
      </w:r>
      <w:r>
        <w:t>. (2018a, August 27). TechGenix. https://techgenix.com/serverless-computing-tools/</w:t>
      </w:r>
    </w:p>
    <w:p w14:paraId="737A904F" w14:textId="77777777" w:rsidR="00AC27E8" w:rsidRDefault="00AC27E8" w:rsidP="00AC27E8">
      <w:pPr>
        <w:pStyle w:val="Bibliography"/>
      </w:pPr>
      <w:r>
        <w:rPr>
          <w:i/>
          <w:iCs/>
        </w:rPr>
        <w:t>Top 8 tools to use when working with serverless computing</w:t>
      </w:r>
      <w:r>
        <w:t>. (2018b, August 27). TechGenix. https://techgenix.com/serverless-computing-tools/</w:t>
      </w:r>
    </w:p>
    <w:p w14:paraId="3FFF28A0" w14:textId="77777777" w:rsidR="00AC27E8" w:rsidRDefault="00AC27E8" w:rsidP="00AC27E8">
      <w:pPr>
        <w:pStyle w:val="Bibliography"/>
      </w:pPr>
      <w:r>
        <w:rPr>
          <w:i/>
          <w:iCs/>
        </w:rPr>
        <w:t>Use fcli for the first time—Legacy| Alibaba Cloud Documentation Center</w:t>
      </w:r>
      <w:r>
        <w:t>. (n.d.). Retrieved October 14, 2021, from https://partners-intl.aliyun.com/help/doc-detail/52995.htm</w:t>
      </w:r>
    </w:p>
    <w:p w14:paraId="3AC65AC4" w14:textId="77777777" w:rsidR="00AC27E8" w:rsidRDefault="00AC27E8" w:rsidP="00AC27E8">
      <w:pPr>
        <w:pStyle w:val="Bibliography"/>
      </w:pPr>
      <w:r>
        <w:t xml:space="preserve">User, S. (n.d.). </w:t>
      </w:r>
      <w:r>
        <w:rPr>
          <w:i/>
          <w:iCs/>
        </w:rPr>
        <w:t>Security of Serverless Applications: Key Challenges and Best Practices to Overcome Them</w:t>
      </w:r>
      <w:r>
        <w:t>. Apriorit. Retrieved March 16, 2021, from https://www.apriorit.com/dev-blog/657-web-security-of-serverless-applications</w:t>
      </w:r>
    </w:p>
    <w:p w14:paraId="6694E678" w14:textId="77777777" w:rsidR="00AC27E8" w:rsidRDefault="00AC27E8" w:rsidP="00AC27E8">
      <w:pPr>
        <w:pStyle w:val="Bibliography"/>
      </w:pPr>
      <w:r>
        <w:lastRenderedPageBreak/>
        <w:t xml:space="preserve">Wang, A., Chang, S., Tian, H., Wang, H., Yang, H., Li, H., Du, R., &amp; Cheng, Y. (n.d.). </w:t>
      </w:r>
      <w:r>
        <w:rPr>
          <w:i/>
          <w:iCs/>
        </w:rPr>
        <w:t>FAASNET: Scalable and Fast Provisioning of Custom Serverless Container Runtimes at Alibaba Cloud Function Compute</w:t>
      </w:r>
      <w:r>
        <w:t>. 16.</w:t>
      </w:r>
    </w:p>
    <w:p w14:paraId="795A7E8E" w14:textId="77777777" w:rsidR="00AC27E8" w:rsidRDefault="00AC27E8" w:rsidP="00AC27E8">
      <w:pPr>
        <w:pStyle w:val="Bibliography"/>
      </w:pPr>
      <w:r>
        <w:t xml:space="preserve">Wang, H., Niu, D., &amp; Li, B. (2019). Distributed Machine Learning with a Serverless Architecture. </w:t>
      </w:r>
      <w:r>
        <w:rPr>
          <w:i/>
          <w:iCs/>
        </w:rPr>
        <w:t>IEEE INFOCOM 2019 - IEEE Conference on Computer Communications</w:t>
      </w:r>
      <w:r>
        <w:t>, 1288–1296. https://doi.org/10.1109/INFOCOM.2019.8737391</w:t>
      </w:r>
    </w:p>
    <w:p w14:paraId="1FB5FC2F" w14:textId="77777777" w:rsidR="00AC27E8" w:rsidRDefault="00AC27E8" w:rsidP="00AC27E8">
      <w:pPr>
        <w:pStyle w:val="Bibliography"/>
      </w:pPr>
      <w:r>
        <w:t xml:space="preserve">What Is Apache OpenWhisk? Why Use It? Everything You Should Know About It. (2019, January 15). </w:t>
      </w:r>
      <w:r>
        <w:rPr>
          <w:i/>
          <w:iCs/>
        </w:rPr>
        <w:t>Scaleyourapp.Com</w:t>
      </w:r>
      <w:r>
        <w:t>. https://www.scaleyourapp.com/what-is-apache-openwhisk-why-use-it-everything-you-should-know-about-it/</w:t>
      </w:r>
    </w:p>
    <w:p w14:paraId="23984E73" w14:textId="77777777" w:rsidR="00AC27E8" w:rsidRDefault="00AC27E8" w:rsidP="00AC27E8">
      <w:pPr>
        <w:pStyle w:val="Bibliography"/>
      </w:pPr>
      <w:r>
        <w:rPr>
          <w:i/>
          <w:iCs/>
        </w:rPr>
        <w:t>What is Function Compute—What is Function Compute| Alibaba Cloud Documentation Center</w:t>
      </w:r>
      <w:r>
        <w:t>. (n.d.). Retrieved October 3, 2021, from https://partners-intl.aliyun.com/help/doc-detail/52895.htm</w:t>
      </w:r>
    </w:p>
    <w:p w14:paraId="25064E2C" w14:textId="77777777" w:rsidR="00AC27E8" w:rsidRDefault="00AC27E8" w:rsidP="00AC27E8">
      <w:pPr>
        <w:pStyle w:val="Bibliography"/>
      </w:pPr>
      <w:r>
        <w:rPr>
          <w:i/>
          <w:iCs/>
        </w:rPr>
        <w:t>What Is Serverless Computing? What are the Features of Serverless? - Alibaba Cloud</w:t>
      </w:r>
      <w:r>
        <w:t>. (n.d.). Retrieved October 1, 2021, from https://www.alibabacloud.com/knowledge/what-is-serverless</w:t>
      </w:r>
    </w:p>
    <w:p w14:paraId="7DF1B0E4" w14:textId="77777777" w:rsidR="00AC27E8" w:rsidRDefault="00AC27E8" w:rsidP="00AC27E8">
      <w:pPr>
        <w:pStyle w:val="Bibliography"/>
      </w:pPr>
      <w:r>
        <w:t xml:space="preserve">What is Serverless? How Serverless Works (with Examples). (2019, April 30). </w:t>
      </w:r>
      <w:r>
        <w:rPr>
          <w:i/>
          <w:iCs/>
        </w:rPr>
        <w:t>Articles for Developers Building High Performance Systems</w:t>
      </w:r>
      <w:r>
        <w:t>. https://blog.stackpath.com/what-is-serverless/</w:t>
      </w:r>
    </w:p>
    <w:p w14:paraId="3C1C22E6" w14:textId="77777777" w:rsidR="00AC27E8" w:rsidRDefault="00AC27E8" w:rsidP="00AC27E8">
      <w:pPr>
        <w:pStyle w:val="Bibliography"/>
      </w:pPr>
      <w:r>
        <w:t xml:space="preserve">Yegulalp, S. (2019, August 28). </w:t>
      </w:r>
      <w:r>
        <w:rPr>
          <w:i/>
          <w:iCs/>
        </w:rPr>
        <w:t>7 open source tools that make AWS Lambda better</w:t>
      </w:r>
      <w:r>
        <w:t>. InfoWorld. https://www.infoworld.com/article/3434007/7-open-source-tools-that-make-aws-lambda-better.html</w:t>
      </w:r>
    </w:p>
    <w:p w14:paraId="1E73A600" w14:textId="77777777" w:rsidR="00AC27E8" w:rsidRDefault="00AC27E8" w:rsidP="00AC27E8">
      <w:pPr>
        <w:pStyle w:val="Bibliography"/>
      </w:pPr>
      <w:r>
        <w:t xml:space="preserve">Zhang, T., Xie, D., Li, F., &amp; Stutsman, R. (2019). Narrowing the Gap Between Serverless and its State with Storage Functions. </w:t>
      </w:r>
      <w:r>
        <w:rPr>
          <w:i/>
          <w:iCs/>
        </w:rPr>
        <w:t>Proceedings of the ACM Symposium on Cloud Computing</w:t>
      </w:r>
      <w:r>
        <w:t>, 1–12. https://doi.org/10.1145/3357223.3362723</w:t>
      </w:r>
    </w:p>
    <w:p w14:paraId="53CC07AE" w14:textId="79BCE80B" w:rsidR="00E32EAE" w:rsidRPr="00B8629D" w:rsidRDefault="007258A6" w:rsidP="002562A8">
      <w:pPr>
        <w:spacing w:after="0" w:line="480" w:lineRule="auto"/>
        <w:rPr>
          <w:rFonts w:ascii="Arial" w:hAnsi="Arial" w:cs="Arial"/>
          <w:sz w:val="24"/>
          <w:szCs w:val="24"/>
        </w:rPr>
      </w:pPr>
      <w:r>
        <w:rPr>
          <w:rFonts w:ascii="Arial" w:hAnsi="Arial" w:cs="Arial"/>
          <w:sz w:val="24"/>
          <w:szCs w:val="24"/>
        </w:rPr>
        <w:fldChar w:fldCharType="end"/>
      </w:r>
    </w:p>
    <w:p w14:paraId="554F8FCD" w14:textId="77777777" w:rsidR="00782DC9" w:rsidRDefault="00782DC9" w:rsidP="002562A8">
      <w:pPr>
        <w:rPr>
          <w:rFonts w:ascii="Arial" w:hAnsi="Arial" w:cs="Arial"/>
          <w:sz w:val="24"/>
          <w:szCs w:val="24"/>
        </w:rPr>
      </w:pPr>
      <w:r>
        <w:rPr>
          <w:rFonts w:ascii="Arial" w:hAnsi="Arial" w:cs="Arial"/>
          <w:sz w:val="24"/>
          <w:szCs w:val="24"/>
        </w:rPr>
        <w:lastRenderedPageBreak/>
        <w:br w:type="page"/>
      </w:r>
    </w:p>
    <w:p w14:paraId="684C9365" w14:textId="77777777" w:rsidR="00345ABA" w:rsidRDefault="00F87931" w:rsidP="002562A8">
      <w:pPr>
        <w:spacing w:after="0" w:line="480" w:lineRule="auto"/>
        <w:rPr>
          <w:rFonts w:ascii="Arial" w:hAnsi="Arial" w:cs="Arial"/>
          <w:b/>
          <w:sz w:val="24"/>
          <w:szCs w:val="24"/>
        </w:rPr>
      </w:pPr>
      <w:r w:rsidRPr="00F87931">
        <w:rPr>
          <w:rFonts w:ascii="Arial" w:hAnsi="Arial" w:cs="Arial"/>
          <w:b/>
          <w:sz w:val="24"/>
          <w:szCs w:val="24"/>
        </w:rPr>
        <w:lastRenderedPageBreak/>
        <w:t>Appendix A</w:t>
      </w:r>
      <w:r>
        <w:rPr>
          <w:rFonts w:ascii="Arial" w:hAnsi="Arial" w:cs="Arial"/>
          <w:b/>
          <w:sz w:val="24"/>
          <w:szCs w:val="24"/>
        </w:rPr>
        <w:t>: Additional Information</w:t>
      </w:r>
    </w:p>
    <w:p w14:paraId="5CBF876B" w14:textId="77777777" w:rsidR="00F87931" w:rsidRPr="00F87931" w:rsidRDefault="00F87931" w:rsidP="002562A8">
      <w:pPr>
        <w:spacing w:after="0" w:line="480" w:lineRule="auto"/>
        <w:rPr>
          <w:rFonts w:ascii="Arial" w:hAnsi="Arial" w:cs="Arial"/>
          <w:sz w:val="24"/>
          <w:szCs w:val="24"/>
        </w:rPr>
      </w:pPr>
      <w:r w:rsidRPr="00F87931">
        <w:rPr>
          <w:rFonts w:ascii="Arial" w:hAnsi="Arial" w:cs="Arial"/>
          <w:sz w:val="24"/>
          <w:szCs w:val="24"/>
        </w:rPr>
        <w:t>Place</w:t>
      </w:r>
      <w:r>
        <w:rPr>
          <w:rFonts w:ascii="Arial" w:hAnsi="Arial" w:cs="Arial"/>
          <w:sz w:val="24"/>
          <w:szCs w:val="24"/>
        </w:rPr>
        <w:t xml:space="preserve"> whatever you plan to use as an appendix at this point.  Next appendix would appear on the next page—each appendix starts on a new page with the title. In order to use Appendix A and Appendix B, there must be at least two appendices.  If you only have one you simply refer to it as Appendix.</w:t>
      </w:r>
    </w:p>
    <w:sectPr w:rsidR="00F87931" w:rsidRPr="00F87931" w:rsidSect="00870451">
      <w:headerReference w:type="default" r:id="rId23"/>
      <w:footerReference w:type="default" r:id="rId24"/>
      <w:headerReference w:type="first" r:id="rId25"/>
      <w:pgSz w:w="12240" w:h="15840" w:code="1"/>
      <w:pgMar w:top="1440" w:right="1440" w:bottom="1440" w:left="1440" w:header="1440" w:footer="144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9E8A5" w14:textId="77777777" w:rsidR="0022187E" w:rsidRDefault="0022187E" w:rsidP="00571AB7">
      <w:pPr>
        <w:spacing w:after="0" w:line="240" w:lineRule="auto"/>
      </w:pPr>
      <w:r>
        <w:separator/>
      </w:r>
    </w:p>
  </w:endnote>
  <w:endnote w:type="continuationSeparator" w:id="0">
    <w:p w14:paraId="78BC0866" w14:textId="77777777" w:rsidR="0022187E" w:rsidRDefault="0022187E" w:rsidP="00571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565A0" w14:textId="77777777" w:rsidR="001E50D2" w:rsidRDefault="001E50D2">
    <w:pPr>
      <w:pStyle w:val="Footer"/>
      <w:jc w:val="center"/>
    </w:pPr>
  </w:p>
  <w:p w14:paraId="68D85442" w14:textId="77777777" w:rsidR="001E50D2" w:rsidRDefault="001E50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3606F" w14:textId="77777777" w:rsidR="0022187E" w:rsidRDefault="0022187E" w:rsidP="00571AB7">
      <w:pPr>
        <w:spacing w:after="0" w:line="240" w:lineRule="auto"/>
      </w:pPr>
      <w:r>
        <w:separator/>
      </w:r>
    </w:p>
  </w:footnote>
  <w:footnote w:type="continuationSeparator" w:id="0">
    <w:p w14:paraId="06AD7E96" w14:textId="77777777" w:rsidR="0022187E" w:rsidRDefault="0022187E" w:rsidP="00571A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699993"/>
      <w:docPartObj>
        <w:docPartGallery w:val="Page Numbers (Top of Page)"/>
        <w:docPartUnique/>
      </w:docPartObj>
    </w:sdtPr>
    <w:sdtEndPr>
      <w:rPr>
        <w:rFonts w:ascii="Arial" w:hAnsi="Arial" w:cs="Arial"/>
        <w:noProof/>
        <w:sz w:val="24"/>
      </w:rPr>
    </w:sdtEndPr>
    <w:sdtContent>
      <w:p w14:paraId="3A49089B" w14:textId="77777777" w:rsidR="00A71711" w:rsidRPr="00A71711" w:rsidRDefault="00A71711">
        <w:pPr>
          <w:pStyle w:val="Header"/>
          <w:jc w:val="right"/>
          <w:rPr>
            <w:rFonts w:ascii="Arial" w:hAnsi="Arial" w:cs="Arial"/>
            <w:sz w:val="24"/>
          </w:rPr>
        </w:pPr>
        <w:r w:rsidRPr="00A71711">
          <w:rPr>
            <w:rFonts w:ascii="Arial" w:hAnsi="Arial" w:cs="Arial"/>
            <w:sz w:val="24"/>
          </w:rPr>
          <w:fldChar w:fldCharType="begin"/>
        </w:r>
        <w:r w:rsidRPr="00A71711">
          <w:rPr>
            <w:rFonts w:ascii="Arial" w:hAnsi="Arial" w:cs="Arial"/>
            <w:sz w:val="24"/>
          </w:rPr>
          <w:instrText xml:space="preserve"> PAGE   \* MERGEFORMAT </w:instrText>
        </w:r>
        <w:r w:rsidRPr="00A71711">
          <w:rPr>
            <w:rFonts w:ascii="Arial" w:hAnsi="Arial" w:cs="Arial"/>
            <w:sz w:val="24"/>
          </w:rPr>
          <w:fldChar w:fldCharType="separate"/>
        </w:r>
        <w:r w:rsidR="00A12059">
          <w:rPr>
            <w:rFonts w:ascii="Arial" w:hAnsi="Arial" w:cs="Arial"/>
            <w:noProof/>
            <w:sz w:val="24"/>
          </w:rPr>
          <w:t>7</w:t>
        </w:r>
        <w:r w:rsidRPr="00A71711">
          <w:rPr>
            <w:rFonts w:ascii="Arial" w:hAnsi="Arial" w:cs="Arial"/>
            <w:noProof/>
            <w:sz w:val="24"/>
          </w:rPr>
          <w:fldChar w:fldCharType="end"/>
        </w:r>
      </w:p>
    </w:sdtContent>
  </w:sdt>
  <w:p w14:paraId="1EDBFD20" w14:textId="77777777" w:rsidR="001E50D2" w:rsidRDefault="001E50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509608"/>
      <w:docPartObj>
        <w:docPartGallery w:val="Page Numbers (Top of Page)"/>
        <w:docPartUnique/>
      </w:docPartObj>
    </w:sdtPr>
    <w:sdtEndPr>
      <w:rPr>
        <w:rFonts w:ascii="Arial" w:hAnsi="Arial" w:cs="Arial"/>
        <w:sz w:val="24"/>
        <w:szCs w:val="24"/>
      </w:rPr>
    </w:sdtEndPr>
    <w:sdtContent>
      <w:p w14:paraId="71A2F549" w14:textId="77777777" w:rsidR="001E50D2" w:rsidRPr="00450AC0" w:rsidRDefault="00563DF4">
        <w:pPr>
          <w:pStyle w:val="Header"/>
          <w:jc w:val="right"/>
          <w:rPr>
            <w:rFonts w:ascii="Arial" w:hAnsi="Arial" w:cs="Arial"/>
            <w:sz w:val="24"/>
            <w:szCs w:val="24"/>
          </w:rPr>
        </w:pPr>
        <w:r w:rsidRPr="00450AC0">
          <w:rPr>
            <w:rFonts w:ascii="Arial" w:hAnsi="Arial" w:cs="Arial"/>
            <w:sz w:val="24"/>
            <w:szCs w:val="24"/>
          </w:rPr>
          <w:fldChar w:fldCharType="begin"/>
        </w:r>
        <w:r w:rsidR="001E50D2" w:rsidRPr="00450AC0">
          <w:rPr>
            <w:rFonts w:ascii="Arial" w:hAnsi="Arial" w:cs="Arial"/>
            <w:sz w:val="24"/>
            <w:szCs w:val="24"/>
          </w:rPr>
          <w:instrText xml:space="preserve"> PAGE   \* MERGEFORMAT </w:instrText>
        </w:r>
        <w:r w:rsidRPr="00450AC0">
          <w:rPr>
            <w:rFonts w:ascii="Arial" w:hAnsi="Arial" w:cs="Arial"/>
            <w:sz w:val="24"/>
            <w:szCs w:val="24"/>
          </w:rPr>
          <w:fldChar w:fldCharType="separate"/>
        </w:r>
        <w:r w:rsidR="00A12059">
          <w:rPr>
            <w:rFonts w:ascii="Arial" w:hAnsi="Arial" w:cs="Arial"/>
            <w:noProof/>
            <w:sz w:val="24"/>
            <w:szCs w:val="24"/>
          </w:rPr>
          <w:t>17</w:t>
        </w:r>
        <w:r w:rsidRPr="00450AC0">
          <w:rPr>
            <w:rFonts w:ascii="Arial" w:hAnsi="Arial" w:cs="Arial"/>
            <w:sz w:val="24"/>
            <w:szCs w:val="24"/>
          </w:rPr>
          <w:fldChar w:fldCharType="end"/>
        </w:r>
      </w:p>
    </w:sdtContent>
  </w:sdt>
  <w:p w14:paraId="13A8EB22" w14:textId="77777777" w:rsidR="001E50D2" w:rsidRDefault="001E50D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509595"/>
      <w:docPartObj>
        <w:docPartGallery w:val="Page Numbers (Top of Page)"/>
        <w:docPartUnique/>
      </w:docPartObj>
    </w:sdtPr>
    <w:sdtEndPr/>
    <w:sdtContent>
      <w:p w14:paraId="0A7F70E1" w14:textId="77777777" w:rsidR="001E50D2" w:rsidRDefault="00563DF4">
        <w:pPr>
          <w:pStyle w:val="Header"/>
          <w:jc w:val="right"/>
        </w:pPr>
        <w:r w:rsidRPr="00B8629D">
          <w:rPr>
            <w:rFonts w:ascii="Arial" w:hAnsi="Arial" w:cs="Arial"/>
            <w:sz w:val="24"/>
            <w:szCs w:val="24"/>
          </w:rPr>
          <w:fldChar w:fldCharType="begin"/>
        </w:r>
        <w:r w:rsidR="001E50D2" w:rsidRPr="00B8629D">
          <w:rPr>
            <w:rFonts w:ascii="Arial" w:hAnsi="Arial" w:cs="Arial"/>
            <w:sz w:val="24"/>
            <w:szCs w:val="24"/>
          </w:rPr>
          <w:instrText xml:space="preserve"> PAGE   \* MERGEFORMAT </w:instrText>
        </w:r>
        <w:r w:rsidRPr="00B8629D">
          <w:rPr>
            <w:rFonts w:ascii="Arial" w:hAnsi="Arial" w:cs="Arial"/>
            <w:sz w:val="24"/>
            <w:szCs w:val="24"/>
          </w:rPr>
          <w:fldChar w:fldCharType="separate"/>
        </w:r>
        <w:r w:rsidR="00A12059">
          <w:rPr>
            <w:rFonts w:ascii="Arial" w:hAnsi="Arial" w:cs="Arial"/>
            <w:noProof/>
            <w:sz w:val="24"/>
            <w:szCs w:val="24"/>
          </w:rPr>
          <w:t>8</w:t>
        </w:r>
        <w:r w:rsidRPr="00B8629D">
          <w:rPr>
            <w:rFonts w:ascii="Arial" w:hAnsi="Arial" w:cs="Arial"/>
            <w:sz w:val="24"/>
            <w:szCs w:val="24"/>
          </w:rPr>
          <w:fldChar w:fldCharType="end"/>
        </w:r>
      </w:p>
    </w:sdtContent>
  </w:sdt>
  <w:p w14:paraId="561A28A0" w14:textId="77777777" w:rsidR="001E50D2" w:rsidRDefault="001E50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27A16"/>
    <w:multiLevelType w:val="hybridMultilevel"/>
    <w:tmpl w:val="E754176C"/>
    <w:lvl w:ilvl="0" w:tplc="D8F4992A">
      <w:start w:val="1"/>
      <w:numFmt w:val="bullet"/>
      <w:lvlText w:val="•"/>
      <w:lvlJc w:val="left"/>
      <w:pPr>
        <w:tabs>
          <w:tab w:val="num" w:pos="720"/>
        </w:tabs>
        <w:ind w:left="720" w:hanging="360"/>
      </w:pPr>
      <w:rPr>
        <w:rFonts w:ascii="Times New Roman" w:hAnsi="Times New Roman" w:hint="default"/>
      </w:rPr>
    </w:lvl>
    <w:lvl w:ilvl="1" w:tplc="86F0046C">
      <w:numFmt w:val="bullet"/>
      <w:lvlText w:val="•"/>
      <w:lvlJc w:val="left"/>
      <w:pPr>
        <w:tabs>
          <w:tab w:val="num" w:pos="1440"/>
        </w:tabs>
        <w:ind w:left="1440" w:hanging="360"/>
      </w:pPr>
      <w:rPr>
        <w:rFonts w:ascii="Times New Roman" w:hAnsi="Times New Roman" w:hint="default"/>
      </w:rPr>
    </w:lvl>
    <w:lvl w:ilvl="2" w:tplc="E09EC694">
      <w:numFmt w:val="bullet"/>
      <w:lvlText w:val="•"/>
      <w:lvlJc w:val="left"/>
      <w:pPr>
        <w:tabs>
          <w:tab w:val="num" w:pos="2160"/>
        </w:tabs>
        <w:ind w:left="2160" w:hanging="360"/>
      </w:pPr>
      <w:rPr>
        <w:rFonts w:ascii="Times New Roman" w:hAnsi="Times New Roman" w:hint="default"/>
      </w:rPr>
    </w:lvl>
    <w:lvl w:ilvl="3" w:tplc="8E34E180">
      <w:numFmt w:val="bullet"/>
      <w:lvlText w:val="•"/>
      <w:lvlJc w:val="left"/>
      <w:pPr>
        <w:tabs>
          <w:tab w:val="num" w:pos="2880"/>
        </w:tabs>
        <w:ind w:left="2880" w:hanging="360"/>
      </w:pPr>
      <w:rPr>
        <w:rFonts w:ascii="Times New Roman" w:hAnsi="Times New Roman" w:hint="default"/>
      </w:rPr>
    </w:lvl>
    <w:lvl w:ilvl="4" w:tplc="7410EB4A" w:tentative="1">
      <w:start w:val="1"/>
      <w:numFmt w:val="bullet"/>
      <w:lvlText w:val="•"/>
      <w:lvlJc w:val="left"/>
      <w:pPr>
        <w:tabs>
          <w:tab w:val="num" w:pos="3600"/>
        </w:tabs>
        <w:ind w:left="3600" w:hanging="360"/>
      </w:pPr>
      <w:rPr>
        <w:rFonts w:ascii="Times New Roman" w:hAnsi="Times New Roman" w:hint="default"/>
      </w:rPr>
    </w:lvl>
    <w:lvl w:ilvl="5" w:tplc="1F94D004" w:tentative="1">
      <w:start w:val="1"/>
      <w:numFmt w:val="bullet"/>
      <w:lvlText w:val="•"/>
      <w:lvlJc w:val="left"/>
      <w:pPr>
        <w:tabs>
          <w:tab w:val="num" w:pos="4320"/>
        </w:tabs>
        <w:ind w:left="4320" w:hanging="360"/>
      </w:pPr>
      <w:rPr>
        <w:rFonts w:ascii="Times New Roman" w:hAnsi="Times New Roman" w:hint="default"/>
      </w:rPr>
    </w:lvl>
    <w:lvl w:ilvl="6" w:tplc="E4AEA774" w:tentative="1">
      <w:start w:val="1"/>
      <w:numFmt w:val="bullet"/>
      <w:lvlText w:val="•"/>
      <w:lvlJc w:val="left"/>
      <w:pPr>
        <w:tabs>
          <w:tab w:val="num" w:pos="5040"/>
        </w:tabs>
        <w:ind w:left="5040" w:hanging="360"/>
      </w:pPr>
      <w:rPr>
        <w:rFonts w:ascii="Times New Roman" w:hAnsi="Times New Roman" w:hint="default"/>
      </w:rPr>
    </w:lvl>
    <w:lvl w:ilvl="7" w:tplc="9D00A26E" w:tentative="1">
      <w:start w:val="1"/>
      <w:numFmt w:val="bullet"/>
      <w:lvlText w:val="•"/>
      <w:lvlJc w:val="left"/>
      <w:pPr>
        <w:tabs>
          <w:tab w:val="num" w:pos="5760"/>
        </w:tabs>
        <w:ind w:left="5760" w:hanging="360"/>
      </w:pPr>
      <w:rPr>
        <w:rFonts w:ascii="Times New Roman" w:hAnsi="Times New Roman" w:hint="default"/>
      </w:rPr>
    </w:lvl>
    <w:lvl w:ilvl="8" w:tplc="BF5231EE"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2C36840"/>
    <w:multiLevelType w:val="hybridMultilevel"/>
    <w:tmpl w:val="71240DBC"/>
    <w:lvl w:ilvl="0" w:tplc="04090015">
      <w:start w:val="1"/>
      <w:numFmt w:val="upperLetter"/>
      <w:lvlText w:val="%1."/>
      <w:lvlJc w:val="left"/>
      <w:pPr>
        <w:ind w:left="720" w:hanging="360"/>
      </w:pPr>
      <w:rPr>
        <w:rFonts w:hint="default"/>
      </w:rPr>
    </w:lvl>
    <w:lvl w:ilvl="1" w:tplc="CD888988">
      <w:start w:val="1"/>
      <w:numFmt w:val="lowerRoman"/>
      <w:lvlText w:val="%2)"/>
      <w:lvlJc w:val="right"/>
      <w:pPr>
        <w:ind w:left="1440" w:hanging="360"/>
      </w:pPr>
      <w:rPr>
        <w:rFonts w:ascii="Arial" w:eastAsiaTheme="minorEastAsia" w:hAnsi="Arial" w:cs="Arial"/>
      </w:rPr>
    </w:lvl>
    <w:lvl w:ilvl="2" w:tplc="04090013">
      <w:start w:val="1"/>
      <w:numFmt w:val="upperRoman"/>
      <w:lvlText w:val="%3."/>
      <w:lvlJc w:val="right"/>
      <w:pPr>
        <w:ind w:left="2160" w:hanging="180"/>
      </w:pPr>
      <w:rPr>
        <w:rFonts w:hint="default"/>
      </w:rPr>
    </w:lvl>
    <w:lvl w:ilvl="3" w:tplc="0409000F">
      <w:start w:val="1"/>
      <w:numFmt w:val="decimal"/>
      <w:lvlText w:val="%4."/>
      <w:lvlJc w:val="left"/>
      <w:pPr>
        <w:ind w:left="2880" w:hanging="360"/>
      </w:pPr>
    </w:lvl>
    <w:lvl w:ilvl="4" w:tplc="F6585838">
      <w:start w:val="1"/>
      <w:numFmt w:val="lowerLetter"/>
      <w:lvlText w:val="%5)"/>
      <w:lvlJc w:val="left"/>
      <w:pPr>
        <w:ind w:left="3600" w:hanging="360"/>
      </w:pPr>
      <w:rPr>
        <w:rFonts w:hint="default"/>
      </w:rPr>
    </w:lvl>
    <w:lvl w:ilvl="5" w:tplc="618A7D0C">
      <w:start w:val="1"/>
      <w:numFmt w:val="lowerLetter"/>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F47640"/>
    <w:multiLevelType w:val="hybridMultilevel"/>
    <w:tmpl w:val="63461040"/>
    <w:lvl w:ilvl="0" w:tplc="B90A4D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3131F0D"/>
    <w:multiLevelType w:val="hybridMultilevel"/>
    <w:tmpl w:val="C7FCC7AE"/>
    <w:lvl w:ilvl="0" w:tplc="7E921FD6">
      <w:start w:val="1"/>
      <w:numFmt w:val="lowerRoman"/>
      <w:lvlText w:val="%1)"/>
      <w:lvlJc w:val="left"/>
      <w:pPr>
        <w:ind w:left="1440" w:hanging="720"/>
      </w:pPr>
      <w:rPr>
        <w:rFonts w:hint="default"/>
      </w:rPr>
    </w:lvl>
    <w:lvl w:ilvl="1" w:tplc="0409000F">
      <w:start w:val="1"/>
      <w:numFmt w:val="decimal"/>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7364D0C"/>
    <w:multiLevelType w:val="hybridMultilevel"/>
    <w:tmpl w:val="3E6074D0"/>
    <w:lvl w:ilvl="0" w:tplc="7DB631C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ED77451"/>
    <w:multiLevelType w:val="hybridMultilevel"/>
    <w:tmpl w:val="AE06C9C6"/>
    <w:lvl w:ilvl="0" w:tplc="04090015">
      <w:start w:val="1"/>
      <w:numFmt w:val="upperLetter"/>
      <w:lvlText w:val="%1."/>
      <w:lvlJc w:val="left"/>
      <w:pPr>
        <w:ind w:left="2520" w:hanging="360"/>
      </w:p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4633613D"/>
    <w:multiLevelType w:val="multilevel"/>
    <w:tmpl w:val="CCB6E56A"/>
    <w:styleLink w:val="CurrentList1"/>
    <w:lvl w:ilvl="0">
      <w:start w:val="1"/>
      <w:numFmt w:val="upperLetter"/>
      <w:lvlText w:val="%1."/>
      <w:lvlJc w:val="left"/>
      <w:pPr>
        <w:ind w:left="720" w:hanging="360"/>
      </w:pPr>
      <w:rPr>
        <w:rFonts w:hint="default"/>
      </w:rPr>
    </w:lvl>
    <w:lvl w:ilvl="1">
      <w:start w:val="1"/>
      <w:numFmt w:val="lowerRoman"/>
      <w:lvlText w:val="%2)"/>
      <w:lvlJc w:val="right"/>
      <w:pPr>
        <w:ind w:left="1440" w:hanging="360"/>
      </w:pPr>
      <w:rPr>
        <w:rFonts w:ascii="Arial" w:eastAsiaTheme="minorEastAsia" w:hAnsi="Arial" w:cs="Arial"/>
      </w:rPr>
    </w:lvl>
    <w:lvl w:ilvl="2">
      <w:start w:val="1"/>
      <w:numFmt w:val="decimal"/>
      <w:lvlText w:val="%3."/>
      <w:lvlJc w:val="left"/>
      <w:pPr>
        <w:ind w:left="2160" w:hanging="180"/>
      </w:pPr>
      <w:rPr>
        <w:rFonts w:ascii="Arial" w:eastAsiaTheme="minorEastAsia" w:hAnsi="Arial" w:cs="Arial"/>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70827FB"/>
    <w:multiLevelType w:val="multilevel"/>
    <w:tmpl w:val="4B6CBDDA"/>
    <w:styleLink w:val="CurrentList2"/>
    <w:lvl w:ilvl="0">
      <w:start w:val="1"/>
      <w:numFmt w:val="upperLetter"/>
      <w:lvlText w:val="%1."/>
      <w:lvlJc w:val="left"/>
      <w:pPr>
        <w:ind w:left="720" w:hanging="360"/>
      </w:pPr>
      <w:rPr>
        <w:rFonts w:hint="default"/>
      </w:rPr>
    </w:lvl>
    <w:lvl w:ilvl="1">
      <w:start w:val="1"/>
      <w:numFmt w:val="lowerRoman"/>
      <w:lvlText w:val="%2)"/>
      <w:lvlJc w:val="right"/>
      <w:pPr>
        <w:ind w:left="1440" w:hanging="360"/>
      </w:pPr>
      <w:rPr>
        <w:rFonts w:ascii="Arial" w:eastAsiaTheme="minorEastAsia" w:hAnsi="Arial" w:cs="Arial"/>
      </w:rPr>
    </w:lvl>
    <w:lvl w:ilvl="2">
      <w:start w:val="1"/>
      <w:numFmt w:val="decimal"/>
      <w:lvlText w:val="%3."/>
      <w:lvlJc w:val="left"/>
      <w:pPr>
        <w:ind w:left="2160" w:hanging="180"/>
      </w:pPr>
      <w:rPr>
        <w:rFonts w:ascii="Arial" w:eastAsiaTheme="minorEastAsia" w:hAnsi="Arial" w:cs="Arial"/>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4081EDC"/>
    <w:multiLevelType w:val="hybridMultilevel"/>
    <w:tmpl w:val="0CAED10E"/>
    <w:lvl w:ilvl="0" w:tplc="04090015">
      <w:start w:val="1"/>
      <w:numFmt w:val="upperLetter"/>
      <w:lvlText w:val="%1."/>
      <w:lvlJc w:val="left"/>
      <w:pPr>
        <w:ind w:left="720" w:hanging="360"/>
      </w:pPr>
      <w:rPr>
        <w:rFonts w:hint="default"/>
      </w:rPr>
    </w:lvl>
    <w:lvl w:ilvl="1" w:tplc="CD888988">
      <w:start w:val="1"/>
      <w:numFmt w:val="lowerRoman"/>
      <w:lvlText w:val="%2)"/>
      <w:lvlJc w:val="right"/>
      <w:pPr>
        <w:ind w:left="1440" w:hanging="360"/>
      </w:pPr>
      <w:rPr>
        <w:rFonts w:ascii="Arial" w:eastAsiaTheme="minorEastAsia" w:hAnsi="Arial" w:cs="Arial"/>
      </w:rPr>
    </w:lvl>
    <w:lvl w:ilvl="2" w:tplc="0409000F">
      <w:start w:val="1"/>
      <w:numFmt w:val="decimal"/>
      <w:lvlText w:val="%3."/>
      <w:lvlJc w:val="left"/>
      <w:pPr>
        <w:ind w:left="2160" w:hanging="180"/>
      </w:pPr>
      <w:rPr>
        <w:rFonts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6"/>
  </w:num>
  <w:num w:numId="6">
    <w:abstractNumId w:val="7"/>
  </w:num>
  <w:num w:numId="7">
    <w:abstractNumId w:val="0"/>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1A17"/>
    <w:rsid w:val="00002AE2"/>
    <w:rsid w:val="00007AB8"/>
    <w:rsid w:val="00012396"/>
    <w:rsid w:val="00014729"/>
    <w:rsid w:val="00020EDC"/>
    <w:rsid w:val="00025523"/>
    <w:rsid w:val="000328CD"/>
    <w:rsid w:val="0003714F"/>
    <w:rsid w:val="00040CF0"/>
    <w:rsid w:val="0004329C"/>
    <w:rsid w:val="000443D4"/>
    <w:rsid w:val="000464D7"/>
    <w:rsid w:val="000478FC"/>
    <w:rsid w:val="00050266"/>
    <w:rsid w:val="00050E9C"/>
    <w:rsid w:val="000621DD"/>
    <w:rsid w:val="00063233"/>
    <w:rsid w:val="0006418C"/>
    <w:rsid w:val="0006545E"/>
    <w:rsid w:val="0006568B"/>
    <w:rsid w:val="0007117D"/>
    <w:rsid w:val="000731F5"/>
    <w:rsid w:val="00074DF5"/>
    <w:rsid w:val="0007726D"/>
    <w:rsid w:val="00081662"/>
    <w:rsid w:val="000827B8"/>
    <w:rsid w:val="00090DB2"/>
    <w:rsid w:val="00092F5C"/>
    <w:rsid w:val="00097A9B"/>
    <w:rsid w:val="00097DE7"/>
    <w:rsid w:val="00097ED4"/>
    <w:rsid w:val="000A23F9"/>
    <w:rsid w:val="000A26E9"/>
    <w:rsid w:val="000A2F34"/>
    <w:rsid w:val="000A6A17"/>
    <w:rsid w:val="000B0E19"/>
    <w:rsid w:val="000B225C"/>
    <w:rsid w:val="000C1D6D"/>
    <w:rsid w:val="000D2721"/>
    <w:rsid w:val="000D2CBF"/>
    <w:rsid w:val="000E1806"/>
    <w:rsid w:val="000E3471"/>
    <w:rsid w:val="000E621A"/>
    <w:rsid w:val="000F0423"/>
    <w:rsid w:val="000F338B"/>
    <w:rsid w:val="000F6CF5"/>
    <w:rsid w:val="001019D7"/>
    <w:rsid w:val="00101F25"/>
    <w:rsid w:val="00103CD8"/>
    <w:rsid w:val="001058B1"/>
    <w:rsid w:val="001109F4"/>
    <w:rsid w:val="00112A7A"/>
    <w:rsid w:val="00116C2C"/>
    <w:rsid w:val="0012486E"/>
    <w:rsid w:val="00130435"/>
    <w:rsid w:val="00131E04"/>
    <w:rsid w:val="001320B4"/>
    <w:rsid w:val="001325E6"/>
    <w:rsid w:val="00133A51"/>
    <w:rsid w:val="00142EFB"/>
    <w:rsid w:val="00144C96"/>
    <w:rsid w:val="001471EE"/>
    <w:rsid w:val="00153A51"/>
    <w:rsid w:val="001546A1"/>
    <w:rsid w:val="00156548"/>
    <w:rsid w:val="001618A5"/>
    <w:rsid w:val="00173576"/>
    <w:rsid w:val="0017555D"/>
    <w:rsid w:val="001766DF"/>
    <w:rsid w:val="00177EE6"/>
    <w:rsid w:val="00180E38"/>
    <w:rsid w:val="00183FE2"/>
    <w:rsid w:val="001864EF"/>
    <w:rsid w:val="001875EE"/>
    <w:rsid w:val="001933DC"/>
    <w:rsid w:val="001A0471"/>
    <w:rsid w:val="001A13A3"/>
    <w:rsid w:val="001A215A"/>
    <w:rsid w:val="001A749C"/>
    <w:rsid w:val="001B1713"/>
    <w:rsid w:val="001B441D"/>
    <w:rsid w:val="001B6C21"/>
    <w:rsid w:val="001C344C"/>
    <w:rsid w:val="001C36A1"/>
    <w:rsid w:val="001D30FE"/>
    <w:rsid w:val="001D393F"/>
    <w:rsid w:val="001D54FC"/>
    <w:rsid w:val="001D5E38"/>
    <w:rsid w:val="001D6B64"/>
    <w:rsid w:val="001E50D2"/>
    <w:rsid w:val="001F2C35"/>
    <w:rsid w:val="00201199"/>
    <w:rsid w:val="00205953"/>
    <w:rsid w:val="00206055"/>
    <w:rsid w:val="00211041"/>
    <w:rsid w:val="00212AAB"/>
    <w:rsid w:val="00213D90"/>
    <w:rsid w:val="00214489"/>
    <w:rsid w:val="0022187E"/>
    <w:rsid w:val="0022207A"/>
    <w:rsid w:val="00222924"/>
    <w:rsid w:val="00231C5B"/>
    <w:rsid w:val="00232370"/>
    <w:rsid w:val="00242D32"/>
    <w:rsid w:val="0024310B"/>
    <w:rsid w:val="00246944"/>
    <w:rsid w:val="00250B0D"/>
    <w:rsid w:val="00251420"/>
    <w:rsid w:val="002562A8"/>
    <w:rsid w:val="00264B7F"/>
    <w:rsid w:val="00271E73"/>
    <w:rsid w:val="002720B8"/>
    <w:rsid w:val="00284889"/>
    <w:rsid w:val="00290BB0"/>
    <w:rsid w:val="002945CA"/>
    <w:rsid w:val="00296844"/>
    <w:rsid w:val="00297789"/>
    <w:rsid w:val="00297A13"/>
    <w:rsid w:val="002A2095"/>
    <w:rsid w:val="002A2948"/>
    <w:rsid w:val="002A34A7"/>
    <w:rsid w:val="002A6704"/>
    <w:rsid w:val="002A7DDF"/>
    <w:rsid w:val="002B5C80"/>
    <w:rsid w:val="002B5E63"/>
    <w:rsid w:val="002D30D7"/>
    <w:rsid w:val="002D423D"/>
    <w:rsid w:val="002E1ECF"/>
    <w:rsid w:val="002E2555"/>
    <w:rsid w:val="002E539C"/>
    <w:rsid w:val="002E70C6"/>
    <w:rsid w:val="002F5235"/>
    <w:rsid w:val="002F67C5"/>
    <w:rsid w:val="003002A1"/>
    <w:rsid w:val="00305D86"/>
    <w:rsid w:val="003120D2"/>
    <w:rsid w:val="003130D4"/>
    <w:rsid w:val="0031657F"/>
    <w:rsid w:val="00322C55"/>
    <w:rsid w:val="00324573"/>
    <w:rsid w:val="00324E61"/>
    <w:rsid w:val="00334178"/>
    <w:rsid w:val="003342FC"/>
    <w:rsid w:val="00342D36"/>
    <w:rsid w:val="00342D7D"/>
    <w:rsid w:val="00345ABA"/>
    <w:rsid w:val="00347AC3"/>
    <w:rsid w:val="00351688"/>
    <w:rsid w:val="0035208B"/>
    <w:rsid w:val="003521B3"/>
    <w:rsid w:val="003622BF"/>
    <w:rsid w:val="00362440"/>
    <w:rsid w:val="003636FB"/>
    <w:rsid w:val="003638E6"/>
    <w:rsid w:val="00366DA9"/>
    <w:rsid w:val="00370E7A"/>
    <w:rsid w:val="00371464"/>
    <w:rsid w:val="0037251F"/>
    <w:rsid w:val="003742FF"/>
    <w:rsid w:val="00381862"/>
    <w:rsid w:val="003837D0"/>
    <w:rsid w:val="00385115"/>
    <w:rsid w:val="00390795"/>
    <w:rsid w:val="00391C43"/>
    <w:rsid w:val="00392D6F"/>
    <w:rsid w:val="00393D37"/>
    <w:rsid w:val="00394E23"/>
    <w:rsid w:val="00397AE8"/>
    <w:rsid w:val="00397C6F"/>
    <w:rsid w:val="003A2B3A"/>
    <w:rsid w:val="003A2B58"/>
    <w:rsid w:val="003B346B"/>
    <w:rsid w:val="003B3965"/>
    <w:rsid w:val="003B6C73"/>
    <w:rsid w:val="003C3FC8"/>
    <w:rsid w:val="003D011F"/>
    <w:rsid w:val="003D027E"/>
    <w:rsid w:val="003D1588"/>
    <w:rsid w:val="003D297D"/>
    <w:rsid w:val="003D2BE2"/>
    <w:rsid w:val="003D2F2E"/>
    <w:rsid w:val="003D56C0"/>
    <w:rsid w:val="003D5DC5"/>
    <w:rsid w:val="003E32C4"/>
    <w:rsid w:val="003E3C8D"/>
    <w:rsid w:val="003F1EF7"/>
    <w:rsid w:val="003F51AD"/>
    <w:rsid w:val="00400E24"/>
    <w:rsid w:val="00403CA6"/>
    <w:rsid w:val="00405EDA"/>
    <w:rsid w:val="00414F6D"/>
    <w:rsid w:val="00420A89"/>
    <w:rsid w:val="004236B2"/>
    <w:rsid w:val="00427A48"/>
    <w:rsid w:val="004311F8"/>
    <w:rsid w:val="004344F8"/>
    <w:rsid w:val="00436C6E"/>
    <w:rsid w:val="00437324"/>
    <w:rsid w:val="00450AC0"/>
    <w:rsid w:val="004514A3"/>
    <w:rsid w:val="00455182"/>
    <w:rsid w:val="00455575"/>
    <w:rsid w:val="00455BD5"/>
    <w:rsid w:val="004574D4"/>
    <w:rsid w:val="004600DF"/>
    <w:rsid w:val="00462505"/>
    <w:rsid w:val="00462E32"/>
    <w:rsid w:val="00464F86"/>
    <w:rsid w:val="004667EB"/>
    <w:rsid w:val="00467912"/>
    <w:rsid w:val="00471139"/>
    <w:rsid w:val="004723BF"/>
    <w:rsid w:val="00476345"/>
    <w:rsid w:val="0047798D"/>
    <w:rsid w:val="00482A8E"/>
    <w:rsid w:val="004838B5"/>
    <w:rsid w:val="00492734"/>
    <w:rsid w:val="00495441"/>
    <w:rsid w:val="0049592B"/>
    <w:rsid w:val="00495CA8"/>
    <w:rsid w:val="004B018C"/>
    <w:rsid w:val="004B0549"/>
    <w:rsid w:val="004B729F"/>
    <w:rsid w:val="004C4F09"/>
    <w:rsid w:val="004C537C"/>
    <w:rsid w:val="004C7C0F"/>
    <w:rsid w:val="004D5998"/>
    <w:rsid w:val="004D7333"/>
    <w:rsid w:val="004E247F"/>
    <w:rsid w:val="004F3CF9"/>
    <w:rsid w:val="004F450A"/>
    <w:rsid w:val="005026E7"/>
    <w:rsid w:val="00510821"/>
    <w:rsid w:val="00512DA0"/>
    <w:rsid w:val="00513D88"/>
    <w:rsid w:val="005144BD"/>
    <w:rsid w:val="00515A34"/>
    <w:rsid w:val="00516959"/>
    <w:rsid w:val="00521ADE"/>
    <w:rsid w:val="005239D3"/>
    <w:rsid w:val="005246D0"/>
    <w:rsid w:val="005273A7"/>
    <w:rsid w:val="00527B8E"/>
    <w:rsid w:val="0053014A"/>
    <w:rsid w:val="00532235"/>
    <w:rsid w:val="00532822"/>
    <w:rsid w:val="00534D1D"/>
    <w:rsid w:val="00536C6D"/>
    <w:rsid w:val="00544DCD"/>
    <w:rsid w:val="00547047"/>
    <w:rsid w:val="00550F12"/>
    <w:rsid w:val="00552B32"/>
    <w:rsid w:val="0055719A"/>
    <w:rsid w:val="0056031F"/>
    <w:rsid w:val="00562FC7"/>
    <w:rsid w:val="00563DF4"/>
    <w:rsid w:val="00571AB7"/>
    <w:rsid w:val="005723AE"/>
    <w:rsid w:val="005771B6"/>
    <w:rsid w:val="00581775"/>
    <w:rsid w:val="005904D3"/>
    <w:rsid w:val="0059062F"/>
    <w:rsid w:val="00594558"/>
    <w:rsid w:val="00594963"/>
    <w:rsid w:val="005A1B2A"/>
    <w:rsid w:val="005B4768"/>
    <w:rsid w:val="005B6865"/>
    <w:rsid w:val="005C6026"/>
    <w:rsid w:val="005C6268"/>
    <w:rsid w:val="005C6BFD"/>
    <w:rsid w:val="005D1959"/>
    <w:rsid w:val="005D213F"/>
    <w:rsid w:val="005D447A"/>
    <w:rsid w:val="005D46F4"/>
    <w:rsid w:val="005D4D18"/>
    <w:rsid w:val="005D7F2A"/>
    <w:rsid w:val="005E00CB"/>
    <w:rsid w:val="005E0F5B"/>
    <w:rsid w:val="005F2046"/>
    <w:rsid w:val="005F3F92"/>
    <w:rsid w:val="005F4DD7"/>
    <w:rsid w:val="005F6291"/>
    <w:rsid w:val="00602485"/>
    <w:rsid w:val="00604111"/>
    <w:rsid w:val="006108AC"/>
    <w:rsid w:val="00621C1B"/>
    <w:rsid w:val="00624616"/>
    <w:rsid w:val="00624989"/>
    <w:rsid w:val="00626097"/>
    <w:rsid w:val="006266D8"/>
    <w:rsid w:val="00631CDC"/>
    <w:rsid w:val="00632ACB"/>
    <w:rsid w:val="00634265"/>
    <w:rsid w:val="00640AF7"/>
    <w:rsid w:val="00642464"/>
    <w:rsid w:val="006427BB"/>
    <w:rsid w:val="00643B7E"/>
    <w:rsid w:val="00644A20"/>
    <w:rsid w:val="006470B4"/>
    <w:rsid w:val="00651BDC"/>
    <w:rsid w:val="006534A3"/>
    <w:rsid w:val="00654E39"/>
    <w:rsid w:val="006562C3"/>
    <w:rsid w:val="00657D93"/>
    <w:rsid w:val="00662FB6"/>
    <w:rsid w:val="00665ACA"/>
    <w:rsid w:val="006668C1"/>
    <w:rsid w:val="006700D8"/>
    <w:rsid w:val="006707DD"/>
    <w:rsid w:val="006723B6"/>
    <w:rsid w:val="00674D53"/>
    <w:rsid w:val="00684F68"/>
    <w:rsid w:val="006858E6"/>
    <w:rsid w:val="00686C3B"/>
    <w:rsid w:val="006A34B0"/>
    <w:rsid w:val="006B31C9"/>
    <w:rsid w:val="006B3E74"/>
    <w:rsid w:val="006B3FE7"/>
    <w:rsid w:val="006B5480"/>
    <w:rsid w:val="006C10D3"/>
    <w:rsid w:val="006C29C5"/>
    <w:rsid w:val="006C45AC"/>
    <w:rsid w:val="006D315E"/>
    <w:rsid w:val="006D6D1B"/>
    <w:rsid w:val="006D6F35"/>
    <w:rsid w:val="006E1CB6"/>
    <w:rsid w:val="006F1570"/>
    <w:rsid w:val="006F22E7"/>
    <w:rsid w:val="006F3163"/>
    <w:rsid w:val="006F7B38"/>
    <w:rsid w:val="00701CFE"/>
    <w:rsid w:val="00710C9F"/>
    <w:rsid w:val="0071153C"/>
    <w:rsid w:val="0071166A"/>
    <w:rsid w:val="00711B11"/>
    <w:rsid w:val="00716FD8"/>
    <w:rsid w:val="00721BDB"/>
    <w:rsid w:val="007258A6"/>
    <w:rsid w:val="00733ED9"/>
    <w:rsid w:val="0073412E"/>
    <w:rsid w:val="0074556A"/>
    <w:rsid w:val="00746779"/>
    <w:rsid w:val="00755FC0"/>
    <w:rsid w:val="00757D43"/>
    <w:rsid w:val="00765EBE"/>
    <w:rsid w:val="00767CEB"/>
    <w:rsid w:val="007828EB"/>
    <w:rsid w:val="00782DC9"/>
    <w:rsid w:val="00785925"/>
    <w:rsid w:val="00787A10"/>
    <w:rsid w:val="0079025D"/>
    <w:rsid w:val="0079251D"/>
    <w:rsid w:val="00792872"/>
    <w:rsid w:val="0079642E"/>
    <w:rsid w:val="00797FEF"/>
    <w:rsid w:val="007A1B72"/>
    <w:rsid w:val="007A4ACD"/>
    <w:rsid w:val="007B2352"/>
    <w:rsid w:val="007B284D"/>
    <w:rsid w:val="007B6DC4"/>
    <w:rsid w:val="007C1E96"/>
    <w:rsid w:val="007C33F0"/>
    <w:rsid w:val="007C42CA"/>
    <w:rsid w:val="007C4896"/>
    <w:rsid w:val="007C4A12"/>
    <w:rsid w:val="007C79CC"/>
    <w:rsid w:val="007D4FF0"/>
    <w:rsid w:val="007E46EC"/>
    <w:rsid w:val="007E4811"/>
    <w:rsid w:val="007E5FFC"/>
    <w:rsid w:val="007F05D4"/>
    <w:rsid w:val="007F1524"/>
    <w:rsid w:val="007F66B4"/>
    <w:rsid w:val="00803083"/>
    <w:rsid w:val="00805F6A"/>
    <w:rsid w:val="00807ABA"/>
    <w:rsid w:val="008107E1"/>
    <w:rsid w:val="00813E17"/>
    <w:rsid w:val="00817BAA"/>
    <w:rsid w:val="00817DCC"/>
    <w:rsid w:val="00820A24"/>
    <w:rsid w:val="00821F06"/>
    <w:rsid w:val="00833783"/>
    <w:rsid w:val="008425E7"/>
    <w:rsid w:val="0084377E"/>
    <w:rsid w:val="008452F8"/>
    <w:rsid w:val="008556E9"/>
    <w:rsid w:val="00857A12"/>
    <w:rsid w:val="00860C6E"/>
    <w:rsid w:val="008622A0"/>
    <w:rsid w:val="00863B74"/>
    <w:rsid w:val="00870451"/>
    <w:rsid w:val="00875467"/>
    <w:rsid w:val="008757C3"/>
    <w:rsid w:val="00881094"/>
    <w:rsid w:val="00884013"/>
    <w:rsid w:val="008842E2"/>
    <w:rsid w:val="008852E6"/>
    <w:rsid w:val="00897E28"/>
    <w:rsid w:val="008A0364"/>
    <w:rsid w:val="008A4B54"/>
    <w:rsid w:val="008A4B88"/>
    <w:rsid w:val="008B6EE3"/>
    <w:rsid w:val="008C16F5"/>
    <w:rsid w:val="008C2940"/>
    <w:rsid w:val="008C4F11"/>
    <w:rsid w:val="008D77F6"/>
    <w:rsid w:val="008E2616"/>
    <w:rsid w:val="008E2945"/>
    <w:rsid w:val="008E53DD"/>
    <w:rsid w:val="008E5CE0"/>
    <w:rsid w:val="008E7D0D"/>
    <w:rsid w:val="008E7F71"/>
    <w:rsid w:val="008F3FD2"/>
    <w:rsid w:val="008F5553"/>
    <w:rsid w:val="00902AF2"/>
    <w:rsid w:val="00902DE9"/>
    <w:rsid w:val="00905923"/>
    <w:rsid w:val="00926A08"/>
    <w:rsid w:val="009304AB"/>
    <w:rsid w:val="0093051B"/>
    <w:rsid w:val="00946964"/>
    <w:rsid w:val="00947EDD"/>
    <w:rsid w:val="009503EE"/>
    <w:rsid w:val="00951133"/>
    <w:rsid w:val="00952CFF"/>
    <w:rsid w:val="00953114"/>
    <w:rsid w:val="009543D9"/>
    <w:rsid w:val="00954EC6"/>
    <w:rsid w:val="009551B0"/>
    <w:rsid w:val="00957430"/>
    <w:rsid w:val="00961AB9"/>
    <w:rsid w:val="0096443B"/>
    <w:rsid w:val="00970084"/>
    <w:rsid w:val="0097527A"/>
    <w:rsid w:val="00977FB9"/>
    <w:rsid w:val="00980990"/>
    <w:rsid w:val="00982E4D"/>
    <w:rsid w:val="00984B54"/>
    <w:rsid w:val="00992B0A"/>
    <w:rsid w:val="00995B4E"/>
    <w:rsid w:val="009966EF"/>
    <w:rsid w:val="009A36A4"/>
    <w:rsid w:val="009A3DAE"/>
    <w:rsid w:val="009A6ED9"/>
    <w:rsid w:val="009B0391"/>
    <w:rsid w:val="009B2A27"/>
    <w:rsid w:val="009C4F45"/>
    <w:rsid w:val="009C60BB"/>
    <w:rsid w:val="009D20B3"/>
    <w:rsid w:val="009D2B31"/>
    <w:rsid w:val="009D40F8"/>
    <w:rsid w:val="009D428B"/>
    <w:rsid w:val="009D5FDF"/>
    <w:rsid w:val="009E47C8"/>
    <w:rsid w:val="009F5364"/>
    <w:rsid w:val="00A02A90"/>
    <w:rsid w:val="00A0453A"/>
    <w:rsid w:val="00A05818"/>
    <w:rsid w:val="00A0699C"/>
    <w:rsid w:val="00A1023B"/>
    <w:rsid w:val="00A12059"/>
    <w:rsid w:val="00A17594"/>
    <w:rsid w:val="00A21821"/>
    <w:rsid w:val="00A376F8"/>
    <w:rsid w:val="00A41A6E"/>
    <w:rsid w:val="00A60C4D"/>
    <w:rsid w:val="00A71711"/>
    <w:rsid w:val="00A74D14"/>
    <w:rsid w:val="00A76BDA"/>
    <w:rsid w:val="00A852D6"/>
    <w:rsid w:val="00A90D05"/>
    <w:rsid w:val="00A92304"/>
    <w:rsid w:val="00A97834"/>
    <w:rsid w:val="00AA1C85"/>
    <w:rsid w:val="00AA2EE6"/>
    <w:rsid w:val="00AA4623"/>
    <w:rsid w:val="00AB2ADC"/>
    <w:rsid w:val="00AB2F07"/>
    <w:rsid w:val="00AC1FE3"/>
    <w:rsid w:val="00AC243C"/>
    <w:rsid w:val="00AC27E8"/>
    <w:rsid w:val="00AC52BA"/>
    <w:rsid w:val="00AC5B5C"/>
    <w:rsid w:val="00AD7E9E"/>
    <w:rsid w:val="00AE1EEE"/>
    <w:rsid w:val="00AE71AA"/>
    <w:rsid w:val="00AE744E"/>
    <w:rsid w:val="00AF3447"/>
    <w:rsid w:val="00B12848"/>
    <w:rsid w:val="00B12917"/>
    <w:rsid w:val="00B20416"/>
    <w:rsid w:val="00B426A1"/>
    <w:rsid w:val="00B45064"/>
    <w:rsid w:val="00B570CA"/>
    <w:rsid w:val="00B64234"/>
    <w:rsid w:val="00B6429A"/>
    <w:rsid w:val="00B7121E"/>
    <w:rsid w:val="00B73C3F"/>
    <w:rsid w:val="00B81D7D"/>
    <w:rsid w:val="00B83DF0"/>
    <w:rsid w:val="00B848A0"/>
    <w:rsid w:val="00B848EE"/>
    <w:rsid w:val="00B85CC6"/>
    <w:rsid w:val="00B8629D"/>
    <w:rsid w:val="00BB2143"/>
    <w:rsid w:val="00BB6805"/>
    <w:rsid w:val="00BC2093"/>
    <w:rsid w:val="00BC505E"/>
    <w:rsid w:val="00BD0E74"/>
    <w:rsid w:val="00BD2D8E"/>
    <w:rsid w:val="00BE2036"/>
    <w:rsid w:val="00BE217F"/>
    <w:rsid w:val="00BE4323"/>
    <w:rsid w:val="00BE5D91"/>
    <w:rsid w:val="00BE5DBF"/>
    <w:rsid w:val="00BE751E"/>
    <w:rsid w:val="00BF2ED9"/>
    <w:rsid w:val="00BF31B0"/>
    <w:rsid w:val="00BF480C"/>
    <w:rsid w:val="00BF54E7"/>
    <w:rsid w:val="00C123CA"/>
    <w:rsid w:val="00C124E4"/>
    <w:rsid w:val="00C137DA"/>
    <w:rsid w:val="00C159CA"/>
    <w:rsid w:val="00C15E4A"/>
    <w:rsid w:val="00C16312"/>
    <w:rsid w:val="00C173AB"/>
    <w:rsid w:val="00C17D70"/>
    <w:rsid w:val="00C213D4"/>
    <w:rsid w:val="00C24DA1"/>
    <w:rsid w:val="00C26CA7"/>
    <w:rsid w:val="00C27A91"/>
    <w:rsid w:val="00C327CF"/>
    <w:rsid w:val="00C40920"/>
    <w:rsid w:val="00C412A6"/>
    <w:rsid w:val="00C432EE"/>
    <w:rsid w:val="00C47F98"/>
    <w:rsid w:val="00C51A8B"/>
    <w:rsid w:val="00C55B00"/>
    <w:rsid w:val="00C56099"/>
    <w:rsid w:val="00C67A1A"/>
    <w:rsid w:val="00C72EDD"/>
    <w:rsid w:val="00C76252"/>
    <w:rsid w:val="00C86CA1"/>
    <w:rsid w:val="00C8719D"/>
    <w:rsid w:val="00C93013"/>
    <w:rsid w:val="00C94518"/>
    <w:rsid w:val="00C96679"/>
    <w:rsid w:val="00CA1046"/>
    <w:rsid w:val="00CA1901"/>
    <w:rsid w:val="00CA307F"/>
    <w:rsid w:val="00CD5935"/>
    <w:rsid w:val="00CD66AC"/>
    <w:rsid w:val="00CD66DE"/>
    <w:rsid w:val="00CE3CFB"/>
    <w:rsid w:val="00CE5E96"/>
    <w:rsid w:val="00CE645A"/>
    <w:rsid w:val="00CE7363"/>
    <w:rsid w:val="00CF0249"/>
    <w:rsid w:val="00CF161F"/>
    <w:rsid w:val="00CF3729"/>
    <w:rsid w:val="00CF6E0E"/>
    <w:rsid w:val="00D11FB7"/>
    <w:rsid w:val="00D33825"/>
    <w:rsid w:val="00D369A3"/>
    <w:rsid w:val="00D41063"/>
    <w:rsid w:val="00D46F4C"/>
    <w:rsid w:val="00D504EB"/>
    <w:rsid w:val="00D51154"/>
    <w:rsid w:val="00D51F8E"/>
    <w:rsid w:val="00D54F0D"/>
    <w:rsid w:val="00D56745"/>
    <w:rsid w:val="00D56A19"/>
    <w:rsid w:val="00D62347"/>
    <w:rsid w:val="00D656D7"/>
    <w:rsid w:val="00D65C0D"/>
    <w:rsid w:val="00D672E3"/>
    <w:rsid w:val="00D678EC"/>
    <w:rsid w:val="00D7741B"/>
    <w:rsid w:val="00D80549"/>
    <w:rsid w:val="00D839FA"/>
    <w:rsid w:val="00D84A26"/>
    <w:rsid w:val="00D85BE5"/>
    <w:rsid w:val="00D90195"/>
    <w:rsid w:val="00D9144E"/>
    <w:rsid w:val="00DA4686"/>
    <w:rsid w:val="00DA59DA"/>
    <w:rsid w:val="00DB6557"/>
    <w:rsid w:val="00DC0A49"/>
    <w:rsid w:val="00DC6115"/>
    <w:rsid w:val="00DD04E9"/>
    <w:rsid w:val="00DD1038"/>
    <w:rsid w:val="00DD22A1"/>
    <w:rsid w:val="00DE62B9"/>
    <w:rsid w:val="00DF0E73"/>
    <w:rsid w:val="00DF2F92"/>
    <w:rsid w:val="00E047C2"/>
    <w:rsid w:val="00E06D35"/>
    <w:rsid w:val="00E073F9"/>
    <w:rsid w:val="00E07ECF"/>
    <w:rsid w:val="00E138F1"/>
    <w:rsid w:val="00E32EAE"/>
    <w:rsid w:val="00E353D9"/>
    <w:rsid w:val="00E37CCF"/>
    <w:rsid w:val="00E44FEF"/>
    <w:rsid w:val="00E45D93"/>
    <w:rsid w:val="00E47FF7"/>
    <w:rsid w:val="00E666B8"/>
    <w:rsid w:val="00E67BD6"/>
    <w:rsid w:val="00E7057B"/>
    <w:rsid w:val="00E73A41"/>
    <w:rsid w:val="00E76757"/>
    <w:rsid w:val="00E81002"/>
    <w:rsid w:val="00E81A17"/>
    <w:rsid w:val="00E81B5B"/>
    <w:rsid w:val="00E920FF"/>
    <w:rsid w:val="00E97A88"/>
    <w:rsid w:val="00EA25B6"/>
    <w:rsid w:val="00EA6002"/>
    <w:rsid w:val="00EA6F5F"/>
    <w:rsid w:val="00EA763C"/>
    <w:rsid w:val="00EB335E"/>
    <w:rsid w:val="00EB5B83"/>
    <w:rsid w:val="00EB6C71"/>
    <w:rsid w:val="00EC16CE"/>
    <w:rsid w:val="00EC2667"/>
    <w:rsid w:val="00EC4AFC"/>
    <w:rsid w:val="00EC74E5"/>
    <w:rsid w:val="00ED694D"/>
    <w:rsid w:val="00EE0C63"/>
    <w:rsid w:val="00EE4CFC"/>
    <w:rsid w:val="00EE6788"/>
    <w:rsid w:val="00EF19EB"/>
    <w:rsid w:val="00EF44C5"/>
    <w:rsid w:val="00EF4BCE"/>
    <w:rsid w:val="00EF7642"/>
    <w:rsid w:val="00EF7D0E"/>
    <w:rsid w:val="00F02059"/>
    <w:rsid w:val="00F05805"/>
    <w:rsid w:val="00F062FD"/>
    <w:rsid w:val="00F12D75"/>
    <w:rsid w:val="00F12F5D"/>
    <w:rsid w:val="00F1312F"/>
    <w:rsid w:val="00F211D8"/>
    <w:rsid w:val="00F21DFC"/>
    <w:rsid w:val="00F26895"/>
    <w:rsid w:val="00F43932"/>
    <w:rsid w:val="00F44CC8"/>
    <w:rsid w:val="00F4667B"/>
    <w:rsid w:val="00F52823"/>
    <w:rsid w:val="00F54FF3"/>
    <w:rsid w:val="00F55B10"/>
    <w:rsid w:val="00F56A03"/>
    <w:rsid w:val="00F62D84"/>
    <w:rsid w:val="00F70009"/>
    <w:rsid w:val="00F70F48"/>
    <w:rsid w:val="00F81A37"/>
    <w:rsid w:val="00F81EEE"/>
    <w:rsid w:val="00F8299F"/>
    <w:rsid w:val="00F85B38"/>
    <w:rsid w:val="00F87931"/>
    <w:rsid w:val="00F9306C"/>
    <w:rsid w:val="00F94F2C"/>
    <w:rsid w:val="00F976A8"/>
    <w:rsid w:val="00FA1E95"/>
    <w:rsid w:val="00FB078B"/>
    <w:rsid w:val="00FB238F"/>
    <w:rsid w:val="00FB3BFC"/>
    <w:rsid w:val="00FB5095"/>
    <w:rsid w:val="00FB7C22"/>
    <w:rsid w:val="00FC12DE"/>
    <w:rsid w:val="00FC16A8"/>
    <w:rsid w:val="00FC1E9F"/>
    <w:rsid w:val="00FC2DD5"/>
    <w:rsid w:val="00FC6F4A"/>
    <w:rsid w:val="00FC781D"/>
    <w:rsid w:val="00FD695C"/>
    <w:rsid w:val="00FD76ED"/>
    <w:rsid w:val="00FE2F54"/>
    <w:rsid w:val="00FE52B1"/>
    <w:rsid w:val="00FE77E7"/>
    <w:rsid w:val="00FF2319"/>
    <w:rsid w:val="00FF32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E3EA7"/>
  <w15:docId w15:val="{D7FFBAF7-ABAA-481E-B17B-7E341ACC1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66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71A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571AB7"/>
  </w:style>
  <w:style w:type="paragraph" w:styleId="Footer">
    <w:name w:val="footer"/>
    <w:basedOn w:val="Normal"/>
    <w:link w:val="FooterChar"/>
    <w:uiPriority w:val="99"/>
    <w:unhideWhenUsed/>
    <w:rsid w:val="00571A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71AB7"/>
  </w:style>
  <w:style w:type="character" w:styleId="Hyperlink">
    <w:name w:val="Hyperlink"/>
    <w:basedOn w:val="DefaultParagraphFont"/>
    <w:uiPriority w:val="99"/>
    <w:unhideWhenUsed/>
    <w:rsid w:val="004311F8"/>
    <w:rPr>
      <w:color w:val="0000FF" w:themeColor="hyperlink"/>
      <w:u w:val="single"/>
    </w:rPr>
  </w:style>
  <w:style w:type="paragraph" w:styleId="BalloonText">
    <w:name w:val="Balloon Text"/>
    <w:basedOn w:val="Normal"/>
    <w:link w:val="BalloonTextChar"/>
    <w:uiPriority w:val="99"/>
    <w:semiHidden/>
    <w:unhideWhenUsed/>
    <w:rsid w:val="00BF48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480C"/>
    <w:rPr>
      <w:rFonts w:ascii="Tahoma" w:hAnsi="Tahoma" w:cs="Tahoma"/>
      <w:sz w:val="16"/>
      <w:szCs w:val="16"/>
    </w:rPr>
  </w:style>
  <w:style w:type="paragraph" w:styleId="ListParagraph">
    <w:name w:val="List Paragraph"/>
    <w:basedOn w:val="Normal"/>
    <w:uiPriority w:val="34"/>
    <w:qFormat/>
    <w:rsid w:val="00FB7C22"/>
    <w:pPr>
      <w:ind w:left="720"/>
      <w:contextualSpacing/>
    </w:pPr>
  </w:style>
  <w:style w:type="paragraph" w:styleId="Bibliography">
    <w:name w:val="Bibliography"/>
    <w:basedOn w:val="Normal"/>
    <w:next w:val="Normal"/>
    <w:uiPriority w:val="37"/>
    <w:unhideWhenUsed/>
    <w:rsid w:val="00E37CCF"/>
    <w:pPr>
      <w:spacing w:after="0" w:line="480" w:lineRule="auto"/>
      <w:ind w:left="720" w:hanging="720"/>
    </w:pPr>
  </w:style>
  <w:style w:type="numbering" w:customStyle="1" w:styleId="CurrentList1">
    <w:name w:val="Current List1"/>
    <w:uiPriority w:val="99"/>
    <w:rsid w:val="000E1806"/>
    <w:pPr>
      <w:numPr>
        <w:numId w:val="5"/>
      </w:numPr>
    </w:pPr>
  </w:style>
  <w:style w:type="numbering" w:customStyle="1" w:styleId="CurrentList2">
    <w:name w:val="Current List2"/>
    <w:uiPriority w:val="99"/>
    <w:rsid w:val="000E1806"/>
    <w:pPr>
      <w:numPr>
        <w:numId w:val="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1603020">
      <w:bodyDiv w:val="1"/>
      <w:marLeft w:val="0"/>
      <w:marRight w:val="0"/>
      <w:marTop w:val="0"/>
      <w:marBottom w:val="0"/>
      <w:divBdr>
        <w:top w:val="none" w:sz="0" w:space="0" w:color="auto"/>
        <w:left w:val="none" w:sz="0" w:space="0" w:color="auto"/>
        <w:bottom w:val="none" w:sz="0" w:space="0" w:color="auto"/>
        <w:right w:val="none" w:sz="0" w:space="0" w:color="auto"/>
      </w:divBdr>
      <w:divsChild>
        <w:div w:id="951745306">
          <w:marLeft w:val="547"/>
          <w:marRight w:val="0"/>
          <w:marTop w:val="0"/>
          <w:marBottom w:val="0"/>
          <w:divBdr>
            <w:top w:val="none" w:sz="0" w:space="0" w:color="auto"/>
            <w:left w:val="none" w:sz="0" w:space="0" w:color="auto"/>
            <w:bottom w:val="none" w:sz="0" w:space="0" w:color="auto"/>
            <w:right w:val="none" w:sz="0" w:space="0" w:color="auto"/>
          </w:divBdr>
        </w:div>
        <w:div w:id="1155031130">
          <w:marLeft w:val="1166"/>
          <w:marRight w:val="0"/>
          <w:marTop w:val="0"/>
          <w:marBottom w:val="0"/>
          <w:divBdr>
            <w:top w:val="none" w:sz="0" w:space="0" w:color="auto"/>
            <w:left w:val="none" w:sz="0" w:space="0" w:color="auto"/>
            <w:bottom w:val="none" w:sz="0" w:space="0" w:color="auto"/>
            <w:right w:val="none" w:sz="0" w:space="0" w:color="auto"/>
          </w:divBdr>
        </w:div>
        <w:div w:id="1322928433">
          <w:marLeft w:val="1800"/>
          <w:marRight w:val="0"/>
          <w:marTop w:val="0"/>
          <w:marBottom w:val="0"/>
          <w:divBdr>
            <w:top w:val="none" w:sz="0" w:space="0" w:color="auto"/>
            <w:left w:val="none" w:sz="0" w:space="0" w:color="auto"/>
            <w:bottom w:val="none" w:sz="0" w:space="0" w:color="auto"/>
            <w:right w:val="none" w:sz="0" w:space="0" w:color="auto"/>
          </w:divBdr>
        </w:div>
        <w:div w:id="94634701">
          <w:marLeft w:val="2520"/>
          <w:marRight w:val="0"/>
          <w:marTop w:val="0"/>
          <w:marBottom w:val="0"/>
          <w:divBdr>
            <w:top w:val="none" w:sz="0" w:space="0" w:color="auto"/>
            <w:left w:val="none" w:sz="0" w:space="0" w:color="auto"/>
            <w:bottom w:val="none" w:sz="0" w:space="0" w:color="auto"/>
            <w:right w:val="none" w:sz="0" w:space="0" w:color="auto"/>
          </w:divBdr>
        </w:div>
        <w:div w:id="1312060138">
          <w:marLeft w:val="2520"/>
          <w:marRight w:val="0"/>
          <w:marTop w:val="0"/>
          <w:marBottom w:val="0"/>
          <w:divBdr>
            <w:top w:val="none" w:sz="0" w:space="0" w:color="auto"/>
            <w:left w:val="none" w:sz="0" w:space="0" w:color="auto"/>
            <w:bottom w:val="none" w:sz="0" w:space="0" w:color="auto"/>
            <w:right w:val="none" w:sz="0" w:space="0" w:color="auto"/>
          </w:divBdr>
        </w:div>
        <w:div w:id="537469096">
          <w:marLeft w:val="2520"/>
          <w:marRight w:val="0"/>
          <w:marTop w:val="0"/>
          <w:marBottom w:val="0"/>
          <w:divBdr>
            <w:top w:val="none" w:sz="0" w:space="0" w:color="auto"/>
            <w:left w:val="none" w:sz="0" w:space="0" w:color="auto"/>
            <w:bottom w:val="none" w:sz="0" w:space="0" w:color="auto"/>
            <w:right w:val="none" w:sz="0" w:space="0" w:color="auto"/>
          </w:divBdr>
        </w:div>
        <w:div w:id="1551575972">
          <w:marLeft w:val="2520"/>
          <w:marRight w:val="0"/>
          <w:marTop w:val="0"/>
          <w:marBottom w:val="0"/>
          <w:divBdr>
            <w:top w:val="none" w:sz="0" w:space="0" w:color="auto"/>
            <w:left w:val="none" w:sz="0" w:space="0" w:color="auto"/>
            <w:bottom w:val="none" w:sz="0" w:space="0" w:color="auto"/>
            <w:right w:val="none" w:sz="0" w:space="0" w:color="auto"/>
          </w:divBdr>
        </w:div>
        <w:div w:id="1924409324">
          <w:marLeft w:val="2520"/>
          <w:marRight w:val="0"/>
          <w:marTop w:val="0"/>
          <w:marBottom w:val="0"/>
          <w:divBdr>
            <w:top w:val="none" w:sz="0" w:space="0" w:color="auto"/>
            <w:left w:val="none" w:sz="0" w:space="0" w:color="auto"/>
            <w:bottom w:val="none" w:sz="0" w:space="0" w:color="auto"/>
            <w:right w:val="none" w:sz="0" w:space="0" w:color="auto"/>
          </w:divBdr>
        </w:div>
        <w:div w:id="1806388631">
          <w:marLeft w:val="1800"/>
          <w:marRight w:val="0"/>
          <w:marTop w:val="0"/>
          <w:marBottom w:val="0"/>
          <w:divBdr>
            <w:top w:val="none" w:sz="0" w:space="0" w:color="auto"/>
            <w:left w:val="none" w:sz="0" w:space="0" w:color="auto"/>
            <w:bottom w:val="none" w:sz="0" w:space="0" w:color="auto"/>
            <w:right w:val="none" w:sz="0" w:space="0" w:color="auto"/>
          </w:divBdr>
        </w:div>
        <w:div w:id="878323960">
          <w:marLeft w:val="2520"/>
          <w:marRight w:val="0"/>
          <w:marTop w:val="0"/>
          <w:marBottom w:val="0"/>
          <w:divBdr>
            <w:top w:val="none" w:sz="0" w:space="0" w:color="auto"/>
            <w:left w:val="none" w:sz="0" w:space="0" w:color="auto"/>
            <w:bottom w:val="none" w:sz="0" w:space="0" w:color="auto"/>
            <w:right w:val="none" w:sz="0" w:space="0" w:color="auto"/>
          </w:divBdr>
        </w:div>
        <w:div w:id="307131355">
          <w:marLeft w:val="2520"/>
          <w:marRight w:val="0"/>
          <w:marTop w:val="0"/>
          <w:marBottom w:val="0"/>
          <w:divBdr>
            <w:top w:val="none" w:sz="0" w:space="0" w:color="auto"/>
            <w:left w:val="none" w:sz="0" w:space="0" w:color="auto"/>
            <w:bottom w:val="none" w:sz="0" w:space="0" w:color="auto"/>
            <w:right w:val="none" w:sz="0" w:space="0" w:color="auto"/>
          </w:divBdr>
        </w:div>
        <w:div w:id="1871727062">
          <w:marLeft w:val="2520"/>
          <w:marRight w:val="0"/>
          <w:marTop w:val="0"/>
          <w:marBottom w:val="0"/>
          <w:divBdr>
            <w:top w:val="none" w:sz="0" w:space="0" w:color="auto"/>
            <w:left w:val="none" w:sz="0" w:space="0" w:color="auto"/>
            <w:bottom w:val="none" w:sz="0" w:space="0" w:color="auto"/>
            <w:right w:val="none" w:sz="0" w:space="0" w:color="auto"/>
          </w:divBdr>
        </w:div>
        <w:div w:id="312417419">
          <w:marLeft w:val="2520"/>
          <w:marRight w:val="0"/>
          <w:marTop w:val="0"/>
          <w:marBottom w:val="0"/>
          <w:divBdr>
            <w:top w:val="none" w:sz="0" w:space="0" w:color="auto"/>
            <w:left w:val="none" w:sz="0" w:space="0" w:color="auto"/>
            <w:bottom w:val="none" w:sz="0" w:space="0" w:color="auto"/>
            <w:right w:val="none" w:sz="0" w:space="0" w:color="auto"/>
          </w:divBdr>
        </w:div>
        <w:div w:id="328683074">
          <w:marLeft w:val="2520"/>
          <w:marRight w:val="0"/>
          <w:marTop w:val="0"/>
          <w:marBottom w:val="0"/>
          <w:divBdr>
            <w:top w:val="none" w:sz="0" w:space="0" w:color="auto"/>
            <w:left w:val="none" w:sz="0" w:space="0" w:color="auto"/>
            <w:bottom w:val="none" w:sz="0" w:space="0" w:color="auto"/>
            <w:right w:val="none" w:sz="0" w:space="0" w:color="auto"/>
          </w:divBdr>
        </w:div>
        <w:div w:id="703821885">
          <w:marLeft w:val="2520"/>
          <w:marRight w:val="0"/>
          <w:marTop w:val="0"/>
          <w:marBottom w:val="0"/>
          <w:divBdr>
            <w:top w:val="none" w:sz="0" w:space="0" w:color="auto"/>
            <w:left w:val="none" w:sz="0" w:space="0" w:color="auto"/>
            <w:bottom w:val="none" w:sz="0" w:space="0" w:color="auto"/>
            <w:right w:val="none" w:sz="0" w:space="0" w:color="auto"/>
          </w:divBdr>
        </w:div>
        <w:div w:id="1547452971">
          <w:marLeft w:val="1800"/>
          <w:marRight w:val="0"/>
          <w:marTop w:val="0"/>
          <w:marBottom w:val="0"/>
          <w:divBdr>
            <w:top w:val="none" w:sz="0" w:space="0" w:color="auto"/>
            <w:left w:val="none" w:sz="0" w:space="0" w:color="auto"/>
            <w:bottom w:val="none" w:sz="0" w:space="0" w:color="auto"/>
            <w:right w:val="none" w:sz="0" w:space="0" w:color="auto"/>
          </w:divBdr>
        </w:div>
        <w:div w:id="14966982">
          <w:marLeft w:val="1800"/>
          <w:marRight w:val="0"/>
          <w:marTop w:val="0"/>
          <w:marBottom w:val="0"/>
          <w:divBdr>
            <w:top w:val="none" w:sz="0" w:space="0" w:color="auto"/>
            <w:left w:val="none" w:sz="0" w:space="0" w:color="auto"/>
            <w:bottom w:val="none" w:sz="0" w:space="0" w:color="auto"/>
            <w:right w:val="none" w:sz="0" w:space="0" w:color="auto"/>
          </w:divBdr>
        </w:div>
        <w:div w:id="1251891301">
          <w:marLeft w:val="2520"/>
          <w:marRight w:val="0"/>
          <w:marTop w:val="0"/>
          <w:marBottom w:val="0"/>
          <w:divBdr>
            <w:top w:val="none" w:sz="0" w:space="0" w:color="auto"/>
            <w:left w:val="none" w:sz="0" w:space="0" w:color="auto"/>
            <w:bottom w:val="none" w:sz="0" w:space="0" w:color="auto"/>
            <w:right w:val="none" w:sz="0" w:space="0" w:color="auto"/>
          </w:divBdr>
        </w:div>
        <w:div w:id="636648121">
          <w:marLeft w:val="2520"/>
          <w:marRight w:val="0"/>
          <w:marTop w:val="0"/>
          <w:marBottom w:val="0"/>
          <w:divBdr>
            <w:top w:val="none" w:sz="0" w:space="0" w:color="auto"/>
            <w:left w:val="none" w:sz="0" w:space="0" w:color="auto"/>
            <w:bottom w:val="none" w:sz="0" w:space="0" w:color="auto"/>
            <w:right w:val="none" w:sz="0" w:space="0" w:color="auto"/>
          </w:divBdr>
        </w:div>
        <w:div w:id="697269194">
          <w:marLeft w:val="2520"/>
          <w:marRight w:val="0"/>
          <w:marTop w:val="0"/>
          <w:marBottom w:val="0"/>
          <w:divBdr>
            <w:top w:val="none" w:sz="0" w:space="0" w:color="auto"/>
            <w:left w:val="none" w:sz="0" w:space="0" w:color="auto"/>
            <w:bottom w:val="none" w:sz="0" w:space="0" w:color="auto"/>
            <w:right w:val="none" w:sz="0" w:space="0" w:color="auto"/>
          </w:divBdr>
        </w:div>
        <w:div w:id="1977642589">
          <w:marLeft w:val="2520"/>
          <w:marRight w:val="0"/>
          <w:marTop w:val="0"/>
          <w:marBottom w:val="0"/>
          <w:divBdr>
            <w:top w:val="none" w:sz="0" w:space="0" w:color="auto"/>
            <w:left w:val="none" w:sz="0" w:space="0" w:color="auto"/>
            <w:bottom w:val="none" w:sz="0" w:space="0" w:color="auto"/>
            <w:right w:val="none" w:sz="0" w:space="0" w:color="auto"/>
          </w:divBdr>
        </w:div>
        <w:div w:id="1599946140">
          <w:marLeft w:val="2520"/>
          <w:marRight w:val="0"/>
          <w:marTop w:val="0"/>
          <w:marBottom w:val="0"/>
          <w:divBdr>
            <w:top w:val="none" w:sz="0" w:space="0" w:color="auto"/>
            <w:left w:val="none" w:sz="0" w:space="0" w:color="auto"/>
            <w:bottom w:val="none" w:sz="0" w:space="0" w:color="auto"/>
            <w:right w:val="none" w:sz="0" w:space="0" w:color="auto"/>
          </w:divBdr>
        </w:div>
        <w:div w:id="1042637901">
          <w:marLeft w:val="2520"/>
          <w:marRight w:val="0"/>
          <w:marTop w:val="0"/>
          <w:marBottom w:val="0"/>
          <w:divBdr>
            <w:top w:val="none" w:sz="0" w:space="0" w:color="auto"/>
            <w:left w:val="none" w:sz="0" w:space="0" w:color="auto"/>
            <w:bottom w:val="none" w:sz="0" w:space="0" w:color="auto"/>
            <w:right w:val="none" w:sz="0" w:space="0" w:color="auto"/>
          </w:divBdr>
        </w:div>
        <w:div w:id="238246358">
          <w:marLeft w:val="2520"/>
          <w:marRight w:val="0"/>
          <w:marTop w:val="0"/>
          <w:marBottom w:val="0"/>
          <w:divBdr>
            <w:top w:val="none" w:sz="0" w:space="0" w:color="auto"/>
            <w:left w:val="none" w:sz="0" w:space="0" w:color="auto"/>
            <w:bottom w:val="none" w:sz="0" w:space="0" w:color="auto"/>
            <w:right w:val="none" w:sz="0" w:space="0" w:color="auto"/>
          </w:divBdr>
        </w:div>
        <w:div w:id="1046560249">
          <w:marLeft w:val="2520"/>
          <w:marRight w:val="0"/>
          <w:marTop w:val="0"/>
          <w:marBottom w:val="0"/>
          <w:divBdr>
            <w:top w:val="none" w:sz="0" w:space="0" w:color="auto"/>
            <w:left w:val="none" w:sz="0" w:space="0" w:color="auto"/>
            <w:bottom w:val="none" w:sz="0" w:space="0" w:color="auto"/>
            <w:right w:val="none" w:sz="0" w:space="0" w:color="auto"/>
          </w:divBdr>
        </w:div>
        <w:div w:id="1284262423">
          <w:marLeft w:val="2520"/>
          <w:marRight w:val="0"/>
          <w:marTop w:val="0"/>
          <w:marBottom w:val="0"/>
          <w:divBdr>
            <w:top w:val="none" w:sz="0" w:space="0" w:color="auto"/>
            <w:left w:val="none" w:sz="0" w:space="0" w:color="auto"/>
            <w:bottom w:val="none" w:sz="0" w:space="0" w:color="auto"/>
            <w:right w:val="none" w:sz="0" w:space="0" w:color="auto"/>
          </w:divBdr>
        </w:div>
        <w:div w:id="1717268726">
          <w:marLeft w:val="2520"/>
          <w:marRight w:val="0"/>
          <w:marTop w:val="0"/>
          <w:marBottom w:val="0"/>
          <w:divBdr>
            <w:top w:val="none" w:sz="0" w:space="0" w:color="auto"/>
            <w:left w:val="none" w:sz="0" w:space="0" w:color="auto"/>
            <w:bottom w:val="none" w:sz="0" w:space="0" w:color="auto"/>
            <w:right w:val="none" w:sz="0" w:space="0" w:color="auto"/>
          </w:divBdr>
        </w:div>
        <w:div w:id="1870677927">
          <w:marLeft w:val="2520"/>
          <w:marRight w:val="0"/>
          <w:marTop w:val="0"/>
          <w:marBottom w:val="0"/>
          <w:divBdr>
            <w:top w:val="none" w:sz="0" w:space="0" w:color="auto"/>
            <w:left w:val="none" w:sz="0" w:space="0" w:color="auto"/>
            <w:bottom w:val="none" w:sz="0" w:space="0" w:color="auto"/>
            <w:right w:val="none" w:sz="0" w:space="0" w:color="auto"/>
          </w:divBdr>
        </w:div>
        <w:div w:id="1910573596">
          <w:marLeft w:val="1166"/>
          <w:marRight w:val="0"/>
          <w:marTop w:val="0"/>
          <w:marBottom w:val="0"/>
          <w:divBdr>
            <w:top w:val="none" w:sz="0" w:space="0" w:color="auto"/>
            <w:left w:val="none" w:sz="0" w:space="0" w:color="auto"/>
            <w:bottom w:val="none" w:sz="0" w:space="0" w:color="auto"/>
            <w:right w:val="none" w:sz="0" w:space="0" w:color="auto"/>
          </w:divBdr>
        </w:div>
        <w:div w:id="31076124">
          <w:marLeft w:val="1800"/>
          <w:marRight w:val="0"/>
          <w:marTop w:val="0"/>
          <w:marBottom w:val="0"/>
          <w:divBdr>
            <w:top w:val="none" w:sz="0" w:space="0" w:color="auto"/>
            <w:left w:val="none" w:sz="0" w:space="0" w:color="auto"/>
            <w:bottom w:val="none" w:sz="0" w:space="0" w:color="auto"/>
            <w:right w:val="none" w:sz="0" w:space="0" w:color="auto"/>
          </w:divBdr>
        </w:div>
        <w:div w:id="1123621167">
          <w:marLeft w:val="1800"/>
          <w:marRight w:val="0"/>
          <w:marTop w:val="0"/>
          <w:marBottom w:val="0"/>
          <w:divBdr>
            <w:top w:val="none" w:sz="0" w:space="0" w:color="auto"/>
            <w:left w:val="none" w:sz="0" w:space="0" w:color="auto"/>
            <w:bottom w:val="none" w:sz="0" w:space="0" w:color="auto"/>
            <w:right w:val="none" w:sz="0" w:space="0" w:color="auto"/>
          </w:divBdr>
        </w:div>
        <w:div w:id="1159996992">
          <w:marLeft w:val="1800"/>
          <w:marRight w:val="0"/>
          <w:marTop w:val="0"/>
          <w:marBottom w:val="0"/>
          <w:divBdr>
            <w:top w:val="none" w:sz="0" w:space="0" w:color="auto"/>
            <w:left w:val="none" w:sz="0" w:space="0" w:color="auto"/>
            <w:bottom w:val="none" w:sz="0" w:space="0" w:color="auto"/>
            <w:right w:val="none" w:sz="0" w:space="0" w:color="auto"/>
          </w:divBdr>
        </w:div>
        <w:div w:id="1641493351">
          <w:marLeft w:val="1166"/>
          <w:marRight w:val="0"/>
          <w:marTop w:val="0"/>
          <w:marBottom w:val="0"/>
          <w:divBdr>
            <w:top w:val="none" w:sz="0" w:space="0" w:color="auto"/>
            <w:left w:val="none" w:sz="0" w:space="0" w:color="auto"/>
            <w:bottom w:val="none" w:sz="0" w:space="0" w:color="auto"/>
            <w:right w:val="none" w:sz="0" w:space="0" w:color="auto"/>
          </w:divBdr>
        </w:div>
        <w:div w:id="1394157054">
          <w:marLeft w:val="1800"/>
          <w:marRight w:val="0"/>
          <w:marTop w:val="0"/>
          <w:marBottom w:val="0"/>
          <w:divBdr>
            <w:top w:val="none" w:sz="0" w:space="0" w:color="auto"/>
            <w:left w:val="none" w:sz="0" w:space="0" w:color="auto"/>
            <w:bottom w:val="none" w:sz="0" w:space="0" w:color="auto"/>
            <w:right w:val="none" w:sz="0" w:space="0" w:color="auto"/>
          </w:divBdr>
        </w:div>
        <w:div w:id="1192063262">
          <w:marLeft w:val="2520"/>
          <w:marRight w:val="0"/>
          <w:marTop w:val="0"/>
          <w:marBottom w:val="0"/>
          <w:divBdr>
            <w:top w:val="none" w:sz="0" w:space="0" w:color="auto"/>
            <w:left w:val="none" w:sz="0" w:space="0" w:color="auto"/>
            <w:bottom w:val="none" w:sz="0" w:space="0" w:color="auto"/>
            <w:right w:val="none" w:sz="0" w:space="0" w:color="auto"/>
          </w:divBdr>
        </w:div>
        <w:div w:id="1442186701">
          <w:marLeft w:val="2520"/>
          <w:marRight w:val="0"/>
          <w:marTop w:val="0"/>
          <w:marBottom w:val="0"/>
          <w:divBdr>
            <w:top w:val="none" w:sz="0" w:space="0" w:color="auto"/>
            <w:left w:val="none" w:sz="0" w:space="0" w:color="auto"/>
            <w:bottom w:val="none" w:sz="0" w:space="0" w:color="auto"/>
            <w:right w:val="none" w:sz="0" w:space="0" w:color="auto"/>
          </w:divBdr>
        </w:div>
        <w:div w:id="644357881">
          <w:marLeft w:val="2520"/>
          <w:marRight w:val="0"/>
          <w:marTop w:val="0"/>
          <w:marBottom w:val="0"/>
          <w:divBdr>
            <w:top w:val="none" w:sz="0" w:space="0" w:color="auto"/>
            <w:left w:val="none" w:sz="0" w:space="0" w:color="auto"/>
            <w:bottom w:val="none" w:sz="0" w:space="0" w:color="auto"/>
            <w:right w:val="none" w:sz="0" w:space="0" w:color="auto"/>
          </w:divBdr>
        </w:div>
        <w:div w:id="1964772186">
          <w:marLeft w:val="2520"/>
          <w:marRight w:val="0"/>
          <w:marTop w:val="0"/>
          <w:marBottom w:val="0"/>
          <w:divBdr>
            <w:top w:val="none" w:sz="0" w:space="0" w:color="auto"/>
            <w:left w:val="none" w:sz="0" w:space="0" w:color="auto"/>
            <w:bottom w:val="none" w:sz="0" w:space="0" w:color="auto"/>
            <w:right w:val="none" w:sz="0" w:space="0" w:color="auto"/>
          </w:divBdr>
        </w:div>
        <w:div w:id="494496586">
          <w:marLeft w:val="2520"/>
          <w:marRight w:val="0"/>
          <w:marTop w:val="0"/>
          <w:marBottom w:val="0"/>
          <w:divBdr>
            <w:top w:val="none" w:sz="0" w:space="0" w:color="auto"/>
            <w:left w:val="none" w:sz="0" w:space="0" w:color="auto"/>
            <w:bottom w:val="none" w:sz="0" w:space="0" w:color="auto"/>
            <w:right w:val="none" w:sz="0" w:space="0" w:color="auto"/>
          </w:divBdr>
        </w:div>
        <w:div w:id="1530794593">
          <w:marLeft w:val="1800"/>
          <w:marRight w:val="0"/>
          <w:marTop w:val="0"/>
          <w:marBottom w:val="0"/>
          <w:divBdr>
            <w:top w:val="none" w:sz="0" w:space="0" w:color="auto"/>
            <w:left w:val="none" w:sz="0" w:space="0" w:color="auto"/>
            <w:bottom w:val="none" w:sz="0" w:space="0" w:color="auto"/>
            <w:right w:val="none" w:sz="0" w:space="0" w:color="auto"/>
          </w:divBdr>
        </w:div>
        <w:div w:id="723986138">
          <w:marLeft w:val="2520"/>
          <w:marRight w:val="0"/>
          <w:marTop w:val="0"/>
          <w:marBottom w:val="0"/>
          <w:divBdr>
            <w:top w:val="none" w:sz="0" w:space="0" w:color="auto"/>
            <w:left w:val="none" w:sz="0" w:space="0" w:color="auto"/>
            <w:bottom w:val="none" w:sz="0" w:space="0" w:color="auto"/>
            <w:right w:val="none" w:sz="0" w:space="0" w:color="auto"/>
          </w:divBdr>
        </w:div>
        <w:div w:id="407919314">
          <w:marLeft w:val="2520"/>
          <w:marRight w:val="0"/>
          <w:marTop w:val="0"/>
          <w:marBottom w:val="0"/>
          <w:divBdr>
            <w:top w:val="none" w:sz="0" w:space="0" w:color="auto"/>
            <w:left w:val="none" w:sz="0" w:space="0" w:color="auto"/>
            <w:bottom w:val="none" w:sz="0" w:space="0" w:color="auto"/>
            <w:right w:val="none" w:sz="0" w:space="0" w:color="auto"/>
          </w:divBdr>
        </w:div>
        <w:div w:id="1285771109">
          <w:marLeft w:val="2520"/>
          <w:marRight w:val="0"/>
          <w:marTop w:val="0"/>
          <w:marBottom w:val="0"/>
          <w:divBdr>
            <w:top w:val="none" w:sz="0" w:space="0" w:color="auto"/>
            <w:left w:val="none" w:sz="0" w:space="0" w:color="auto"/>
            <w:bottom w:val="none" w:sz="0" w:space="0" w:color="auto"/>
            <w:right w:val="none" w:sz="0" w:space="0" w:color="auto"/>
          </w:divBdr>
        </w:div>
        <w:div w:id="554122791">
          <w:marLeft w:val="2520"/>
          <w:marRight w:val="0"/>
          <w:marTop w:val="0"/>
          <w:marBottom w:val="0"/>
          <w:divBdr>
            <w:top w:val="none" w:sz="0" w:space="0" w:color="auto"/>
            <w:left w:val="none" w:sz="0" w:space="0" w:color="auto"/>
            <w:bottom w:val="none" w:sz="0" w:space="0" w:color="auto"/>
            <w:right w:val="none" w:sz="0" w:space="0" w:color="auto"/>
          </w:divBdr>
        </w:div>
        <w:div w:id="1494445840">
          <w:marLeft w:val="1166"/>
          <w:marRight w:val="0"/>
          <w:marTop w:val="0"/>
          <w:marBottom w:val="0"/>
          <w:divBdr>
            <w:top w:val="none" w:sz="0" w:space="0" w:color="auto"/>
            <w:left w:val="none" w:sz="0" w:space="0" w:color="auto"/>
            <w:bottom w:val="none" w:sz="0" w:space="0" w:color="auto"/>
            <w:right w:val="none" w:sz="0" w:space="0" w:color="auto"/>
          </w:divBdr>
        </w:div>
        <w:div w:id="8726625">
          <w:marLeft w:val="1800"/>
          <w:marRight w:val="0"/>
          <w:marTop w:val="0"/>
          <w:marBottom w:val="0"/>
          <w:divBdr>
            <w:top w:val="none" w:sz="0" w:space="0" w:color="auto"/>
            <w:left w:val="none" w:sz="0" w:space="0" w:color="auto"/>
            <w:bottom w:val="none" w:sz="0" w:space="0" w:color="auto"/>
            <w:right w:val="none" w:sz="0" w:space="0" w:color="auto"/>
          </w:divBdr>
        </w:div>
        <w:div w:id="608200696">
          <w:marLeft w:val="1800"/>
          <w:marRight w:val="0"/>
          <w:marTop w:val="0"/>
          <w:marBottom w:val="0"/>
          <w:divBdr>
            <w:top w:val="none" w:sz="0" w:space="0" w:color="auto"/>
            <w:left w:val="none" w:sz="0" w:space="0" w:color="auto"/>
            <w:bottom w:val="none" w:sz="0" w:space="0" w:color="auto"/>
            <w:right w:val="none" w:sz="0" w:space="0" w:color="auto"/>
          </w:divBdr>
        </w:div>
        <w:div w:id="1116363328">
          <w:marLeft w:val="1800"/>
          <w:marRight w:val="0"/>
          <w:marTop w:val="0"/>
          <w:marBottom w:val="0"/>
          <w:divBdr>
            <w:top w:val="none" w:sz="0" w:space="0" w:color="auto"/>
            <w:left w:val="none" w:sz="0" w:space="0" w:color="auto"/>
            <w:bottom w:val="none" w:sz="0" w:space="0" w:color="auto"/>
            <w:right w:val="none" w:sz="0" w:space="0" w:color="auto"/>
          </w:divBdr>
        </w:div>
        <w:div w:id="1204950326">
          <w:marLeft w:val="1800"/>
          <w:marRight w:val="0"/>
          <w:marTop w:val="0"/>
          <w:marBottom w:val="0"/>
          <w:divBdr>
            <w:top w:val="none" w:sz="0" w:space="0" w:color="auto"/>
            <w:left w:val="none" w:sz="0" w:space="0" w:color="auto"/>
            <w:bottom w:val="none" w:sz="0" w:space="0" w:color="auto"/>
            <w:right w:val="none" w:sz="0" w:space="0" w:color="auto"/>
          </w:divBdr>
        </w:div>
        <w:div w:id="140271427">
          <w:marLeft w:val="1166"/>
          <w:marRight w:val="0"/>
          <w:marTop w:val="0"/>
          <w:marBottom w:val="0"/>
          <w:divBdr>
            <w:top w:val="none" w:sz="0" w:space="0" w:color="auto"/>
            <w:left w:val="none" w:sz="0" w:space="0" w:color="auto"/>
            <w:bottom w:val="none" w:sz="0" w:space="0" w:color="auto"/>
            <w:right w:val="none" w:sz="0" w:space="0" w:color="auto"/>
          </w:divBdr>
        </w:div>
        <w:div w:id="801457162">
          <w:marLeft w:val="1800"/>
          <w:marRight w:val="0"/>
          <w:marTop w:val="0"/>
          <w:marBottom w:val="0"/>
          <w:divBdr>
            <w:top w:val="none" w:sz="0" w:space="0" w:color="auto"/>
            <w:left w:val="none" w:sz="0" w:space="0" w:color="auto"/>
            <w:bottom w:val="none" w:sz="0" w:space="0" w:color="auto"/>
            <w:right w:val="none" w:sz="0" w:space="0" w:color="auto"/>
          </w:divBdr>
        </w:div>
        <w:div w:id="256981178">
          <w:marLeft w:val="2520"/>
          <w:marRight w:val="0"/>
          <w:marTop w:val="0"/>
          <w:marBottom w:val="0"/>
          <w:divBdr>
            <w:top w:val="none" w:sz="0" w:space="0" w:color="auto"/>
            <w:left w:val="none" w:sz="0" w:space="0" w:color="auto"/>
            <w:bottom w:val="none" w:sz="0" w:space="0" w:color="auto"/>
            <w:right w:val="none" w:sz="0" w:space="0" w:color="auto"/>
          </w:divBdr>
        </w:div>
        <w:div w:id="217059367">
          <w:marLeft w:val="2520"/>
          <w:marRight w:val="0"/>
          <w:marTop w:val="0"/>
          <w:marBottom w:val="0"/>
          <w:divBdr>
            <w:top w:val="none" w:sz="0" w:space="0" w:color="auto"/>
            <w:left w:val="none" w:sz="0" w:space="0" w:color="auto"/>
            <w:bottom w:val="none" w:sz="0" w:space="0" w:color="auto"/>
            <w:right w:val="none" w:sz="0" w:space="0" w:color="auto"/>
          </w:divBdr>
        </w:div>
        <w:div w:id="1303388878">
          <w:marLeft w:val="2520"/>
          <w:marRight w:val="0"/>
          <w:marTop w:val="0"/>
          <w:marBottom w:val="0"/>
          <w:divBdr>
            <w:top w:val="none" w:sz="0" w:space="0" w:color="auto"/>
            <w:left w:val="none" w:sz="0" w:space="0" w:color="auto"/>
            <w:bottom w:val="none" w:sz="0" w:space="0" w:color="auto"/>
            <w:right w:val="none" w:sz="0" w:space="0" w:color="auto"/>
          </w:divBdr>
        </w:div>
        <w:div w:id="854685101">
          <w:marLeft w:val="2520"/>
          <w:marRight w:val="0"/>
          <w:marTop w:val="0"/>
          <w:marBottom w:val="0"/>
          <w:divBdr>
            <w:top w:val="none" w:sz="0" w:space="0" w:color="auto"/>
            <w:left w:val="none" w:sz="0" w:space="0" w:color="auto"/>
            <w:bottom w:val="none" w:sz="0" w:space="0" w:color="auto"/>
            <w:right w:val="none" w:sz="0" w:space="0" w:color="auto"/>
          </w:divBdr>
        </w:div>
        <w:div w:id="110708327">
          <w:marLeft w:val="2520"/>
          <w:marRight w:val="0"/>
          <w:marTop w:val="0"/>
          <w:marBottom w:val="0"/>
          <w:divBdr>
            <w:top w:val="none" w:sz="0" w:space="0" w:color="auto"/>
            <w:left w:val="none" w:sz="0" w:space="0" w:color="auto"/>
            <w:bottom w:val="none" w:sz="0" w:space="0" w:color="auto"/>
            <w:right w:val="none" w:sz="0" w:space="0" w:color="auto"/>
          </w:divBdr>
        </w:div>
        <w:div w:id="1101728704">
          <w:marLeft w:val="1800"/>
          <w:marRight w:val="0"/>
          <w:marTop w:val="0"/>
          <w:marBottom w:val="0"/>
          <w:divBdr>
            <w:top w:val="none" w:sz="0" w:space="0" w:color="auto"/>
            <w:left w:val="none" w:sz="0" w:space="0" w:color="auto"/>
            <w:bottom w:val="none" w:sz="0" w:space="0" w:color="auto"/>
            <w:right w:val="none" w:sz="0" w:space="0" w:color="auto"/>
          </w:divBdr>
        </w:div>
        <w:div w:id="420679901">
          <w:marLeft w:val="2520"/>
          <w:marRight w:val="0"/>
          <w:marTop w:val="0"/>
          <w:marBottom w:val="0"/>
          <w:divBdr>
            <w:top w:val="none" w:sz="0" w:space="0" w:color="auto"/>
            <w:left w:val="none" w:sz="0" w:space="0" w:color="auto"/>
            <w:bottom w:val="none" w:sz="0" w:space="0" w:color="auto"/>
            <w:right w:val="none" w:sz="0" w:space="0" w:color="auto"/>
          </w:divBdr>
        </w:div>
        <w:div w:id="88043152">
          <w:marLeft w:val="2520"/>
          <w:marRight w:val="0"/>
          <w:marTop w:val="0"/>
          <w:marBottom w:val="0"/>
          <w:divBdr>
            <w:top w:val="none" w:sz="0" w:space="0" w:color="auto"/>
            <w:left w:val="none" w:sz="0" w:space="0" w:color="auto"/>
            <w:bottom w:val="none" w:sz="0" w:space="0" w:color="auto"/>
            <w:right w:val="none" w:sz="0" w:space="0" w:color="auto"/>
          </w:divBdr>
        </w:div>
        <w:div w:id="628365671">
          <w:marLeft w:val="2520"/>
          <w:marRight w:val="0"/>
          <w:marTop w:val="0"/>
          <w:marBottom w:val="0"/>
          <w:divBdr>
            <w:top w:val="none" w:sz="0" w:space="0" w:color="auto"/>
            <w:left w:val="none" w:sz="0" w:space="0" w:color="auto"/>
            <w:bottom w:val="none" w:sz="0" w:space="0" w:color="auto"/>
            <w:right w:val="none" w:sz="0" w:space="0" w:color="auto"/>
          </w:divBdr>
        </w:div>
        <w:div w:id="1177769101">
          <w:marLeft w:val="2520"/>
          <w:marRight w:val="0"/>
          <w:marTop w:val="0"/>
          <w:marBottom w:val="0"/>
          <w:divBdr>
            <w:top w:val="none" w:sz="0" w:space="0" w:color="auto"/>
            <w:left w:val="none" w:sz="0" w:space="0" w:color="auto"/>
            <w:bottom w:val="none" w:sz="0" w:space="0" w:color="auto"/>
            <w:right w:val="none" w:sz="0" w:space="0" w:color="auto"/>
          </w:divBdr>
        </w:div>
        <w:div w:id="1986663659">
          <w:marLeft w:val="1166"/>
          <w:marRight w:val="0"/>
          <w:marTop w:val="0"/>
          <w:marBottom w:val="0"/>
          <w:divBdr>
            <w:top w:val="none" w:sz="0" w:space="0" w:color="auto"/>
            <w:left w:val="none" w:sz="0" w:space="0" w:color="auto"/>
            <w:bottom w:val="none" w:sz="0" w:space="0" w:color="auto"/>
            <w:right w:val="none" w:sz="0" w:space="0" w:color="auto"/>
          </w:divBdr>
        </w:div>
        <w:div w:id="599022656">
          <w:marLeft w:val="1800"/>
          <w:marRight w:val="0"/>
          <w:marTop w:val="0"/>
          <w:marBottom w:val="0"/>
          <w:divBdr>
            <w:top w:val="none" w:sz="0" w:space="0" w:color="auto"/>
            <w:left w:val="none" w:sz="0" w:space="0" w:color="auto"/>
            <w:bottom w:val="none" w:sz="0" w:space="0" w:color="auto"/>
            <w:right w:val="none" w:sz="0" w:space="0" w:color="auto"/>
          </w:divBdr>
        </w:div>
        <w:div w:id="1099908009">
          <w:marLeft w:val="1800"/>
          <w:marRight w:val="0"/>
          <w:marTop w:val="0"/>
          <w:marBottom w:val="0"/>
          <w:divBdr>
            <w:top w:val="none" w:sz="0" w:space="0" w:color="auto"/>
            <w:left w:val="none" w:sz="0" w:space="0" w:color="auto"/>
            <w:bottom w:val="none" w:sz="0" w:space="0" w:color="auto"/>
            <w:right w:val="none" w:sz="0" w:space="0" w:color="auto"/>
          </w:divBdr>
        </w:div>
        <w:div w:id="1038553421">
          <w:marLeft w:val="1800"/>
          <w:marRight w:val="0"/>
          <w:marTop w:val="0"/>
          <w:marBottom w:val="0"/>
          <w:divBdr>
            <w:top w:val="none" w:sz="0" w:space="0" w:color="auto"/>
            <w:left w:val="none" w:sz="0" w:space="0" w:color="auto"/>
            <w:bottom w:val="none" w:sz="0" w:space="0" w:color="auto"/>
            <w:right w:val="none" w:sz="0" w:space="0" w:color="auto"/>
          </w:divBdr>
        </w:div>
        <w:div w:id="1622494315">
          <w:marLeft w:val="1800"/>
          <w:marRight w:val="0"/>
          <w:marTop w:val="0"/>
          <w:marBottom w:val="0"/>
          <w:divBdr>
            <w:top w:val="none" w:sz="0" w:space="0" w:color="auto"/>
            <w:left w:val="none" w:sz="0" w:space="0" w:color="auto"/>
            <w:bottom w:val="none" w:sz="0" w:space="0" w:color="auto"/>
            <w:right w:val="none" w:sz="0" w:space="0" w:color="auto"/>
          </w:divBdr>
        </w:div>
        <w:div w:id="905603730">
          <w:marLeft w:val="1800"/>
          <w:marRight w:val="0"/>
          <w:marTop w:val="0"/>
          <w:marBottom w:val="0"/>
          <w:divBdr>
            <w:top w:val="none" w:sz="0" w:space="0" w:color="auto"/>
            <w:left w:val="none" w:sz="0" w:space="0" w:color="auto"/>
            <w:bottom w:val="none" w:sz="0" w:space="0" w:color="auto"/>
            <w:right w:val="none" w:sz="0" w:space="0" w:color="auto"/>
          </w:divBdr>
        </w:div>
        <w:div w:id="1944798574">
          <w:marLeft w:val="1800"/>
          <w:marRight w:val="0"/>
          <w:marTop w:val="0"/>
          <w:marBottom w:val="0"/>
          <w:divBdr>
            <w:top w:val="none" w:sz="0" w:space="0" w:color="auto"/>
            <w:left w:val="none" w:sz="0" w:space="0" w:color="auto"/>
            <w:bottom w:val="none" w:sz="0" w:space="0" w:color="auto"/>
            <w:right w:val="none" w:sz="0" w:space="0" w:color="auto"/>
          </w:divBdr>
        </w:div>
        <w:div w:id="1947494247">
          <w:marLeft w:val="1800"/>
          <w:marRight w:val="0"/>
          <w:marTop w:val="0"/>
          <w:marBottom w:val="0"/>
          <w:divBdr>
            <w:top w:val="none" w:sz="0" w:space="0" w:color="auto"/>
            <w:left w:val="none" w:sz="0" w:space="0" w:color="auto"/>
            <w:bottom w:val="none" w:sz="0" w:space="0" w:color="auto"/>
            <w:right w:val="none" w:sz="0" w:space="0" w:color="auto"/>
          </w:divBdr>
        </w:div>
        <w:div w:id="2126385931">
          <w:marLeft w:val="1800"/>
          <w:marRight w:val="0"/>
          <w:marTop w:val="0"/>
          <w:marBottom w:val="0"/>
          <w:divBdr>
            <w:top w:val="none" w:sz="0" w:space="0" w:color="auto"/>
            <w:left w:val="none" w:sz="0" w:space="0" w:color="auto"/>
            <w:bottom w:val="none" w:sz="0" w:space="0" w:color="auto"/>
            <w:right w:val="none" w:sz="0" w:space="0" w:color="auto"/>
          </w:divBdr>
        </w:div>
      </w:divsChild>
    </w:div>
    <w:div w:id="7869653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diagramDrawing" Target="diagrams/drawing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DF8D9A-187F-4328-B24A-24596A90F6AC}"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0542F75C-93A1-4F19-B308-3FFBE238DEBE}">
      <dgm:prSet phldrT="[Text]"/>
      <dgm:spPr/>
      <dgm:t>
        <a:bodyPr/>
        <a:lstStyle/>
        <a:p>
          <a:r>
            <a:rPr lang="en-US" b="1"/>
            <a:t>Taxonomy of security and privacy issues in serverless Technology</a:t>
          </a:r>
        </a:p>
      </dgm:t>
    </dgm:pt>
    <dgm:pt modelId="{5CC86B10-45B3-4E9D-8934-0211F2D12DB9}" type="parTrans" cxnId="{6FEA825B-C4A7-4255-8E95-0DAF394DD9BB}">
      <dgm:prSet/>
      <dgm:spPr/>
      <dgm:t>
        <a:bodyPr/>
        <a:lstStyle/>
        <a:p>
          <a:endParaRPr lang="en-US"/>
        </a:p>
      </dgm:t>
    </dgm:pt>
    <dgm:pt modelId="{4C3F3A8D-7255-4C70-A88C-13D8EF6A7480}" type="sibTrans" cxnId="{6FEA825B-C4A7-4255-8E95-0DAF394DD9BB}">
      <dgm:prSet/>
      <dgm:spPr/>
      <dgm:t>
        <a:bodyPr/>
        <a:lstStyle/>
        <a:p>
          <a:endParaRPr lang="en-US"/>
        </a:p>
      </dgm:t>
    </dgm:pt>
    <dgm:pt modelId="{A8B28DDB-5A34-4CB0-A683-C8F47C745FB0}">
      <dgm:prSet phldrT="[Text]"/>
      <dgm:spPr/>
      <dgm:t>
        <a:bodyPr/>
        <a:lstStyle/>
        <a:p>
          <a:r>
            <a:rPr lang="en-US" b="1"/>
            <a:t>Attack</a:t>
          </a:r>
        </a:p>
      </dgm:t>
    </dgm:pt>
    <dgm:pt modelId="{A9C9A281-7140-4FE5-8C67-1D03A9A35542}" type="parTrans" cxnId="{79A5B028-60A4-43FB-95D6-7CD0854BEBB4}">
      <dgm:prSet/>
      <dgm:spPr/>
      <dgm:t>
        <a:bodyPr/>
        <a:lstStyle/>
        <a:p>
          <a:endParaRPr lang="en-US"/>
        </a:p>
      </dgm:t>
    </dgm:pt>
    <dgm:pt modelId="{EFD32A4A-F93F-49F8-98BE-FA4AF3B5767F}" type="sibTrans" cxnId="{79A5B028-60A4-43FB-95D6-7CD0854BEBB4}">
      <dgm:prSet/>
      <dgm:spPr/>
      <dgm:t>
        <a:bodyPr/>
        <a:lstStyle/>
        <a:p>
          <a:endParaRPr lang="en-US"/>
        </a:p>
      </dgm:t>
    </dgm:pt>
    <dgm:pt modelId="{2D101EDA-6339-4BA6-B1E1-B9EBBA17C913}">
      <dgm:prSet phldrT="[Text]"/>
      <dgm:spPr/>
      <dgm:t>
        <a:bodyPr/>
        <a:lstStyle/>
        <a:p>
          <a:r>
            <a:rPr lang="en-US" b="1"/>
            <a:t>C.I.A. Triad</a:t>
          </a:r>
        </a:p>
      </dgm:t>
    </dgm:pt>
    <dgm:pt modelId="{2277FB50-7B43-4298-96E8-A0E7A5D207F0}" type="parTrans" cxnId="{AD2F418D-2D10-4538-B39D-1E39D48BD55F}">
      <dgm:prSet/>
      <dgm:spPr/>
      <dgm:t>
        <a:bodyPr/>
        <a:lstStyle/>
        <a:p>
          <a:endParaRPr lang="en-US"/>
        </a:p>
      </dgm:t>
    </dgm:pt>
    <dgm:pt modelId="{AFBA14DD-2713-4A80-AF9C-89BCB343D32B}" type="sibTrans" cxnId="{AD2F418D-2D10-4538-B39D-1E39D48BD55F}">
      <dgm:prSet/>
      <dgm:spPr/>
      <dgm:t>
        <a:bodyPr/>
        <a:lstStyle/>
        <a:p>
          <a:endParaRPr lang="en-US"/>
        </a:p>
      </dgm:t>
    </dgm:pt>
    <dgm:pt modelId="{BE305CD1-D1F1-4E55-8813-CC92D4E7032B}">
      <dgm:prSet phldrT="[Text]"/>
      <dgm:spPr/>
      <dgm:t>
        <a:bodyPr/>
        <a:lstStyle/>
        <a:p>
          <a:r>
            <a:rPr lang="en-US" b="1"/>
            <a:t>Platform</a:t>
          </a:r>
        </a:p>
      </dgm:t>
    </dgm:pt>
    <dgm:pt modelId="{98C22E92-FF9E-479D-B724-C7204F298301}" type="parTrans" cxnId="{943127D0-748F-4176-8814-73AF1501BFDC}">
      <dgm:prSet/>
      <dgm:spPr/>
      <dgm:t>
        <a:bodyPr/>
        <a:lstStyle/>
        <a:p>
          <a:endParaRPr lang="en-US"/>
        </a:p>
      </dgm:t>
    </dgm:pt>
    <dgm:pt modelId="{D13BD74B-B8A4-4706-A4E5-C509646E945C}" type="sibTrans" cxnId="{943127D0-748F-4176-8814-73AF1501BFDC}">
      <dgm:prSet/>
      <dgm:spPr/>
      <dgm:t>
        <a:bodyPr/>
        <a:lstStyle/>
        <a:p>
          <a:endParaRPr lang="en-US"/>
        </a:p>
      </dgm:t>
    </dgm:pt>
    <dgm:pt modelId="{1D5268E5-4E8B-4AE7-865A-7F8ADDEDACE5}">
      <dgm:prSet/>
      <dgm:spPr/>
      <dgm:t>
        <a:bodyPr/>
        <a:lstStyle/>
        <a:p>
          <a:r>
            <a:rPr lang="en-US"/>
            <a:t>Features</a:t>
          </a:r>
        </a:p>
      </dgm:t>
    </dgm:pt>
    <dgm:pt modelId="{3EE9DCA5-0D7C-4409-A12F-15C756F8BEAC}" type="parTrans" cxnId="{609BC218-AF3D-48CC-9881-A55E5BCA6803}">
      <dgm:prSet/>
      <dgm:spPr/>
      <dgm:t>
        <a:bodyPr/>
        <a:lstStyle/>
        <a:p>
          <a:endParaRPr lang="en-US"/>
        </a:p>
      </dgm:t>
    </dgm:pt>
    <dgm:pt modelId="{37635483-347E-46A9-BB3A-8899505742AD}" type="sibTrans" cxnId="{609BC218-AF3D-48CC-9881-A55E5BCA6803}">
      <dgm:prSet/>
      <dgm:spPr/>
      <dgm:t>
        <a:bodyPr/>
        <a:lstStyle/>
        <a:p>
          <a:endParaRPr lang="en-US"/>
        </a:p>
      </dgm:t>
    </dgm:pt>
    <dgm:pt modelId="{FAE6438F-98D5-4B91-874F-00AB7F63C8B5}">
      <dgm:prSet/>
      <dgm:spPr/>
      <dgm:t>
        <a:bodyPr/>
        <a:lstStyle/>
        <a:p>
          <a:r>
            <a:rPr lang="en-US"/>
            <a:t>Type</a:t>
          </a:r>
        </a:p>
      </dgm:t>
    </dgm:pt>
    <dgm:pt modelId="{4FD8BBC0-24F4-4317-9DC0-27F69059B228}" type="parTrans" cxnId="{43547703-4FCD-445C-881C-D524B37EA94F}">
      <dgm:prSet/>
      <dgm:spPr/>
      <dgm:t>
        <a:bodyPr/>
        <a:lstStyle/>
        <a:p>
          <a:endParaRPr lang="en-US"/>
        </a:p>
      </dgm:t>
    </dgm:pt>
    <dgm:pt modelId="{33352920-690A-4C78-977C-EE1D17D2790E}" type="sibTrans" cxnId="{43547703-4FCD-445C-881C-D524B37EA94F}">
      <dgm:prSet/>
      <dgm:spPr/>
      <dgm:t>
        <a:bodyPr/>
        <a:lstStyle/>
        <a:p>
          <a:endParaRPr lang="en-US"/>
        </a:p>
      </dgm:t>
    </dgm:pt>
    <dgm:pt modelId="{6AF48055-D69E-4BB6-B821-E7A216FE6E0F}">
      <dgm:prSet/>
      <dgm:spPr/>
      <dgm:t>
        <a:bodyPr/>
        <a:lstStyle/>
        <a:p>
          <a:r>
            <a:rPr lang="en-US"/>
            <a:t>Protection against attacks</a:t>
          </a:r>
        </a:p>
      </dgm:t>
    </dgm:pt>
    <dgm:pt modelId="{26DCB7E0-6537-40A7-939D-00B13E920507}" type="parTrans" cxnId="{3EDBBCF1-FB28-4BC9-B891-2CFFFD05E3AE}">
      <dgm:prSet/>
      <dgm:spPr/>
      <dgm:t>
        <a:bodyPr/>
        <a:lstStyle/>
        <a:p>
          <a:endParaRPr lang="en-US"/>
        </a:p>
      </dgm:t>
    </dgm:pt>
    <dgm:pt modelId="{8A03E9F8-4003-45E4-ABD7-6F8DA561DBD3}" type="sibTrans" cxnId="{3EDBBCF1-FB28-4BC9-B891-2CFFFD05E3AE}">
      <dgm:prSet/>
      <dgm:spPr/>
      <dgm:t>
        <a:bodyPr/>
        <a:lstStyle/>
        <a:p>
          <a:endParaRPr lang="en-US"/>
        </a:p>
      </dgm:t>
    </dgm:pt>
    <dgm:pt modelId="{6480D739-ED22-4652-9D23-036987F206A7}">
      <dgm:prSet/>
      <dgm:spPr/>
      <dgm:t>
        <a:bodyPr/>
        <a:lstStyle/>
        <a:p>
          <a:r>
            <a:rPr lang="en-US"/>
            <a:t>Impact</a:t>
          </a:r>
        </a:p>
      </dgm:t>
    </dgm:pt>
    <dgm:pt modelId="{DF03DB71-0526-4EF3-BAF5-A705DE51F620}" type="parTrans" cxnId="{2A6FBEE8-6285-41B8-9C46-981C32383A87}">
      <dgm:prSet/>
      <dgm:spPr/>
      <dgm:t>
        <a:bodyPr/>
        <a:lstStyle/>
        <a:p>
          <a:endParaRPr lang="en-US"/>
        </a:p>
      </dgm:t>
    </dgm:pt>
    <dgm:pt modelId="{37CDAD2E-8873-4DF9-BD52-E789F243A32A}" type="sibTrans" cxnId="{2A6FBEE8-6285-41B8-9C46-981C32383A87}">
      <dgm:prSet/>
      <dgm:spPr/>
      <dgm:t>
        <a:bodyPr/>
        <a:lstStyle/>
        <a:p>
          <a:endParaRPr lang="en-US"/>
        </a:p>
      </dgm:t>
    </dgm:pt>
    <dgm:pt modelId="{A9559613-F675-4068-82AF-341618ABF10D}">
      <dgm:prSet/>
      <dgm:spPr/>
      <dgm:t>
        <a:bodyPr/>
        <a:lstStyle/>
        <a:p>
          <a:r>
            <a:rPr lang="en-US"/>
            <a:t>Rootcause</a:t>
          </a:r>
        </a:p>
      </dgm:t>
    </dgm:pt>
    <dgm:pt modelId="{CD18FA62-EB2B-4A83-B067-26B58CF93CD7}" type="parTrans" cxnId="{AFF7AB68-378A-40BA-BC9B-90F001EAA0FE}">
      <dgm:prSet/>
      <dgm:spPr/>
      <dgm:t>
        <a:bodyPr/>
        <a:lstStyle/>
        <a:p>
          <a:endParaRPr lang="en-US"/>
        </a:p>
      </dgm:t>
    </dgm:pt>
    <dgm:pt modelId="{46DD81FE-F1E6-47D3-AB03-2E237E43147B}" type="sibTrans" cxnId="{AFF7AB68-378A-40BA-BC9B-90F001EAA0FE}">
      <dgm:prSet/>
      <dgm:spPr/>
      <dgm:t>
        <a:bodyPr/>
        <a:lstStyle/>
        <a:p>
          <a:endParaRPr lang="en-US"/>
        </a:p>
      </dgm:t>
    </dgm:pt>
    <dgm:pt modelId="{EBDC8F83-874D-4320-9B0F-ED14ADB70221}">
      <dgm:prSet/>
      <dgm:spPr/>
      <dgm:t>
        <a:bodyPr/>
        <a:lstStyle/>
        <a:p>
          <a:r>
            <a:rPr lang="en-US"/>
            <a:t>Confidentiality</a:t>
          </a:r>
        </a:p>
      </dgm:t>
    </dgm:pt>
    <dgm:pt modelId="{9521549C-E142-41B8-A47F-47143403F1BC}" type="parTrans" cxnId="{C1A9F1F7-7B4D-4CBC-B474-DC571EC12914}">
      <dgm:prSet/>
      <dgm:spPr/>
      <dgm:t>
        <a:bodyPr/>
        <a:lstStyle/>
        <a:p>
          <a:endParaRPr lang="en-US"/>
        </a:p>
      </dgm:t>
    </dgm:pt>
    <dgm:pt modelId="{32552CE3-9606-4C8B-A3FC-C59D3A54AFCF}" type="sibTrans" cxnId="{C1A9F1F7-7B4D-4CBC-B474-DC571EC12914}">
      <dgm:prSet/>
      <dgm:spPr/>
      <dgm:t>
        <a:bodyPr/>
        <a:lstStyle/>
        <a:p>
          <a:endParaRPr lang="en-US"/>
        </a:p>
      </dgm:t>
    </dgm:pt>
    <dgm:pt modelId="{43498A30-98FD-42E0-B944-BB8C0F91E9C9}">
      <dgm:prSet/>
      <dgm:spPr/>
      <dgm:t>
        <a:bodyPr/>
        <a:lstStyle/>
        <a:p>
          <a:r>
            <a:rPr lang="en-US"/>
            <a:t>Integrity</a:t>
          </a:r>
        </a:p>
      </dgm:t>
    </dgm:pt>
    <dgm:pt modelId="{0E0486C4-1F3A-4D3D-8667-E44C6F46030F}" type="parTrans" cxnId="{92CD55C3-A67E-42E9-8E74-E818338AA984}">
      <dgm:prSet/>
      <dgm:spPr/>
      <dgm:t>
        <a:bodyPr/>
        <a:lstStyle/>
        <a:p>
          <a:endParaRPr lang="en-US"/>
        </a:p>
      </dgm:t>
    </dgm:pt>
    <dgm:pt modelId="{CF2B6BD2-8EC6-43F3-AF2C-4D148D742993}" type="sibTrans" cxnId="{92CD55C3-A67E-42E9-8E74-E818338AA984}">
      <dgm:prSet/>
      <dgm:spPr/>
      <dgm:t>
        <a:bodyPr/>
        <a:lstStyle/>
        <a:p>
          <a:endParaRPr lang="en-US"/>
        </a:p>
      </dgm:t>
    </dgm:pt>
    <dgm:pt modelId="{84472B2F-E966-4E5A-98E5-7AB3F04AECEF}">
      <dgm:prSet/>
      <dgm:spPr/>
      <dgm:t>
        <a:bodyPr/>
        <a:lstStyle/>
        <a:p>
          <a:r>
            <a:rPr lang="en-US"/>
            <a:t>Availability</a:t>
          </a:r>
        </a:p>
      </dgm:t>
    </dgm:pt>
    <dgm:pt modelId="{C5C2C270-4871-460A-ADB7-F15A21EA634D}" type="parTrans" cxnId="{BD885123-B792-444B-9D4A-5A304E3CF784}">
      <dgm:prSet/>
      <dgm:spPr/>
      <dgm:t>
        <a:bodyPr/>
        <a:lstStyle/>
        <a:p>
          <a:endParaRPr lang="en-US"/>
        </a:p>
      </dgm:t>
    </dgm:pt>
    <dgm:pt modelId="{ED021F82-6313-48A9-9EB1-42AA09613FBB}" type="sibTrans" cxnId="{BD885123-B792-444B-9D4A-5A304E3CF784}">
      <dgm:prSet/>
      <dgm:spPr/>
      <dgm:t>
        <a:bodyPr/>
        <a:lstStyle/>
        <a:p>
          <a:endParaRPr lang="en-US"/>
        </a:p>
      </dgm:t>
    </dgm:pt>
    <dgm:pt modelId="{E9A1A3B8-18F2-4494-8192-B220A3ED130A}">
      <dgm:prSet/>
      <dgm:spPr/>
      <dgm:t>
        <a:bodyPr/>
        <a:lstStyle/>
        <a:p>
          <a:r>
            <a:rPr lang="en-US"/>
            <a:t>Commercial</a:t>
          </a:r>
        </a:p>
      </dgm:t>
    </dgm:pt>
    <dgm:pt modelId="{FC03E3DC-2F33-42F6-A3DA-49E17FE4E490}" type="parTrans" cxnId="{3A5DE0AE-2D06-41B8-A93B-D67EB3E75B2B}">
      <dgm:prSet/>
      <dgm:spPr/>
      <dgm:t>
        <a:bodyPr/>
        <a:lstStyle/>
        <a:p>
          <a:endParaRPr lang="en-US"/>
        </a:p>
      </dgm:t>
    </dgm:pt>
    <dgm:pt modelId="{A8F9A8F2-3DF1-4463-88A0-C7760C3DD6AF}" type="sibTrans" cxnId="{3A5DE0AE-2D06-41B8-A93B-D67EB3E75B2B}">
      <dgm:prSet/>
      <dgm:spPr/>
      <dgm:t>
        <a:bodyPr/>
        <a:lstStyle/>
        <a:p>
          <a:endParaRPr lang="en-US"/>
        </a:p>
      </dgm:t>
    </dgm:pt>
    <dgm:pt modelId="{48B88A30-CA2E-4AD7-8902-E07E56C736F5}">
      <dgm:prSet/>
      <dgm:spPr/>
      <dgm:t>
        <a:bodyPr/>
        <a:lstStyle/>
        <a:p>
          <a:r>
            <a:rPr lang="en-US"/>
            <a:t>Opensource</a:t>
          </a:r>
        </a:p>
      </dgm:t>
    </dgm:pt>
    <dgm:pt modelId="{73B402C2-DCA0-4DF7-8C0E-8541658542DF}" type="parTrans" cxnId="{D96EA28B-DC0B-4083-8C31-665ECA43EB00}">
      <dgm:prSet/>
      <dgm:spPr/>
      <dgm:t>
        <a:bodyPr/>
        <a:lstStyle/>
        <a:p>
          <a:endParaRPr lang="en-US"/>
        </a:p>
      </dgm:t>
    </dgm:pt>
    <dgm:pt modelId="{B76734E7-4A71-4CBD-8BF5-A3C3B7519C7B}" type="sibTrans" cxnId="{D96EA28B-DC0B-4083-8C31-665ECA43EB00}">
      <dgm:prSet/>
      <dgm:spPr/>
      <dgm:t>
        <a:bodyPr/>
        <a:lstStyle/>
        <a:p>
          <a:endParaRPr lang="en-US"/>
        </a:p>
      </dgm:t>
    </dgm:pt>
    <dgm:pt modelId="{3C3BAAFF-E0B8-4D89-901F-EDFDA73691C3}">
      <dgm:prSet/>
      <dgm:spPr/>
      <dgm:t>
        <a:bodyPr/>
        <a:lstStyle/>
        <a:p>
          <a:r>
            <a:rPr lang="en-US"/>
            <a:t>AWS Lambda</a:t>
          </a:r>
        </a:p>
      </dgm:t>
    </dgm:pt>
    <dgm:pt modelId="{F0387F63-1662-45A3-AF75-F904EB1E7D2A}" type="parTrans" cxnId="{A4C2BDA5-C9C0-4BE5-9BA0-88C2B58C47AF}">
      <dgm:prSet/>
      <dgm:spPr/>
      <dgm:t>
        <a:bodyPr/>
        <a:lstStyle/>
        <a:p>
          <a:endParaRPr lang="en-US"/>
        </a:p>
      </dgm:t>
    </dgm:pt>
    <dgm:pt modelId="{F9BD15E5-26A9-4A95-A55A-5CF6401EC747}" type="sibTrans" cxnId="{A4C2BDA5-C9C0-4BE5-9BA0-88C2B58C47AF}">
      <dgm:prSet/>
      <dgm:spPr/>
      <dgm:t>
        <a:bodyPr/>
        <a:lstStyle/>
        <a:p>
          <a:endParaRPr lang="en-US"/>
        </a:p>
      </dgm:t>
    </dgm:pt>
    <dgm:pt modelId="{8B29E287-E6E6-4AEA-AF9E-1378F872384F}">
      <dgm:prSet/>
      <dgm:spPr/>
      <dgm:t>
        <a:bodyPr/>
        <a:lstStyle/>
        <a:p>
          <a:r>
            <a:rPr lang="en-US"/>
            <a:t>Microsoft Azure</a:t>
          </a:r>
        </a:p>
      </dgm:t>
    </dgm:pt>
    <dgm:pt modelId="{198EA700-D5D2-407E-8A07-0EF483738CF8}" type="parTrans" cxnId="{63A2A3A6-656A-4BB1-9008-2261FB817733}">
      <dgm:prSet/>
      <dgm:spPr/>
      <dgm:t>
        <a:bodyPr/>
        <a:lstStyle/>
        <a:p>
          <a:endParaRPr lang="en-US"/>
        </a:p>
      </dgm:t>
    </dgm:pt>
    <dgm:pt modelId="{39CA45AC-A00E-4F28-9BCC-5C80D733E080}" type="sibTrans" cxnId="{63A2A3A6-656A-4BB1-9008-2261FB817733}">
      <dgm:prSet/>
      <dgm:spPr/>
      <dgm:t>
        <a:bodyPr/>
        <a:lstStyle/>
        <a:p>
          <a:endParaRPr lang="en-US"/>
        </a:p>
      </dgm:t>
    </dgm:pt>
    <dgm:pt modelId="{600A7C88-4CAB-45E1-9C4D-8FB5859F21FF}">
      <dgm:prSet/>
      <dgm:spPr/>
      <dgm:t>
        <a:bodyPr/>
        <a:lstStyle/>
        <a:p>
          <a:r>
            <a:rPr lang="en-US"/>
            <a:t>Google Cloud</a:t>
          </a:r>
        </a:p>
      </dgm:t>
    </dgm:pt>
    <dgm:pt modelId="{3F144EBB-F12E-472B-A458-E1F03EC01BC5}" type="parTrans" cxnId="{90374764-E140-4ABE-A4AA-283096186CEF}">
      <dgm:prSet/>
      <dgm:spPr/>
      <dgm:t>
        <a:bodyPr/>
        <a:lstStyle/>
        <a:p>
          <a:endParaRPr lang="en-US"/>
        </a:p>
      </dgm:t>
    </dgm:pt>
    <dgm:pt modelId="{7F68EC07-8D02-4475-A8BC-176D0838A405}" type="sibTrans" cxnId="{90374764-E140-4ABE-A4AA-283096186CEF}">
      <dgm:prSet/>
      <dgm:spPr/>
      <dgm:t>
        <a:bodyPr/>
        <a:lstStyle/>
        <a:p>
          <a:endParaRPr lang="en-US"/>
        </a:p>
      </dgm:t>
    </dgm:pt>
    <dgm:pt modelId="{3CC8068D-DD0B-42BD-91C5-A26638B5516F}">
      <dgm:prSet/>
      <dgm:spPr/>
      <dgm:t>
        <a:bodyPr/>
        <a:lstStyle/>
        <a:p>
          <a:r>
            <a:rPr lang="en-US"/>
            <a:t>IBM Cloud</a:t>
          </a:r>
        </a:p>
      </dgm:t>
    </dgm:pt>
    <dgm:pt modelId="{708B0592-4A63-4E17-BC2C-2C8763722D0F}" type="parTrans" cxnId="{5849750F-B1E7-48C8-9139-93A0E928D158}">
      <dgm:prSet/>
      <dgm:spPr/>
      <dgm:t>
        <a:bodyPr/>
        <a:lstStyle/>
        <a:p>
          <a:endParaRPr lang="en-US"/>
        </a:p>
      </dgm:t>
    </dgm:pt>
    <dgm:pt modelId="{0473CDA2-42EC-45D1-B8D1-22C4CD1889E9}" type="sibTrans" cxnId="{5849750F-B1E7-48C8-9139-93A0E928D158}">
      <dgm:prSet/>
      <dgm:spPr/>
      <dgm:t>
        <a:bodyPr/>
        <a:lstStyle/>
        <a:p>
          <a:endParaRPr lang="en-US"/>
        </a:p>
      </dgm:t>
    </dgm:pt>
    <dgm:pt modelId="{6990B934-6A58-4878-859B-F207C2BB444B}">
      <dgm:prSet/>
      <dgm:spPr/>
      <dgm:t>
        <a:bodyPr/>
        <a:lstStyle/>
        <a:p>
          <a:r>
            <a:rPr lang="en-US"/>
            <a:t>ApacheOpenWhisk</a:t>
          </a:r>
        </a:p>
      </dgm:t>
    </dgm:pt>
    <dgm:pt modelId="{746FC47E-1D34-4D3D-926C-FF177B18AD93}" type="parTrans" cxnId="{496993F8-DBE4-47B3-B511-A69D16E6AC2E}">
      <dgm:prSet/>
      <dgm:spPr/>
      <dgm:t>
        <a:bodyPr/>
        <a:lstStyle/>
        <a:p>
          <a:endParaRPr lang="en-US"/>
        </a:p>
      </dgm:t>
    </dgm:pt>
    <dgm:pt modelId="{9EC521D6-A925-4186-B960-984B04A1EAF9}" type="sibTrans" cxnId="{496993F8-DBE4-47B3-B511-A69D16E6AC2E}">
      <dgm:prSet/>
      <dgm:spPr/>
      <dgm:t>
        <a:bodyPr/>
        <a:lstStyle/>
        <a:p>
          <a:endParaRPr lang="en-US"/>
        </a:p>
      </dgm:t>
    </dgm:pt>
    <dgm:pt modelId="{2AE52320-825F-4D02-8CB4-D4ABFCBC56C6}">
      <dgm:prSet/>
      <dgm:spPr/>
      <dgm:t>
        <a:bodyPr/>
        <a:lstStyle/>
        <a:p>
          <a:r>
            <a:rPr lang="en-US"/>
            <a:t>Kubeless</a:t>
          </a:r>
        </a:p>
      </dgm:t>
    </dgm:pt>
    <dgm:pt modelId="{23849A74-584D-4FD5-8184-A2CF097BC059}" type="parTrans" cxnId="{E0A4DD8D-D623-4369-9EAF-7ADC7E6E1C22}">
      <dgm:prSet/>
      <dgm:spPr/>
      <dgm:t>
        <a:bodyPr/>
        <a:lstStyle/>
        <a:p>
          <a:endParaRPr lang="en-US"/>
        </a:p>
      </dgm:t>
    </dgm:pt>
    <dgm:pt modelId="{003BC621-D9EC-4EE3-AB92-C7A489B85EED}" type="sibTrans" cxnId="{E0A4DD8D-D623-4369-9EAF-7ADC7E6E1C22}">
      <dgm:prSet/>
      <dgm:spPr/>
      <dgm:t>
        <a:bodyPr/>
        <a:lstStyle/>
        <a:p>
          <a:endParaRPr lang="en-US"/>
        </a:p>
      </dgm:t>
    </dgm:pt>
    <dgm:pt modelId="{E8A59C0A-3E56-4BFF-ADEA-70B93262191A}">
      <dgm:prSet/>
      <dgm:spPr/>
      <dgm:t>
        <a:bodyPr/>
        <a:lstStyle/>
        <a:p>
          <a:r>
            <a:rPr lang="en-US"/>
            <a:t>OpenFaas</a:t>
          </a:r>
        </a:p>
      </dgm:t>
    </dgm:pt>
    <dgm:pt modelId="{BB054F6B-9229-4FC4-B6A2-0B67F5B8260E}" type="parTrans" cxnId="{F6DFE9DD-277A-4AC6-A562-12010F4E05C3}">
      <dgm:prSet/>
      <dgm:spPr/>
      <dgm:t>
        <a:bodyPr/>
        <a:lstStyle/>
        <a:p>
          <a:endParaRPr lang="en-US"/>
        </a:p>
      </dgm:t>
    </dgm:pt>
    <dgm:pt modelId="{3E2D3715-8D99-40C9-8A9B-F2CA458A7015}" type="sibTrans" cxnId="{F6DFE9DD-277A-4AC6-A562-12010F4E05C3}">
      <dgm:prSet/>
      <dgm:spPr/>
      <dgm:t>
        <a:bodyPr/>
        <a:lstStyle/>
        <a:p>
          <a:endParaRPr lang="en-US"/>
        </a:p>
      </dgm:t>
    </dgm:pt>
    <dgm:pt modelId="{C11880A5-8D2F-4B58-899D-BD4A4A773CE6}">
      <dgm:prSet/>
      <dgm:spPr/>
      <dgm:t>
        <a:bodyPr/>
        <a:lstStyle/>
        <a:p>
          <a:r>
            <a:rPr lang="en-US"/>
            <a:t>Fission</a:t>
          </a:r>
        </a:p>
      </dgm:t>
    </dgm:pt>
    <dgm:pt modelId="{8B8ECED0-1F55-4FFE-BF8A-F569F2E1ABC3}" type="parTrans" cxnId="{B306D259-E3B9-45FC-8C7B-73CB439EE0F2}">
      <dgm:prSet/>
      <dgm:spPr/>
      <dgm:t>
        <a:bodyPr/>
        <a:lstStyle/>
        <a:p>
          <a:endParaRPr lang="en-US"/>
        </a:p>
      </dgm:t>
    </dgm:pt>
    <dgm:pt modelId="{DAA1FD58-E18F-460D-9F76-E7BD7A6087CB}" type="sibTrans" cxnId="{B306D259-E3B9-45FC-8C7B-73CB439EE0F2}">
      <dgm:prSet/>
      <dgm:spPr/>
      <dgm:t>
        <a:bodyPr/>
        <a:lstStyle/>
        <a:p>
          <a:endParaRPr lang="en-US"/>
        </a:p>
      </dgm:t>
    </dgm:pt>
    <dgm:pt modelId="{3587589E-EBFE-4607-A45E-8745A7D6DF3F}">
      <dgm:prSet/>
      <dgm:spPr/>
      <dgm:t>
        <a:bodyPr/>
        <a:lstStyle/>
        <a:p>
          <a:r>
            <a:rPr lang="en-US"/>
            <a:t>Distributed Denial of service</a:t>
          </a:r>
        </a:p>
      </dgm:t>
    </dgm:pt>
    <dgm:pt modelId="{BF358D95-01EE-4BFF-875F-990F9D34D384}" type="parTrans" cxnId="{920DD0D7-E977-4BFC-A675-3B22B3F559F5}">
      <dgm:prSet/>
      <dgm:spPr/>
      <dgm:t>
        <a:bodyPr/>
        <a:lstStyle/>
        <a:p>
          <a:endParaRPr lang="en-US"/>
        </a:p>
      </dgm:t>
    </dgm:pt>
    <dgm:pt modelId="{93E2C6D4-1A66-45E9-BBA9-1C1AE7411C5E}" type="sibTrans" cxnId="{920DD0D7-E977-4BFC-A675-3B22B3F559F5}">
      <dgm:prSet/>
      <dgm:spPr/>
      <dgm:t>
        <a:bodyPr/>
        <a:lstStyle/>
        <a:p>
          <a:endParaRPr lang="en-US"/>
        </a:p>
      </dgm:t>
    </dgm:pt>
    <dgm:pt modelId="{02DF18C7-0E5E-4B95-981D-6CD2137532C4}">
      <dgm:prSet/>
      <dgm:spPr/>
      <dgm:t>
        <a:bodyPr/>
        <a:lstStyle/>
        <a:p>
          <a:r>
            <a:rPr lang="en-US"/>
            <a:t>injection attacks</a:t>
          </a:r>
        </a:p>
      </dgm:t>
    </dgm:pt>
    <dgm:pt modelId="{3C11D685-EF9D-42FB-A6DD-33B30F090593}" type="parTrans" cxnId="{3509DF01-B7B7-4FEC-A335-DE17F91B785C}">
      <dgm:prSet/>
      <dgm:spPr/>
      <dgm:t>
        <a:bodyPr/>
        <a:lstStyle/>
        <a:p>
          <a:endParaRPr lang="en-US"/>
        </a:p>
      </dgm:t>
    </dgm:pt>
    <dgm:pt modelId="{F5D67B89-3920-4E2E-A705-2E1EDF3D6929}" type="sibTrans" cxnId="{3509DF01-B7B7-4FEC-A335-DE17F91B785C}">
      <dgm:prSet/>
      <dgm:spPr/>
      <dgm:t>
        <a:bodyPr/>
        <a:lstStyle/>
        <a:p>
          <a:endParaRPr lang="en-US"/>
        </a:p>
      </dgm:t>
    </dgm:pt>
    <dgm:pt modelId="{BD4DC82F-CC4E-40F7-BC2A-EAA5A8FD8B5D}">
      <dgm:prSet/>
      <dgm:spPr/>
      <dgm:t>
        <a:bodyPr/>
        <a:lstStyle/>
        <a:p>
          <a:r>
            <a:rPr lang="en-US"/>
            <a:t>Sensitive data exposure</a:t>
          </a:r>
        </a:p>
      </dgm:t>
    </dgm:pt>
    <dgm:pt modelId="{C287759A-1721-4BB0-8903-EF22837E579F}" type="parTrans" cxnId="{CD765866-D563-48B9-9395-9D3CEF4317AE}">
      <dgm:prSet/>
      <dgm:spPr/>
      <dgm:t>
        <a:bodyPr/>
        <a:lstStyle/>
        <a:p>
          <a:endParaRPr lang="en-US"/>
        </a:p>
      </dgm:t>
    </dgm:pt>
    <dgm:pt modelId="{73082A01-6D65-4AB8-9448-E86AFE1F1FCA}" type="sibTrans" cxnId="{CD765866-D563-48B9-9395-9D3CEF4317AE}">
      <dgm:prSet/>
      <dgm:spPr/>
      <dgm:t>
        <a:bodyPr/>
        <a:lstStyle/>
        <a:p>
          <a:endParaRPr lang="en-US"/>
        </a:p>
      </dgm:t>
    </dgm:pt>
    <dgm:pt modelId="{AF31EA2C-DE0E-47B4-B7FE-DA8946342E35}">
      <dgm:prSet/>
      <dgm:spPr/>
      <dgm:t>
        <a:bodyPr/>
        <a:lstStyle/>
        <a:p>
          <a:r>
            <a:rPr lang="en-US"/>
            <a:t>Protection against Distributed Denial of service:</a:t>
          </a:r>
        </a:p>
      </dgm:t>
    </dgm:pt>
    <dgm:pt modelId="{3219BB8A-713F-40FF-B9D0-5741AD3C2E7B}" type="parTrans" cxnId="{D6CE48AE-2286-471E-851A-3F7736908ACC}">
      <dgm:prSet/>
      <dgm:spPr/>
      <dgm:t>
        <a:bodyPr/>
        <a:lstStyle/>
        <a:p>
          <a:endParaRPr lang="en-US"/>
        </a:p>
      </dgm:t>
    </dgm:pt>
    <dgm:pt modelId="{80F2393D-5826-4E3D-A9E2-E96099E6D480}" type="sibTrans" cxnId="{D6CE48AE-2286-471E-851A-3F7736908ACC}">
      <dgm:prSet/>
      <dgm:spPr/>
      <dgm:t>
        <a:bodyPr/>
        <a:lstStyle/>
        <a:p>
          <a:endParaRPr lang="en-US"/>
        </a:p>
      </dgm:t>
    </dgm:pt>
    <dgm:pt modelId="{CDA9C27A-1C23-4343-9BB3-4CBCFE3574F6}">
      <dgm:prSet/>
      <dgm:spPr/>
      <dgm:t>
        <a:bodyPr/>
        <a:lstStyle/>
        <a:p>
          <a:r>
            <a:rPr lang="en-US"/>
            <a:t>Protection against injection attacks: </a:t>
          </a:r>
        </a:p>
      </dgm:t>
    </dgm:pt>
    <dgm:pt modelId="{8BEFAB46-7693-4CB7-AF0F-144FB1088985}" type="parTrans" cxnId="{8A8E71DD-967E-4A41-BD45-17A9BED0CC9B}">
      <dgm:prSet/>
      <dgm:spPr/>
      <dgm:t>
        <a:bodyPr/>
        <a:lstStyle/>
        <a:p>
          <a:endParaRPr lang="en-US"/>
        </a:p>
      </dgm:t>
    </dgm:pt>
    <dgm:pt modelId="{43A09E9E-382E-4041-9C01-DE88319B0F59}" type="sibTrans" cxnId="{8A8E71DD-967E-4A41-BD45-17A9BED0CC9B}">
      <dgm:prSet/>
      <dgm:spPr/>
      <dgm:t>
        <a:bodyPr/>
        <a:lstStyle/>
        <a:p>
          <a:endParaRPr lang="en-US"/>
        </a:p>
      </dgm:t>
    </dgm:pt>
    <dgm:pt modelId="{3B19C467-8A33-477F-AEEF-C8DF05BBF057}">
      <dgm:prSet/>
      <dgm:spPr/>
      <dgm:t>
        <a:bodyPr/>
        <a:lstStyle/>
        <a:p>
          <a:r>
            <a:rPr lang="en-US"/>
            <a:t>Prevention against sensitive data exposure:</a:t>
          </a:r>
        </a:p>
      </dgm:t>
    </dgm:pt>
    <dgm:pt modelId="{6C976021-30AA-46FE-95ED-7AC596E484DC}" type="parTrans" cxnId="{050F8E55-244D-414F-B97D-52442F176D98}">
      <dgm:prSet/>
      <dgm:spPr/>
      <dgm:t>
        <a:bodyPr/>
        <a:lstStyle/>
        <a:p>
          <a:endParaRPr lang="en-US"/>
        </a:p>
      </dgm:t>
    </dgm:pt>
    <dgm:pt modelId="{15372F9D-B064-4D6A-9765-CAEBE544CA0A}" type="sibTrans" cxnId="{050F8E55-244D-414F-B97D-52442F176D98}">
      <dgm:prSet/>
      <dgm:spPr/>
      <dgm:t>
        <a:bodyPr/>
        <a:lstStyle/>
        <a:p>
          <a:endParaRPr lang="en-US"/>
        </a:p>
      </dgm:t>
    </dgm:pt>
    <dgm:pt modelId="{76BBDE3A-A0A4-4B45-BF52-CF06A8996ADC}">
      <dgm:prSet/>
      <dgm:spPr/>
      <dgm:t>
        <a:bodyPr/>
        <a:lstStyle/>
        <a:p>
          <a:r>
            <a:rPr lang="en-US"/>
            <a:t>Disaster recovery</a:t>
          </a:r>
        </a:p>
      </dgm:t>
    </dgm:pt>
    <dgm:pt modelId="{9B0E192C-16F9-4043-AEC8-316B78DBB22A}" type="parTrans" cxnId="{AA9BA0B7-5717-4FC0-8DFA-CDB0339981B3}">
      <dgm:prSet/>
      <dgm:spPr/>
      <dgm:t>
        <a:bodyPr/>
        <a:lstStyle/>
        <a:p>
          <a:endParaRPr lang="en-US"/>
        </a:p>
      </dgm:t>
    </dgm:pt>
    <dgm:pt modelId="{BF7C2C4F-95B3-4CE8-9CC4-85FC0710FC4F}" type="sibTrans" cxnId="{AA9BA0B7-5717-4FC0-8DFA-CDB0339981B3}">
      <dgm:prSet/>
      <dgm:spPr/>
      <dgm:t>
        <a:bodyPr/>
        <a:lstStyle/>
        <a:p>
          <a:endParaRPr lang="en-US"/>
        </a:p>
      </dgm:t>
    </dgm:pt>
    <dgm:pt modelId="{888A6E9F-D4E4-4CA9-B096-D0C4CE9B8D05}">
      <dgm:prSet/>
      <dgm:spPr/>
      <dgm:t>
        <a:bodyPr/>
        <a:lstStyle/>
        <a:p>
          <a:r>
            <a:rPr lang="en-US"/>
            <a:t>weak authentication</a:t>
          </a:r>
        </a:p>
      </dgm:t>
    </dgm:pt>
    <dgm:pt modelId="{6132DCAC-7A1E-409E-B81D-CB07537E99E9}" type="parTrans" cxnId="{666789EE-1496-49BB-BD41-7CAE0D923325}">
      <dgm:prSet/>
      <dgm:spPr/>
      <dgm:t>
        <a:bodyPr/>
        <a:lstStyle/>
        <a:p>
          <a:endParaRPr lang="en-US"/>
        </a:p>
      </dgm:t>
    </dgm:pt>
    <dgm:pt modelId="{32DB0AFF-5FE1-4C3F-A709-9A4E78A06EDE}" type="sibTrans" cxnId="{666789EE-1496-49BB-BD41-7CAE0D923325}">
      <dgm:prSet/>
      <dgm:spPr/>
      <dgm:t>
        <a:bodyPr/>
        <a:lstStyle/>
        <a:p>
          <a:endParaRPr lang="en-US"/>
        </a:p>
      </dgm:t>
    </dgm:pt>
    <dgm:pt modelId="{49A69391-3FE0-44FD-8D25-73C77830712F}">
      <dgm:prSet/>
      <dgm:spPr/>
      <dgm:t>
        <a:bodyPr/>
        <a:lstStyle/>
        <a:p>
          <a:r>
            <a:rPr lang="en-US"/>
            <a:t>Exception Handling</a:t>
          </a:r>
        </a:p>
      </dgm:t>
    </dgm:pt>
    <dgm:pt modelId="{EB6826BB-41F3-4677-8B67-42195C83D4C5}" type="parTrans" cxnId="{FD67B86E-B2AA-40B4-90B1-159A3EE69DA3}">
      <dgm:prSet/>
      <dgm:spPr/>
      <dgm:t>
        <a:bodyPr/>
        <a:lstStyle/>
        <a:p>
          <a:endParaRPr lang="en-US"/>
        </a:p>
      </dgm:t>
    </dgm:pt>
    <dgm:pt modelId="{7E9B94CF-0A9A-4BB3-A1ED-EE4BB2AB64F9}" type="sibTrans" cxnId="{FD67B86E-B2AA-40B4-90B1-159A3EE69DA3}">
      <dgm:prSet/>
      <dgm:spPr/>
      <dgm:t>
        <a:bodyPr/>
        <a:lstStyle/>
        <a:p>
          <a:endParaRPr lang="en-US"/>
        </a:p>
      </dgm:t>
    </dgm:pt>
    <dgm:pt modelId="{40021738-6D63-49F1-A167-0759AF72D755}">
      <dgm:prSet/>
      <dgm:spPr/>
      <dgm:t>
        <a:bodyPr/>
        <a:lstStyle/>
        <a:p>
          <a:r>
            <a:rPr lang="en-US"/>
            <a:t>Serverless Deployment Configuration</a:t>
          </a:r>
        </a:p>
      </dgm:t>
    </dgm:pt>
    <dgm:pt modelId="{4A65AE3E-B551-4EE8-963D-ECA52FE4A9DA}" type="parTrans" cxnId="{5D0405B3-7477-49D6-8E20-AA8B046B5DF2}">
      <dgm:prSet/>
      <dgm:spPr/>
      <dgm:t>
        <a:bodyPr/>
        <a:lstStyle/>
        <a:p>
          <a:endParaRPr lang="en-US"/>
        </a:p>
      </dgm:t>
    </dgm:pt>
    <dgm:pt modelId="{F7752FBD-5CE3-48D0-9570-6F6D22A9C884}" type="sibTrans" cxnId="{5D0405B3-7477-49D6-8E20-AA8B046B5DF2}">
      <dgm:prSet/>
      <dgm:spPr/>
      <dgm:t>
        <a:bodyPr/>
        <a:lstStyle/>
        <a:p>
          <a:endParaRPr lang="en-US"/>
        </a:p>
      </dgm:t>
    </dgm:pt>
    <dgm:pt modelId="{770BBCE1-F0CD-4048-8A94-D5EF24DC102F}">
      <dgm:prSet/>
      <dgm:spPr/>
      <dgm:t>
        <a:bodyPr/>
        <a:lstStyle/>
        <a:p>
          <a:r>
            <a:rPr lang="en-US"/>
            <a:t>Logging</a:t>
          </a:r>
        </a:p>
      </dgm:t>
    </dgm:pt>
    <dgm:pt modelId="{B63BEB1E-7565-4C4E-943C-04F79DB880B8}" type="parTrans" cxnId="{FE389DF2-C76A-4E03-AF9C-C132728C1B95}">
      <dgm:prSet/>
      <dgm:spPr/>
      <dgm:t>
        <a:bodyPr/>
        <a:lstStyle/>
        <a:p>
          <a:endParaRPr lang="en-US"/>
        </a:p>
      </dgm:t>
    </dgm:pt>
    <dgm:pt modelId="{F578AB33-E612-4178-AA2B-DE609C1EC7FE}" type="sibTrans" cxnId="{FE389DF2-C76A-4E03-AF9C-C132728C1B95}">
      <dgm:prSet/>
      <dgm:spPr/>
      <dgm:t>
        <a:bodyPr/>
        <a:lstStyle/>
        <a:p>
          <a:endParaRPr lang="en-US"/>
        </a:p>
      </dgm:t>
    </dgm:pt>
    <dgm:pt modelId="{0212D6B3-3556-476E-9602-2EF87CEE523D}">
      <dgm:prSet/>
      <dgm:spPr/>
      <dgm:t>
        <a:bodyPr/>
        <a:lstStyle/>
        <a:p>
          <a:r>
            <a:rPr lang="en-US"/>
            <a:t>Input Sanitization</a:t>
          </a:r>
        </a:p>
      </dgm:t>
    </dgm:pt>
    <dgm:pt modelId="{899ACDF5-0DE7-4558-BA50-BB2E66156E6F}" type="parTrans" cxnId="{589F6F63-EBE1-426D-982C-FB169F766838}">
      <dgm:prSet/>
      <dgm:spPr/>
      <dgm:t>
        <a:bodyPr/>
        <a:lstStyle/>
        <a:p>
          <a:endParaRPr lang="en-US"/>
        </a:p>
      </dgm:t>
    </dgm:pt>
    <dgm:pt modelId="{3EC4B5C9-14F7-42A7-B51B-CF3E2A6AD72E}" type="sibTrans" cxnId="{589F6F63-EBE1-426D-982C-FB169F766838}">
      <dgm:prSet/>
      <dgm:spPr/>
      <dgm:t>
        <a:bodyPr/>
        <a:lstStyle/>
        <a:p>
          <a:endParaRPr lang="en-US"/>
        </a:p>
      </dgm:t>
    </dgm:pt>
    <dgm:pt modelId="{3D5C528C-BB9E-422A-A915-4E656DE3149A}">
      <dgm:prSet/>
      <dgm:spPr/>
      <dgm:t>
        <a:bodyPr/>
        <a:lstStyle/>
        <a:p>
          <a:r>
            <a:rPr lang="en-US"/>
            <a:t>Least privilege</a:t>
          </a:r>
        </a:p>
      </dgm:t>
    </dgm:pt>
    <dgm:pt modelId="{A0D43945-6942-4031-BFE5-4E2EA72232F1}" type="parTrans" cxnId="{85D64307-2654-4AF8-BBCD-07F5C04E4B34}">
      <dgm:prSet/>
      <dgm:spPr/>
      <dgm:t>
        <a:bodyPr/>
        <a:lstStyle/>
        <a:p>
          <a:endParaRPr lang="en-US"/>
        </a:p>
      </dgm:t>
    </dgm:pt>
    <dgm:pt modelId="{842FB694-31E0-40D0-9DDF-C2FB480912C8}" type="sibTrans" cxnId="{85D64307-2654-4AF8-BBCD-07F5C04E4B34}">
      <dgm:prSet/>
      <dgm:spPr/>
      <dgm:t>
        <a:bodyPr/>
        <a:lstStyle/>
        <a:p>
          <a:endParaRPr lang="en-US"/>
        </a:p>
      </dgm:t>
    </dgm:pt>
    <dgm:pt modelId="{5B73286D-B4B1-447A-8FC5-4460DD8F08C8}">
      <dgm:prSet/>
      <dgm:spPr/>
      <dgm:t>
        <a:bodyPr/>
        <a:lstStyle/>
        <a:p>
          <a:r>
            <a:rPr lang="en-US"/>
            <a:t>Patch function dependencies</a:t>
          </a:r>
        </a:p>
      </dgm:t>
    </dgm:pt>
    <dgm:pt modelId="{14E18F9E-B683-47D7-8AEF-67CF6F9F86C4}" type="parTrans" cxnId="{13F40BDE-8D53-4F6E-A1EF-CF4CC0ED783C}">
      <dgm:prSet/>
      <dgm:spPr/>
      <dgm:t>
        <a:bodyPr/>
        <a:lstStyle/>
        <a:p>
          <a:endParaRPr lang="en-US"/>
        </a:p>
      </dgm:t>
    </dgm:pt>
    <dgm:pt modelId="{7231B569-36C7-477F-9322-C36FA8A9AC36}" type="sibTrans" cxnId="{13F40BDE-8D53-4F6E-A1EF-CF4CC0ED783C}">
      <dgm:prSet/>
      <dgm:spPr/>
      <dgm:t>
        <a:bodyPr/>
        <a:lstStyle/>
        <a:p>
          <a:endParaRPr lang="en-US"/>
        </a:p>
      </dgm:t>
    </dgm:pt>
    <dgm:pt modelId="{FBDCD5E7-CFA9-4320-A21D-273696DCC3F6}">
      <dgm:prSet/>
      <dgm:spPr/>
      <dgm:t>
        <a:bodyPr/>
        <a:lstStyle/>
        <a:p>
          <a:r>
            <a:rPr lang="en-US"/>
            <a:t>Isolated function perimeter</a:t>
          </a:r>
        </a:p>
      </dgm:t>
    </dgm:pt>
    <dgm:pt modelId="{19B11472-B845-43BA-AEB1-784E3BDB34CC}" type="parTrans" cxnId="{97F50ECA-B999-4596-972B-C95FEAD8BF3F}">
      <dgm:prSet/>
      <dgm:spPr/>
      <dgm:t>
        <a:bodyPr/>
        <a:lstStyle/>
        <a:p>
          <a:endParaRPr lang="en-US"/>
        </a:p>
      </dgm:t>
    </dgm:pt>
    <dgm:pt modelId="{F8AC2464-8612-45F2-A192-DB6AB3B1967B}" type="sibTrans" cxnId="{97F50ECA-B999-4596-972B-C95FEAD8BF3F}">
      <dgm:prSet/>
      <dgm:spPr/>
      <dgm:t>
        <a:bodyPr/>
        <a:lstStyle/>
        <a:p>
          <a:endParaRPr lang="en-US"/>
        </a:p>
      </dgm:t>
    </dgm:pt>
    <dgm:pt modelId="{C2AD4FFA-A9C8-4C96-92EE-D3AB6D267B14}">
      <dgm:prSet/>
      <dgm:spPr/>
      <dgm:t>
        <a:bodyPr/>
        <a:lstStyle/>
        <a:p>
          <a:r>
            <a:rPr lang="en-US"/>
            <a:t>Secrets Management</a:t>
          </a:r>
        </a:p>
      </dgm:t>
    </dgm:pt>
    <dgm:pt modelId="{A425FA5E-7F1D-4F24-AAB4-BF72C23312A3}" type="parTrans" cxnId="{553AA497-6613-4160-BBFB-927B1F0848DD}">
      <dgm:prSet/>
      <dgm:spPr/>
      <dgm:t>
        <a:bodyPr/>
        <a:lstStyle/>
        <a:p>
          <a:endParaRPr lang="en-US"/>
        </a:p>
      </dgm:t>
    </dgm:pt>
    <dgm:pt modelId="{3802BF98-6512-46A2-8D45-F210B9070334}" type="sibTrans" cxnId="{553AA497-6613-4160-BBFB-927B1F0848DD}">
      <dgm:prSet/>
      <dgm:spPr/>
      <dgm:t>
        <a:bodyPr/>
        <a:lstStyle/>
        <a:p>
          <a:endParaRPr lang="en-US"/>
        </a:p>
      </dgm:t>
    </dgm:pt>
    <dgm:pt modelId="{28A3FFFA-D077-46EF-BBDB-36AC6581A2CC}">
      <dgm:prSet/>
      <dgm:spPr/>
      <dgm:t>
        <a:bodyPr/>
        <a:lstStyle/>
        <a:p>
          <a:r>
            <a:rPr lang="en-US"/>
            <a:t>Data in Transit</a:t>
          </a:r>
        </a:p>
      </dgm:t>
    </dgm:pt>
    <dgm:pt modelId="{A967CE2C-58CB-4068-A2F3-C17DD39B45F8}" type="parTrans" cxnId="{40A60E47-9E97-45EA-8C21-D0D38930AD9C}">
      <dgm:prSet/>
      <dgm:spPr/>
      <dgm:t>
        <a:bodyPr/>
        <a:lstStyle/>
        <a:p>
          <a:endParaRPr lang="en-US"/>
        </a:p>
      </dgm:t>
    </dgm:pt>
    <dgm:pt modelId="{960E1FC8-D6F2-440A-82F5-F21D1DB50782}" type="sibTrans" cxnId="{40A60E47-9E97-45EA-8C21-D0D38930AD9C}">
      <dgm:prSet/>
      <dgm:spPr/>
      <dgm:t>
        <a:bodyPr/>
        <a:lstStyle/>
        <a:p>
          <a:endParaRPr lang="en-US"/>
        </a:p>
      </dgm:t>
    </dgm:pt>
    <dgm:pt modelId="{E3D720CD-2058-4BD0-B990-E1E47AFF9481}">
      <dgm:prSet/>
      <dgm:spPr/>
      <dgm:t>
        <a:bodyPr/>
        <a:lstStyle/>
        <a:p>
          <a:pPr>
            <a:buFont typeface="+mj-lt"/>
            <a:buAutoNum type="arabicPeriod"/>
          </a:pPr>
          <a:r>
            <a:rPr lang="en-US"/>
            <a:t>Intrusion Detection</a:t>
          </a:r>
        </a:p>
      </dgm:t>
    </dgm:pt>
    <dgm:pt modelId="{C4858071-A94D-4F25-8136-9F6BC96B8CDC}" type="parTrans" cxnId="{F8D1EBDD-A6D9-4D24-B7E2-AF20D782F33A}">
      <dgm:prSet/>
      <dgm:spPr/>
      <dgm:t>
        <a:bodyPr/>
        <a:lstStyle/>
        <a:p>
          <a:endParaRPr lang="en-US"/>
        </a:p>
      </dgm:t>
    </dgm:pt>
    <dgm:pt modelId="{54668423-8FBC-4672-B8BF-1DA569203617}" type="sibTrans" cxnId="{F8D1EBDD-A6D9-4D24-B7E2-AF20D782F33A}">
      <dgm:prSet/>
      <dgm:spPr/>
      <dgm:t>
        <a:bodyPr/>
        <a:lstStyle/>
        <a:p>
          <a:endParaRPr lang="en-US"/>
        </a:p>
      </dgm:t>
    </dgm:pt>
    <dgm:pt modelId="{CC453299-CB7F-425F-A766-3221EA64DB4F}">
      <dgm:prSet/>
      <dgm:spPr/>
      <dgm:t>
        <a:bodyPr/>
        <a:lstStyle/>
        <a:p>
          <a:r>
            <a:rPr lang="en-US"/>
            <a:t>Broken Authentication</a:t>
          </a:r>
        </a:p>
      </dgm:t>
    </dgm:pt>
    <dgm:pt modelId="{AF508C25-5B40-4F5C-9CA2-BE7C57DB3621}" type="parTrans" cxnId="{5E27A29F-6278-48F8-911A-325ADE94CD28}">
      <dgm:prSet/>
      <dgm:spPr/>
      <dgm:t>
        <a:bodyPr/>
        <a:lstStyle/>
        <a:p>
          <a:endParaRPr lang="en-US"/>
        </a:p>
      </dgm:t>
    </dgm:pt>
    <dgm:pt modelId="{89018ED3-93C2-44C1-8EE1-BC42611E5C1E}" type="sibTrans" cxnId="{5E27A29F-6278-48F8-911A-325ADE94CD28}">
      <dgm:prSet/>
      <dgm:spPr/>
      <dgm:t>
        <a:bodyPr/>
        <a:lstStyle/>
        <a:p>
          <a:endParaRPr lang="en-US"/>
        </a:p>
      </dgm:t>
    </dgm:pt>
    <dgm:pt modelId="{C045901D-B51D-4B81-A0FF-E5BC1A306665}">
      <dgm:prSet/>
      <dgm:spPr/>
      <dgm:t>
        <a:bodyPr/>
        <a:lstStyle/>
        <a:p>
          <a:r>
            <a:rPr lang="en-US"/>
            <a:t>Third-Party Dependencies</a:t>
          </a:r>
        </a:p>
      </dgm:t>
    </dgm:pt>
    <dgm:pt modelId="{DCBFC47F-0BE9-4E45-97A8-3A83BA19B921}" type="parTrans" cxnId="{4C85A088-B43A-431E-A716-08EE5C547E2F}">
      <dgm:prSet/>
      <dgm:spPr/>
      <dgm:t>
        <a:bodyPr/>
        <a:lstStyle/>
        <a:p>
          <a:endParaRPr lang="en-US"/>
        </a:p>
      </dgm:t>
    </dgm:pt>
    <dgm:pt modelId="{71B9FB53-FEB1-426F-8AFE-4EA4F9455D52}" type="sibTrans" cxnId="{4C85A088-B43A-431E-A716-08EE5C547E2F}">
      <dgm:prSet/>
      <dgm:spPr/>
      <dgm:t>
        <a:bodyPr/>
        <a:lstStyle/>
        <a:p>
          <a:endParaRPr lang="en-US"/>
        </a:p>
      </dgm:t>
    </dgm:pt>
    <dgm:pt modelId="{14CA5F86-ED41-41B6-8B7B-3E633957AB54}">
      <dgm:prSet/>
      <dgm:spPr/>
      <dgm:t>
        <a:bodyPr/>
        <a:lstStyle/>
        <a:p>
          <a:pPr>
            <a:buFont typeface="+mj-lt"/>
            <a:buAutoNum type="arabicPeriod"/>
          </a:pPr>
          <a:r>
            <a:rPr lang="en-US"/>
            <a:t>Vulnerability Scanning</a:t>
          </a:r>
        </a:p>
      </dgm:t>
    </dgm:pt>
    <dgm:pt modelId="{A1CC5381-3E67-4516-A9BF-74D08777EE2E}" type="parTrans" cxnId="{CBA4ED69-0B40-418B-B422-5A5A32FF5ED9}">
      <dgm:prSet/>
      <dgm:spPr/>
      <dgm:t>
        <a:bodyPr/>
        <a:lstStyle/>
        <a:p>
          <a:endParaRPr lang="en-US"/>
        </a:p>
      </dgm:t>
    </dgm:pt>
    <dgm:pt modelId="{6FA145B6-AEC3-4113-964B-D6F9BAF9B23B}" type="sibTrans" cxnId="{CBA4ED69-0B40-418B-B422-5A5A32FF5ED9}">
      <dgm:prSet/>
      <dgm:spPr/>
      <dgm:t>
        <a:bodyPr/>
        <a:lstStyle/>
        <a:p>
          <a:endParaRPr lang="en-US"/>
        </a:p>
      </dgm:t>
    </dgm:pt>
    <dgm:pt modelId="{8FFA18A9-BC6C-42E2-9FA9-857E6511EFFC}">
      <dgm:prSet/>
      <dgm:spPr/>
      <dgm:t>
        <a:bodyPr/>
        <a:lstStyle/>
        <a:p>
          <a:r>
            <a:rPr lang="en-US"/>
            <a:t>Execution flow manipulation</a:t>
          </a:r>
        </a:p>
      </dgm:t>
    </dgm:pt>
    <dgm:pt modelId="{6F7759C0-F5C4-4584-87C6-9693E5C1C436}" type="parTrans" cxnId="{1BFE78C9-0B1D-4383-86B0-1D6EA0A2B8F7}">
      <dgm:prSet/>
      <dgm:spPr/>
      <dgm:t>
        <a:bodyPr/>
        <a:lstStyle/>
        <a:p>
          <a:endParaRPr lang="en-US"/>
        </a:p>
      </dgm:t>
    </dgm:pt>
    <dgm:pt modelId="{00189017-97F3-47CC-8C4F-6F2D6C143C49}" type="sibTrans" cxnId="{1BFE78C9-0B1D-4383-86B0-1D6EA0A2B8F7}">
      <dgm:prSet/>
      <dgm:spPr/>
      <dgm:t>
        <a:bodyPr/>
        <a:lstStyle/>
        <a:p>
          <a:endParaRPr lang="en-US"/>
        </a:p>
      </dgm:t>
    </dgm:pt>
    <dgm:pt modelId="{3DD59778-6CB3-45C5-80F8-BE9202A669E9}">
      <dgm:prSet/>
      <dgm:spPr/>
      <dgm:t>
        <a:bodyPr/>
        <a:lstStyle/>
        <a:p>
          <a:r>
            <a:rPr lang="en-US"/>
            <a:t>Alibaba Cloud </a:t>
          </a:r>
        </a:p>
      </dgm:t>
    </dgm:pt>
    <dgm:pt modelId="{B232C80B-061F-4639-8128-BDF3D13024A7}" type="parTrans" cxnId="{006A8840-D2A9-4213-828E-C115070B0FB6}">
      <dgm:prSet/>
      <dgm:spPr/>
      <dgm:t>
        <a:bodyPr/>
        <a:lstStyle/>
        <a:p>
          <a:endParaRPr lang="en-US"/>
        </a:p>
      </dgm:t>
    </dgm:pt>
    <dgm:pt modelId="{9AE540D3-9937-49A0-A02F-A04C1A677AE8}" type="sibTrans" cxnId="{006A8840-D2A9-4213-828E-C115070B0FB6}">
      <dgm:prSet/>
      <dgm:spPr/>
      <dgm:t>
        <a:bodyPr/>
        <a:lstStyle/>
        <a:p>
          <a:endParaRPr lang="en-US"/>
        </a:p>
      </dgm:t>
    </dgm:pt>
    <dgm:pt modelId="{30BE6E5C-61B4-4939-B578-92CAAF326BB5}">
      <dgm:prSet/>
      <dgm:spPr/>
      <dgm:t>
        <a:bodyPr/>
        <a:lstStyle/>
        <a:p>
          <a:r>
            <a:rPr lang="en-US"/>
            <a:t>Development Tools</a:t>
          </a:r>
        </a:p>
      </dgm:t>
    </dgm:pt>
    <dgm:pt modelId="{988EDE32-5065-49F0-9E9D-03E7C1E08F67}" type="parTrans" cxnId="{52BD8115-CCD8-4AA8-BC9C-C3D9232F0FE5}">
      <dgm:prSet/>
      <dgm:spPr/>
      <dgm:t>
        <a:bodyPr/>
        <a:lstStyle/>
        <a:p>
          <a:endParaRPr lang="en-US"/>
        </a:p>
      </dgm:t>
    </dgm:pt>
    <dgm:pt modelId="{886F11A1-3DB4-4FC2-84C2-2BA646619FA8}" type="sibTrans" cxnId="{52BD8115-CCD8-4AA8-BC9C-C3D9232F0FE5}">
      <dgm:prSet/>
      <dgm:spPr/>
      <dgm:t>
        <a:bodyPr/>
        <a:lstStyle/>
        <a:p>
          <a:endParaRPr lang="en-US"/>
        </a:p>
      </dgm:t>
    </dgm:pt>
    <dgm:pt modelId="{7E8E030F-2149-43E8-8B7E-AFBDD6B9258B}">
      <dgm:prSet/>
      <dgm:spPr/>
      <dgm:t>
        <a:bodyPr/>
        <a:lstStyle/>
        <a:p>
          <a:r>
            <a:rPr lang="en-US"/>
            <a:t>Domains</a:t>
          </a:r>
        </a:p>
      </dgm:t>
    </dgm:pt>
    <dgm:pt modelId="{283FBFD1-C49A-436B-9A15-1DF46DB3CE49}" type="parTrans" cxnId="{F3C5A8B5-5BEC-4129-A89A-D864BA9C4A32}">
      <dgm:prSet/>
      <dgm:spPr/>
      <dgm:t>
        <a:bodyPr/>
        <a:lstStyle/>
        <a:p>
          <a:endParaRPr lang="en-US"/>
        </a:p>
      </dgm:t>
    </dgm:pt>
    <dgm:pt modelId="{96F194B8-242E-4F73-80EC-BC786AC30714}" type="sibTrans" cxnId="{F3C5A8B5-5BEC-4129-A89A-D864BA9C4A32}">
      <dgm:prSet/>
      <dgm:spPr/>
      <dgm:t>
        <a:bodyPr/>
        <a:lstStyle/>
        <a:p>
          <a:endParaRPr lang="en-US"/>
        </a:p>
      </dgm:t>
    </dgm:pt>
    <dgm:pt modelId="{1C3528D8-BBA3-4A39-9C2B-7349FE80F8C3}">
      <dgm:prSet/>
      <dgm:spPr/>
      <dgm:t>
        <a:bodyPr/>
        <a:lstStyle/>
        <a:p>
          <a:r>
            <a:rPr lang="en-US"/>
            <a:t>Service</a:t>
          </a:r>
          <a:r>
            <a:rPr lang="en-US" baseline="0"/>
            <a:t> Integrations</a:t>
          </a:r>
          <a:endParaRPr lang="en-US"/>
        </a:p>
      </dgm:t>
    </dgm:pt>
    <dgm:pt modelId="{32AB9B1C-F3CB-495F-B26C-5ECCDD4D64D2}" type="parTrans" cxnId="{31631C65-C4AC-49EE-9D35-62AEFFDEF98F}">
      <dgm:prSet/>
      <dgm:spPr/>
      <dgm:t>
        <a:bodyPr/>
        <a:lstStyle/>
        <a:p>
          <a:endParaRPr lang="en-US"/>
        </a:p>
      </dgm:t>
    </dgm:pt>
    <dgm:pt modelId="{579EA310-882C-48E5-9FF6-B4AD9DB4005E}" type="sibTrans" cxnId="{31631C65-C4AC-49EE-9D35-62AEFFDEF98F}">
      <dgm:prSet/>
      <dgm:spPr/>
      <dgm:t>
        <a:bodyPr/>
        <a:lstStyle/>
        <a:p>
          <a:endParaRPr lang="en-US"/>
        </a:p>
      </dgm:t>
    </dgm:pt>
    <dgm:pt modelId="{A006BA68-B0F0-4123-8728-5A5061EF4CA4}">
      <dgm:prSet/>
      <dgm:spPr/>
      <dgm:t>
        <a:bodyPr/>
        <a:lstStyle/>
        <a:p>
          <a:r>
            <a:rPr lang="en-US"/>
            <a:t>Programming Languages </a:t>
          </a:r>
        </a:p>
      </dgm:t>
    </dgm:pt>
    <dgm:pt modelId="{803E2594-4CEF-405B-B633-8406D6BC5F7D}" type="parTrans" cxnId="{3DCCD968-645D-4BC7-B963-6D6B833E0912}">
      <dgm:prSet/>
      <dgm:spPr/>
      <dgm:t>
        <a:bodyPr/>
        <a:lstStyle/>
        <a:p>
          <a:endParaRPr lang="en-US"/>
        </a:p>
      </dgm:t>
    </dgm:pt>
    <dgm:pt modelId="{5F5D9897-8960-4E78-AFCC-7C8F7B5A9C29}" type="sibTrans" cxnId="{3DCCD968-645D-4BC7-B963-6D6B833E0912}">
      <dgm:prSet/>
      <dgm:spPr/>
      <dgm:t>
        <a:bodyPr/>
        <a:lstStyle/>
        <a:p>
          <a:endParaRPr lang="en-US"/>
        </a:p>
      </dgm:t>
    </dgm:pt>
    <dgm:pt modelId="{1F78D773-4F3C-4980-B9F5-416E8DEDA045}">
      <dgm:prSet/>
      <dgm:spPr/>
      <dgm:t>
        <a:bodyPr/>
        <a:lstStyle/>
        <a:p>
          <a:r>
            <a:rPr lang="en-US"/>
            <a:t>Vendor-lock in</a:t>
          </a:r>
        </a:p>
      </dgm:t>
    </dgm:pt>
    <dgm:pt modelId="{5F0EB58E-73CC-4ACC-88D6-D949F61DB3FE}" type="parTrans" cxnId="{D0BA1BB2-99EC-4C29-AA88-5374B53C7D01}">
      <dgm:prSet/>
      <dgm:spPr/>
      <dgm:t>
        <a:bodyPr/>
        <a:lstStyle/>
        <a:p>
          <a:endParaRPr lang="en-US"/>
        </a:p>
      </dgm:t>
    </dgm:pt>
    <dgm:pt modelId="{9A6D3620-D575-4DBF-8273-33B1D34E032E}" type="sibTrans" cxnId="{D0BA1BB2-99EC-4C29-AA88-5374B53C7D01}">
      <dgm:prSet/>
      <dgm:spPr/>
      <dgm:t>
        <a:bodyPr/>
        <a:lstStyle/>
        <a:p>
          <a:endParaRPr lang="en-US"/>
        </a:p>
      </dgm:t>
    </dgm:pt>
    <dgm:pt modelId="{329CB89F-4363-42F3-B5B3-9305DACD3B7E}">
      <dgm:prSet/>
      <dgm:spPr/>
      <dgm:t>
        <a:bodyPr/>
        <a:lstStyle/>
        <a:p>
          <a:r>
            <a:rPr lang="en-US"/>
            <a:t>Use Cases</a:t>
          </a:r>
        </a:p>
      </dgm:t>
    </dgm:pt>
    <dgm:pt modelId="{8E06DE61-33DB-4D70-9AC3-2C82B0B750A5}" type="parTrans" cxnId="{32A27A9C-4958-42AC-9279-F00C3D29D27A}">
      <dgm:prSet/>
      <dgm:spPr/>
      <dgm:t>
        <a:bodyPr/>
        <a:lstStyle/>
        <a:p>
          <a:endParaRPr lang="en-US"/>
        </a:p>
      </dgm:t>
    </dgm:pt>
    <dgm:pt modelId="{77C112BB-4053-4BF4-B5F9-DB251255D6AF}" type="sibTrans" cxnId="{32A27A9C-4958-42AC-9279-F00C3D29D27A}">
      <dgm:prSet/>
      <dgm:spPr/>
      <dgm:t>
        <a:bodyPr/>
        <a:lstStyle/>
        <a:p>
          <a:endParaRPr lang="en-US"/>
        </a:p>
      </dgm:t>
    </dgm:pt>
    <dgm:pt modelId="{AC2CBCDD-512C-434C-A31E-BE86CD33458D}">
      <dgm:prSet/>
      <dgm:spPr/>
      <dgm:t>
        <a:bodyPr/>
        <a:lstStyle/>
        <a:p>
          <a:r>
            <a:rPr lang="en-US"/>
            <a:t>IoT</a:t>
          </a:r>
        </a:p>
      </dgm:t>
    </dgm:pt>
    <dgm:pt modelId="{A707CA75-F850-4A79-A1D5-6F29AA725067}" type="parTrans" cxnId="{7F205DD6-D8C1-4128-8A0E-C96B38205995}">
      <dgm:prSet/>
      <dgm:spPr/>
      <dgm:t>
        <a:bodyPr/>
        <a:lstStyle/>
        <a:p>
          <a:endParaRPr lang="en-US"/>
        </a:p>
      </dgm:t>
    </dgm:pt>
    <dgm:pt modelId="{3C16460E-9B0A-4796-A9E7-332510AAA432}" type="sibTrans" cxnId="{7F205DD6-D8C1-4128-8A0E-C96B38205995}">
      <dgm:prSet/>
      <dgm:spPr/>
      <dgm:t>
        <a:bodyPr/>
        <a:lstStyle/>
        <a:p>
          <a:endParaRPr lang="en-US"/>
        </a:p>
      </dgm:t>
    </dgm:pt>
    <dgm:pt modelId="{30008CDB-A53F-4FF5-A71D-FA38E578C639}">
      <dgm:prSet/>
      <dgm:spPr/>
      <dgm:t>
        <a:bodyPr/>
        <a:lstStyle/>
        <a:p>
          <a:r>
            <a:rPr lang="en-US"/>
            <a:t>Continuous  Integration</a:t>
          </a:r>
        </a:p>
      </dgm:t>
    </dgm:pt>
    <dgm:pt modelId="{E655DF8D-EB12-45B3-BE18-7796155D1B2D}" type="parTrans" cxnId="{10A7315D-FB7F-4291-8ED3-1308DB5FFA1D}">
      <dgm:prSet/>
      <dgm:spPr/>
      <dgm:t>
        <a:bodyPr/>
        <a:lstStyle/>
        <a:p>
          <a:endParaRPr lang="en-US"/>
        </a:p>
      </dgm:t>
    </dgm:pt>
    <dgm:pt modelId="{5BFCBDB1-08AE-4F4B-B9AD-29A648E5BA90}" type="sibTrans" cxnId="{10A7315D-FB7F-4291-8ED3-1308DB5FFA1D}">
      <dgm:prSet/>
      <dgm:spPr/>
      <dgm:t>
        <a:bodyPr/>
        <a:lstStyle/>
        <a:p>
          <a:endParaRPr lang="en-US"/>
        </a:p>
      </dgm:t>
    </dgm:pt>
    <dgm:pt modelId="{F7FF7031-D6AC-4B95-AD78-89886CCA978D}">
      <dgm:prSet/>
      <dgm:spPr/>
      <dgm:t>
        <a:bodyPr/>
        <a:lstStyle/>
        <a:p>
          <a:r>
            <a:rPr lang="en-US"/>
            <a:t>Data Processing</a:t>
          </a:r>
        </a:p>
      </dgm:t>
    </dgm:pt>
    <dgm:pt modelId="{D7D4E2E4-5A8F-4E40-A626-BCB9DD41BCD0}" type="parTrans" cxnId="{81879BC4-CCA0-48D5-92E3-4CB50801FFC6}">
      <dgm:prSet/>
      <dgm:spPr/>
      <dgm:t>
        <a:bodyPr/>
        <a:lstStyle/>
        <a:p>
          <a:endParaRPr lang="en-US"/>
        </a:p>
      </dgm:t>
    </dgm:pt>
    <dgm:pt modelId="{5A329E4B-D432-4D70-B354-6215DA875AC7}" type="sibTrans" cxnId="{81879BC4-CCA0-48D5-92E3-4CB50801FFC6}">
      <dgm:prSet/>
      <dgm:spPr/>
      <dgm:t>
        <a:bodyPr/>
        <a:lstStyle/>
        <a:p>
          <a:endParaRPr lang="en-US"/>
        </a:p>
      </dgm:t>
    </dgm:pt>
    <dgm:pt modelId="{0CDE00A3-11AF-4B8D-9028-04A007ACD3B5}">
      <dgm:prSet/>
      <dgm:spPr/>
      <dgm:t>
        <a:bodyPr/>
        <a:lstStyle/>
        <a:p>
          <a:r>
            <a:rPr lang="en-US"/>
            <a:t>Stream and batch processing</a:t>
          </a:r>
        </a:p>
      </dgm:t>
    </dgm:pt>
    <dgm:pt modelId="{FF5DA2AF-6ED1-4DA1-8486-BF0D6DE0F424}" type="parTrans" cxnId="{8944968C-75CD-4E6A-8836-2F1A7D42F9DB}">
      <dgm:prSet/>
      <dgm:spPr/>
      <dgm:t>
        <a:bodyPr/>
        <a:lstStyle/>
        <a:p>
          <a:endParaRPr lang="en-US"/>
        </a:p>
      </dgm:t>
    </dgm:pt>
    <dgm:pt modelId="{C33F1BF4-C775-4C8C-BE3C-64E1E2AA3A84}" type="sibTrans" cxnId="{8944968C-75CD-4E6A-8836-2F1A7D42F9DB}">
      <dgm:prSet/>
      <dgm:spPr/>
      <dgm:t>
        <a:bodyPr/>
        <a:lstStyle/>
        <a:p>
          <a:endParaRPr lang="en-US"/>
        </a:p>
      </dgm:t>
    </dgm:pt>
    <dgm:pt modelId="{0D2B67EC-42E3-41B2-87D0-9A9CD5FC17D1}">
      <dgm:prSet/>
      <dgm:spPr/>
      <dgm:t>
        <a:bodyPr/>
        <a:lstStyle/>
        <a:p>
          <a:r>
            <a:rPr lang="en-US"/>
            <a:t>Web and Mobile applicatiosn</a:t>
          </a:r>
        </a:p>
      </dgm:t>
    </dgm:pt>
    <dgm:pt modelId="{B27C2833-BCBF-4DF8-ACC5-5EDA2FD2C44D}" type="parTrans" cxnId="{C204C61E-F8AA-49F5-8734-7697683F4946}">
      <dgm:prSet/>
      <dgm:spPr/>
      <dgm:t>
        <a:bodyPr/>
        <a:lstStyle/>
        <a:p>
          <a:endParaRPr lang="en-US"/>
        </a:p>
      </dgm:t>
    </dgm:pt>
    <dgm:pt modelId="{E05F0C79-5160-4DD9-BE7E-6CA2975F08C2}" type="sibTrans" cxnId="{C204C61E-F8AA-49F5-8734-7697683F4946}">
      <dgm:prSet/>
      <dgm:spPr/>
      <dgm:t>
        <a:bodyPr/>
        <a:lstStyle/>
        <a:p>
          <a:endParaRPr lang="en-US"/>
        </a:p>
      </dgm:t>
    </dgm:pt>
    <dgm:pt modelId="{FFDF5D77-3899-4C33-98B2-086EBF6B6DE6}">
      <dgm:prSet/>
      <dgm:spPr/>
      <dgm:t>
        <a:bodyPr/>
        <a:lstStyle/>
        <a:p>
          <a:r>
            <a:rPr lang="en-US"/>
            <a:t>Micro Services</a:t>
          </a:r>
        </a:p>
      </dgm:t>
    </dgm:pt>
    <dgm:pt modelId="{E2349D48-020F-41B0-95F7-F3A0546D412D}" type="parTrans" cxnId="{AE935C30-EC3E-456F-B8C5-68A101B1FB50}">
      <dgm:prSet/>
      <dgm:spPr/>
      <dgm:t>
        <a:bodyPr/>
        <a:lstStyle/>
        <a:p>
          <a:endParaRPr lang="en-US"/>
        </a:p>
      </dgm:t>
    </dgm:pt>
    <dgm:pt modelId="{C629D0B8-5694-4435-A571-7767B11F13D2}" type="sibTrans" cxnId="{AE935C30-EC3E-456F-B8C5-68A101B1FB50}">
      <dgm:prSet/>
      <dgm:spPr/>
      <dgm:t>
        <a:bodyPr/>
        <a:lstStyle/>
        <a:p>
          <a:endParaRPr lang="en-US"/>
        </a:p>
      </dgm:t>
    </dgm:pt>
    <dgm:pt modelId="{DCB56CFC-6B57-483D-A162-DFCE8BBB3A2C}">
      <dgm:prSet/>
      <dgm:spPr/>
      <dgm:t>
        <a:bodyPr/>
        <a:lstStyle/>
        <a:p>
          <a:r>
            <a:rPr lang="en-US"/>
            <a:t>Cloud Automation and CRON jobs</a:t>
          </a:r>
        </a:p>
      </dgm:t>
    </dgm:pt>
    <dgm:pt modelId="{205115EB-BD4D-4EAC-98B6-EC21E5A83F1E}" type="parTrans" cxnId="{ADF86B74-9CEE-4D48-922C-81F8EBA99143}">
      <dgm:prSet/>
      <dgm:spPr/>
      <dgm:t>
        <a:bodyPr/>
        <a:lstStyle/>
        <a:p>
          <a:endParaRPr lang="en-US"/>
        </a:p>
      </dgm:t>
    </dgm:pt>
    <dgm:pt modelId="{90A49E36-4CFF-4ED8-BE91-172C4CF011EB}" type="sibTrans" cxnId="{ADF86B74-9CEE-4D48-922C-81F8EBA99143}">
      <dgm:prSet/>
      <dgm:spPr/>
      <dgm:t>
        <a:bodyPr/>
        <a:lstStyle/>
        <a:p>
          <a:endParaRPr lang="en-US"/>
        </a:p>
      </dgm:t>
    </dgm:pt>
    <dgm:pt modelId="{308A00FB-67DF-4E48-9E2A-B3E656F5896B}">
      <dgm:prSet/>
      <dgm:spPr/>
      <dgm:t>
        <a:bodyPr/>
        <a:lstStyle/>
        <a:p>
          <a:r>
            <a:rPr lang="en-US"/>
            <a:t>API backends</a:t>
          </a:r>
        </a:p>
      </dgm:t>
    </dgm:pt>
    <dgm:pt modelId="{224B357D-2E14-44F3-BFC4-0DEFFB963C16}" type="parTrans" cxnId="{BAE2CBD6-A212-4001-A1E6-59A3BCF4C348}">
      <dgm:prSet/>
      <dgm:spPr/>
      <dgm:t>
        <a:bodyPr/>
        <a:lstStyle/>
        <a:p>
          <a:endParaRPr lang="en-US"/>
        </a:p>
      </dgm:t>
    </dgm:pt>
    <dgm:pt modelId="{A056D645-29A9-4FAB-87DF-FCF0859C03AB}" type="sibTrans" cxnId="{BAE2CBD6-A212-4001-A1E6-59A3BCF4C348}">
      <dgm:prSet/>
      <dgm:spPr/>
      <dgm:t>
        <a:bodyPr/>
        <a:lstStyle/>
        <a:p>
          <a:endParaRPr lang="en-US"/>
        </a:p>
      </dgm:t>
    </dgm:pt>
    <dgm:pt modelId="{3E7AD227-2818-49FE-8F16-93A09D03350C}">
      <dgm:prSet/>
      <dgm:spPr/>
      <dgm:t>
        <a:bodyPr/>
        <a:lstStyle/>
        <a:p>
          <a:r>
            <a:rPr lang="en-US"/>
            <a:t>Vulnerabilities</a:t>
          </a:r>
        </a:p>
      </dgm:t>
    </dgm:pt>
    <dgm:pt modelId="{91AE3FED-8577-4A83-B260-5294BA5D58D2}" type="parTrans" cxnId="{DDAC7316-3E42-403B-ABBA-495C13478385}">
      <dgm:prSet/>
      <dgm:spPr/>
      <dgm:t>
        <a:bodyPr/>
        <a:lstStyle/>
        <a:p>
          <a:endParaRPr lang="en-US"/>
        </a:p>
      </dgm:t>
    </dgm:pt>
    <dgm:pt modelId="{10172152-208F-489B-90F9-A2F11E0D1475}" type="sibTrans" cxnId="{DDAC7316-3E42-403B-ABBA-495C13478385}">
      <dgm:prSet/>
      <dgm:spPr/>
      <dgm:t>
        <a:bodyPr/>
        <a:lstStyle/>
        <a:p>
          <a:endParaRPr lang="en-US"/>
        </a:p>
      </dgm:t>
    </dgm:pt>
    <dgm:pt modelId="{E7052E12-BAF5-43B6-8D3E-EB3496113D6D}">
      <dgm:prSet/>
      <dgm:spPr/>
      <dgm:t>
        <a:bodyPr/>
        <a:lstStyle/>
        <a:p>
          <a:r>
            <a:rPr lang="en-US"/>
            <a:t>Quick deployments and updates</a:t>
          </a:r>
        </a:p>
      </dgm:t>
    </dgm:pt>
    <dgm:pt modelId="{8ABC4385-3B57-4E7E-919A-9CC4497C585E}" type="parTrans" cxnId="{8EDB93F5-C5CB-48E9-92CE-F728D7FC7DE7}">
      <dgm:prSet/>
      <dgm:spPr/>
      <dgm:t>
        <a:bodyPr/>
        <a:lstStyle/>
        <a:p>
          <a:endParaRPr lang="en-US"/>
        </a:p>
      </dgm:t>
    </dgm:pt>
    <dgm:pt modelId="{8979CEDA-13DF-4756-AFB7-1E7E97108024}" type="sibTrans" cxnId="{8EDB93F5-C5CB-48E9-92CE-F728D7FC7DE7}">
      <dgm:prSet/>
      <dgm:spPr/>
      <dgm:t>
        <a:bodyPr/>
        <a:lstStyle/>
        <a:p>
          <a:endParaRPr lang="en-US"/>
        </a:p>
      </dgm:t>
    </dgm:pt>
    <dgm:pt modelId="{97347B07-FBA0-4184-9132-0ADC7184C691}">
      <dgm:prSet/>
      <dgm:spPr/>
      <dgm:t>
        <a:bodyPr/>
        <a:lstStyle/>
        <a:p>
          <a:r>
            <a:rPr lang="en-US"/>
            <a:t>Scalability</a:t>
          </a:r>
        </a:p>
      </dgm:t>
    </dgm:pt>
    <dgm:pt modelId="{88F15735-A17A-4B06-80E3-0E7F080DBA91}" type="parTrans" cxnId="{771C8EBB-D842-499F-A422-790411CF068A}">
      <dgm:prSet/>
      <dgm:spPr/>
      <dgm:t>
        <a:bodyPr/>
        <a:lstStyle/>
        <a:p>
          <a:endParaRPr lang="en-US"/>
        </a:p>
      </dgm:t>
    </dgm:pt>
    <dgm:pt modelId="{FEC70532-069A-431F-98DA-8ECF09D4B160}" type="sibTrans" cxnId="{771C8EBB-D842-499F-A422-790411CF068A}">
      <dgm:prSet/>
      <dgm:spPr/>
      <dgm:t>
        <a:bodyPr/>
        <a:lstStyle/>
        <a:p>
          <a:endParaRPr lang="en-US"/>
        </a:p>
      </dgm:t>
    </dgm:pt>
    <dgm:pt modelId="{4BBC45A0-E3B4-4FA5-8B99-E617767E691B}">
      <dgm:prSet/>
      <dgm:spPr/>
      <dgm:t>
        <a:bodyPr/>
        <a:lstStyle/>
        <a:p>
          <a:r>
            <a:rPr lang="en-US"/>
            <a:t>Reduced cost</a:t>
          </a:r>
        </a:p>
        <a:p>
          <a:endParaRPr lang="en-US"/>
        </a:p>
      </dgm:t>
    </dgm:pt>
    <dgm:pt modelId="{D89CB0C7-F0FC-43C7-8217-B902BDFE1CAC}" type="parTrans" cxnId="{85D4327C-CA2A-41F3-B367-2BC1728AA779}">
      <dgm:prSet/>
      <dgm:spPr/>
      <dgm:t>
        <a:bodyPr/>
        <a:lstStyle/>
        <a:p>
          <a:endParaRPr lang="en-US"/>
        </a:p>
      </dgm:t>
    </dgm:pt>
    <dgm:pt modelId="{E2569672-E690-46C3-92E3-61347AB13D52}" type="sibTrans" cxnId="{85D4327C-CA2A-41F3-B367-2BC1728AA779}">
      <dgm:prSet/>
      <dgm:spPr/>
      <dgm:t>
        <a:bodyPr/>
        <a:lstStyle/>
        <a:p>
          <a:endParaRPr lang="en-US"/>
        </a:p>
      </dgm:t>
    </dgm:pt>
    <dgm:pt modelId="{66030064-42E7-44D9-BBDD-9BAA67C488E0}">
      <dgm:prSet/>
      <dgm:spPr/>
      <dgm:t>
        <a:bodyPr/>
        <a:lstStyle/>
        <a:p>
          <a:r>
            <a:rPr lang="en-US"/>
            <a:t>Decreased Latency</a:t>
          </a:r>
        </a:p>
      </dgm:t>
    </dgm:pt>
    <dgm:pt modelId="{33F87518-3469-4D27-9F64-CBE577269630}" type="parTrans" cxnId="{037F8FB2-FA97-4567-8C86-08DC2145134D}">
      <dgm:prSet/>
      <dgm:spPr/>
      <dgm:t>
        <a:bodyPr/>
        <a:lstStyle/>
        <a:p>
          <a:endParaRPr lang="en-US"/>
        </a:p>
      </dgm:t>
    </dgm:pt>
    <dgm:pt modelId="{19C799DA-3966-4436-A9D4-92BD92155CFA}" type="sibTrans" cxnId="{037F8FB2-FA97-4567-8C86-08DC2145134D}">
      <dgm:prSet/>
      <dgm:spPr/>
      <dgm:t>
        <a:bodyPr/>
        <a:lstStyle/>
        <a:p>
          <a:endParaRPr lang="en-US"/>
        </a:p>
      </dgm:t>
    </dgm:pt>
    <dgm:pt modelId="{4DC79A4A-6FA6-4A56-9DF7-A6068099432B}">
      <dgm:prSet/>
      <dgm:spPr/>
      <dgm:t>
        <a:bodyPr/>
        <a:lstStyle/>
        <a:p>
          <a:r>
            <a:rPr lang="en-US"/>
            <a:t>Cold Starts</a:t>
          </a:r>
        </a:p>
      </dgm:t>
    </dgm:pt>
    <dgm:pt modelId="{BBBBE2D1-A6DA-47FF-9A4D-51663C2E4337}" type="parTrans" cxnId="{B14D9A4A-3C5D-4365-8EDE-D54422985176}">
      <dgm:prSet/>
      <dgm:spPr/>
      <dgm:t>
        <a:bodyPr/>
        <a:lstStyle/>
        <a:p>
          <a:endParaRPr lang="en-US"/>
        </a:p>
      </dgm:t>
    </dgm:pt>
    <dgm:pt modelId="{8506BF82-ADA0-4FCD-A12E-C4ED422AB0C4}" type="sibTrans" cxnId="{B14D9A4A-3C5D-4365-8EDE-D54422985176}">
      <dgm:prSet/>
      <dgm:spPr/>
      <dgm:t>
        <a:bodyPr/>
        <a:lstStyle/>
        <a:p>
          <a:endParaRPr lang="en-US"/>
        </a:p>
      </dgm:t>
    </dgm:pt>
    <dgm:pt modelId="{1BDD512E-8F48-4485-94A1-F25CB9CA0F08}">
      <dgm:prSet/>
      <dgm:spPr/>
      <dgm:t>
        <a:bodyPr/>
        <a:lstStyle/>
        <a:p>
          <a:r>
            <a:rPr lang="en-US"/>
            <a:t>Less Control</a:t>
          </a:r>
        </a:p>
      </dgm:t>
    </dgm:pt>
    <dgm:pt modelId="{7E221341-750A-4746-A83A-9B9F887CC113}" type="parTrans" cxnId="{9E01FA40-A234-42F2-873D-3BE5952A85A4}">
      <dgm:prSet/>
      <dgm:spPr/>
      <dgm:t>
        <a:bodyPr/>
        <a:lstStyle/>
        <a:p>
          <a:endParaRPr lang="en-US"/>
        </a:p>
      </dgm:t>
    </dgm:pt>
    <dgm:pt modelId="{61AFF938-70C6-4BCE-A734-ABFDDA964351}" type="sibTrans" cxnId="{9E01FA40-A234-42F2-873D-3BE5952A85A4}">
      <dgm:prSet/>
      <dgm:spPr/>
      <dgm:t>
        <a:bodyPr/>
        <a:lstStyle/>
        <a:p>
          <a:endParaRPr lang="en-US"/>
        </a:p>
      </dgm:t>
    </dgm:pt>
    <dgm:pt modelId="{E6C0D841-D5D3-46D6-B6D5-ABB9A0131396}">
      <dgm:prSet/>
      <dgm:spPr/>
      <dgm:t>
        <a:bodyPr/>
        <a:lstStyle/>
        <a:p>
          <a:r>
            <a:rPr lang="en-US"/>
            <a:t>Difficult to debug</a:t>
          </a:r>
        </a:p>
      </dgm:t>
    </dgm:pt>
    <dgm:pt modelId="{9984049E-DD53-476F-89C7-FAB36EF28E57}" type="parTrans" cxnId="{076E320B-BFE3-408B-B21F-EEB53BBA0E69}">
      <dgm:prSet/>
      <dgm:spPr/>
      <dgm:t>
        <a:bodyPr/>
        <a:lstStyle/>
        <a:p>
          <a:endParaRPr lang="en-US"/>
        </a:p>
      </dgm:t>
    </dgm:pt>
    <dgm:pt modelId="{680F4343-230A-48BC-A5E7-267C3A18D51E}" type="sibTrans" cxnId="{076E320B-BFE3-408B-B21F-EEB53BBA0E69}">
      <dgm:prSet/>
      <dgm:spPr/>
      <dgm:t>
        <a:bodyPr/>
        <a:lstStyle/>
        <a:p>
          <a:endParaRPr lang="en-US"/>
        </a:p>
      </dgm:t>
    </dgm:pt>
    <dgm:pt modelId="{FBCE7FC8-3972-4838-94B0-4095A48BBD12}">
      <dgm:prSet/>
      <dgm:spPr/>
      <dgm:t>
        <a:bodyPr/>
        <a:lstStyle/>
        <a:p>
          <a:r>
            <a:rPr lang="en-US"/>
            <a:t>Low privacy</a:t>
          </a:r>
        </a:p>
      </dgm:t>
    </dgm:pt>
    <dgm:pt modelId="{F270E61C-2217-41E6-982F-30C6DDB9ACEA}" type="parTrans" cxnId="{1E99FC01-DEA3-4F56-B978-362E420E3CF2}">
      <dgm:prSet/>
      <dgm:spPr/>
      <dgm:t>
        <a:bodyPr/>
        <a:lstStyle/>
        <a:p>
          <a:endParaRPr lang="en-US"/>
        </a:p>
      </dgm:t>
    </dgm:pt>
    <dgm:pt modelId="{4782B0FB-E0D3-406F-91B1-4B50475E0D95}" type="sibTrans" cxnId="{1E99FC01-DEA3-4F56-B978-362E420E3CF2}">
      <dgm:prSet/>
      <dgm:spPr/>
      <dgm:t>
        <a:bodyPr/>
        <a:lstStyle/>
        <a:p>
          <a:endParaRPr lang="en-US"/>
        </a:p>
      </dgm:t>
    </dgm:pt>
    <dgm:pt modelId="{F7D739A7-1C23-4F76-8CE7-4E4E21296166}">
      <dgm:prSet/>
      <dgm:spPr/>
      <dgm:t>
        <a:bodyPr/>
        <a:lstStyle/>
        <a:p>
          <a:r>
            <a:rPr lang="en-US"/>
            <a:t>Tencent SCF</a:t>
          </a:r>
        </a:p>
      </dgm:t>
    </dgm:pt>
    <dgm:pt modelId="{3A8CA3F6-1F0E-447F-8A29-8DFA11176463}" type="parTrans" cxnId="{4F98D2AA-B20C-4AD3-87DF-AD90329871BE}">
      <dgm:prSet/>
      <dgm:spPr/>
      <dgm:t>
        <a:bodyPr/>
        <a:lstStyle/>
        <a:p>
          <a:endParaRPr lang="en-US"/>
        </a:p>
      </dgm:t>
    </dgm:pt>
    <dgm:pt modelId="{ADCF6564-83C7-4F61-B5C2-09833A19C5A5}" type="sibTrans" cxnId="{4F98D2AA-B20C-4AD3-87DF-AD90329871BE}">
      <dgm:prSet/>
      <dgm:spPr/>
      <dgm:t>
        <a:bodyPr/>
        <a:lstStyle/>
        <a:p>
          <a:endParaRPr lang="en-US"/>
        </a:p>
      </dgm:t>
    </dgm:pt>
    <dgm:pt modelId="{83DA8EF9-4D4E-4B6C-BFF4-51855746EB1A}" type="pres">
      <dgm:prSet presAssocID="{AFDF8D9A-187F-4328-B24A-24596A90F6AC}" presName="hierChild1" presStyleCnt="0">
        <dgm:presLayoutVars>
          <dgm:orgChart val="1"/>
          <dgm:chPref val="1"/>
          <dgm:dir/>
          <dgm:animOne val="branch"/>
          <dgm:animLvl val="lvl"/>
          <dgm:resizeHandles/>
        </dgm:presLayoutVars>
      </dgm:prSet>
      <dgm:spPr/>
    </dgm:pt>
    <dgm:pt modelId="{D7464517-BD2E-4887-ACA2-4E625C410CB8}" type="pres">
      <dgm:prSet presAssocID="{0542F75C-93A1-4F19-B308-3FFBE238DEBE}" presName="hierRoot1" presStyleCnt="0">
        <dgm:presLayoutVars>
          <dgm:hierBranch val="init"/>
        </dgm:presLayoutVars>
      </dgm:prSet>
      <dgm:spPr/>
    </dgm:pt>
    <dgm:pt modelId="{090A1E7A-E00A-48CD-BAB3-1F94FA58D12E}" type="pres">
      <dgm:prSet presAssocID="{0542F75C-93A1-4F19-B308-3FFBE238DEBE}" presName="rootComposite1" presStyleCnt="0"/>
      <dgm:spPr/>
    </dgm:pt>
    <dgm:pt modelId="{5CAAAB3A-E9BE-4DD0-B2A9-5DF4FEF07DD8}" type="pres">
      <dgm:prSet presAssocID="{0542F75C-93A1-4F19-B308-3FFBE238DEBE}" presName="rootText1" presStyleLbl="node0" presStyleIdx="0" presStyleCnt="1" custScaleX="182190" custScaleY="126030">
        <dgm:presLayoutVars>
          <dgm:chPref val="3"/>
        </dgm:presLayoutVars>
      </dgm:prSet>
      <dgm:spPr/>
    </dgm:pt>
    <dgm:pt modelId="{6ABA05CB-7A3B-408B-AA54-3DF0FA1434BB}" type="pres">
      <dgm:prSet presAssocID="{0542F75C-93A1-4F19-B308-3FFBE238DEBE}" presName="rootConnector1" presStyleLbl="node1" presStyleIdx="0" presStyleCnt="0"/>
      <dgm:spPr/>
    </dgm:pt>
    <dgm:pt modelId="{DB936C34-50D4-4153-8D66-49FB74EDD11F}" type="pres">
      <dgm:prSet presAssocID="{0542F75C-93A1-4F19-B308-3FFBE238DEBE}" presName="hierChild2" presStyleCnt="0"/>
      <dgm:spPr/>
    </dgm:pt>
    <dgm:pt modelId="{A3D73DBB-A03F-4A56-B768-7AC246786399}" type="pres">
      <dgm:prSet presAssocID="{A9C9A281-7140-4FE5-8C67-1D03A9A35542}" presName="Name37" presStyleLbl="parChTrans1D2" presStyleIdx="0" presStyleCnt="6"/>
      <dgm:spPr/>
    </dgm:pt>
    <dgm:pt modelId="{BC18AF4C-277A-4DC7-B963-7DC6C0BEF787}" type="pres">
      <dgm:prSet presAssocID="{A8B28DDB-5A34-4CB0-A683-C8F47C745FB0}" presName="hierRoot2" presStyleCnt="0">
        <dgm:presLayoutVars>
          <dgm:hierBranch val="init"/>
        </dgm:presLayoutVars>
      </dgm:prSet>
      <dgm:spPr/>
    </dgm:pt>
    <dgm:pt modelId="{513CA47F-1C27-48EE-A22C-80262A7C658A}" type="pres">
      <dgm:prSet presAssocID="{A8B28DDB-5A34-4CB0-A683-C8F47C745FB0}" presName="rootComposite" presStyleCnt="0"/>
      <dgm:spPr/>
    </dgm:pt>
    <dgm:pt modelId="{F10B98AC-63F5-4E27-B3A9-7E14DD4FF07C}" type="pres">
      <dgm:prSet presAssocID="{A8B28DDB-5A34-4CB0-A683-C8F47C745FB0}" presName="rootText" presStyleLbl="node2" presStyleIdx="0" presStyleCnt="6" custLinFactNeighborX="-1867">
        <dgm:presLayoutVars>
          <dgm:chPref val="3"/>
        </dgm:presLayoutVars>
      </dgm:prSet>
      <dgm:spPr/>
    </dgm:pt>
    <dgm:pt modelId="{B130777F-B010-4FE1-A72E-3B12767CB41A}" type="pres">
      <dgm:prSet presAssocID="{A8B28DDB-5A34-4CB0-A683-C8F47C745FB0}" presName="rootConnector" presStyleLbl="node2" presStyleIdx="0" presStyleCnt="6"/>
      <dgm:spPr/>
    </dgm:pt>
    <dgm:pt modelId="{D5918A77-C026-4283-9CBF-37EADD99696D}" type="pres">
      <dgm:prSet presAssocID="{A8B28DDB-5A34-4CB0-A683-C8F47C745FB0}" presName="hierChild4" presStyleCnt="0"/>
      <dgm:spPr/>
    </dgm:pt>
    <dgm:pt modelId="{29149D4F-F5F3-4955-B2B9-7F9D41CCAC80}" type="pres">
      <dgm:prSet presAssocID="{4FD8BBC0-24F4-4317-9DC0-27F69059B228}" presName="Name37" presStyleLbl="parChTrans1D3" presStyleIdx="0" presStyleCnt="30"/>
      <dgm:spPr/>
    </dgm:pt>
    <dgm:pt modelId="{F4DDD5A5-88E3-44FC-9D1C-E6E65C7281B7}" type="pres">
      <dgm:prSet presAssocID="{FAE6438F-98D5-4B91-874F-00AB7F63C8B5}" presName="hierRoot2" presStyleCnt="0">
        <dgm:presLayoutVars>
          <dgm:hierBranch val="init"/>
        </dgm:presLayoutVars>
      </dgm:prSet>
      <dgm:spPr/>
    </dgm:pt>
    <dgm:pt modelId="{D51EE2FD-4216-45E2-B077-CE67B5ED70DD}" type="pres">
      <dgm:prSet presAssocID="{FAE6438F-98D5-4B91-874F-00AB7F63C8B5}" presName="rootComposite" presStyleCnt="0"/>
      <dgm:spPr/>
    </dgm:pt>
    <dgm:pt modelId="{FFF354F3-7188-408D-9C6E-2EA329C69F82}" type="pres">
      <dgm:prSet presAssocID="{FAE6438F-98D5-4B91-874F-00AB7F63C8B5}" presName="rootText" presStyleLbl="node3" presStyleIdx="0" presStyleCnt="30">
        <dgm:presLayoutVars>
          <dgm:chPref val="3"/>
        </dgm:presLayoutVars>
      </dgm:prSet>
      <dgm:spPr/>
    </dgm:pt>
    <dgm:pt modelId="{2AB927E7-9853-4955-AE4C-6350B67FE305}" type="pres">
      <dgm:prSet presAssocID="{FAE6438F-98D5-4B91-874F-00AB7F63C8B5}" presName="rootConnector" presStyleLbl="node3" presStyleIdx="0" presStyleCnt="30"/>
      <dgm:spPr/>
    </dgm:pt>
    <dgm:pt modelId="{E6C7BAA3-B2ED-47A6-BE71-F554F3693029}" type="pres">
      <dgm:prSet presAssocID="{FAE6438F-98D5-4B91-874F-00AB7F63C8B5}" presName="hierChild4" presStyleCnt="0"/>
      <dgm:spPr/>
    </dgm:pt>
    <dgm:pt modelId="{FE90BEF0-238D-45C9-BCDF-864E10574459}" type="pres">
      <dgm:prSet presAssocID="{3C11D685-EF9D-42FB-A6DD-33B30F090593}" presName="Name37" presStyleLbl="parChTrans1D4" presStyleIdx="0" presStyleCnt="32"/>
      <dgm:spPr/>
    </dgm:pt>
    <dgm:pt modelId="{69545A10-D3F7-49E4-8CBC-B8E137BD284E}" type="pres">
      <dgm:prSet presAssocID="{02DF18C7-0E5E-4B95-981D-6CD2137532C4}" presName="hierRoot2" presStyleCnt="0">
        <dgm:presLayoutVars>
          <dgm:hierBranch val="init"/>
        </dgm:presLayoutVars>
      </dgm:prSet>
      <dgm:spPr/>
    </dgm:pt>
    <dgm:pt modelId="{3DE739FD-D0CD-4FEB-92B3-92702AB21A8E}" type="pres">
      <dgm:prSet presAssocID="{02DF18C7-0E5E-4B95-981D-6CD2137532C4}" presName="rootComposite" presStyleCnt="0"/>
      <dgm:spPr/>
    </dgm:pt>
    <dgm:pt modelId="{4114E39D-1FF9-44A4-8C8C-C1BC879B01C1}" type="pres">
      <dgm:prSet presAssocID="{02DF18C7-0E5E-4B95-981D-6CD2137532C4}" presName="rootText" presStyleLbl="node4" presStyleIdx="0" presStyleCnt="32">
        <dgm:presLayoutVars>
          <dgm:chPref val="3"/>
        </dgm:presLayoutVars>
      </dgm:prSet>
      <dgm:spPr/>
    </dgm:pt>
    <dgm:pt modelId="{DA7B3D12-46A2-464A-B6BE-E47A94F17006}" type="pres">
      <dgm:prSet presAssocID="{02DF18C7-0E5E-4B95-981D-6CD2137532C4}" presName="rootConnector" presStyleLbl="node4" presStyleIdx="0" presStyleCnt="32"/>
      <dgm:spPr/>
    </dgm:pt>
    <dgm:pt modelId="{8F5AD480-3BBC-4F6A-9D82-1A12377B4171}" type="pres">
      <dgm:prSet presAssocID="{02DF18C7-0E5E-4B95-981D-6CD2137532C4}" presName="hierChild4" presStyleCnt="0"/>
      <dgm:spPr/>
    </dgm:pt>
    <dgm:pt modelId="{3D607E2B-9D7E-4AFF-8478-0B065477CA45}" type="pres">
      <dgm:prSet presAssocID="{02DF18C7-0E5E-4B95-981D-6CD2137532C4}" presName="hierChild5" presStyleCnt="0"/>
      <dgm:spPr/>
    </dgm:pt>
    <dgm:pt modelId="{65EA0963-0F86-4C15-9C89-EBCBB85B8923}" type="pres">
      <dgm:prSet presAssocID="{BF358D95-01EE-4BFF-875F-990F9D34D384}" presName="Name37" presStyleLbl="parChTrans1D4" presStyleIdx="1" presStyleCnt="32"/>
      <dgm:spPr/>
    </dgm:pt>
    <dgm:pt modelId="{6E5A4C9F-D757-4454-A1FF-6EDE58EE11F5}" type="pres">
      <dgm:prSet presAssocID="{3587589E-EBFE-4607-A45E-8745A7D6DF3F}" presName="hierRoot2" presStyleCnt="0">
        <dgm:presLayoutVars>
          <dgm:hierBranch val="init"/>
        </dgm:presLayoutVars>
      </dgm:prSet>
      <dgm:spPr/>
    </dgm:pt>
    <dgm:pt modelId="{D2BFE80C-3A07-4335-A923-BADA38850E5E}" type="pres">
      <dgm:prSet presAssocID="{3587589E-EBFE-4607-A45E-8745A7D6DF3F}" presName="rootComposite" presStyleCnt="0"/>
      <dgm:spPr/>
    </dgm:pt>
    <dgm:pt modelId="{DBFBF640-36B1-45F2-B8CB-95C703662C78}" type="pres">
      <dgm:prSet presAssocID="{3587589E-EBFE-4607-A45E-8745A7D6DF3F}" presName="rootText" presStyleLbl="node4" presStyleIdx="1" presStyleCnt="32">
        <dgm:presLayoutVars>
          <dgm:chPref val="3"/>
        </dgm:presLayoutVars>
      </dgm:prSet>
      <dgm:spPr/>
    </dgm:pt>
    <dgm:pt modelId="{34A2272A-3F65-45A5-B5FB-D6F562314E9F}" type="pres">
      <dgm:prSet presAssocID="{3587589E-EBFE-4607-A45E-8745A7D6DF3F}" presName="rootConnector" presStyleLbl="node4" presStyleIdx="1" presStyleCnt="32"/>
      <dgm:spPr/>
    </dgm:pt>
    <dgm:pt modelId="{C4405B03-3AA0-45BF-83DF-9751984AE627}" type="pres">
      <dgm:prSet presAssocID="{3587589E-EBFE-4607-A45E-8745A7D6DF3F}" presName="hierChild4" presStyleCnt="0"/>
      <dgm:spPr/>
    </dgm:pt>
    <dgm:pt modelId="{9CF6DAB6-BD21-46BC-B67B-C5FA109F90B2}" type="pres">
      <dgm:prSet presAssocID="{3587589E-EBFE-4607-A45E-8745A7D6DF3F}" presName="hierChild5" presStyleCnt="0"/>
      <dgm:spPr/>
    </dgm:pt>
    <dgm:pt modelId="{3A32F662-B77D-4422-8BD8-E4C3A467FEFB}" type="pres">
      <dgm:prSet presAssocID="{C287759A-1721-4BB0-8903-EF22837E579F}" presName="Name37" presStyleLbl="parChTrans1D4" presStyleIdx="2" presStyleCnt="32"/>
      <dgm:spPr/>
    </dgm:pt>
    <dgm:pt modelId="{33339626-1D31-4347-B291-3BB33AF3BCF2}" type="pres">
      <dgm:prSet presAssocID="{BD4DC82F-CC4E-40F7-BC2A-EAA5A8FD8B5D}" presName="hierRoot2" presStyleCnt="0">
        <dgm:presLayoutVars>
          <dgm:hierBranch val="init"/>
        </dgm:presLayoutVars>
      </dgm:prSet>
      <dgm:spPr/>
    </dgm:pt>
    <dgm:pt modelId="{B287D1AC-F12E-49DC-BAC3-7E7DA486D1E9}" type="pres">
      <dgm:prSet presAssocID="{BD4DC82F-CC4E-40F7-BC2A-EAA5A8FD8B5D}" presName="rootComposite" presStyleCnt="0"/>
      <dgm:spPr/>
    </dgm:pt>
    <dgm:pt modelId="{EF26F3E3-5652-408D-8950-35966EA830F5}" type="pres">
      <dgm:prSet presAssocID="{BD4DC82F-CC4E-40F7-BC2A-EAA5A8FD8B5D}" presName="rootText" presStyleLbl="node4" presStyleIdx="2" presStyleCnt="32">
        <dgm:presLayoutVars>
          <dgm:chPref val="3"/>
        </dgm:presLayoutVars>
      </dgm:prSet>
      <dgm:spPr/>
    </dgm:pt>
    <dgm:pt modelId="{D0638120-2263-4C51-B742-8ECC936FCBCC}" type="pres">
      <dgm:prSet presAssocID="{BD4DC82F-CC4E-40F7-BC2A-EAA5A8FD8B5D}" presName="rootConnector" presStyleLbl="node4" presStyleIdx="2" presStyleCnt="32"/>
      <dgm:spPr/>
    </dgm:pt>
    <dgm:pt modelId="{764F3A5E-17C8-4AEF-BA2B-717238E9C72F}" type="pres">
      <dgm:prSet presAssocID="{BD4DC82F-CC4E-40F7-BC2A-EAA5A8FD8B5D}" presName="hierChild4" presStyleCnt="0"/>
      <dgm:spPr/>
    </dgm:pt>
    <dgm:pt modelId="{5257BED0-E81A-483F-9E65-B21635FBC65F}" type="pres">
      <dgm:prSet presAssocID="{BD4DC82F-CC4E-40F7-BC2A-EAA5A8FD8B5D}" presName="hierChild5" presStyleCnt="0"/>
      <dgm:spPr/>
    </dgm:pt>
    <dgm:pt modelId="{C406178B-ECCD-4F88-B11C-1E0781EC9EBA}" type="pres">
      <dgm:prSet presAssocID="{AF508C25-5B40-4F5C-9CA2-BE7C57DB3621}" presName="Name37" presStyleLbl="parChTrans1D4" presStyleIdx="3" presStyleCnt="32"/>
      <dgm:spPr/>
    </dgm:pt>
    <dgm:pt modelId="{A9A747E3-B939-46E4-8BB0-0A98A3DD3518}" type="pres">
      <dgm:prSet presAssocID="{CC453299-CB7F-425F-A766-3221EA64DB4F}" presName="hierRoot2" presStyleCnt="0">
        <dgm:presLayoutVars>
          <dgm:hierBranch val="init"/>
        </dgm:presLayoutVars>
      </dgm:prSet>
      <dgm:spPr/>
    </dgm:pt>
    <dgm:pt modelId="{CB1D8091-A511-4DB2-B249-03D353029F4E}" type="pres">
      <dgm:prSet presAssocID="{CC453299-CB7F-425F-A766-3221EA64DB4F}" presName="rootComposite" presStyleCnt="0"/>
      <dgm:spPr/>
    </dgm:pt>
    <dgm:pt modelId="{47C8B5C3-4ECF-479E-99C0-B5D21783D8B4}" type="pres">
      <dgm:prSet presAssocID="{CC453299-CB7F-425F-A766-3221EA64DB4F}" presName="rootText" presStyleLbl="node4" presStyleIdx="3" presStyleCnt="32">
        <dgm:presLayoutVars>
          <dgm:chPref val="3"/>
        </dgm:presLayoutVars>
      </dgm:prSet>
      <dgm:spPr/>
    </dgm:pt>
    <dgm:pt modelId="{E4ACF57F-0878-4309-805F-EF100F096182}" type="pres">
      <dgm:prSet presAssocID="{CC453299-CB7F-425F-A766-3221EA64DB4F}" presName="rootConnector" presStyleLbl="node4" presStyleIdx="3" presStyleCnt="32"/>
      <dgm:spPr/>
    </dgm:pt>
    <dgm:pt modelId="{C6B444B4-4472-44F5-9B4D-16658E93F9BF}" type="pres">
      <dgm:prSet presAssocID="{CC453299-CB7F-425F-A766-3221EA64DB4F}" presName="hierChild4" presStyleCnt="0"/>
      <dgm:spPr/>
    </dgm:pt>
    <dgm:pt modelId="{59C05EBE-1F67-4AFA-9567-AC0CF54C30A9}" type="pres">
      <dgm:prSet presAssocID="{CC453299-CB7F-425F-A766-3221EA64DB4F}" presName="hierChild5" presStyleCnt="0"/>
      <dgm:spPr/>
    </dgm:pt>
    <dgm:pt modelId="{2FAAC59A-26FF-40E7-8AEF-6D927E2960A8}" type="pres">
      <dgm:prSet presAssocID="{6F7759C0-F5C4-4584-87C6-9693E5C1C436}" presName="Name37" presStyleLbl="parChTrans1D4" presStyleIdx="4" presStyleCnt="32"/>
      <dgm:spPr/>
    </dgm:pt>
    <dgm:pt modelId="{C7ABC831-4B5B-4FE7-8F64-3C8E588D5270}" type="pres">
      <dgm:prSet presAssocID="{8FFA18A9-BC6C-42E2-9FA9-857E6511EFFC}" presName="hierRoot2" presStyleCnt="0">
        <dgm:presLayoutVars>
          <dgm:hierBranch val="init"/>
        </dgm:presLayoutVars>
      </dgm:prSet>
      <dgm:spPr/>
    </dgm:pt>
    <dgm:pt modelId="{1520FA7A-E73A-4367-A1C1-50981B1280FD}" type="pres">
      <dgm:prSet presAssocID="{8FFA18A9-BC6C-42E2-9FA9-857E6511EFFC}" presName="rootComposite" presStyleCnt="0"/>
      <dgm:spPr/>
    </dgm:pt>
    <dgm:pt modelId="{26D74A24-38FA-48B4-A33C-566EF5B8C186}" type="pres">
      <dgm:prSet presAssocID="{8FFA18A9-BC6C-42E2-9FA9-857E6511EFFC}" presName="rootText" presStyleLbl="node4" presStyleIdx="4" presStyleCnt="32">
        <dgm:presLayoutVars>
          <dgm:chPref val="3"/>
        </dgm:presLayoutVars>
      </dgm:prSet>
      <dgm:spPr/>
    </dgm:pt>
    <dgm:pt modelId="{E75DCF39-222B-4132-947B-84EF3BC225EC}" type="pres">
      <dgm:prSet presAssocID="{8FFA18A9-BC6C-42E2-9FA9-857E6511EFFC}" presName="rootConnector" presStyleLbl="node4" presStyleIdx="4" presStyleCnt="32"/>
      <dgm:spPr/>
    </dgm:pt>
    <dgm:pt modelId="{AAE40A88-1ADA-4237-8141-FABF61B3643F}" type="pres">
      <dgm:prSet presAssocID="{8FFA18A9-BC6C-42E2-9FA9-857E6511EFFC}" presName="hierChild4" presStyleCnt="0"/>
      <dgm:spPr/>
    </dgm:pt>
    <dgm:pt modelId="{E3B75C74-1363-4577-A94C-99B2817FE526}" type="pres">
      <dgm:prSet presAssocID="{8FFA18A9-BC6C-42E2-9FA9-857E6511EFFC}" presName="hierChild5" presStyleCnt="0"/>
      <dgm:spPr/>
    </dgm:pt>
    <dgm:pt modelId="{C92379C3-FB96-4275-98D0-33AF03B28F69}" type="pres">
      <dgm:prSet presAssocID="{FAE6438F-98D5-4B91-874F-00AB7F63C8B5}" presName="hierChild5" presStyleCnt="0"/>
      <dgm:spPr/>
    </dgm:pt>
    <dgm:pt modelId="{F553BBD2-347D-4C76-85E0-E499E91BEBAD}" type="pres">
      <dgm:prSet presAssocID="{26DCB7E0-6537-40A7-939D-00B13E920507}" presName="Name37" presStyleLbl="parChTrans1D3" presStyleIdx="1" presStyleCnt="30"/>
      <dgm:spPr/>
    </dgm:pt>
    <dgm:pt modelId="{82E66EC7-286D-463A-A4C3-8CB1761B306F}" type="pres">
      <dgm:prSet presAssocID="{6AF48055-D69E-4BB6-B821-E7A216FE6E0F}" presName="hierRoot2" presStyleCnt="0">
        <dgm:presLayoutVars>
          <dgm:hierBranch val="init"/>
        </dgm:presLayoutVars>
      </dgm:prSet>
      <dgm:spPr/>
    </dgm:pt>
    <dgm:pt modelId="{3329FC97-1F80-4C35-BE36-439CADADC6D7}" type="pres">
      <dgm:prSet presAssocID="{6AF48055-D69E-4BB6-B821-E7A216FE6E0F}" presName="rootComposite" presStyleCnt="0"/>
      <dgm:spPr/>
    </dgm:pt>
    <dgm:pt modelId="{29E3E5AC-6AE1-4CA3-8506-8C0B97EABC79}" type="pres">
      <dgm:prSet presAssocID="{6AF48055-D69E-4BB6-B821-E7A216FE6E0F}" presName="rootText" presStyleLbl="node3" presStyleIdx="1" presStyleCnt="30">
        <dgm:presLayoutVars>
          <dgm:chPref val="3"/>
        </dgm:presLayoutVars>
      </dgm:prSet>
      <dgm:spPr/>
    </dgm:pt>
    <dgm:pt modelId="{45B11556-F463-4BEA-AC80-8E374054E57C}" type="pres">
      <dgm:prSet presAssocID="{6AF48055-D69E-4BB6-B821-E7A216FE6E0F}" presName="rootConnector" presStyleLbl="node3" presStyleIdx="1" presStyleCnt="30"/>
      <dgm:spPr/>
    </dgm:pt>
    <dgm:pt modelId="{BF009263-182A-4951-B1CD-B2F83A927507}" type="pres">
      <dgm:prSet presAssocID="{6AF48055-D69E-4BB6-B821-E7A216FE6E0F}" presName="hierChild4" presStyleCnt="0"/>
      <dgm:spPr/>
    </dgm:pt>
    <dgm:pt modelId="{2D3ADFE9-66AF-4721-AA15-47D7D63E88E5}" type="pres">
      <dgm:prSet presAssocID="{3219BB8A-713F-40FF-B9D0-5741AD3C2E7B}" presName="Name37" presStyleLbl="parChTrans1D4" presStyleIdx="5" presStyleCnt="32"/>
      <dgm:spPr/>
    </dgm:pt>
    <dgm:pt modelId="{0FA3EFCE-AA59-4685-ABF6-4A031B3E3035}" type="pres">
      <dgm:prSet presAssocID="{AF31EA2C-DE0E-47B4-B7FE-DA8946342E35}" presName="hierRoot2" presStyleCnt="0">
        <dgm:presLayoutVars>
          <dgm:hierBranch val="init"/>
        </dgm:presLayoutVars>
      </dgm:prSet>
      <dgm:spPr/>
    </dgm:pt>
    <dgm:pt modelId="{064DED43-0928-471C-8080-33F577995251}" type="pres">
      <dgm:prSet presAssocID="{AF31EA2C-DE0E-47B4-B7FE-DA8946342E35}" presName="rootComposite" presStyleCnt="0"/>
      <dgm:spPr/>
    </dgm:pt>
    <dgm:pt modelId="{D4222A84-BFFC-47C9-AA72-5C853E6BF50B}" type="pres">
      <dgm:prSet presAssocID="{AF31EA2C-DE0E-47B4-B7FE-DA8946342E35}" presName="rootText" presStyleLbl="node4" presStyleIdx="5" presStyleCnt="32">
        <dgm:presLayoutVars>
          <dgm:chPref val="3"/>
        </dgm:presLayoutVars>
      </dgm:prSet>
      <dgm:spPr/>
    </dgm:pt>
    <dgm:pt modelId="{FD400BFF-DA15-43F7-828B-8D7F4EB9B7DC}" type="pres">
      <dgm:prSet presAssocID="{AF31EA2C-DE0E-47B4-B7FE-DA8946342E35}" presName="rootConnector" presStyleLbl="node4" presStyleIdx="5" presStyleCnt="32"/>
      <dgm:spPr/>
    </dgm:pt>
    <dgm:pt modelId="{A419A20D-4417-4F3E-B86D-8865D3CE4356}" type="pres">
      <dgm:prSet presAssocID="{AF31EA2C-DE0E-47B4-B7FE-DA8946342E35}" presName="hierChild4" presStyleCnt="0"/>
      <dgm:spPr/>
    </dgm:pt>
    <dgm:pt modelId="{C4EE5157-46BD-4D27-9A00-8066252A21FE}" type="pres">
      <dgm:prSet presAssocID="{AF31EA2C-DE0E-47B4-B7FE-DA8946342E35}" presName="hierChild5" presStyleCnt="0"/>
      <dgm:spPr/>
    </dgm:pt>
    <dgm:pt modelId="{1DC790F2-1028-4522-94DF-A73074912150}" type="pres">
      <dgm:prSet presAssocID="{8BEFAB46-7693-4CB7-AF0F-144FB1088985}" presName="Name37" presStyleLbl="parChTrans1D4" presStyleIdx="6" presStyleCnt="32"/>
      <dgm:spPr/>
    </dgm:pt>
    <dgm:pt modelId="{1583A283-EB07-48A5-A896-5AFAAE586B6E}" type="pres">
      <dgm:prSet presAssocID="{CDA9C27A-1C23-4343-9BB3-4CBCFE3574F6}" presName="hierRoot2" presStyleCnt="0">
        <dgm:presLayoutVars>
          <dgm:hierBranch val="init"/>
        </dgm:presLayoutVars>
      </dgm:prSet>
      <dgm:spPr/>
    </dgm:pt>
    <dgm:pt modelId="{0065147A-B458-4DC1-BF11-50D8FEBB03E1}" type="pres">
      <dgm:prSet presAssocID="{CDA9C27A-1C23-4343-9BB3-4CBCFE3574F6}" presName="rootComposite" presStyleCnt="0"/>
      <dgm:spPr/>
    </dgm:pt>
    <dgm:pt modelId="{150BF797-7519-43E9-9612-87DF7456B9E1}" type="pres">
      <dgm:prSet presAssocID="{CDA9C27A-1C23-4343-9BB3-4CBCFE3574F6}" presName="rootText" presStyleLbl="node4" presStyleIdx="6" presStyleCnt="32">
        <dgm:presLayoutVars>
          <dgm:chPref val="3"/>
        </dgm:presLayoutVars>
      </dgm:prSet>
      <dgm:spPr/>
    </dgm:pt>
    <dgm:pt modelId="{900E2B2C-8B17-4EC2-B080-03CD939490A2}" type="pres">
      <dgm:prSet presAssocID="{CDA9C27A-1C23-4343-9BB3-4CBCFE3574F6}" presName="rootConnector" presStyleLbl="node4" presStyleIdx="6" presStyleCnt="32"/>
      <dgm:spPr/>
    </dgm:pt>
    <dgm:pt modelId="{E559A61F-2118-42C9-B472-28BEC94DF47E}" type="pres">
      <dgm:prSet presAssocID="{CDA9C27A-1C23-4343-9BB3-4CBCFE3574F6}" presName="hierChild4" presStyleCnt="0"/>
      <dgm:spPr/>
    </dgm:pt>
    <dgm:pt modelId="{1F5C869D-A5E0-4BF5-80CA-5996D51B1B7B}" type="pres">
      <dgm:prSet presAssocID="{CDA9C27A-1C23-4343-9BB3-4CBCFE3574F6}" presName="hierChild5" presStyleCnt="0"/>
      <dgm:spPr/>
    </dgm:pt>
    <dgm:pt modelId="{8B01D6FD-DA4A-47A7-B292-09244A7F9410}" type="pres">
      <dgm:prSet presAssocID="{6C976021-30AA-46FE-95ED-7AC596E484DC}" presName="Name37" presStyleLbl="parChTrans1D4" presStyleIdx="7" presStyleCnt="32"/>
      <dgm:spPr/>
    </dgm:pt>
    <dgm:pt modelId="{D94F2501-E055-4CB4-8A56-4E9E573B6835}" type="pres">
      <dgm:prSet presAssocID="{3B19C467-8A33-477F-AEEF-C8DF05BBF057}" presName="hierRoot2" presStyleCnt="0">
        <dgm:presLayoutVars>
          <dgm:hierBranch val="init"/>
        </dgm:presLayoutVars>
      </dgm:prSet>
      <dgm:spPr/>
    </dgm:pt>
    <dgm:pt modelId="{F5F98268-C0B2-4285-8690-A8C1F2032951}" type="pres">
      <dgm:prSet presAssocID="{3B19C467-8A33-477F-AEEF-C8DF05BBF057}" presName="rootComposite" presStyleCnt="0"/>
      <dgm:spPr/>
    </dgm:pt>
    <dgm:pt modelId="{DB10AAAF-5E23-47A8-BA37-29649E4371DC}" type="pres">
      <dgm:prSet presAssocID="{3B19C467-8A33-477F-AEEF-C8DF05BBF057}" presName="rootText" presStyleLbl="node4" presStyleIdx="7" presStyleCnt="32">
        <dgm:presLayoutVars>
          <dgm:chPref val="3"/>
        </dgm:presLayoutVars>
      </dgm:prSet>
      <dgm:spPr/>
    </dgm:pt>
    <dgm:pt modelId="{28C78CA2-59EC-477C-A73E-E5FA6161EE83}" type="pres">
      <dgm:prSet presAssocID="{3B19C467-8A33-477F-AEEF-C8DF05BBF057}" presName="rootConnector" presStyleLbl="node4" presStyleIdx="7" presStyleCnt="32"/>
      <dgm:spPr/>
    </dgm:pt>
    <dgm:pt modelId="{241597D2-2771-4DC1-A670-BF2FC841BEA8}" type="pres">
      <dgm:prSet presAssocID="{3B19C467-8A33-477F-AEEF-C8DF05BBF057}" presName="hierChild4" presStyleCnt="0"/>
      <dgm:spPr/>
    </dgm:pt>
    <dgm:pt modelId="{4EECD41C-9B54-4721-B52C-076917D72AE4}" type="pres">
      <dgm:prSet presAssocID="{3B19C467-8A33-477F-AEEF-C8DF05BBF057}" presName="hierChild5" presStyleCnt="0"/>
      <dgm:spPr/>
    </dgm:pt>
    <dgm:pt modelId="{9E408FDB-15B0-4BB8-ABF1-07C7270665CB}" type="pres">
      <dgm:prSet presAssocID="{9B0E192C-16F9-4043-AEC8-316B78DBB22A}" presName="Name37" presStyleLbl="parChTrans1D4" presStyleIdx="8" presStyleCnt="32"/>
      <dgm:spPr/>
    </dgm:pt>
    <dgm:pt modelId="{A9D727C9-95D8-4978-A12A-90CD8CE78587}" type="pres">
      <dgm:prSet presAssocID="{76BBDE3A-A0A4-4B45-BF52-CF06A8996ADC}" presName="hierRoot2" presStyleCnt="0">
        <dgm:presLayoutVars>
          <dgm:hierBranch val="init"/>
        </dgm:presLayoutVars>
      </dgm:prSet>
      <dgm:spPr/>
    </dgm:pt>
    <dgm:pt modelId="{0710332A-0F2C-4892-8C53-9B6EA9A0B453}" type="pres">
      <dgm:prSet presAssocID="{76BBDE3A-A0A4-4B45-BF52-CF06A8996ADC}" presName="rootComposite" presStyleCnt="0"/>
      <dgm:spPr/>
    </dgm:pt>
    <dgm:pt modelId="{6BF53E26-0E26-4827-90D4-8E260F0B14F2}" type="pres">
      <dgm:prSet presAssocID="{76BBDE3A-A0A4-4B45-BF52-CF06A8996ADC}" presName="rootText" presStyleLbl="node4" presStyleIdx="8" presStyleCnt="32">
        <dgm:presLayoutVars>
          <dgm:chPref val="3"/>
        </dgm:presLayoutVars>
      </dgm:prSet>
      <dgm:spPr/>
    </dgm:pt>
    <dgm:pt modelId="{E849806F-AFF8-464A-BB88-F7DD9AA08906}" type="pres">
      <dgm:prSet presAssocID="{76BBDE3A-A0A4-4B45-BF52-CF06A8996ADC}" presName="rootConnector" presStyleLbl="node4" presStyleIdx="8" presStyleCnt="32"/>
      <dgm:spPr/>
    </dgm:pt>
    <dgm:pt modelId="{697C3853-19CC-4BEB-8DD4-6192303DC110}" type="pres">
      <dgm:prSet presAssocID="{76BBDE3A-A0A4-4B45-BF52-CF06A8996ADC}" presName="hierChild4" presStyleCnt="0"/>
      <dgm:spPr/>
    </dgm:pt>
    <dgm:pt modelId="{0637FB31-24E2-4538-BD95-0BECEAF8677D}" type="pres">
      <dgm:prSet presAssocID="{76BBDE3A-A0A4-4B45-BF52-CF06A8996ADC}" presName="hierChild5" presStyleCnt="0"/>
      <dgm:spPr/>
    </dgm:pt>
    <dgm:pt modelId="{3A5262BB-B911-4F65-BC0C-C834453963DF}" type="pres">
      <dgm:prSet presAssocID="{C4858071-A94D-4F25-8136-9F6BC96B8CDC}" presName="Name37" presStyleLbl="parChTrans1D4" presStyleIdx="9" presStyleCnt="32"/>
      <dgm:spPr/>
    </dgm:pt>
    <dgm:pt modelId="{B9C55F82-8906-44E5-8F4F-943B38AAED4C}" type="pres">
      <dgm:prSet presAssocID="{E3D720CD-2058-4BD0-B990-E1E47AFF9481}" presName="hierRoot2" presStyleCnt="0">
        <dgm:presLayoutVars>
          <dgm:hierBranch val="init"/>
        </dgm:presLayoutVars>
      </dgm:prSet>
      <dgm:spPr/>
    </dgm:pt>
    <dgm:pt modelId="{91121B95-EA64-4542-B442-25A71750953C}" type="pres">
      <dgm:prSet presAssocID="{E3D720CD-2058-4BD0-B990-E1E47AFF9481}" presName="rootComposite" presStyleCnt="0"/>
      <dgm:spPr/>
    </dgm:pt>
    <dgm:pt modelId="{2633F72C-892C-4DA9-AFB4-F65301C6DE84}" type="pres">
      <dgm:prSet presAssocID="{E3D720CD-2058-4BD0-B990-E1E47AFF9481}" presName="rootText" presStyleLbl="node4" presStyleIdx="9" presStyleCnt="32">
        <dgm:presLayoutVars>
          <dgm:chPref val="3"/>
        </dgm:presLayoutVars>
      </dgm:prSet>
      <dgm:spPr/>
    </dgm:pt>
    <dgm:pt modelId="{B010B731-4F7F-412F-80D1-43552F82B6CC}" type="pres">
      <dgm:prSet presAssocID="{E3D720CD-2058-4BD0-B990-E1E47AFF9481}" presName="rootConnector" presStyleLbl="node4" presStyleIdx="9" presStyleCnt="32"/>
      <dgm:spPr/>
    </dgm:pt>
    <dgm:pt modelId="{B33C0565-A011-4C77-ACA6-B30A14D610D5}" type="pres">
      <dgm:prSet presAssocID="{E3D720CD-2058-4BD0-B990-E1E47AFF9481}" presName="hierChild4" presStyleCnt="0"/>
      <dgm:spPr/>
    </dgm:pt>
    <dgm:pt modelId="{D1B510CF-EA78-4470-A7A1-84FD2AFFD658}" type="pres">
      <dgm:prSet presAssocID="{E3D720CD-2058-4BD0-B990-E1E47AFF9481}" presName="hierChild5" presStyleCnt="0"/>
      <dgm:spPr/>
    </dgm:pt>
    <dgm:pt modelId="{0AA6A06B-025F-456F-9EAD-9DA12BDA56DA}" type="pres">
      <dgm:prSet presAssocID="{A1CC5381-3E67-4516-A9BF-74D08777EE2E}" presName="Name37" presStyleLbl="parChTrans1D4" presStyleIdx="10" presStyleCnt="32"/>
      <dgm:spPr/>
    </dgm:pt>
    <dgm:pt modelId="{E5F9FA03-B748-44CE-AA00-B5F339A481AD}" type="pres">
      <dgm:prSet presAssocID="{14CA5F86-ED41-41B6-8B7B-3E633957AB54}" presName="hierRoot2" presStyleCnt="0">
        <dgm:presLayoutVars>
          <dgm:hierBranch val="init"/>
        </dgm:presLayoutVars>
      </dgm:prSet>
      <dgm:spPr/>
    </dgm:pt>
    <dgm:pt modelId="{DD4A799E-D0CE-4FB7-95F1-EC3CC675A801}" type="pres">
      <dgm:prSet presAssocID="{14CA5F86-ED41-41B6-8B7B-3E633957AB54}" presName="rootComposite" presStyleCnt="0"/>
      <dgm:spPr/>
    </dgm:pt>
    <dgm:pt modelId="{F564C09B-BBA9-41BC-BC24-751FF44AB565}" type="pres">
      <dgm:prSet presAssocID="{14CA5F86-ED41-41B6-8B7B-3E633957AB54}" presName="rootText" presStyleLbl="node4" presStyleIdx="10" presStyleCnt="32">
        <dgm:presLayoutVars>
          <dgm:chPref val="3"/>
        </dgm:presLayoutVars>
      </dgm:prSet>
      <dgm:spPr/>
    </dgm:pt>
    <dgm:pt modelId="{9DF3DE83-B059-419A-9FD5-D569594699DB}" type="pres">
      <dgm:prSet presAssocID="{14CA5F86-ED41-41B6-8B7B-3E633957AB54}" presName="rootConnector" presStyleLbl="node4" presStyleIdx="10" presStyleCnt="32"/>
      <dgm:spPr/>
    </dgm:pt>
    <dgm:pt modelId="{E450D32A-9066-44B2-8F73-D162D4BDDA9A}" type="pres">
      <dgm:prSet presAssocID="{14CA5F86-ED41-41B6-8B7B-3E633957AB54}" presName="hierChild4" presStyleCnt="0"/>
      <dgm:spPr/>
    </dgm:pt>
    <dgm:pt modelId="{16F33108-9100-4BC2-97C8-95704DD6D979}" type="pres">
      <dgm:prSet presAssocID="{14CA5F86-ED41-41B6-8B7B-3E633957AB54}" presName="hierChild5" presStyleCnt="0"/>
      <dgm:spPr/>
    </dgm:pt>
    <dgm:pt modelId="{66810DA8-10A6-42B9-AFA9-6F134F9535B2}" type="pres">
      <dgm:prSet presAssocID="{6AF48055-D69E-4BB6-B821-E7A216FE6E0F}" presName="hierChild5" presStyleCnt="0"/>
      <dgm:spPr/>
    </dgm:pt>
    <dgm:pt modelId="{5EF8CB54-9937-47B4-84DB-5CAF5C98B893}" type="pres">
      <dgm:prSet presAssocID="{DF03DB71-0526-4EF3-BAF5-A705DE51F620}" presName="Name37" presStyleLbl="parChTrans1D3" presStyleIdx="2" presStyleCnt="30"/>
      <dgm:spPr/>
    </dgm:pt>
    <dgm:pt modelId="{BF575355-E0C2-4317-99A2-2FC556E0B9AD}" type="pres">
      <dgm:prSet presAssocID="{6480D739-ED22-4652-9D23-036987F206A7}" presName="hierRoot2" presStyleCnt="0">
        <dgm:presLayoutVars>
          <dgm:hierBranch val="init"/>
        </dgm:presLayoutVars>
      </dgm:prSet>
      <dgm:spPr/>
    </dgm:pt>
    <dgm:pt modelId="{8128DCCB-103B-4FD3-A6B3-C2A41D69604D}" type="pres">
      <dgm:prSet presAssocID="{6480D739-ED22-4652-9D23-036987F206A7}" presName="rootComposite" presStyleCnt="0"/>
      <dgm:spPr/>
    </dgm:pt>
    <dgm:pt modelId="{6D470D96-A91C-4E93-9D89-60F548557828}" type="pres">
      <dgm:prSet presAssocID="{6480D739-ED22-4652-9D23-036987F206A7}" presName="rootText" presStyleLbl="node3" presStyleIdx="2" presStyleCnt="30">
        <dgm:presLayoutVars>
          <dgm:chPref val="3"/>
        </dgm:presLayoutVars>
      </dgm:prSet>
      <dgm:spPr/>
    </dgm:pt>
    <dgm:pt modelId="{F8695213-5070-4B43-A6FE-3BAD0239060E}" type="pres">
      <dgm:prSet presAssocID="{6480D739-ED22-4652-9D23-036987F206A7}" presName="rootConnector" presStyleLbl="node3" presStyleIdx="2" presStyleCnt="30"/>
      <dgm:spPr/>
    </dgm:pt>
    <dgm:pt modelId="{C0EF69D4-88CF-4517-940A-E9A5E838EC76}" type="pres">
      <dgm:prSet presAssocID="{6480D739-ED22-4652-9D23-036987F206A7}" presName="hierChild4" presStyleCnt="0"/>
      <dgm:spPr/>
    </dgm:pt>
    <dgm:pt modelId="{756C0909-AD0F-4F47-841F-6794B96A4F0B}" type="pres">
      <dgm:prSet presAssocID="{6480D739-ED22-4652-9D23-036987F206A7}" presName="hierChild5" presStyleCnt="0"/>
      <dgm:spPr/>
    </dgm:pt>
    <dgm:pt modelId="{FE7D5698-8EE1-4676-BFF0-24CFAF93933A}" type="pres">
      <dgm:prSet presAssocID="{CD18FA62-EB2B-4A83-B067-26B58CF93CD7}" presName="Name37" presStyleLbl="parChTrans1D3" presStyleIdx="3" presStyleCnt="30"/>
      <dgm:spPr/>
    </dgm:pt>
    <dgm:pt modelId="{D168E38E-2B36-49D4-B693-D5C805B846BC}" type="pres">
      <dgm:prSet presAssocID="{A9559613-F675-4068-82AF-341618ABF10D}" presName="hierRoot2" presStyleCnt="0">
        <dgm:presLayoutVars>
          <dgm:hierBranch val="init"/>
        </dgm:presLayoutVars>
      </dgm:prSet>
      <dgm:spPr/>
    </dgm:pt>
    <dgm:pt modelId="{935A002A-3FF2-46E8-A5E8-865205536C94}" type="pres">
      <dgm:prSet presAssocID="{A9559613-F675-4068-82AF-341618ABF10D}" presName="rootComposite" presStyleCnt="0"/>
      <dgm:spPr/>
    </dgm:pt>
    <dgm:pt modelId="{C3926031-E88A-4CEA-B9A2-3CA2FA60B9D4}" type="pres">
      <dgm:prSet presAssocID="{A9559613-F675-4068-82AF-341618ABF10D}" presName="rootText" presStyleLbl="node3" presStyleIdx="3" presStyleCnt="30">
        <dgm:presLayoutVars>
          <dgm:chPref val="3"/>
        </dgm:presLayoutVars>
      </dgm:prSet>
      <dgm:spPr/>
    </dgm:pt>
    <dgm:pt modelId="{62E90C76-9F71-4C8D-9185-AC794694DF2D}" type="pres">
      <dgm:prSet presAssocID="{A9559613-F675-4068-82AF-341618ABF10D}" presName="rootConnector" presStyleLbl="node3" presStyleIdx="3" presStyleCnt="30"/>
      <dgm:spPr/>
    </dgm:pt>
    <dgm:pt modelId="{BAD28A55-92F0-4458-BBF2-A7A5FB19B376}" type="pres">
      <dgm:prSet presAssocID="{A9559613-F675-4068-82AF-341618ABF10D}" presName="hierChild4" presStyleCnt="0"/>
      <dgm:spPr/>
    </dgm:pt>
    <dgm:pt modelId="{FDF45D02-677C-4F9C-B3B5-B441A7E93027}" type="pres">
      <dgm:prSet presAssocID="{6132DCAC-7A1E-409E-B81D-CB07537E99E9}" presName="Name37" presStyleLbl="parChTrans1D4" presStyleIdx="11" presStyleCnt="32"/>
      <dgm:spPr/>
    </dgm:pt>
    <dgm:pt modelId="{BA8E32C6-E847-4ED9-A72E-073BC1BF95A5}" type="pres">
      <dgm:prSet presAssocID="{888A6E9F-D4E4-4CA9-B096-D0C4CE9B8D05}" presName="hierRoot2" presStyleCnt="0">
        <dgm:presLayoutVars>
          <dgm:hierBranch val="init"/>
        </dgm:presLayoutVars>
      </dgm:prSet>
      <dgm:spPr/>
    </dgm:pt>
    <dgm:pt modelId="{F2AE2409-562F-4C2E-9533-F0AC9BDC300C}" type="pres">
      <dgm:prSet presAssocID="{888A6E9F-D4E4-4CA9-B096-D0C4CE9B8D05}" presName="rootComposite" presStyleCnt="0"/>
      <dgm:spPr/>
    </dgm:pt>
    <dgm:pt modelId="{D9C11F79-4DD9-4E01-B0CF-866360AAC5F9}" type="pres">
      <dgm:prSet presAssocID="{888A6E9F-D4E4-4CA9-B096-D0C4CE9B8D05}" presName="rootText" presStyleLbl="node4" presStyleIdx="11" presStyleCnt="32">
        <dgm:presLayoutVars>
          <dgm:chPref val="3"/>
        </dgm:presLayoutVars>
      </dgm:prSet>
      <dgm:spPr/>
    </dgm:pt>
    <dgm:pt modelId="{C3CC86FD-0A86-4D2F-9225-9ED4F8C5CBD3}" type="pres">
      <dgm:prSet presAssocID="{888A6E9F-D4E4-4CA9-B096-D0C4CE9B8D05}" presName="rootConnector" presStyleLbl="node4" presStyleIdx="11" presStyleCnt="32"/>
      <dgm:spPr/>
    </dgm:pt>
    <dgm:pt modelId="{40F55F4D-1793-42AA-9C77-CD97E9012C1C}" type="pres">
      <dgm:prSet presAssocID="{888A6E9F-D4E4-4CA9-B096-D0C4CE9B8D05}" presName="hierChild4" presStyleCnt="0"/>
      <dgm:spPr/>
    </dgm:pt>
    <dgm:pt modelId="{70499039-E602-4D85-B476-8E7C539DEC35}" type="pres">
      <dgm:prSet presAssocID="{888A6E9F-D4E4-4CA9-B096-D0C4CE9B8D05}" presName="hierChild5" presStyleCnt="0"/>
      <dgm:spPr/>
    </dgm:pt>
    <dgm:pt modelId="{E0742633-FEF3-437A-AD23-04AD0BCD5C15}" type="pres">
      <dgm:prSet presAssocID="{DCBFC47F-0BE9-4E45-97A8-3A83BA19B921}" presName="Name37" presStyleLbl="parChTrans1D4" presStyleIdx="12" presStyleCnt="32"/>
      <dgm:spPr/>
    </dgm:pt>
    <dgm:pt modelId="{FEE2689D-9802-43A8-8508-4454E60FB746}" type="pres">
      <dgm:prSet presAssocID="{C045901D-B51D-4B81-A0FF-E5BC1A306665}" presName="hierRoot2" presStyleCnt="0">
        <dgm:presLayoutVars>
          <dgm:hierBranch val="init"/>
        </dgm:presLayoutVars>
      </dgm:prSet>
      <dgm:spPr/>
    </dgm:pt>
    <dgm:pt modelId="{954E3B40-C17C-4222-B746-E7D9EECADD27}" type="pres">
      <dgm:prSet presAssocID="{C045901D-B51D-4B81-A0FF-E5BC1A306665}" presName="rootComposite" presStyleCnt="0"/>
      <dgm:spPr/>
    </dgm:pt>
    <dgm:pt modelId="{A53DD394-AAA9-447D-89C0-4873F1A3AF17}" type="pres">
      <dgm:prSet presAssocID="{C045901D-B51D-4B81-A0FF-E5BC1A306665}" presName="rootText" presStyleLbl="node4" presStyleIdx="12" presStyleCnt="32">
        <dgm:presLayoutVars>
          <dgm:chPref val="3"/>
        </dgm:presLayoutVars>
      </dgm:prSet>
      <dgm:spPr/>
    </dgm:pt>
    <dgm:pt modelId="{4966B225-80FD-4AEA-8162-DD1352C890B3}" type="pres">
      <dgm:prSet presAssocID="{C045901D-B51D-4B81-A0FF-E5BC1A306665}" presName="rootConnector" presStyleLbl="node4" presStyleIdx="12" presStyleCnt="32"/>
      <dgm:spPr/>
    </dgm:pt>
    <dgm:pt modelId="{58E5C8DE-AAF1-40AD-A398-7A9957213943}" type="pres">
      <dgm:prSet presAssocID="{C045901D-B51D-4B81-A0FF-E5BC1A306665}" presName="hierChild4" presStyleCnt="0"/>
      <dgm:spPr/>
    </dgm:pt>
    <dgm:pt modelId="{2A72BB4D-B96C-44D1-9656-25BB6EE9B915}" type="pres">
      <dgm:prSet presAssocID="{C045901D-B51D-4B81-A0FF-E5BC1A306665}" presName="hierChild5" presStyleCnt="0"/>
      <dgm:spPr/>
    </dgm:pt>
    <dgm:pt modelId="{1A66C704-66A1-4B54-869D-7908D6FE9160}" type="pres">
      <dgm:prSet presAssocID="{EB6826BB-41F3-4677-8B67-42195C83D4C5}" presName="Name37" presStyleLbl="parChTrans1D4" presStyleIdx="13" presStyleCnt="32"/>
      <dgm:spPr/>
    </dgm:pt>
    <dgm:pt modelId="{4B146E18-4FBA-4F20-9EC8-73C9744CD240}" type="pres">
      <dgm:prSet presAssocID="{49A69391-3FE0-44FD-8D25-73C77830712F}" presName="hierRoot2" presStyleCnt="0">
        <dgm:presLayoutVars>
          <dgm:hierBranch val="init"/>
        </dgm:presLayoutVars>
      </dgm:prSet>
      <dgm:spPr/>
    </dgm:pt>
    <dgm:pt modelId="{F21E0D1B-FBBD-409A-ACF8-658D4984CC82}" type="pres">
      <dgm:prSet presAssocID="{49A69391-3FE0-44FD-8D25-73C77830712F}" presName="rootComposite" presStyleCnt="0"/>
      <dgm:spPr/>
    </dgm:pt>
    <dgm:pt modelId="{05DBEFE5-DADE-429E-BC18-8D3F4CE24811}" type="pres">
      <dgm:prSet presAssocID="{49A69391-3FE0-44FD-8D25-73C77830712F}" presName="rootText" presStyleLbl="node4" presStyleIdx="13" presStyleCnt="32">
        <dgm:presLayoutVars>
          <dgm:chPref val="3"/>
        </dgm:presLayoutVars>
      </dgm:prSet>
      <dgm:spPr/>
    </dgm:pt>
    <dgm:pt modelId="{C98857C7-4303-4533-86C5-561AB8182B43}" type="pres">
      <dgm:prSet presAssocID="{49A69391-3FE0-44FD-8D25-73C77830712F}" presName="rootConnector" presStyleLbl="node4" presStyleIdx="13" presStyleCnt="32"/>
      <dgm:spPr/>
    </dgm:pt>
    <dgm:pt modelId="{8FFDAC1C-2DB4-4EA2-A40F-C0E15B1DB6AB}" type="pres">
      <dgm:prSet presAssocID="{49A69391-3FE0-44FD-8D25-73C77830712F}" presName="hierChild4" presStyleCnt="0"/>
      <dgm:spPr/>
    </dgm:pt>
    <dgm:pt modelId="{55D012AE-7C56-4023-A552-C695BE309C2C}" type="pres">
      <dgm:prSet presAssocID="{49A69391-3FE0-44FD-8D25-73C77830712F}" presName="hierChild5" presStyleCnt="0"/>
      <dgm:spPr/>
    </dgm:pt>
    <dgm:pt modelId="{353246EA-65ED-4935-909A-4AA60BE8C498}" type="pres">
      <dgm:prSet presAssocID="{4A65AE3E-B551-4EE8-963D-ECA52FE4A9DA}" presName="Name37" presStyleLbl="parChTrans1D4" presStyleIdx="14" presStyleCnt="32"/>
      <dgm:spPr/>
    </dgm:pt>
    <dgm:pt modelId="{544E3BD1-E8C3-4CD3-B045-69E3D293547D}" type="pres">
      <dgm:prSet presAssocID="{40021738-6D63-49F1-A167-0759AF72D755}" presName="hierRoot2" presStyleCnt="0">
        <dgm:presLayoutVars>
          <dgm:hierBranch val="init"/>
        </dgm:presLayoutVars>
      </dgm:prSet>
      <dgm:spPr/>
    </dgm:pt>
    <dgm:pt modelId="{BB692CEC-A357-44E1-A08D-B9C2CFD84224}" type="pres">
      <dgm:prSet presAssocID="{40021738-6D63-49F1-A167-0759AF72D755}" presName="rootComposite" presStyleCnt="0"/>
      <dgm:spPr/>
    </dgm:pt>
    <dgm:pt modelId="{F008F9E5-88BE-4FEC-A401-AFB362C1B190}" type="pres">
      <dgm:prSet presAssocID="{40021738-6D63-49F1-A167-0759AF72D755}" presName="rootText" presStyleLbl="node4" presStyleIdx="14" presStyleCnt="32">
        <dgm:presLayoutVars>
          <dgm:chPref val="3"/>
        </dgm:presLayoutVars>
      </dgm:prSet>
      <dgm:spPr/>
    </dgm:pt>
    <dgm:pt modelId="{58BDD2A8-7AD0-4DA1-A70F-2A3267610C6A}" type="pres">
      <dgm:prSet presAssocID="{40021738-6D63-49F1-A167-0759AF72D755}" presName="rootConnector" presStyleLbl="node4" presStyleIdx="14" presStyleCnt="32"/>
      <dgm:spPr/>
    </dgm:pt>
    <dgm:pt modelId="{B41478B6-E4A2-428A-85F3-244132454303}" type="pres">
      <dgm:prSet presAssocID="{40021738-6D63-49F1-A167-0759AF72D755}" presName="hierChild4" presStyleCnt="0"/>
      <dgm:spPr/>
    </dgm:pt>
    <dgm:pt modelId="{88AA8467-15C7-4FD2-83D4-B3D0E2721B2A}" type="pres">
      <dgm:prSet presAssocID="{40021738-6D63-49F1-A167-0759AF72D755}" presName="hierChild5" presStyleCnt="0"/>
      <dgm:spPr/>
    </dgm:pt>
    <dgm:pt modelId="{7FAEC457-BA00-4683-B9BC-66D42EA9C010}" type="pres">
      <dgm:prSet presAssocID="{B63BEB1E-7565-4C4E-943C-04F79DB880B8}" presName="Name37" presStyleLbl="parChTrans1D4" presStyleIdx="15" presStyleCnt="32"/>
      <dgm:spPr/>
    </dgm:pt>
    <dgm:pt modelId="{C268F054-A0C5-4153-BE0C-3FF19793399E}" type="pres">
      <dgm:prSet presAssocID="{770BBCE1-F0CD-4048-8A94-D5EF24DC102F}" presName="hierRoot2" presStyleCnt="0">
        <dgm:presLayoutVars>
          <dgm:hierBranch val="init"/>
        </dgm:presLayoutVars>
      </dgm:prSet>
      <dgm:spPr/>
    </dgm:pt>
    <dgm:pt modelId="{8DE875C2-5A53-4C95-93CC-EF3F347F5628}" type="pres">
      <dgm:prSet presAssocID="{770BBCE1-F0CD-4048-8A94-D5EF24DC102F}" presName="rootComposite" presStyleCnt="0"/>
      <dgm:spPr/>
    </dgm:pt>
    <dgm:pt modelId="{EC896A0C-DBEF-4663-89BD-AAB6E554680E}" type="pres">
      <dgm:prSet presAssocID="{770BBCE1-F0CD-4048-8A94-D5EF24DC102F}" presName="rootText" presStyleLbl="node4" presStyleIdx="15" presStyleCnt="32">
        <dgm:presLayoutVars>
          <dgm:chPref val="3"/>
        </dgm:presLayoutVars>
      </dgm:prSet>
      <dgm:spPr/>
    </dgm:pt>
    <dgm:pt modelId="{0DE9D82A-2277-4CBC-8E48-DF26423267E3}" type="pres">
      <dgm:prSet presAssocID="{770BBCE1-F0CD-4048-8A94-D5EF24DC102F}" presName="rootConnector" presStyleLbl="node4" presStyleIdx="15" presStyleCnt="32"/>
      <dgm:spPr/>
    </dgm:pt>
    <dgm:pt modelId="{9E33F1A0-17D3-42D5-BDA3-556335D58F2B}" type="pres">
      <dgm:prSet presAssocID="{770BBCE1-F0CD-4048-8A94-D5EF24DC102F}" presName="hierChild4" presStyleCnt="0"/>
      <dgm:spPr/>
    </dgm:pt>
    <dgm:pt modelId="{4A0706BA-94BF-4FB0-B2B5-72BCA004E9E8}" type="pres">
      <dgm:prSet presAssocID="{770BBCE1-F0CD-4048-8A94-D5EF24DC102F}" presName="hierChild5" presStyleCnt="0"/>
      <dgm:spPr/>
    </dgm:pt>
    <dgm:pt modelId="{2135F84B-8B45-465F-B06A-6BF0ECF09A0B}" type="pres">
      <dgm:prSet presAssocID="{899ACDF5-0DE7-4558-BA50-BB2E66156E6F}" presName="Name37" presStyleLbl="parChTrans1D4" presStyleIdx="16" presStyleCnt="32"/>
      <dgm:spPr/>
    </dgm:pt>
    <dgm:pt modelId="{D5149860-A18D-49DF-B22A-C8AB5C728562}" type="pres">
      <dgm:prSet presAssocID="{0212D6B3-3556-476E-9602-2EF87CEE523D}" presName="hierRoot2" presStyleCnt="0">
        <dgm:presLayoutVars>
          <dgm:hierBranch val="init"/>
        </dgm:presLayoutVars>
      </dgm:prSet>
      <dgm:spPr/>
    </dgm:pt>
    <dgm:pt modelId="{4E127C93-250A-456E-B631-62978C902C2C}" type="pres">
      <dgm:prSet presAssocID="{0212D6B3-3556-476E-9602-2EF87CEE523D}" presName="rootComposite" presStyleCnt="0"/>
      <dgm:spPr/>
    </dgm:pt>
    <dgm:pt modelId="{A0211E22-A520-47D9-ABC2-F055BBC3AC89}" type="pres">
      <dgm:prSet presAssocID="{0212D6B3-3556-476E-9602-2EF87CEE523D}" presName="rootText" presStyleLbl="node4" presStyleIdx="16" presStyleCnt="32">
        <dgm:presLayoutVars>
          <dgm:chPref val="3"/>
        </dgm:presLayoutVars>
      </dgm:prSet>
      <dgm:spPr/>
    </dgm:pt>
    <dgm:pt modelId="{ACE0698C-DFF8-4CB8-93AE-74DEBC0CB302}" type="pres">
      <dgm:prSet presAssocID="{0212D6B3-3556-476E-9602-2EF87CEE523D}" presName="rootConnector" presStyleLbl="node4" presStyleIdx="16" presStyleCnt="32"/>
      <dgm:spPr/>
    </dgm:pt>
    <dgm:pt modelId="{A7AAE8C7-5EBF-45E9-B5FF-C923C573A72B}" type="pres">
      <dgm:prSet presAssocID="{0212D6B3-3556-476E-9602-2EF87CEE523D}" presName="hierChild4" presStyleCnt="0"/>
      <dgm:spPr/>
    </dgm:pt>
    <dgm:pt modelId="{C585D56D-1A41-4B60-A7D1-57D596DE8BF6}" type="pres">
      <dgm:prSet presAssocID="{0212D6B3-3556-476E-9602-2EF87CEE523D}" presName="hierChild5" presStyleCnt="0"/>
      <dgm:spPr/>
    </dgm:pt>
    <dgm:pt modelId="{B5981EAE-637E-4AFA-873C-6EF145B638CE}" type="pres">
      <dgm:prSet presAssocID="{A0D43945-6942-4031-BFE5-4E2EA72232F1}" presName="Name37" presStyleLbl="parChTrans1D4" presStyleIdx="17" presStyleCnt="32"/>
      <dgm:spPr/>
    </dgm:pt>
    <dgm:pt modelId="{DB436CBC-5C7D-41CA-B05D-BD198F3D4723}" type="pres">
      <dgm:prSet presAssocID="{3D5C528C-BB9E-422A-A915-4E656DE3149A}" presName="hierRoot2" presStyleCnt="0">
        <dgm:presLayoutVars>
          <dgm:hierBranch val="init"/>
        </dgm:presLayoutVars>
      </dgm:prSet>
      <dgm:spPr/>
    </dgm:pt>
    <dgm:pt modelId="{9C86084E-E34B-4C74-8BE1-32861D8E97C7}" type="pres">
      <dgm:prSet presAssocID="{3D5C528C-BB9E-422A-A915-4E656DE3149A}" presName="rootComposite" presStyleCnt="0"/>
      <dgm:spPr/>
    </dgm:pt>
    <dgm:pt modelId="{FE1B0577-8C3A-4E94-B014-5C4EFEA10B09}" type="pres">
      <dgm:prSet presAssocID="{3D5C528C-BB9E-422A-A915-4E656DE3149A}" presName="rootText" presStyleLbl="node4" presStyleIdx="17" presStyleCnt="32">
        <dgm:presLayoutVars>
          <dgm:chPref val="3"/>
        </dgm:presLayoutVars>
      </dgm:prSet>
      <dgm:spPr/>
    </dgm:pt>
    <dgm:pt modelId="{71BDD156-451C-42AE-BCC2-F0032D411936}" type="pres">
      <dgm:prSet presAssocID="{3D5C528C-BB9E-422A-A915-4E656DE3149A}" presName="rootConnector" presStyleLbl="node4" presStyleIdx="17" presStyleCnt="32"/>
      <dgm:spPr/>
    </dgm:pt>
    <dgm:pt modelId="{B04E1CBC-A9AB-4167-93F7-2ECFEC7B64B1}" type="pres">
      <dgm:prSet presAssocID="{3D5C528C-BB9E-422A-A915-4E656DE3149A}" presName="hierChild4" presStyleCnt="0"/>
      <dgm:spPr/>
    </dgm:pt>
    <dgm:pt modelId="{45E1B61A-96F6-4389-8015-F5397AF5F027}" type="pres">
      <dgm:prSet presAssocID="{3D5C528C-BB9E-422A-A915-4E656DE3149A}" presName="hierChild5" presStyleCnt="0"/>
      <dgm:spPr/>
    </dgm:pt>
    <dgm:pt modelId="{6A9D4B7A-AD8A-4971-AF15-EA3B3E490146}" type="pres">
      <dgm:prSet presAssocID="{14E18F9E-B683-47D7-8AEF-67CF6F9F86C4}" presName="Name37" presStyleLbl="parChTrans1D4" presStyleIdx="18" presStyleCnt="32"/>
      <dgm:spPr/>
    </dgm:pt>
    <dgm:pt modelId="{E2A64B86-576E-4D1C-9733-2EBEBB168F6C}" type="pres">
      <dgm:prSet presAssocID="{5B73286D-B4B1-447A-8FC5-4460DD8F08C8}" presName="hierRoot2" presStyleCnt="0">
        <dgm:presLayoutVars>
          <dgm:hierBranch val="init"/>
        </dgm:presLayoutVars>
      </dgm:prSet>
      <dgm:spPr/>
    </dgm:pt>
    <dgm:pt modelId="{7F64109A-90CC-4118-A72B-966C7C0B0F54}" type="pres">
      <dgm:prSet presAssocID="{5B73286D-B4B1-447A-8FC5-4460DD8F08C8}" presName="rootComposite" presStyleCnt="0"/>
      <dgm:spPr/>
    </dgm:pt>
    <dgm:pt modelId="{982F47AC-3B8E-431E-9D85-1EDC0001AA5E}" type="pres">
      <dgm:prSet presAssocID="{5B73286D-B4B1-447A-8FC5-4460DD8F08C8}" presName="rootText" presStyleLbl="node4" presStyleIdx="18" presStyleCnt="32">
        <dgm:presLayoutVars>
          <dgm:chPref val="3"/>
        </dgm:presLayoutVars>
      </dgm:prSet>
      <dgm:spPr/>
    </dgm:pt>
    <dgm:pt modelId="{466B670A-48C1-4CA2-98E9-F1DBC78DB150}" type="pres">
      <dgm:prSet presAssocID="{5B73286D-B4B1-447A-8FC5-4460DD8F08C8}" presName="rootConnector" presStyleLbl="node4" presStyleIdx="18" presStyleCnt="32"/>
      <dgm:spPr/>
    </dgm:pt>
    <dgm:pt modelId="{9D2BD60D-097A-4084-B7E8-2BBF8D91D72C}" type="pres">
      <dgm:prSet presAssocID="{5B73286D-B4B1-447A-8FC5-4460DD8F08C8}" presName="hierChild4" presStyleCnt="0"/>
      <dgm:spPr/>
    </dgm:pt>
    <dgm:pt modelId="{6D6BAEFA-8EEC-4C3C-97BA-8C5FD50C6113}" type="pres">
      <dgm:prSet presAssocID="{5B73286D-B4B1-447A-8FC5-4460DD8F08C8}" presName="hierChild5" presStyleCnt="0"/>
      <dgm:spPr/>
    </dgm:pt>
    <dgm:pt modelId="{77839410-F1A1-4B08-B7C5-CF943E02900C}" type="pres">
      <dgm:prSet presAssocID="{19B11472-B845-43BA-AEB1-784E3BDB34CC}" presName="Name37" presStyleLbl="parChTrans1D4" presStyleIdx="19" presStyleCnt="32"/>
      <dgm:spPr/>
    </dgm:pt>
    <dgm:pt modelId="{C159559B-3E70-47F2-8399-B4D0C1769C81}" type="pres">
      <dgm:prSet presAssocID="{FBDCD5E7-CFA9-4320-A21D-273696DCC3F6}" presName="hierRoot2" presStyleCnt="0">
        <dgm:presLayoutVars>
          <dgm:hierBranch val="init"/>
        </dgm:presLayoutVars>
      </dgm:prSet>
      <dgm:spPr/>
    </dgm:pt>
    <dgm:pt modelId="{DD861F7A-A9E5-4969-A0EF-B2DDB10467D0}" type="pres">
      <dgm:prSet presAssocID="{FBDCD5E7-CFA9-4320-A21D-273696DCC3F6}" presName="rootComposite" presStyleCnt="0"/>
      <dgm:spPr/>
    </dgm:pt>
    <dgm:pt modelId="{53105328-8653-4BA2-B54B-0C1024E2A175}" type="pres">
      <dgm:prSet presAssocID="{FBDCD5E7-CFA9-4320-A21D-273696DCC3F6}" presName="rootText" presStyleLbl="node4" presStyleIdx="19" presStyleCnt="32">
        <dgm:presLayoutVars>
          <dgm:chPref val="3"/>
        </dgm:presLayoutVars>
      </dgm:prSet>
      <dgm:spPr/>
    </dgm:pt>
    <dgm:pt modelId="{8C20F93F-1323-4A31-B4A0-D38CC5C1494D}" type="pres">
      <dgm:prSet presAssocID="{FBDCD5E7-CFA9-4320-A21D-273696DCC3F6}" presName="rootConnector" presStyleLbl="node4" presStyleIdx="19" presStyleCnt="32"/>
      <dgm:spPr/>
    </dgm:pt>
    <dgm:pt modelId="{5D2D6A81-70A7-402B-B8F2-A5356E0F462E}" type="pres">
      <dgm:prSet presAssocID="{FBDCD5E7-CFA9-4320-A21D-273696DCC3F6}" presName="hierChild4" presStyleCnt="0"/>
      <dgm:spPr/>
    </dgm:pt>
    <dgm:pt modelId="{79B00E53-0396-4F12-920E-FE0BCDDC0B9F}" type="pres">
      <dgm:prSet presAssocID="{FBDCD5E7-CFA9-4320-A21D-273696DCC3F6}" presName="hierChild5" presStyleCnt="0"/>
      <dgm:spPr/>
    </dgm:pt>
    <dgm:pt modelId="{314513E3-E8A5-41CF-90C7-0C8A4F937D51}" type="pres">
      <dgm:prSet presAssocID="{A425FA5E-7F1D-4F24-AAB4-BF72C23312A3}" presName="Name37" presStyleLbl="parChTrans1D4" presStyleIdx="20" presStyleCnt="32"/>
      <dgm:spPr/>
    </dgm:pt>
    <dgm:pt modelId="{BABFD568-BFB3-4F5C-BF36-13D9B56148C3}" type="pres">
      <dgm:prSet presAssocID="{C2AD4FFA-A9C8-4C96-92EE-D3AB6D267B14}" presName="hierRoot2" presStyleCnt="0">
        <dgm:presLayoutVars>
          <dgm:hierBranch val="init"/>
        </dgm:presLayoutVars>
      </dgm:prSet>
      <dgm:spPr/>
    </dgm:pt>
    <dgm:pt modelId="{52D0DEEE-EFF4-4CE1-9893-74E096C0601D}" type="pres">
      <dgm:prSet presAssocID="{C2AD4FFA-A9C8-4C96-92EE-D3AB6D267B14}" presName="rootComposite" presStyleCnt="0"/>
      <dgm:spPr/>
    </dgm:pt>
    <dgm:pt modelId="{E34EF49F-7743-4CA1-AFF5-E748BF2320F7}" type="pres">
      <dgm:prSet presAssocID="{C2AD4FFA-A9C8-4C96-92EE-D3AB6D267B14}" presName="rootText" presStyleLbl="node4" presStyleIdx="20" presStyleCnt="32">
        <dgm:presLayoutVars>
          <dgm:chPref val="3"/>
        </dgm:presLayoutVars>
      </dgm:prSet>
      <dgm:spPr/>
    </dgm:pt>
    <dgm:pt modelId="{39DA53E7-ACAA-41E6-A9BE-4C8D29AD2714}" type="pres">
      <dgm:prSet presAssocID="{C2AD4FFA-A9C8-4C96-92EE-D3AB6D267B14}" presName="rootConnector" presStyleLbl="node4" presStyleIdx="20" presStyleCnt="32"/>
      <dgm:spPr/>
    </dgm:pt>
    <dgm:pt modelId="{A01C40DF-A4A7-45D7-BA3A-F9E0B3383149}" type="pres">
      <dgm:prSet presAssocID="{C2AD4FFA-A9C8-4C96-92EE-D3AB6D267B14}" presName="hierChild4" presStyleCnt="0"/>
      <dgm:spPr/>
    </dgm:pt>
    <dgm:pt modelId="{968D8478-643A-4ECE-9B75-34A03614CDD1}" type="pres">
      <dgm:prSet presAssocID="{C2AD4FFA-A9C8-4C96-92EE-D3AB6D267B14}" presName="hierChild5" presStyleCnt="0"/>
      <dgm:spPr/>
    </dgm:pt>
    <dgm:pt modelId="{B0C484A1-6EC5-4B6D-B384-589195556A58}" type="pres">
      <dgm:prSet presAssocID="{A967CE2C-58CB-4068-A2F3-C17DD39B45F8}" presName="Name37" presStyleLbl="parChTrans1D4" presStyleIdx="21" presStyleCnt="32"/>
      <dgm:spPr/>
    </dgm:pt>
    <dgm:pt modelId="{26582608-4631-40CE-8198-B634332EC46E}" type="pres">
      <dgm:prSet presAssocID="{28A3FFFA-D077-46EF-BBDB-36AC6581A2CC}" presName="hierRoot2" presStyleCnt="0">
        <dgm:presLayoutVars>
          <dgm:hierBranch val="init"/>
        </dgm:presLayoutVars>
      </dgm:prSet>
      <dgm:spPr/>
    </dgm:pt>
    <dgm:pt modelId="{03EFAAE4-8515-41E1-B032-3ABF1B432368}" type="pres">
      <dgm:prSet presAssocID="{28A3FFFA-D077-46EF-BBDB-36AC6581A2CC}" presName="rootComposite" presStyleCnt="0"/>
      <dgm:spPr/>
    </dgm:pt>
    <dgm:pt modelId="{5439AD78-EA28-422D-9B69-E5749D3C7140}" type="pres">
      <dgm:prSet presAssocID="{28A3FFFA-D077-46EF-BBDB-36AC6581A2CC}" presName="rootText" presStyleLbl="node4" presStyleIdx="21" presStyleCnt="32">
        <dgm:presLayoutVars>
          <dgm:chPref val="3"/>
        </dgm:presLayoutVars>
      </dgm:prSet>
      <dgm:spPr/>
    </dgm:pt>
    <dgm:pt modelId="{C98CB8EC-794A-40AB-8E25-BEA0B63FF99A}" type="pres">
      <dgm:prSet presAssocID="{28A3FFFA-D077-46EF-BBDB-36AC6581A2CC}" presName="rootConnector" presStyleLbl="node4" presStyleIdx="21" presStyleCnt="32"/>
      <dgm:spPr/>
    </dgm:pt>
    <dgm:pt modelId="{80987909-79B1-487B-BC7F-62F4BC6E9F05}" type="pres">
      <dgm:prSet presAssocID="{28A3FFFA-D077-46EF-BBDB-36AC6581A2CC}" presName="hierChild4" presStyleCnt="0"/>
      <dgm:spPr/>
    </dgm:pt>
    <dgm:pt modelId="{D8AAAD6F-7FB9-4CE9-A235-4124F7CFA3D4}" type="pres">
      <dgm:prSet presAssocID="{28A3FFFA-D077-46EF-BBDB-36AC6581A2CC}" presName="hierChild5" presStyleCnt="0"/>
      <dgm:spPr/>
    </dgm:pt>
    <dgm:pt modelId="{0971FF61-5535-4BB0-82D3-03352B4D396E}" type="pres">
      <dgm:prSet presAssocID="{A9559613-F675-4068-82AF-341618ABF10D}" presName="hierChild5" presStyleCnt="0"/>
      <dgm:spPr/>
    </dgm:pt>
    <dgm:pt modelId="{C06AF8A3-C54B-438B-9841-15CC36684AD4}" type="pres">
      <dgm:prSet presAssocID="{A8B28DDB-5A34-4CB0-A683-C8F47C745FB0}" presName="hierChild5" presStyleCnt="0"/>
      <dgm:spPr/>
    </dgm:pt>
    <dgm:pt modelId="{5D720F2E-A4CA-4690-A1B0-06BEB680ADC0}" type="pres">
      <dgm:prSet presAssocID="{2277FB50-7B43-4298-96E8-A0E7A5D207F0}" presName="Name37" presStyleLbl="parChTrans1D2" presStyleIdx="1" presStyleCnt="6"/>
      <dgm:spPr/>
    </dgm:pt>
    <dgm:pt modelId="{B76366D5-FB11-4FF2-95BB-0769C04AD7B7}" type="pres">
      <dgm:prSet presAssocID="{2D101EDA-6339-4BA6-B1E1-B9EBBA17C913}" presName="hierRoot2" presStyleCnt="0">
        <dgm:presLayoutVars>
          <dgm:hierBranch val="init"/>
        </dgm:presLayoutVars>
      </dgm:prSet>
      <dgm:spPr/>
    </dgm:pt>
    <dgm:pt modelId="{C5A46B27-BEC8-443C-B1F4-B7352C31322C}" type="pres">
      <dgm:prSet presAssocID="{2D101EDA-6339-4BA6-B1E1-B9EBBA17C913}" presName="rootComposite" presStyleCnt="0"/>
      <dgm:spPr/>
    </dgm:pt>
    <dgm:pt modelId="{202F95E1-0138-41C8-91EE-118C79CAB9B3}" type="pres">
      <dgm:prSet presAssocID="{2D101EDA-6339-4BA6-B1E1-B9EBBA17C913}" presName="rootText" presStyleLbl="node2" presStyleIdx="1" presStyleCnt="6">
        <dgm:presLayoutVars>
          <dgm:chPref val="3"/>
        </dgm:presLayoutVars>
      </dgm:prSet>
      <dgm:spPr/>
    </dgm:pt>
    <dgm:pt modelId="{780A7434-C96A-4304-8169-B35976DE7131}" type="pres">
      <dgm:prSet presAssocID="{2D101EDA-6339-4BA6-B1E1-B9EBBA17C913}" presName="rootConnector" presStyleLbl="node2" presStyleIdx="1" presStyleCnt="6"/>
      <dgm:spPr/>
    </dgm:pt>
    <dgm:pt modelId="{3F7DD753-8A2F-43B3-804C-40A312A808E3}" type="pres">
      <dgm:prSet presAssocID="{2D101EDA-6339-4BA6-B1E1-B9EBBA17C913}" presName="hierChild4" presStyleCnt="0"/>
      <dgm:spPr/>
    </dgm:pt>
    <dgm:pt modelId="{CDC8E9AF-95A4-4EF9-98B1-9AFCF9B86E88}" type="pres">
      <dgm:prSet presAssocID="{9521549C-E142-41B8-A47F-47143403F1BC}" presName="Name37" presStyleLbl="parChTrans1D3" presStyleIdx="4" presStyleCnt="30"/>
      <dgm:spPr/>
    </dgm:pt>
    <dgm:pt modelId="{7A64862D-9D11-4910-8303-D4ACF0FC3CE0}" type="pres">
      <dgm:prSet presAssocID="{EBDC8F83-874D-4320-9B0F-ED14ADB70221}" presName="hierRoot2" presStyleCnt="0">
        <dgm:presLayoutVars>
          <dgm:hierBranch val="init"/>
        </dgm:presLayoutVars>
      </dgm:prSet>
      <dgm:spPr/>
    </dgm:pt>
    <dgm:pt modelId="{4D50099B-40C2-4978-BB2D-62594337F70B}" type="pres">
      <dgm:prSet presAssocID="{EBDC8F83-874D-4320-9B0F-ED14ADB70221}" presName="rootComposite" presStyleCnt="0"/>
      <dgm:spPr/>
    </dgm:pt>
    <dgm:pt modelId="{6B8B2662-14A6-4DC1-BBC0-FC64CFBDB8F1}" type="pres">
      <dgm:prSet presAssocID="{EBDC8F83-874D-4320-9B0F-ED14ADB70221}" presName="rootText" presStyleLbl="node3" presStyleIdx="4" presStyleCnt="30">
        <dgm:presLayoutVars>
          <dgm:chPref val="3"/>
        </dgm:presLayoutVars>
      </dgm:prSet>
      <dgm:spPr/>
    </dgm:pt>
    <dgm:pt modelId="{7ED92DE3-8C28-47EB-B8EA-9D5371BC2CE4}" type="pres">
      <dgm:prSet presAssocID="{EBDC8F83-874D-4320-9B0F-ED14ADB70221}" presName="rootConnector" presStyleLbl="node3" presStyleIdx="4" presStyleCnt="30"/>
      <dgm:spPr/>
    </dgm:pt>
    <dgm:pt modelId="{E662FDA2-26F3-4642-968D-AB6A310AC417}" type="pres">
      <dgm:prSet presAssocID="{EBDC8F83-874D-4320-9B0F-ED14ADB70221}" presName="hierChild4" presStyleCnt="0"/>
      <dgm:spPr/>
    </dgm:pt>
    <dgm:pt modelId="{6AE70976-12AC-4A85-9F04-CEB79A3555BD}" type="pres">
      <dgm:prSet presAssocID="{EBDC8F83-874D-4320-9B0F-ED14ADB70221}" presName="hierChild5" presStyleCnt="0"/>
      <dgm:spPr/>
    </dgm:pt>
    <dgm:pt modelId="{EF929808-6E35-4974-A1CF-B93C920F7507}" type="pres">
      <dgm:prSet presAssocID="{0E0486C4-1F3A-4D3D-8667-E44C6F46030F}" presName="Name37" presStyleLbl="parChTrans1D3" presStyleIdx="5" presStyleCnt="30"/>
      <dgm:spPr/>
    </dgm:pt>
    <dgm:pt modelId="{0F6A5783-A7C3-456C-980E-C22784B2FECF}" type="pres">
      <dgm:prSet presAssocID="{43498A30-98FD-42E0-B944-BB8C0F91E9C9}" presName="hierRoot2" presStyleCnt="0">
        <dgm:presLayoutVars>
          <dgm:hierBranch val="init"/>
        </dgm:presLayoutVars>
      </dgm:prSet>
      <dgm:spPr/>
    </dgm:pt>
    <dgm:pt modelId="{3A3E01D8-AE56-432E-94D2-D705E3DEF114}" type="pres">
      <dgm:prSet presAssocID="{43498A30-98FD-42E0-B944-BB8C0F91E9C9}" presName="rootComposite" presStyleCnt="0"/>
      <dgm:spPr/>
    </dgm:pt>
    <dgm:pt modelId="{0DFAF17D-684C-4ED4-9A25-B828983F26A2}" type="pres">
      <dgm:prSet presAssocID="{43498A30-98FD-42E0-B944-BB8C0F91E9C9}" presName="rootText" presStyleLbl="node3" presStyleIdx="5" presStyleCnt="30">
        <dgm:presLayoutVars>
          <dgm:chPref val="3"/>
        </dgm:presLayoutVars>
      </dgm:prSet>
      <dgm:spPr/>
    </dgm:pt>
    <dgm:pt modelId="{52F9C6E3-02C7-4A1F-A799-FAF840D3173F}" type="pres">
      <dgm:prSet presAssocID="{43498A30-98FD-42E0-B944-BB8C0F91E9C9}" presName="rootConnector" presStyleLbl="node3" presStyleIdx="5" presStyleCnt="30"/>
      <dgm:spPr/>
    </dgm:pt>
    <dgm:pt modelId="{BE5BA112-7C86-49A9-AB0B-E99A7CB39CDE}" type="pres">
      <dgm:prSet presAssocID="{43498A30-98FD-42E0-B944-BB8C0F91E9C9}" presName="hierChild4" presStyleCnt="0"/>
      <dgm:spPr/>
    </dgm:pt>
    <dgm:pt modelId="{20B7FD5F-7806-4BC8-8BCC-15257522F36D}" type="pres">
      <dgm:prSet presAssocID="{43498A30-98FD-42E0-B944-BB8C0F91E9C9}" presName="hierChild5" presStyleCnt="0"/>
      <dgm:spPr/>
    </dgm:pt>
    <dgm:pt modelId="{C4D3EC3C-B574-492A-9091-56D0DE655058}" type="pres">
      <dgm:prSet presAssocID="{C5C2C270-4871-460A-ADB7-F15A21EA634D}" presName="Name37" presStyleLbl="parChTrans1D3" presStyleIdx="6" presStyleCnt="30"/>
      <dgm:spPr/>
    </dgm:pt>
    <dgm:pt modelId="{75A7C69F-5ACD-417E-BC91-08E66E4A7E42}" type="pres">
      <dgm:prSet presAssocID="{84472B2F-E966-4E5A-98E5-7AB3F04AECEF}" presName="hierRoot2" presStyleCnt="0">
        <dgm:presLayoutVars>
          <dgm:hierBranch val="init"/>
        </dgm:presLayoutVars>
      </dgm:prSet>
      <dgm:spPr/>
    </dgm:pt>
    <dgm:pt modelId="{AF1E62CA-27BC-4EDE-9446-489D84000069}" type="pres">
      <dgm:prSet presAssocID="{84472B2F-E966-4E5A-98E5-7AB3F04AECEF}" presName="rootComposite" presStyleCnt="0"/>
      <dgm:spPr/>
    </dgm:pt>
    <dgm:pt modelId="{BC7452E5-F855-472D-884E-3CBD05375ED6}" type="pres">
      <dgm:prSet presAssocID="{84472B2F-E966-4E5A-98E5-7AB3F04AECEF}" presName="rootText" presStyleLbl="node3" presStyleIdx="6" presStyleCnt="30">
        <dgm:presLayoutVars>
          <dgm:chPref val="3"/>
        </dgm:presLayoutVars>
      </dgm:prSet>
      <dgm:spPr/>
    </dgm:pt>
    <dgm:pt modelId="{3CA0B5D4-5AAC-4161-9D01-614972B929B0}" type="pres">
      <dgm:prSet presAssocID="{84472B2F-E966-4E5A-98E5-7AB3F04AECEF}" presName="rootConnector" presStyleLbl="node3" presStyleIdx="6" presStyleCnt="30"/>
      <dgm:spPr/>
    </dgm:pt>
    <dgm:pt modelId="{845D2ECA-79BA-490E-8B8A-9DC1932EEF11}" type="pres">
      <dgm:prSet presAssocID="{84472B2F-E966-4E5A-98E5-7AB3F04AECEF}" presName="hierChild4" presStyleCnt="0"/>
      <dgm:spPr/>
    </dgm:pt>
    <dgm:pt modelId="{97636485-77C7-4B83-A239-91390DEC9366}" type="pres">
      <dgm:prSet presAssocID="{84472B2F-E966-4E5A-98E5-7AB3F04AECEF}" presName="hierChild5" presStyleCnt="0"/>
      <dgm:spPr/>
    </dgm:pt>
    <dgm:pt modelId="{8C56C118-303A-46B8-B7E9-4B1AA8ACDFC0}" type="pres">
      <dgm:prSet presAssocID="{2D101EDA-6339-4BA6-B1E1-B9EBBA17C913}" presName="hierChild5" presStyleCnt="0"/>
      <dgm:spPr/>
    </dgm:pt>
    <dgm:pt modelId="{BF0F6897-2C5E-4474-907E-FDBB895F59DD}" type="pres">
      <dgm:prSet presAssocID="{98C22E92-FF9E-479D-B724-C7204F298301}" presName="Name37" presStyleLbl="parChTrans1D2" presStyleIdx="2" presStyleCnt="6"/>
      <dgm:spPr/>
    </dgm:pt>
    <dgm:pt modelId="{BDD6035B-2DA3-4149-881E-723BE19ADAEC}" type="pres">
      <dgm:prSet presAssocID="{BE305CD1-D1F1-4E55-8813-CC92D4E7032B}" presName="hierRoot2" presStyleCnt="0">
        <dgm:presLayoutVars>
          <dgm:hierBranch val="init"/>
        </dgm:presLayoutVars>
      </dgm:prSet>
      <dgm:spPr/>
    </dgm:pt>
    <dgm:pt modelId="{F71A0A78-052F-47B3-A137-C1CE5C969E9E}" type="pres">
      <dgm:prSet presAssocID="{BE305CD1-D1F1-4E55-8813-CC92D4E7032B}" presName="rootComposite" presStyleCnt="0"/>
      <dgm:spPr/>
    </dgm:pt>
    <dgm:pt modelId="{ED00074E-6F8B-4396-B31C-2FDA3BB53952}" type="pres">
      <dgm:prSet presAssocID="{BE305CD1-D1F1-4E55-8813-CC92D4E7032B}" presName="rootText" presStyleLbl="node2" presStyleIdx="2" presStyleCnt="6">
        <dgm:presLayoutVars>
          <dgm:chPref val="3"/>
        </dgm:presLayoutVars>
      </dgm:prSet>
      <dgm:spPr/>
    </dgm:pt>
    <dgm:pt modelId="{1C535E38-09FE-4188-A1A1-4C5C335AF988}" type="pres">
      <dgm:prSet presAssocID="{BE305CD1-D1F1-4E55-8813-CC92D4E7032B}" presName="rootConnector" presStyleLbl="node2" presStyleIdx="2" presStyleCnt="6"/>
      <dgm:spPr/>
    </dgm:pt>
    <dgm:pt modelId="{1FD7021D-16AC-438E-B9AB-DAB9A1663984}" type="pres">
      <dgm:prSet presAssocID="{BE305CD1-D1F1-4E55-8813-CC92D4E7032B}" presName="hierChild4" presStyleCnt="0"/>
      <dgm:spPr/>
    </dgm:pt>
    <dgm:pt modelId="{462C4BC2-20FC-496E-BD8E-CF9697050A31}" type="pres">
      <dgm:prSet presAssocID="{FC03E3DC-2F33-42F6-A3DA-49E17FE4E490}" presName="Name37" presStyleLbl="parChTrans1D3" presStyleIdx="7" presStyleCnt="30"/>
      <dgm:spPr/>
    </dgm:pt>
    <dgm:pt modelId="{54D5EC4E-7E36-4DF8-8C5E-638DB641432A}" type="pres">
      <dgm:prSet presAssocID="{E9A1A3B8-18F2-4494-8192-B220A3ED130A}" presName="hierRoot2" presStyleCnt="0">
        <dgm:presLayoutVars>
          <dgm:hierBranch val="init"/>
        </dgm:presLayoutVars>
      </dgm:prSet>
      <dgm:spPr/>
    </dgm:pt>
    <dgm:pt modelId="{F07DA2A8-584D-4A1E-B2E2-96996F16AF5B}" type="pres">
      <dgm:prSet presAssocID="{E9A1A3B8-18F2-4494-8192-B220A3ED130A}" presName="rootComposite" presStyleCnt="0"/>
      <dgm:spPr/>
    </dgm:pt>
    <dgm:pt modelId="{D4A2D930-E6D8-4B22-83BB-B70466F7897E}" type="pres">
      <dgm:prSet presAssocID="{E9A1A3B8-18F2-4494-8192-B220A3ED130A}" presName="rootText" presStyleLbl="node3" presStyleIdx="7" presStyleCnt="30">
        <dgm:presLayoutVars>
          <dgm:chPref val="3"/>
        </dgm:presLayoutVars>
      </dgm:prSet>
      <dgm:spPr/>
    </dgm:pt>
    <dgm:pt modelId="{42EFBA1E-AD0B-469F-83C5-DE3D5DF12700}" type="pres">
      <dgm:prSet presAssocID="{E9A1A3B8-18F2-4494-8192-B220A3ED130A}" presName="rootConnector" presStyleLbl="node3" presStyleIdx="7" presStyleCnt="30"/>
      <dgm:spPr/>
    </dgm:pt>
    <dgm:pt modelId="{CF4DFD2A-FDC1-4F67-B1F6-A07C11C0120C}" type="pres">
      <dgm:prSet presAssocID="{E9A1A3B8-18F2-4494-8192-B220A3ED130A}" presName="hierChild4" presStyleCnt="0"/>
      <dgm:spPr/>
    </dgm:pt>
    <dgm:pt modelId="{DEBA256E-5274-4681-90D6-3A5870006E38}" type="pres">
      <dgm:prSet presAssocID="{F0387F63-1662-45A3-AF75-F904EB1E7D2A}" presName="Name37" presStyleLbl="parChTrans1D4" presStyleIdx="22" presStyleCnt="32"/>
      <dgm:spPr/>
    </dgm:pt>
    <dgm:pt modelId="{5AE9865C-1969-47BB-A6AB-A475B3FDA903}" type="pres">
      <dgm:prSet presAssocID="{3C3BAAFF-E0B8-4D89-901F-EDFDA73691C3}" presName="hierRoot2" presStyleCnt="0">
        <dgm:presLayoutVars>
          <dgm:hierBranch val="init"/>
        </dgm:presLayoutVars>
      </dgm:prSet>
      <dgm:spPr/>
    </dgm:pt>
    <dgm:pt modelId="{DBCD0FE6-A186-41D8-8E4A-71815B648F15}" type="pres">
      <dgm:prSet presAssocID="{3C3BAAFF-E0B8-4D89-901F-EDFDA73691C3}" presName="rootComposite" presStyleCnt="0"/>
      <dgm:spPr/>
    </dgm:pt>
    <dgm:pt modelId="{DE21C1B8-2DBD-4059-88FD-B413580947F1}" type="pres">
      <dgm:prSet presAssocID="{3C3BAAFF-E0B8-4D89-901F-EDFDA73691C3}" presName="rootText" presStyleLbl="node4" presStyleIdx="22" presStyleCnt="32">
        <dgm:presLayoutVars>
          <dgm:chPref val="3"/>
        </dgm:presLayoutVars>
      </dgm:prSet>
      <dgm:spPr/>
    </dgm:pt>
    <dgm:pt modelId="{CA2F26E4-2E7F-4219-9E42-330190A9A5FC}" type="pres">
      <dgm:prSet presAssocID="{3C3BAAFF-E0B8-4D89-901F-EDFDA73691C3}" presName="rootConnector" presStyleLbl="node4" presStyleIdx="22" presStyleCnt="32"/>
      <dgm:spPr/>
    </dgm:pt>
    <dgm:pt modelId="{FF594F01-9806-4B9C-A1C7-C83690990986}" type="pres">
      <dgm:prSet presAssocID="{3C3BAAFF-E0B8-4D89-901F-EDFDA73691C3}" presName="hierChild4" presStyleCnt="0"/>
      <dgm:spPr/>
    </dgm:pt>
    <dgm:pt modelId="{176D421D-8030-4BD5-A4F6-CE1171E771BF}" type="pres">
      <dgm:prSet presAssocID="{3C3BAAFF-E0B8-4D89-901F-EDFDA73691C3}" presName="hierChild5" presStyleCnt="0"/>
      <dgm:spPr/>
    </dgm:pt>
    <dgm:pt modelId="{23875CB4-37A9-49F8-BF5C-2F715DB5F2EE}" type="pres">
      <dgm:prSet presAssocID="{198EA700-D5D2-407E-8A07-0EF483738CF8}" presName="Name37" presStyleLbl="parChTrans1D4" presStyleIdx="23" presStyleCnt="32"/>
      <dgm:spPr/>
    </dgm:pt>
    <dgm:pt modelId="{876891BC-05A9-4348-BD25-702B31AFB945}" type="pres">
      <dgm:prSet presAssocID="{8B29E287-E6E6-4AEA-AF9E-1378F872384F}" presName="hierRoot2" presStyleCnt="0">
        <dgm:presLayoutVars>
          <dgm:hierBranch val="init"/>
        </dgm:presLayoutVars>
      </dgm:prSet>
      <dgm:spPr/>
    </dgm:pt>
    <dgm:pt modelId="{061E1E2C-D135-4FD9-BBFD-A570B94A9B5C}" type="pres">
      <dgm:prSet presAssocID="{8B29E287-E6E6-4AEA-AF9E-1378F872384F}" presName="rootComposite" presStyleCnt="0"/>
      <dgm:spPr/>
    </dgm:pt>
    <dgm:pt modelId="{74518D4B-F705-41A2-B932-EA6E5BC76236}" type="pres">
      <dgm:prSet presAssocID="{8B29E287-E6E6-4AEA-AF9E-1378F872384F}" presName="rootText" presStyleLbl="node4" presStyleIdx="23" presStyleCnt="32">
        <dgm:presLayoutVars>
          <dgm:chPref val="3"/>
        </dgm:presLayoutVars>
      </dgm:prSet>
      <dgm:spPr/>
    </dgm:pt>
    <dgm:pt modelId="{BA6A7241-7C29-4901-AC13-9C03D0160E05}" type="pres">
      <dgm:prSet presAssocID="{8B29E287-E6E6-4AEA-AF9E-1378F872384F}" presName="rootConnector" presStyleLbl="node4" presStyleIdx="23" presStyleCnt="32"/>
      <dgm:spPr/>
    </dgm:pt>
    <dgm:pt modelId="{ED8FFA90-9D14-4B01-849E-8FC836582904}" type="pres">
      <dgm:prSet presAssocID="{8B29E287-E6E6-4AEA-AF9E-1378F872384F}" presName="hierChild4" presStyleCnt="0"/>
      <dgm:spPr/>
    </dgm:pt>
    <dgm:pt modelId="{30957DE2-C5E1-4915-9A78-2D04FC38021D}" type="pres">
      <dgm:prSet presAssocID="{8B29E287-E6E6-4AEA-AF9E-1378F872384F}" presName="hierChild5" presStyleCnt="0"/>
      <dgm:spPr/>
    </dgm:pt>
    <dgm:pt modelId="{4C5888CC-D4D7-41BC-817D-1DAB50A254BA}" type="pres">
      <dgm:prSet presAssocID="{3F144EBB-F12E-472B-A458-E1F03EC01BC5}" presName="Name37" presStyleLbl="parChTrans1D4" presStyleIdx="24" presStyleCnt="32"/>
      <dgm:spPr/>
    </dgm:pt>
    <dgm:pt modelId="{FD1014D8-0CCC-48A4-9D60-B00B72E3941D}" type="pres">
      <dgm:prSet presAssocID="{600A7C88-4CAB-45E1-9C4D-8FB5859F21FF}" presName="hierRoot2" presStyleCnt="0">
        <dgm:presLayoutVars>
          <dgm:hierBranch val="init"/>
        </dgm:presLayoutVars>
      </dgm:prSet>
      <dgm:spPr/>
    </dgm:pt>
    <dgm:pt modelId="{D0761229-DE0E-460F-AC68-99CB8AA761FA}" type="pres">
      <dgm:prSet presAssocID="{600A7C88-4CAB-45E1-9C4D-8FB5859F21FF}" presName="rootComposite" presStyleCnt="0"/>
      <dgm:spPr/>
    </dgm:pt>
    <dgm:pt modelId="{712721ED-0CF4-474F-AC12-10BEA0770C7D}" type="pres">
      <dgm:prSet presAssocID="{600A7C88-4CAB-45E1-9C4D-8FB5859F21FF}" presName="rootText" presStyleLbl="node4" presStyleIdx="24" presStyleCnt="32">
        <dgm:presLayoutVars>
          <dgm:chPref val="3"/>
        </dgm:presLayoutVars>
      </dgm:prSet>
      <dgm:spPr/>
    </dgm:pt>
    <dgm:pt modelId="{7C8FEB4D-60AC-47FC-B91F-9EEE69E56DB5}" type="pres">
      <dgm:prSet presAssocID="{600A7C88-4CAB-45E1-9C4D-8FB5859F21FF}" presName="rootConnector" presStyleLbl="node4" presStyleIdx="24" presStyleCnt="32"/>
      <dgm:spPr/>
    </dgm:pt>
    <dgm:pt modelId="{D352E41E-E958-4D0B-BEA1-F883D99DC804}" type="pres">
      <dgm:prSet presAssocID="{600A7C88-4CAB-45E1-9C4D-8FB5859F21FF}" presName="hierChild4" presStyleCnt="0"/>
      <dgm:spPr/>
    </dgm:pt>
    <dgm:pt modelId="{45242119-D10C-4734-BD1B-BB420E6B6732}" type="pres">
      <dgm:prSet presAssocID="{600A7C88-4CAB-45E1-9C4D-8FB5859F21FF}" presName="hierChild5" presStyleCnt="0"/>
      <dgm:spPr/>
    </dgm:pt>
    <dgm:pt modelId="{C177905C-64D7-4F78-BAD1-E375955786DD}" type="pres">
      <dgm:prSet presAssocID="{B232C80B-061F-4639-8128-BDF3D13024A7}" presName="Name37" presStyleLbl="parChTrans1D4" presStyleIdx="25" presStyleCnt="32"/>
      <dgm:spPr/>
    </dgm:pt>
    <dgm:pt modelId="{D23382C0-AF7F-46F8-A010-3690E19CDCD1}" type="pres">
      <dgm:prSet presAssocID="{3DD59778-6CB3-45C5-80F8-BE9202A669E9}" presName="hierRoot2" presStyleCnt="0">
        <dgm:presLayoutVars>
          <dgm:hierBranch val="init"/>
        </dgm:presLayoutVars>
      </dgm:prSet>
      <dgm:spPr/>
    </dgm:pt>
    <dgm:pt modelId="{5791AFE0-E3AF-4A08-AA84-72E6C02E32B3}" type="pres">
      <dgm:prSet presAssocID="{3DD59778-6CB3-45C5-80F8-BE9202A669E9}" presName="rootComposite" presStyleCnt="0"/>
      <dgm:spPr/>
    </dgm:pt>
    <dgm:pt modelId="{664B4900-429E-4E3B-9F81-DE927F1AC1CF}" type="pres">
      <dgm:prSet presAssocID="{3DD59778-6CB3-45C5-80F8-BE9202A669E9}" presName="rootText" presStyleLbl="node4" presStyleIdx="25" presStyleCnt="32">
        <dgm:presLayoutVars>
          <dgm:chPref val="3"/>
        </dgm:presLayoutVars>
      </dgm:prSet>
      <dgm:spPr/>
    </dgm:pt>
    <dgm:pt modelId="{6E7335E1-18B7-4D6A-B0A8-54138B95E38A}" type="pres">
      <dgm:prSet presAssocID="{3DD59778-6CB3-45C5-80F8-BE9202A669E9}" presName="rootConnector" presStyleLbl="node4" presStyleIdx="25" presStyleCnt="32"/>
      <dgm:spPr/>
    </dgm:pt>
    <dgm:pt modelId="{9F6EA7A6-36C9-45AC-BBD2-47E64A560CFC}" type="pres">
      <dgm:prSet presAssocID="{3DD59778-6CB3-45C5-80F8-BE9202A669E9}" presName="hierChild4" presStyleCnt="0"/>
      <dgm:spPr/>
    </dgm:pt>
    <dgm:pt modelId="{C0550AAA-D586-4BBF-AD7A-E3D233BFB8D0}" type="pres">
      <dgm:prSet presAssocID="{3DD59778-6CB3-45C5-80F8-BE9202A669E9}" presName="hierChild5" presStyleCnt="0"/>
      <dgm:spPr/>
    </dgm:pt>
    <dgm:pt modelId="{0192AD6E-05EA-4E0B-A747-91508152ED57}" type="pres">
      <dgm:prSet presAssocID="{708B0592-4A63-4E17-BC2C-2C8763722D0F}" presName="Name37" presStyleLbl="parChTrans1D4" presStyleIdx="26" presStyleCnt="32"/>
      <dgm:spPr/>
    </dgm:pt>
    <dgm:pt modelId="{FC23F70B-59DC-4A21-BAE3-4E77933E68CC}" type="pres">
      <dgm:prSet presAssocID="{3CC8068D-DD0B-42BD-91C5-A26638B5516F}" presName="hierRoot2" presStyleCnt="0">
        <dgm:presLayoutVars>
          <dgm:hierBranch val="init"/>
        </dgm:presLayoutVars>
      </dgm:prSet>
      <dgm:spPr/>
    </dgm:pt>
    <dgm:pt modelId="{785A8020-1829-4F7E-BD9A-E83930E5E698}" type="pres">
      <dgm:prSet presAssocID="{3CC8068D-DD0B-42BD-91C5-A26638B5516F}" presName="rootComposite" presStyleCnt="0"/>
      <dgm:spPr/>
    </dgm:pt>
    <dgm:pt modelId="{04D05799-EA12-4BBA-B684-F17636D66411}" type="pres">
      <dgm:prSet presAssocID="{3CC8068D-DD0B-42BD-91C5-A26638B5516F}" presName="rootText" presStyleLbl="node4" presStyleIdx="26" presStyleCnt="32">
        <dgm:presLayoutVars>
          <dgm:chPref val="3"/>
        </dgm:presLayoutVars>
      </dgm:prSet>
      <dgm:spPr/>
    </dgm:pt>
    <dgm:pt modelId="{7C18D5D6-7DFB-47AC-961F-DE48ACB712EF}" type="pres">
      <dgm:prSet presAssocID="{3CC8068D-DD0B-42BD-91C5-A26638B5516F}" presName="rootConnector" presStyleLbl="node4" presStyleIdx="26" presStyleCnt="32"/>
      <dgm:spPr/>
    </dgm:pt>
    <dgm:pt modelId="{A9DE7EFA-2E7C-48EB-B1F9-7BB45F7C146A}" type="pres">
      <dgm:prSet presAssocID="{3CC8068D-DD0B-42BD-91C5-A26638B5516F}" presName="hierChild4" presStyleCnt="0"/>
      <dgm:spPr/>
    </dgm:pt>
    <dgm:pt modelId="{4AA6579E-79AA-4145-BC89-D6E1DBDB61D7}" type="pres">
      <dgm:prSet presAssocID="{3CC8068D-DD0B-42BD-91C5-A26638B5516F}" presName="hierChild5" presStyleCnt="0"/>
      <dgm:spPr/>
    </dgm:pt>
    <dgm:pt modelId="{1F600AEB-1C18-4E9D-BCE4-7473FD90791D}" type="pres">
      <dgm:prSet presAssocID="{3A8CA3F6-1F0E-447F-8A29-8DFA11176463}" presName="Name37" presStyleLbl="parChTrans1D4" presStyleIdx="27" presStyleCnt="32"/>
      <dgm:spPr/>
    </dgm:pt>
    <dgm:pt modelId="{5D989F86-7370-466D-92BB-07640F3C757F}" type="pres">
      <dgm:prSet presAssocID="{F7D739A7-1C23-4F76-8CE7-4E4E21296166}" presName="hierRoot2" presStyleCnt="0">
        <dgm:presLayoutVars>
          <dgm:hierBranch val="init"/>
        </dgm:presLayoutVars>
      </dgm:prSet>
      <dgm:spPr/>
    </dgm:pt>
    <dgm:pt modelId="{993CD974-44F2-4E01-856A-7146E25A5CCE}" type="pres">
      <dgm:prSet presAssocID="{F7D739A7-1C23-4F76-8CE7-4E4E21296166}" presName="rootComposite" presStyleCnt="0"/>
      <dgm:spPr/>
    </dgm:pt>
    <dgm:pt modelId="{6F511029-4D9E-4B97-8010-1CB3C7172CE2}" type="pres">
      <dgm:prSet presAssocID="{F7D739A7-1C23-4F76-8CE7-4E4E21296166}" presName="rootText" presStyleLbl="node4" presStyleIdx="27" presStyleCnt="32">
        <dgm:presLayoutVars>
          <dgm:chPref val="3"/>
        </dgm:presLayoutVars>
      </dgm:prSet>
      <dgm:spPr/>
    </dgm:pt>
    <dgm:pt modelId="{A8D18E41-79A9-4411-96F0-DE6C89B3B9EB}" type="pres">
      <dgm:prSet presAssocID="{F7D739A7-1C23-4F76-8CE7-4E4E21296166}" presName="rootConnector" presStyleLbl="node4" presStyleIdx="27" presStyleCnt="32"/>
      <dgm:spPr/>
    </dgm:pt>
    <dgm:pt modelId="{207CFABB-4DC8-4F72-A97A-E087E3935B3F}" type="pres">
      <dgm:prSet presAssocID="{F7D739A7-1C23-4F76-8CE7-4E4E21296166}" presName="hierChild4" presStyleCnt="0"/>
      <dgm:spPr/>
    </dgm:pt>
    <dgm:pt modelId="{3F8E5B28-936B-43D9-BF80-E01490040258}" type="pres">
      <dgm:prSet presAssocID="{F7D739A7-1C23-4F76-8CE7-4E4E21296166}" presName="hierChild5" presStyleCnt="0"/>
      <dgm:spPr/>
    </dgm:pt>
    <dgm:pt modelId="{762B8A90-ADEB-4AC5-B7B4-F1C895857FE2}" type="pres">
      <dgm:prSet presAssocID="{E9A1A3B8-18F2-4494-8192-B220A3ED130A}" presName="hierChild5" presStyleCnt="0"/>
      <dgm:spPr/>
    </dgm:pt>
    <dgm:pt modelId="{34F88ADF-B82D-46B8-993F-8ACB9CCD9D22}" type="pres">
      <dgm:prSet presAssocID="{73B402C2-DCA0-4DF7-8C0E-8541658542DF}" presName="Name37" presStyleLbl="parChTrans1D3" presStyleIdx="8" presStyleCnt="30"/>
      <dgm:spPr/>
    </dgm:pt>
    <dgm:pt modelId="{FA3E4F81-3A66-4BED-8D0F-53374EBF6A90}" type="pres">
      <dgm:prSet presAssocID="{48B88A30-CA2E-4AD7-8902-E07E56C736F5}" presName="hierRoot2" presStyleCnt="0">
        <dgm:presLayoutVars>
          <dgm:hierBranch val="init"/>
        </dgm:presLayoutVars>
      </dgm:prSet>
      <dgm:spPr/>
    </dgm:pt>
    <dgm:pt modelId="{91C5BA5B-BA62-4D2A-AD66-258B1920F74D}" type="pres">
      <dgm:prSet presAssocID="{48B88A30-CA2E-4AD7-8902-E07E56C736F5}" presName="rootComposite" presStyleCnt="0"/>
      <dgm:spPr/>
    </dgm:pt>
    <dgm:pt modelId="{C5A534A5-A13D-492E-83FD-9C863CCE3551}" type="pres">
      <dgm:prSet presAssocID="{48B88A30-CA2E-4AD7-8902-E07E56C736F5}" presName="rootText" presStyleLbl="node3" presStyleIdx="8" presStyleCnt="30">
        <dgm:presLayoutVars>
          <dgm:chPref val="3"/>
        </dgm:presLayoutVars>
      </dgm:prSet>
      <dgm:spPr/>
    </dgm:pt>
    <dgm:pt modelId="{DF69CDFA-D4C0-4CAD-AE5E-074E5B9B4D9D}" type="pres">
      <dgm:prSet presAssocID="{48B88A30-CA2E-4AD7-8902-E07E56C736F5}" presName="rootConnector" presStyleLbl="node3" presStyleIdx="8" presStyleCnt="30"/>
      <dgm:spPr/>
    </dgm:pt>
    <dgm:pt modelId="{90F6F931-4F80-4D7C-AD9B-09A544C10506}" type="pres">
      <dgm:prSet presAssocID="{48B88A30-CA2E-4AD7-8902-E07E56C736F5}" presName="hierChild4" presStyleCnt="0"/>
      <dgm:spPr/>
    </dgm:pt>
    <dgm:pt modelId="{F4349A48-6D5B-470E-8874-944BE65E53C2}" type="pres">
      <dgm:prSet presAssocID="{746FC47E-1D34-4D3D-926C-FF177B18AD93}" presName="Name37" presStyleLbl="parChTrans1D4" presStyleIdx="28" presStyleCnt="32"/>
      <dgm:spPr/>
    </dgm:pt>
    <dgm:pt modelId="{727905E3-FDFA-492B-BBC1-7F9B45EDF4AC}" type="pres">
      <dgm:prSet presAssocID="{6990B934-6A58-4878-859B-F207C2BB444B}" presName="hierRoot2" presStyleCnt="0">
        <dgm:presLayoutVars>
          <dgm:hierBranch val="init"/>
        </dgm:presLayoutVars>
      </dgm:prSet>
      <dgm:spPr/>
    </dgm:pt>
    <dgm:pt modelId="{6C50F2D1-CEA7-41BC-869F-48A506D3081B}" type="pres">
      <dgm:prSet presAssocID="{6990B934-6A58-4878-859B-F207C2BB444B}" presName="rootComposite" presStyleCnt="0"/>
      <dgm:spPr/>
    </dgm:pt>
    <dgm:pt modelId="{63E80FFB-2F8D-4088-9361-51130B11D174}" type="pres">
      <dgm:prSet presAssocID="{6990B934-6A58-4878-859B-F207C2BB444B}" presName="rootText" presStyleLbl="node4" presStyleIdx="28" presStyleCnt="32">
        <dgm:presLayoutVars>
          <dgm:chPref val="3"/>
        </dgm:presLayoutVars>
      </dgm:prSet>
      <dgm:spPr/>
    </dgm:pt>
    <dgm:pt modelId="{2CC05F2F-8239-40A0-A6DC-706CD66ED323}" type="pres">
      <dgm:prSet presAssocID="{6990B934-6A58-4878-859B-F207C2BB444B}" presName="rootConnector" presStyleLbl="node4" presStyleIdx="28" presStyleCnt="32"/>
      <dgm:spPr/>
    </dgm:pt>
    <dgm:pt modelId="{23CD4AE2-5626-449C-AA90-6D46DB492131}" type="pres">
      <dgm:prSet presAssocID="{6990B934-6A58-4878-859B-F207C2BB444B}" presName="hierChild4" presStyleCnt="0"/>
      <dgm:spPr/>
    </dgm:pt>
    <dgm:pt modelId="{5932BB06-65F6-4816-B283-E655A9AD1E9C}" type="pres">
      <dgm:prSet presAssocID="{6990B934-6A58-4878-859B-F207C2BB444B}" presName="hierChild5" presStyleCnt="0"/>
      <dgm:spPr/>
    </dgm:pt>
    <dgm:pt modelId="{C9D6D453-F87A-4DCB-9E48-5E23A869E295}" type="pres">
      <dgm:prSet presAssocID="{23849A74-584D-4FD5-8184-A2CF097BC059}" presName="Name37" presStyleLbl="parChTrans1D4" presStyleIdx="29" presStyleCnt="32"/>
      <dgm:spPr/>
    </dgm:pt>
    <dgm:pt modelId="{D3EEB523-0EBC-4F0B-BC1A-19061668C053}" type="pres">
      <dgm:prSet presAssocID="{2AE52320-825F-4D02-8CB4-D4ABFCBC56C6}" presName="hierRoot2" presStyleCnt="0">
        <dgm:presLayoutVars>
          <dgm:hierBranch val="init"/>
        </dgm:presLayoutVars>
      </dgm:prSet>
      <dgm:spPr/>
    </dgm:pt>
    <dgm:pt modelId="{FE16080C-2BE5-4247-BA34-17AE33C865D5}" type="pres">
      <dgm:prSet presAssocID="{2AE52320-825F-4D02-8CB4-D4ABFCBC56C6}" presName="rootComposite" presStyleCnt="0"/>
      <dgm:spPr/>
    </dgm:pt>
    <dgm:pt modelId="{DF47D01B-FB95-4C62-B17F-059464473B9F}" type="pres">
      <dgm:prSet presAssocID="{2AE52320-825F-4D02-8CB4-D4ABFCBC56C6}" presName="rootText" presStyleLbl="node4" presStyleIdx="29" presStyleCnt="32">
        <dgm:presLayoutVars>
          <dgm:chPref val="3"/>
        </dgm:presLayoutVars>
      </dgm:prSet>
      <dgm:spPr/>
    </dgm:pt>
    <dgm:pt modelId="{739BEA16-1C10-49A6-BC09-18CE1A817CA4}" type="pres">
      <dgm:prSet presAssocID="{2AE52320-825F-4D02-8CB4-D4ABFCBC56C6}" presName="rootConnector" presStyleLbl="node4" presStyleIdx="29" presStyleCnt="32"/>
      <dgm:spPr/>
    </dgm:pt>
    <dgm:pt modelId="{2FD92787-1DA2-477F-957A-86549BB01A43}" type="pres">
      <dgm:prSet presAssocID="{2AE52320-825F-4D02-8CB4-D4ABFCBC56C6}" presName="hierChild4" presStyleCnt="0"/>
      <dgm:spPr/>
    </dgm:pt>
    <dgm:pt modelId="{F0337A3D-3EB1-4605-A47D-2F478A67D45B}" type="pres">
      <dgm:prSet presAssocID="{2AE52320-825F-4D02-8CB4-D4ABFCBC56C6}" presName="hierChild5" presStyleCnt="0"/>
      <dgm:spPr/>
    </dgm:pt>
    <dgm:pt modelId="{B0632B44-09A6-4F89-9E1A-3D18C1F094A1}" type="pres">
      <dgm:prSet presAssocID="{BB054F6B-9229-4FC4-B6A2-0B67F5B8260E}" presName="Name37" presStyleLbl="parChTrans1D4" presStyleIdx="30" presStyleCnt="32"/>
      <dgm:spPr/>
    </dgm:pt>
    <dgm:pt modelId="{F4AE0EC3-1D58-4C8D-82BB-2D9246FCFC22}" type="pres">
      <dgm:prSet presAssocID="{E8A59C0A-3E56-4BFF-ADEA-70B93262191A}" presName="hierRoot2" presStyleCnt="0">
        <dgm:presLayoutVars>
          <dgm:hierBranch val="init"/>
        </dgm:presLayoutVars>
      </dgm:prSet>
      <dgm:spPr/>
    </dgm:pt>
    <dgm:pt modelId="{4CDFE791-1A30-4F1C-87BE-DEA51BC4655E}" type="pres">
      <dgm:prSet presAssocID="{E8A59C0A-3E56-4BFF-ADEA-70B93262191A}" presName="rootComposite" presStyleCnt="0"/>
      <dgm:spPr/>
    </dgm:pt>
    <dgm:pt modelId="{F49FA418-8D33-44C0-9FB8-E176789C1E1F}" type="pres">
      <dgm:prSet presAssocID="{E8A59C0A-3E56-4BFF-ADEA-70B93262191A}" presName="rootText" presStyleLbl="node4" presStyleIdx="30" presStyleCnt="32">
        <dgm:presLayoutVars>
          <dgm:chPref val="3"/>
        </dgm:presLayoutVars>
      </dgm:prSet>
      <dgm:spPr/>
    </dgm:pt>
    <dgm:pt modelId="{B59EF1A9-DF20-4F65-8093-961F41D983D3}" type="pres">
      <dgm:prSet presAssocID="{E8A59C0A-3E56-4BFF-ADEA-70B93262191A}" presName="rootConnector" presStyleLbl="node4" presStyleIdx="30" presStyleCnt="32"/>
      <dgm:spPr/>
    </dgm:pt>
    <dgm:pt modelId="{54C21D3A-2C66-465D-8175-01C7BBC143F0}" type="pres">
      <dgm:prSet presAssocID="{E8A59C0A-3E56-4BFF-ADEA-70B93262191A}" presName="hierChild4" presStyleCnt="0"/>
      <dgm:spPr/>
    </dgm:pt>
    <dgm:pt modelId="{3D08A37F-6E7E-4C01-999C-CC8208FB29DF}" type="pres">
      <dgm:prSet presAssocID="{E8A59C0A-3E56-4BFF-ADEA-70B93262191A}" presName="hierChild5" presStyleCnt="0"/>
      <dgm:spPr/>
    </dgm:pt>
    <dgm:pt modelId="{24570EDB-4160-4186-BEF5-7FE2AB418667}" type="pres">
      <dgm:prSet presAssocID="{8B8ECED0-1F55-4FFE-BF8A-F569F2E1ABC3}" presName="Name37" presStyleLbl="parChTrans1D4" presStyleIdx="31" presStyleCnt="32"/>
      <dgm:spPr/>
    </dgm:pt>
    <dgm:pt modelId="{CD8D47C7-8ED3-489F-9469-7BEE8CF51638}" type="pres">
      <dgm:prSet presAssocID="{C11880A5-8D2F-4B58-899D-BD4A4A773CE6}" presName="hierRoot2" presStyleCnt="0">
        <dgm:presLayoutVars>
          <dgm:hierBranch val="init"/>
        </dgm:presLayoutVars>
      </dgm:prSet>
      <dgm:spPr/>
    </dgm:pt>
    <dgm:pt modelId="{B6103A3B-6BD7-4F56-9CC0-019698929E96}" type="pres">
      <dgm:prSet presAssocID="{C11880A5-8D2F-4B58-899D-BD4A4A773CE6}" presName="rootComposite" presStyleCnt="0"/>
      <dgm:spPr/>
    </dgm:pt>
    <dgm:pt modelId="{FE1AF6CE-EF4C-45A8-8B9C-94C5BAE1BD33}" type="pres">
      <dgm:prSet presAssocID="{C11880A5-8D2F-4B58-899D-BD4A4A773CE6}" presName="rootText" presStyleLbl="node4" presStyleIdx="31" presStyleCnt="32">
        <dgm:presLayoutVars>
          <dgm:chPref val="3"/>
        </dgm:presLayoutVars>
      </dgm:prSet>
      <dgm:spPr/>
    </dgm:pt>
    <dgm:pt modelId="{77D5C07D-F0F6-47D3-B795-C45063799C9C}" type="pres">
      <dgm:prSet presAssocID="{C11880A5-8D2F-4B58-899D-BD4A4A773CE6}" presName="rootConnector" presStyleLbl="node4" presStyleIdx="31" presStyleCnt="32"/>
      <dgm:spPr/>
    </dgm:pt>
    <dgm:pt modelId="{E8EDA584-A408-45FF-981F-8C5A2C816A53}" type="pres">
      <dgm:prSet presAssocID="{C11880A5-8D2F-4B58-899D-BD4A4A773CE6}" presName="hierChild4" presStyleCnt="0"/>
      <dgm:spPr/>
    </dgm:pt>
    <dgm:pt modelId="{AD0DB649-F9C7-41BA-BF2C-AE7DCB3DBD58}" type="pres">
      <dgm:prSet presAssocID="{C11880A5-8D2F-4B58-899D-BD4A4A773CE6}" presName="hierChild5" presStyleCnt="0"/>
      <dgm:spPr/>
    </dgm:pt>
    <dgm:pt modelId="{DF45031C-7A6D-4078-8AA1-AD4B55F6DDF4}" type="pres">
      <dgm:prSet presAssocID="{48B88A30-CA2E-4AD7-8902-E07E56C736F5}" presName="hierChild5" presStyleCnt="0"/>
      <dgm:spPr/>
    </dgm:pt>
    <dgm:pt modelId="{36520052-5FC3-4B20-8835-A25A84904B77}" type="pres">
      <dgm:prSet presAssocID="{BE305CD1-D1F1-4E55-8813-CC92D4E7032B}" presName="hierChild5" presStyleCnt="0"/>
      <dgm:spPr/>
    </dgm:pt>
    <dgm:pt modelId="{B869D193-D6B8-490C-853C-47AEF1EC1C8E}" type="pres">
      <dgm:prSet presAssocID="{3EE9DCA5-0D7C-4409-A12F-15C756F8BEAC}" presName="Name37" presStyleLbl="parChTrans1D2" presStyleIdx="3" presStyleCnt="6"/>
      <dgm:spPr/>
    </dgm:pt>
    <dgm:pt modelId="{23C6D419-5E58-4820-96F9-97D0913A9569}" type="pres">
      <dgm:prSet presAssocID="{1D5268E5-4E8B-4AE7-865A-7F8ADDEDACE5}" presName="hierRoot2" presStyleCnt="0">
        <dgm:presLayoutVars>
          <dgm:hierBranch val="init"/>
        </dgm:presLayoutVars>
      </dgm:prSet>
      <dgm:spPr/>
    </dgm:pt>
    <dgm:pt modelId="{F7AAB00A-24C3-459F-98D8-2487A75A2481}" type="pres">
      <dgm:prSet presAssocID="{1D5268E5-4E8B-4AE7-865A-7F8ADDEDACE5}" presName="rootComposite" presStyleCnt="0"/>
      <dgm:spPr/>
    </dgm:pt>
    <dgm:pt modelId="{8E1B63EC-0DD6-4DED-B355-53D20B998B74}" type="pres">
      <dgm:prSet presAssocID="{1D5268E5-4E8B-4AE7-865A-7F8ADDEDACE5}" presName="rootText" presStyleLbl="node2" presStyleIdx="3" presStyleCnt="6" custLinFactNeighborX="2185" custLinFactNeighborY="2914">
        <dgm:presLayoutVars>
          <dgm:chPref val="3"/>
        </dgm:presLayoutVars>
      </dgm:prSet>
      <dgm:spPr/>
    </dgm:pt>
    <dgm:pt modelId="{1B784786-B51A-4624-A29D-8DBA30F740B1}" type="pres">
      <dgm:prSet presAssocID="{1D5268E5-4E8B-4AE7-865A-7F8ADDEDACE5}" presName="rootConnector" presStyleLbl="node2" presStyleIdx="3" presStyleCnt="6"/>
      <dgm:spPr/>
    </dgm:pt>
    <dgm:pt modelId="{7C22DC2D-2306-4653-A180-C118C00C0423}" type="pres">
      <dgm:prSet presAssocID="{1D5268E5-4E8B-4AE7-865A-7F8ADDEDACE5}" presName="hierChild4" presStyleCnt="0"/>
      <dgm:spPr/>
    </dgm:pt>
    <dgm:pt modelId="{F0DE759E-C595-4C55-837D-697B7D369688}" type="pres">
      <dgm:prSet presAssocID="{988EDE32-5065-49F0-9E9D-03E7C1E08F67}" presName="Name37" presStyleLbl="parChTrans1D3" presStyleIdx="9" presStyleCnt="30"/>
      <dgm:spPr/>
    </dgm:pt>
    <dgm:pt modelId="{1FF90CB9-CC34-4ADB-80CF-76985C15D93E}" type="pres">
      <dgm:prSet presAssocID="{30BE6E5C-61B4-4939-B578-92CAAF326BB5}" presName="hierRoot2" presStyleCnt="0">
        <dgm:presLayoutVars>
          <dgm:hierBranch val="init"/>
        </dgm:presLayoutVars>
      </dgm:prSet>
      <dgm:spPr/>
    </dgm:pt>
    <dgm:pt modelId="{A60807FF-6AE9-43AD-8E0F-2BFDAA259ADB}" type="pres">
      <dgm:prSet presAssocID="{30BE6E5C-61B4-4939-B578-92CAAF326BB5}" presName="rootComposite" presStyleCnt="0"/>
      <dgm:spPr/>
    </dgm:pt>
    <dgm:pt modelId="{7BB311E9-00E3-4D0F-AD30-DB418A69BFB7}" type="pres">
      <dgm:prSet presAssocID="{30BE6E5C-61B4-4939-B578-92CAAF326BB5}" presName="rootText" presStyleLbl="node3" presStyleIdx="9" presStyleCnt="30">
        <dgm:presLayoutVars>
          <dgm:chPref val="3"/>
        </dgm:presLayoutVars>
      </dgm:prSet>
      <dgm:spPr/>
    </dgm:pt>
    <dgm:pt modelId="{9E2F933C-C4C9-49F7-83C5-1994F8FA0DE6}" type="pres">
      <dgm:prSet presAssocID="{30BE6E5C-61B4-4939-B578-92CAAF326BB5}" presName="rootConnector" presStyleLbl="node3" presStyleIdx="9" presStyleCnt="30"/>
      <dgm:spPr/>
    </dgm:pt>
    <dgm:pt modelId="{C9F5A52C-024E-44F4-844F-D8CEF647DE47}" type="pres">
      <dgm:prSet presAssocID="{30BE6E5C-61B4-4939-B578-92CAAF326BB5}" presName="hierChild4" presStyleCnt="0"/>
      <dgm:spPr/>
    </dgm:pt>
    <dgm:pt modelId="{2C16AD46-BFF3-46B7-82A2-6A5D18DD08B8}" type="pres">
      <dgm:prSet presAssocID="{30BE6E5C-61B4-4939-B578-92CAAF326BB5}" presName="hierChild5" presStyleCnt="0"/>
      <dgm:spPr/>
    </dgm:pt>
    <dgm:pt modelId="{0E01B787-0D20-4DD3-AABD-6A608B656734}" type="pres">
      <dgm:prSet presAssocID="{283FBFD1-C49A-436B-9A15-1DF46DB3CE49}" presName="Name37" presStyleLbl="parChTrans1D3" presStyleIdx="10" presStyleCnt="30"/>
      <dgm:spPr/>
    </dgm:pt>
    <dgm:pt modelId="{DD52B1E8-9131-4BD0-9627-1E46C441AC6A}" type="pres">
      <dgm:prSet presAssocID="{7E8E030F-2149-43E8-8B7E-AFBDD6B9258B}" presName="hierRoot2" presStyleCnt="0">
        <dgm:presLayoutVars>
          <dgm:hierBranch val="init"/>
        </dgm:presLayoutVars>
      </dgm:prSet>
      <dgm:spPr/>
    </dgm:pt>
    <dgm:pt modelId="{F07FB20B-7835-4677-BB50-3EFC9AA0AA77}" type="pres">
      <dgm:prSet presAssocID="{7E8E030F-2149-43E8-8B7E-AFBDD6B9258B}" presName="rootComposite" presStyleCnt="0"/>
      <dgm:spPr/>
    </dgm:pt>
    <dgm:pt modelId="{9506E2E6-36E8-47FF-B64B-EB4FEAD24F00}" type="pres">
      <dgm:prSet presAssocID="{7E8E030F-2149-43E8-8B7E-AFBDD6B9258B}" presName="rootText" presStyleLbl="node3" presStyleIdx="10" presStyleCnt="30">
        <dgm:presLayoutVars>
          <dgm:chPref val="3"/>
        </dgm:presLayoutVars>
      </dgm:prSet>
      <dgm:spPr/>
    </dgm:pt>
    <dgm:pt modelId="{8B174214-0851-46B0-A2AC-FC432F751AE8}" type="pres">
      <dgm:prSet presAssocID="{7E8E030F-2149-43E8-8B7E-AFBDD6B9258B}" presName="rootConnector" presStyleLbl="node3" presStyleIdx="10" presStyleCnt="30"/>
      <dgm:spPr/>
    </dgm:pt>
    <dgm:pt modelId="{63838549-1A3A-4EFD-8D6B-72F1D004E598}" type="pres">
      <dgm:prSet presAssocID="{7E8E030F-2149-43E8-8B7E-AFBDD6B9258B}" presName="hierChild4" presStyleCnt="0"/>
      <dgm:spPr/>
    </dgm:pt>
    <dgm:pt modelId="{27F371BD-BACC-413A-8FAE-1B9B6500C44B}" type="pres">
      <dgm:prSet presAssocID="{7E8E030F-2149-43E8-8B7E-AFBDD6B9258B}" presName="hierChild5" presStyleCnt="0"/>
      <dgm:spPr/>
    </dgm:pt>
    <dgm:pt modelId="{F8B1061C-BC56-49F3-AC0E-449A61403FA7}" type="pres">
      <dgm:prSet presAssocID="{32AB9B1C-F3CB-495F-B26C-5ECCDD4D64D2}" presName="Name37" presStyleLbl="parChTrans1D3" presStyleIdx="11" presStyleCnt="30"/>
      <dgm:spPr/>
    </dgm:pt>
    <dgm:pt modelId="{9F5CD3DF-9F75-44A7-89CA-1CC29CBE776B}" type="pres">
      <dgm:prSet presAssocID="{1C3528D8-BBA3-4A39-9C2B-7349FE80F8C3}" presName="hierRoot2" presStyleCnt="0">
        <dgm:presLayoutVars>
          <dgm:hierBranch val="init"/>
        </dgm:presLayoutVars>
      </dgm:prSet>
      <dgm:spPr/>
    </dgm:pt>
    <dgm:pt modelId="{85CD900D-EB8E-439C-A27E-290AD33EB3CA}" type="pres">
      <dgm:prSet presAssocID="{1C3528D8-BBA3-4A39-9C2B-7349FE80F8C3}" presName="rootComposite" presStyleCnt="0"/>
      <dgm:spPr/>
    </dgm:pt>
    <dgm:pt modelId="{1E909128-1CA6-43D8-90CC-C3D0CB02A384}" type="pres">
      <dgm:prSet presAssocID="{1C3528D8-BBA3-4A39-9C2B-7349FE80F8C3}" presName="rootText" presStyleLbl="node3" presStyleIdx="11" presStyleCnt="30">
        <dgm:presLayoutVars>
          <dgm:chPref val="3"/>
        </dgm:presLayoutVars>
      </dgm:prSet>
      <dgm:spPr/>
    </dgm:pt>
    <dgm:pt modelId="{67C3CA08-A9EC-4D56-8FD5-9C292CB3CB63}" type="pres">
      <dgm:prSet presAssocID="{1C3528D8-BBA3-4A39-9C2B-7349FE80F8C3}" presName="rootConnector" presStyleLbl="node3" presStyleIdx="11" presStyleCnt="30"/>
      <dgm:spPr/>
    </dgm:pt>
    <dgm:pt modelId="{DDFD0D2F-5A96-4828-990C-9C86066EB226}" type="pres">
      <dgm:prSet presAssocID="{1C3528D8-BBA3-4A39-9C2B-7349FE80F8C3}" presName="hierChild4" presStyleCnt="0"/>
      <dgm:spPr/>
    </dgm:pt>
    <dgm:pt modelId="{9CC703A8-A8D7-4E36-92B9-161E22DE57E1}" type="pres">
      <dgm:prSet presAssocID="{1C3528D8-BBA3-4A39-9C2B-7349FE80F8C3}" presName="hierChild5" presStyleCnt="0"/>
      <dgm:spPr/>
    </dgm:pt>
    <dgm:pt modelId="{9A18866C-BDF0-4038-8972-6D181649C029}" type="pres">
      <dgm:prSet presAssocID="{803E2594-4CEF-405B-B633-8406D6BC5F7D}" presName="Name37" presStyleLbl="parChTrans1D3" presStyleIdx="12" presStyleCnt="30"/>
      <dgm:spPr/>
    </dgm:pt>
    <dgm:pt modelId="{D2E2DC34-BFAA-4194-900E-E28F4812E9A0}" type="pres">
      <dgm:prSet presAssocID="{A006BA68-B0F0-4123-8728-5A5061EF4CA4}" presName="hierRoot2" presStyleCnt="0">
        <dgm:presLayoutVars>
          <dgm:hierBranch val="init"/>
        </dgm:presLayoutVars>
      </dgm:prSet>
      <dgm:spPr/>
    </dgm:pt>
    <dgm:pt modelId="{FD822E95-30E7-43A8-A55F-D4730595A2E6}" type="pres">
      <dgm:prSet presAssocID="{A006BA68-B0F0-4123-8728-5A5061EF4CA4}" presName="rootComposite" presStyleCnt="0"/>
      <dgm:spPr/>
    </dgm:pt>
    <dgm:pt modelId="{6BD6E455-BED9-4AA2-B730-77EDE7CF2470}" type="pres">
      <dgm:prSet presAssocID="{A006BA68-B0F0-4123-8728-5A5061EF4CA4}" presName="rootText" presStyleLbl="node3" presStyleIdx="12" presStyleCnt="30">
        <dgm:presLayoutVars>
          <dgm:chPref val="3"/>
        </dgm:presLayoutVars>
      </dgm:prSet>
      <dgm:spPr/>
    </dgm:pt>
    <dgm:pt modelId="{57D3D213-A6F6-47C1-B24F-A26DFA01988B}" type="pres">
      <dgm:prSet presAssocID="{A006BA68-B0F0-4123-8728-5A5061EF4CA4}" presName="rootConnector" presStyleLbl="node3" presStyleIdx="12" presStyleCnt="30"/>
      <dgm:spPr/>
    </dgm:pt>
    <dgm:pt modelId="{809920DF-03C9-4589-9371-92503C41FD9E}" type="pres">
      <dgm:prSet presAssocID="{A006BA68-B0F0-4123-8728-5A5061EF4CA4}" presName="hierChild4" presStyleCnt="0"/>
      <dgm:spPr/>
    </dgm:pt>
    <dgm:pt modelId="{01F1FA14-A405-4704-A01A-941BD8E625AF}" type="pres">
      <dgm:prSet presAssocID="{A006BA68-B0F0-4123-8728-5A5061EF4CA4}" presName="hierChild5" presStyleCnt="0"/>
      <dgm:spPr/>
    </dgm:pt>
    <dgm:pt modelId="{894CFBBD-B804-488C-A9EE-5DA85CF54B9A}" type="pres">
      <dgm:prSet presAssocID="{88F15735-A17A-4B06-80E3-0E7F080DBA91}" presName="Name37" presStyleLbl="parChTrans1D3" presStyleIdx="13" presStyleCnt="30"/>
      <dgm:spPr/>
    </dgm:pt>
    <dgm:pt modelId="{E93B4FF5-C27B-42FC-B676-82C0C0C76C65}" type="pres">
      <dgm:prSet presAssocID="{97347B07-FBA0-4184-9132-0ADC7184C691}" presName="hierRoot2" presStyleCnt="0">
        <dgm:presLayoutVars>
          <dgm:hierBranch val="init"/>
        </dgm:presLayoutVars>
      </dgm:prSet>
      <dgm:spPr/>
    </dgm:pt>
    <dgm:pt modelId="{4B7CBC8A-7BDF-4BFD-B8A4-5CEA83D522F6}" type="pres">
      <dgm:prSet presAssocID="{97347B07-FBA0-4184-9132-0ADC7184C691}" presName="rootComposite" presStyleCnt="0"/>
      <dgm:spPr/>
    </dgm:pt>
    <dgm:pt modelId="{BF3831E5-9377-4D47-8AB7-FE3D4A0F47DB}" type="pres">
      <dgm:prSet presAssocID="{97347B07-FBA0-4184-9132-0ADC7184C691}" presName="rootText" presStyleLbl="node3" presStyleIdx="13" presStyleCnt="30">
        <dgm:presLayoutVars>
          <dgm:chPref val="3"/>
        </dgm:presLayoutVars>
      </dgm:prSet>
      <dgm:spPr/>
    </dgm:pt>
    <dgm:pt modelId="{9EA90FE0-95DC-4404-9389-C76A8C26A8F4}" type="pres">
      <dgm:prSet presAssocID="{97347B07-FBA0-4184-9132-0ADC7184C691}" presName="rootConnector" presStyleLbl="node3" presStyleIdx="13" presStyleCnt="30"/>
      <dgm:spPr/>
    </dgm:pt>
    <dgm:pt modelId="{94E0DC7B-2450-4AF7-B94D-BC2413BCF33D}" type="pres">
      <dgm:prSet presAssocID="{97347B07-FBA0-4184-9132-0ADC7184C691}" presName="hierChild4" presStyleCnt="0"/>
      <dgm:spPr/>
    </dgm:pt>
    <dgm:pt modelId="{DF0C2898-6D10-42CB-998D-093FEACE0188}" type="pres">
      <dgm:prSet presAssocID="{97347B07-FBA0-4184-9132-0ADC7184C691}" presName="hierChild5" presStyleCnt="0"/>
      <dgm:spPr/>
    </dgm:pt>
    <dgm:pt modelId="{93E075E1-5E2A-45B5-8F5E-9AED06B3507D}" type="pres">
      <dgm:prSet presAssocID="{D89CB0C7-F0FC-43C7-8217-B902BDFE1CAC}" presName="Name37" presStyleLbl="parChTrans1D3" presStyleIdx="14" presStyleCnt="30"/>
      <dgm:spPr/>
    </dgm:pt>
    <dgm:pt modelId="{FD434F98-CAC1-4687-B708-2DD592B72B13}" type="pres">
      <dgm:prSet presAssocID="{4BBC45A0-E3B4-4FA5-8B99-E617767E691B}" presName="hierRoot2" presStyleCnt="0">
        <dgm:presLayoutVars>
          <dgm:hierBranch val="init"/>
        </dgm:presLayoutVars>
      </dgm:prSet>
      <dgm:spPr/>
    </dgm:pt>
    <dgm:pt modelId="{C2CC95A3-EF33-4ABD-8506-5C5D32254951}" type="pres">
      <dgm:prSet presAssocID="{4BBC45A0-E3B4-4FA5-8B99-E617767E691B}" presName="rootComposite" presStyleCnt="0"/>
      <dgm:spPr/>
    </dgm:pt>
    <dgm:pt modelId="{8D279208-1837-4814-85ED-61B132FC0E75}" type="pres">
      <dgm:prSet presAssocID="{4BBC45A0-E3B4-4FA5-8B99-E617767E691B}" presName="rootText" presStyleLbl="node3" presStyleIdx="14" presStyleCnt="30">
        <dgm:presLayoutVars>
          <dgm:chPref val="3"/>
        </dgm:presLayoutVars>
      </dgm:prSet>
      <dgm:spPr/>
    </dgm:pt>
    <dgm:pt modelId="{AA910579-6D72-482B-87D9-C0B5E2BF3218}" type="pres">
      <dgm:prSet presAssocID="{4BBC45A0-E3B4-4FA5-8B99-E617767E691B}" presName="rootConnector" presStyleLbl="node3" presStyleIdx="14" presStyleCnt="30"/>
      <dgm:spPr/>
    </dgm:pt>
    <dgm:pt modelId="{92165E47-866D-4C19-819D-624AFC18457F}" type="pres">
      <dgm:prSet presAssocID="{4BBC45A0-E3B4-4FA5-8B99-E617767E691B}" presName="hierChild4" presStyleCnt="0"/>
      <dgm:spPr/>
    </dgm:pt>
    <dgm:pt modelId="{AA221736-A029-42DB-84D5-EE4826A15DA6}" type="pres">
      <dgm:prSet presAssocID="{4BBC45A0-E3B4-4FA5-8B99-E617767E691B}" presName="hierChild5" presStyleCnt="0"/>
      <dgm:spPr/>
    </dgm:pt>
    <dgm:pt modelId="{BEEA58A7-4045-4AE0-B64A-06FF8E85F44E}" type="pres">
      <dgm:prSet presAssocID="{33F87518-3469-4D27-9F64-CBE577269630}" presName="Name37" presStyleLbl="parChTrans1D3" presStyleIdx="15" presStyleCnt="30"/>
      <dgm:spPr/>
    </dgm:pt>
    <dgm:pt modelId="{653426E0-10DF-418D-9C7D-3CCA69FFBEC8}" type="pres">
      <dgm:prSet presAssocID="{66030064-42E7-44D9-BBDD-9BAA67C488E0}" presName="hierRoot2" presStyleCnt="0">
        <dgm:presLayoutVars>
          <dgm:hierBranch val="init"/>
        </dgm:presLayoutVars>
      </dgm:prSet>
      <dgm:spPr/>
    </dgm:pt>
    <dgm:pt modelId="{2E8912CD-D16D-4820-88EC-9AD392A47841}" type="pres">
      <dgm:prSet presAssocID="{66030064-42E7-44D9-BBDD-9BAA67C488E0}" presName="rootComposite" presStyleCnt="0"/>
      <dgm:spPr/>
    </dgm:pt>
    <dgm:pt modelId="{5098E1A8-9F28-4C8E-B677-225407279054}" type="pres">
      <dgm:prSet presAssocID="{66030064-42E7-44D9-BBDD-9BAA67C488E0}" presName="rootText" presStyleLbl="node3" presStyleIdx="15" presStyleCnt="30">
        <dgm:presLayoutVars>
          <dgm:chPref val="3"/>
        </dgm:presLayoutVars>
      </dgm:prSet>
      <dgm:spPr/>
    </dgm:pt>
    <dgm:pt modelId="{1158D3AE-08FF-43B8-AE7C-8602BD31B302}" type="pres">
      <dgm:prSet presAssocID="{66030064-42E7-44D9-BBDD-9BAA67C488E0}" presName="rootConnector" presStyleLbl="node3" presStyleIdx="15" presStyleCnt="30"/>
      <dgm:spPr/>
    </dgm:pt>
    <dgm:pt modelId="{A7591BFA-9FC9-4648-B806-211104BF78AB}" type="pres">
      <dgm:prSet presAssocID="{66030064-42E7-44D9-BBDD-9BAA67C488E0}" presName="hierChild4" presStyleCnt="0"/>
      <dgm:spPr/>
    </dgm:pt>
    <dgm:pt modelId="{1F62D74F-5978-407D-B243-D0B9A5B98762}" type="pres">
      <dgm:prSet presAssocID="{66030064-42E7-44D9-BBDD-9BAA67C488E0}" presName="hierChild5" presStyleCnt="0"/>
      <dgm:spPr/>
    </dgm:pt>
    <dgm:pt modelId="{7FDEB8AA-842A-4C49-9FD7-F31EB2CFC9F6}" type="pres">
      <dgm:prSet presAssocID="{8ABC4385-3B57-4E7E-919A-9CC4497C585E}" presName="Name37" presStyleLbl="parChTrans1D3" presStyleIdx="16" presStyleCnt="30"/>
      <dgm:spPr/>
    </dgm:pt>
    <dgm:pt modelId="{0E7658B7-ADEE-4FE2-8DDC-6A8C44B0B1C7}" type="pres">
      <dgm:prSet presAssocID="{E7052E12-BAF5-43B6-8D3E-EB3496113D6D}" presName="hierRoot2" presStyleCnt="0">
        <dgm:presLayoutVars>
          <dgm:hierBranch val="init"/>
        </dgm:presLayoutVars>
      </dgm:prSet>
      <dgm:spPr/>
    </dgm:pt>
    <dgm:pt modelId="{057CE7C3-F3E6-4FDE-80C8-7073BB84AAB8}" type="pres">
      <dgm:prSet presAssocID="{E7052E12-BAF5-43B6-8D3E-EB3496113D6D}" presName="rootComposite" presStyleCnt="0"/>
      <dgm:spPr/>
    </dgm:pt>
    <dgm:pt modelId="{BC3A4DEF-A791-4B39-AA0E-E9CA399177E7}" type="pres">
      <dgm:prSet presAssocID="{E7052E12-BAF5-43B6-8D3E-EB3496113D6D}" presName="rootText" presStyleLbl="node3" presStyleIdx="16" presStyleCnt="30">
        <dgm:presLayoutVars>
          <dgm:chPref val="3"/>
        </dgm:presLayoutVars>
      </dgm:prSet>
      <dgm:spPr/>
    </dgm:pt>
    <dgm:pt modelId="{EB1363E0-C138-4E2B-A695-E4797C7E7A75}" type="pres">
      <dgm:prSet presAssocID="{E7052E12-BAF5-43B6-8D3E-EB3496113D6D}" presName="rootConnector" presStyleLbl="node3" presStyleIdx="16" presStyleCnt="30"/>
      <dgm:spPr/>
    </dgm:pt>
    <dgm:pt modelId="{86BCCFD6-4AF9-4AC5-AD5A-7486BEFEA45E}" type="pres">
      <dgm:prSet presAssocID="{E7052E12-BAF5-43B6-8D3E-EB3496113D6D}" presName="hierChild4" presStyleCnt="0"/>
      <dgm:spPr/>
    </dgm:pt>
    <dgm:pt modelId="{CD71EB30-D526-4F2A-BE62-B87B107F1BB2}" type="pres">
      <dgm:prSet presAssocID="{E7052E12-BAF5-43B6-8D3E-EB3496113D6D}" presName="hierChild5" presStyleCnt="0"/>
      <dgm:spPr/>
    </dgm:pt>
    <dgm:pt modelId="{640404A1-F28F-4028-B883-C88877ACB3CD}" type="pres">
      <dgm:prSet presAssocID="{1D5268E5-4E8B-4AE7-865A-7F8ADDEDACE5}" presName="hierChild5" presStyleCnt="0"/>
      <dgm:spPr/>
    </dgm:pt>
    <dgm:pt modelId="{77DA9D86-DFAC-4C24-AB9A-D1D1ED1FEAF9}" type="pres">
      <dgm:prSet presAssocID="{91AE3FED-8577-4A83-B260-5294BA5D58D2}" presName="Name37" presStyleLbl="parChTrans1D2" presStyleIdx="4" presStyleCnt="6"/>
      <dgm:spPr/>
    </dgm:pt>
    <dgm:pt modelId="{4DD406BE-6DC1-43AC-8309-77FF258566DD}" type="pres">
      <dgm:prSet presAssocID="{3E7AD227-2818-49FE-8F16-93A09D03350C}" presName="hierRoot2" presStyleCnt="0">
        <dgm:presLayoutVars>
          <dgm:hierBranch val="init"/>
        </dgm:presLayoutVars>
      </dgm:prSet>
      <dgm:spPr/>
    </dgm:pt>
    <dgm:pt modelId="{A61610C8-994F-4137-AAF4-29538BA3CDDF}" type="pres">
      <dgm:prSet presAssocID="{3E7AD227-2818-49FE-8F16-93A09D03350C}" presName="rootComposite" presStyleCnt="0"/>
      <dgm:spPr/>
    </dgm:pt>
    <dgm:pt modelId="{FD815AE6-3CB0-4770-B582-E1A81C4AA2EB}" type="pres">
      <dgm:prSet presAssocID="{3E7AD227-2818-49FE-8F16-93A09D03350C}" presName="rootText" presStyleLbl="node2" presStyleIdx="4" presStyleCnt="6">
        <dgm:presLayoutVars>
          <dgm:chPref val="3"/>
        </dgm:presLayoutVars>
      </dgm:prSet>
      <dgm:spPr/>
    </dgm:pt>
    <dgm:pt modelId="{4FD20971-8BD8-4CAD-8CBB-5133D56E7374}" type="pres">
      <dgm:prSet presAssocID="{3E7AD227-2818-49FE-8F16-93A09D03350C}" presName="rootConnector" presStyleLbl="node2" presStyleIdx="4" presStyleCnt="6"/>
      <dgm:spPr/>
    </dgm:pt>
    <dgm:pt modelId="{1D2DEE6B-7B61-4F11-81E2-387D3B20DD01}" type="pres">
      <dgm:prSet presAssocID="{3E7AD227-2818-49FE-8F16-93A09D03350C}" presName="hierChild4" presStyleCnt="0"/>
      <dgm:spPr/>
    </dgm:pt>
    <dgm:pt modelId="{D0C97701-D2E0-4591-B1A7-4CDDBDC6D45C}" type="pres">
      <dgm:prSet presAssocID="{5F0EB58E-73CC-4ACC-88D6-D949F61DB3FE}" presName="Name37" presStyleLbl="parChTrans1D3" presStyleIdx="17" presStyleCnt="30"/>
      <dgm:spPr/>
    </dgm:pt>
    <dgm:pt modelId="{5B76CD0E-160B-48FB-9E40-47DA618E7C8A}" type="pres">
      <dgm:prSet presAssocID="{1F78D773-4F3C-4980-B9F5-416E8DEDA045}" presName="hierRoot2" presStyleCnt="0">
        <dgm:presLayoutVars>
          <dgm:hierBranch val="init"/>
        </dgm:presLayoutVars>
      </dgm:prSet>
      <dgm:spPr/>
    </dgm:pt>
    <dgm:pt modelId="{21A25499-863A-41C1-9CFA-3FF911115934}" type="pres">
      <dgm:prSet presAssocID="{1F78D773-4F3C-4980-B9F5-416E8DEDA045}" presName="rootComposite" presStyleCnt="0"/>
      <dgm:spPr/>
    </dgm:pt>
    <dgm:pt modelId="{3A27FFFE-F6B8-42E6-A56E-6B5B5B06F29D}" type="pres">
      <dgm:prSet presAssocID="{1F78D773-4F3C-4980-B9F5-416E8DEDA045}" presName="rootText" presStyleLbl="node3" presStyleIdx="17" presStyleCnt="30">
        <dgm:presLayoutVars>
          <dgm:chPref val="3"/>
        </dgm:presLayoutVars>
      </dgm:prSet>
      <dgm:spPr/>
    </dgm:pt>
    <dgm:pt modelId="{C518A5E5-D1E4-4264-BF4E-BFE1E785C0C5}" type="pres">
      <dgm:prSet presAssocID="{1F78D773-4F3C-4980-B9F5-416E8DEDA045}" presName="rootConnector" presStyleLbl="node3" presStyleIdx="17" presStyleCnt="30"/>
      <dgm:spPr/>
    </dgm:pt>
    <dgm:pt modelId="{466EB320-FEC3-4738-ACF0-FD41DB00C3C9}" type="pres">
      <dgm:prSet presAssocID="{1F78D773-4F3C-4980-B9F5-416E8DEDA045}" presName="hierChild4" presStyleCnt="0"/>
      <dgm:spPr/>
    </dgm:pt>
    <dgm:pt modelId="{C666F45C-1CA9-4B66-A632-EE34731C9F8E}" type="pres">
      <dgm:prSet presAssocID="{1F78D773-4F3C-4980-B9F5-416E8DEDA045}" presName="hierChild5" presStyleCnt="0"/>
      <dgm:spPr/>
    </dgm:pt>
    <dgm:pt modelId="{4FA03F1B-96D0-458C-8E32-BA9AB73876C7}" type="pres">
      <dgm:prSet presAssocID="{BBBBE2D1-A6DA-47FF-9A4D-51663C2E4337}" presName="Name37" presStyleLbl="parChTrans1D3" presStyleIdx="18" presStyleCnt="30"/>
      <dgm:spPr/>
    </dgm:pt>
    <dgm:pt modelId="{17707ADB-E76E-4889-8A14-B82FFCBB4067}" type="pres">
      <dgm:prSet presAssocID="{4DC79A4A-6FA6-4A56-9DF7-A6068099432B}" presName="hierRoot2" presStyleCnt="0">
        <dgm:presLayoutVars>
          <dgm:hierBranch val="init"/>
        </dgm:presLayoutVars>
      </dgm:prSet>
      <dgm:spPr/>
    </dgm:pt>
    <dgm:pt modelId="{16FFB5F9-C412-41A1-948F-0CD36F67D405}" type="pres">
      <dgm:prSet presAssocID="{4DC79A4A-6FA6-4A56-9DF7-A6068099432B}" presName="rootComposite" presStyleCnt="0"/>
      <dgm:spPr/>
    </dgm:pt>
    <dgm:pt modelId="{E3C1E0BC-41AC-4B32-9A05-B445D5B49AD2}" type="pres">
      <dgm:prSet presAssocID="{4DC79A4A-6FA6-4A56-9DF7-A6068099432B}" presName="rootText" presStyleLbl="node3" presStyleIdx="18" presStyleCnt="30">
        <dgm:presLayoutVars>
          <dgm:chPref val="3"/>
        </dgm:presLayoutVars>
      </dgm:prSet>
      <dgm:spPr/>
    </dgm:pt>
    <dgm:pt modelId="{E7E43B00-812A-445C-8E0E-8D252A098CF0}" type="pres">
      <dgm:prSet presAssocID="{4DC79A4A-6FA6-4A56-9DF7-A6068099432B}" presName="rootConnector" presStyleLbl="node3" presStyleIdx="18" presStyleCnt="30"/>
      <dgm:spPr/>
    </dgm:pt>
    <dgm:pt modelId="{DBA4E301-3F72-4D9F-A5C9-55F18F65E9B7}" type="pres">
      <dgm:prSet presAssocID="{4DC79A4A-6FA6-4A56-9DF7-A6068099432B}" presName="hierChild4" presStyleCnt="0"/>
      <dgm:spPr/>
    </dgm:pt>
    <dgm:pt modelId="{DED9FE98-0DA8-45CB-BCD8-450A38EC9E61}" type="pres">
      <dgm:prSet presAssocID="{4DC79A4A-6FA6-4A56-9DF7-A6068099432B}" presName="hierChild5" presStyleCnt="0"/>
      <dgm:spPr/>
    </dgm:pt>
    <dgm:pt modelId="{5575817A-BAE0-4378-963E-C5FE16EEC1F9}" type="pres">
      <dgm:prSet presAssocID="{7E221341-750A-4746-A83A-9B9F887CC113}" presName="Name37" presStyleLbl="parChTrans1D3" presStyleIdx="19" presStyleCnt="30"/>
      <dgm:spPr/>
    </dgm:pt>
    <dgm:pt modelId="{A8C68274-701F-43A5-BFFB-E6AC48A167E3}" type="pres">
      <dgm:prSet presAssocID="{1BDD512E-8F48-4485-94A1-F25CB9CA0F08}" presName="hierRoot2" presStyleCnt="0">
        <dgm:presLayoutVars>
          <dgm:hierBranch val="init"/>
        </dgm:presLayoutVars>
      </dgm:prSet>
      <dgm:spPr/>
    </dgm:pt>
    <dgm:pt modelId="{F4AC800A-A6E7-4064-BA06-FABEE99E3A21}" type="pres">
      <dgm:prSet presAssocID="{1BDD512E-8F48-4485-94A1-F25CB9CA0F08}" presName="rootComposite" presStyleCnt="0"/>
      <dgm:spPr/>
    </dgm:pt>
    <dgm:pt modelId="{4A67FD3E-23C1-4690-9725-609E83CDBED4}" type="pres">
      <dgm:prSet presAssocID="{1BDD512E-8F48-4485-94A1-F25CB9CA0F08}" presName="rootText" presStyleLbl="node3" presStyleIdx="19" presStyleCnt="30">
        <dgm:presLayoutVars>
          <dgm:chPref val="3"/>
        </dgm:presLayoutVars>
      </dgm:prSet>
      <dgm:spPr/>
    </dgm:pt>
    <dgm:pt modelId="{369299C5-C06B-49B2-8BC0-FDE94449F993}" type="pres">
      <dgm:prSet presAssocID="{1BDD512E-8F48-4485-94A1-F25CB9CA0F08}" presName="rootConnector" presStyleLbl="node3" presStyleIdx="19" presStyleCnt="30"/>
      <dgm:spPr/>
    </dgm:pt>
    <dgm:pt modelId="{2B66E71B-B51A-4F4F-A50D-9AE4EA89D0E1}" type="pres">
      <dgm:prSet presAssocID="{1BDD512E-8F48-4485-94A1-F25CB9CA0F08}" presName="hierChild4" presStyleCnt="0"/>
      <dgm:spPr/>
    </dgm:pt>
    <dgm:pt modelId="{733486FE-3484-4CEC-BE9E-7FDE6B1FDA3A}" type="pres">
      <dgm:prSet presAssocID="{1BDD512E-8F48-4485-94A1-F25CB9CA0F08}" presName="hierChild5" presStyleCnt="0"/>
      <dgm:spPr/>
    </dgm:pt>
    <dgm:pt modelId="{BF76D7E0-E6E4-4194-AC11-0D8516F8DCBD}" type="pres">
      <dgm:prSet presAssocID="{9984049E-DD53-476F-89C7-FAB36EF28E57}" presName="Name37" presStyleLbl="parChTrans1D3" presStyleIdx="20" presStyleCnt="30"/>
      <dgm:spPr/>
    </dgm:pt>
    <dgm:pt modelId="{65A25B6D-6169-405D-8ADE-3D66E5FEFC8B}" type="pres">
      <dgm:prSet presAssocID="{E6C0D841-D5D3-46D6-B6D5-ABB9A0131396}" presName="hierRoot2" presStyleCnt="0">
        <dgm:presLayoutVars>
          <dgm:hierBranch val="init"/>
        </dgm:presLayoutVars>
      </dgm:prSet>
      <dgm:spPr/>
    </dgm:pt>
    <dgm:pt modelId="{4CBFFDF7-5989-4B46-AA88-BE698630AD1B}" type="pres">
      <dgm:prSet presAssocID="{E6C0D841-D5D3-46D6-B6D5-ABB9A0131396}" presName="rootComposite" presStyleCnt="0"/>
      <dgm:spPr/>
    </dgm:pt>
    <dgm:pt modelId="{F2862D37-E200-46A2-8DF4-F08915E999C0}" type="pres">
      <dgm:prSet presAssocID="{E6C0D841-D5D3-46D6-B6D5-ABB9A0131396}" presName="rootText" presStyleLbl="node3" presStyleIdx="20" presStyleCnt="30">
        <dgm:presLayoutVars>
          <dgm:chPref val="3"/>
        </dgm:presLayoutVars>
      </dgm:prSet>
      <dgm:spPr/>
    </dgm:pt>
    <dgm:pt modelId="{713D0DB2-F359-425C-8A09-139E5D76752D}" type="pres">
      <dgm:prSet presAssocID="{E6C0D841-D5D3-46D6-B6D5-ABB9A0131396}" presName="rootConnector" presStyleLbl="node3" presStyleIdx="20" presStyleCnt="30"/>
      <dgm:spPr/>
    </dgm:pt>
    <dgm:pt modelId="{5361C6F6-7CB0-42FC-AA26-F3433F72FEBB}" type="pres">
      <dgm:prSet presAssocID="{E6C0D841-D5D3-46D6-B6D5-ABB9A0131396}" presName="hierChild4" presStyleCnt="0"/>
      <dgm:spPr/>
    </dgm:pt>
    <dgm:pt modelId="{F58AF000-09E5-4202-B973-B9E79C86D9A5}" type="pres">
      <dgm:prSet presAssocID="{E6C0D841-D5D3-46D6-B6D5-ABB9A0131396}" presName="hierChild5" presStyleCnt="0"/>
      <dgm:spPr/>
    </dgm:pt>
    <dgm:pt modelId="{36FA5FCD-4349-444C-9FEC-07CB60D4CAF1}" type="pres">
      <dgm:prSet presAssocID="{F270E61C-2217-41E6-982F-30C6DDB9ACEA}" presName="Name37" presStyleLbl="parChTrans1D3" presStyleIdx="21" presStyleCnt="30"/>
      <dgm:spPr/>
    </dgm:pt>
    <dgm:pt modelId="{EABFF1FA-87C0-4027-826C-466FFCCB90AC}" type="pres">
      <dgm:prSet presAssocID="{FBCE7FC8-3972-4838-94B0-4095A48BBD12}" presName="hierRoot2" presStyleCnt="0">
        <dgm:presLayoutVars>
          <dgm:hierBranch val="init"/>
        </dgm:presLayoutVars>
      </dgm:prSet>
      <dgm:spPr/>
    </dgm:pt>
    <dgm:pt modelId="{591D8668-5FA5-43CD-BF23-EAA0F4B3663E}" type="pres">
      <dgm:prSet presAssocID="{FBCE7FC8-3972-4838-94B0-4095A48BBD12}" presName="rootComposite" presStyleCnt="0"/>
      <dgm:spPr/>
    </dgm:pt>
    <dgm:pt modelId="{669134D7-C5E8-4ED3-BF77-8D4F7DFB9E83}" type="pres">
      <dgm:prSet presAssocID="{FBCE7FC8-3972-4838-94B0-4095A48BBD12}" presName="rootText" presStyleLbl="node3" presStyleIdx="21" presStyleCnt="30">
        <dgm:presLayoutVars>
          <dgm:chPref val="3"/>
        </dgm:presLayoutVars>
      </dgm:prSet>
      <dgm:spPr/>
    </dgm:pt>
    <dgm:pt modelId="{796DD8C1-5694-45B8-9DC9-977E944D97FD}" type="pres">
      <dgm:prSet presAssocID="{FBCE7FC8-3972-4838-94B0-4095A48BBD12}" presName="rootConnector" presStyleLbl="node3" presStyleIdx="21" presStyleCnt="30"/>
      <dgm:spPr/>
    </dgm:pt>
    <dgm:pt modelId="{0E15311D-D7DB-4F1A-B709-6DD1803A4B4C}" type="pres">
      <dgm:prSet presAssocID="{FBCE7FC8-3972-4838-94B0-4095A48BBD12}" presName="hierChild4" presStyleCnt="0"/>
      <dgm:spPr/>
    </dgm:pt>
    <dgm:pt modelId="{6703A916-BE47-4673-BA9C-4ADFBDF382DA}" type="pres">
      <dgm:prSet presAssocID="{FBCE7FC8-3972-4838-94B0-4095A48BBD12}" presName="hierChild5" presStyleCnt="0"/>
      <dgm:spPr/>
    </dgm:pt>
    <dgm:pt modelId="{5F70ADA5-B2E7-43A6-81B8-39C833DD9A54}" type="pres">
      <dgm:prSet presAssocID="{3E7AD227-2818-49FE-8F16-93A09D03350C}" presName="hierChild5" presStyleCnt="0"/>
      <dgm:spPr/>
    </dgm:pt>
    <dgm:pt modelId="{4503B326-52DD-4438-A28A-C60E5CB82EE6}" type="pres">
      <dgm:prSet presAssocID="{8E06DE61-33DB-4D70-9AC3-2C82B0B750A5}" presName="Name37" presStyleLbl="parChTrans1D2" presStyleIdx="5" presStyleCnt="6"/>
      <dgm:spPr/>
    </dgm:pt>
    <dgm:pt modelId="{7D7C8DD7-B7DF-49F0-971A-470F7E8183D1}" type="pres">
      <dgm:prSet presAssocID="{329CB89F-4363-42F3-B5B3-9305DACD3B7E}" presName="hierRoot2" presStyleCnt="0">
        <dgm:presLayoutVars>
          <dgm:hierBranch val="init"/>
        </dgm:presLayoutVars>
      </dgm:prSet>
      <dgm:spPr/>
    </dgm:pt>
    <dgm:pt modelId="{CA9BBDB1-824E-4686-B39C-330410E3F9F2}" type="pres">
      <dgm:prSet presAssocID="{329CB89F-4363-42F3-B5B3-9305DACD3B7E}" presName="rootComposite" presStyleCnt="0"/>
      <dgm:spPr/>
    </dgm:pt>
    <dgm:pt modelId="{44B6AE0A-BDF1-4B4E-A2EA-5BA02B02C823}" type="pres">
      <dgm:prSet presAssocID="{329CB89F-4363-42F3-B5B3-9305DACD3B7E}" presName="rootText" presStyleLbl="node2" presStyleIdx="5" presStyleCnt="6">
        <dgm:presLayoutVars>
          <dgm:chPref val="3"/>
        </dgm:presLayoutVars>
      </dgm:prSet>
      <dgm:spPr/>
    </dgm:pt>
    <dgm:pt modelId="{6CFECC45-7BF2-402B-8EE3-0CA671CACC09}" type="pres">
      <dgm:prSet presAssocID="{329CB89F-4363-42F3-B5B3-9305DACD3B7E}" presName="rootConnector" presStyleLbl="node2" presStyleIdx="5" presStyleCnt="6"/>
      <dgm:spPr/>
    </dgm:pt>
    <dgm:pt modelId="{2ECF22BF-25A0-4C96-A439-B089F2527B9B}" type="pres">
      <dgm:prSet presAssocID="{329CB89F-4363-42F3-B5B3-9305DACD3B7E}" presName="hierChild4" presStyleCnt="0"/>
      <dgm:spPr/>
    </dgm:pt>
    <dgm:pt modelId="{1C4A8A6C-B180-47C0-9DE8-6C18FED30422}" type="pres">
      <dgm:prSet presAssocID="{A707CA75-F850-4A79-A1D5-6F29AA725067}" presName="Name37" presStyleLbl="parChTrans1D3" presStyleIdx="22" presStyleCnt="30"/>
      <dgm:spPr/>
    </dgm:pt>
    <dgm:pt modelId="{59743239-8A4B-4B61-B0F0-4E796583F2EA}" type="pres">
      <dgm:prSet presAssocID="{AC2CBCDD-512C-434C-A31E-BE86CD33458D}" presName="hierRoot2" presStyleCnt="0">
        <dgm:presLayoutVars>
          <dgm:hierBranch val="init"/>
        </dgm:presLayoutVars>
      </dgm:prSet>
      <dgm:spPr/>
    </dgm:pt>
    <dgm:pt modelId="{AAEC3422-3263-4497-9E80-9126468850E8}" type="pres">
      <dgm:prSet presAssocID="{AC2CBCDD-512C-434C-A31E-BE86CD33458D}" presName="rootComposite" presStyleCnt="0"/>
      <dgm:spPr/>
    </dgm:pt>
    <dgm:pt modelId="{8F88F208-98E3-45F8-B9BE-9E2DCCBDAEA5}" type="pres">
      <dgm:prSet presAssocID="{AC2CBCDD-512C-434C-A31E-BE86CD33458D}" presName="rootText" presStyleLbl="node3" presStyleIdx="22" presStyleCnt="30">
        <dgm:presLayoutVars>
          <dgm:chPref val="3"/>
        </dgm:presLayoutVars>
      </dgm:prSet>
      <dgm:spPr/>
    </dgm:pt>
    <dgm:pt modelId="{5924FC61-21D8-4900-81BC-21720C56B748}" type="pres">
      <dgm:prSet presAssocID="{AC2CBCDD-512C-434C-A31E-BE86CD33458D}" presName="rootConnector" presStyleLbl="node3" presStyleIdx="22" presStyleCnt="30"/>
      <dgm:spPr/>
    </dgm:pt>
    <dgm:pt modelId="{806CF096-53EF-4E67-8BBB-2795D0EABF80}" type="pres">
      <dgm:prSet presAssocID="{AC2CBCDD-512C-434C-A31E-BE86CD33458D}" presName="hierChild4" presStyleCnt="0"/>
      <dgm:spPr/>
    </dgm:pt>
    <dgm:pt modelId="{0521BF56-9F75-4D10-9CFA-245D56866DAC}" type="pres">
      <dgm:prSet presAssocID="{AC2CBCDD-512C-434C-A31E-BE86CD33458D}" presName="hierChild5" presStyleCnt="0"/>
      <dgm:spPr/>
    </dgm:pt>
    <dgm:pt modelId="{067A32E6-EBC4-4861-8537-B44A2CF232D2}" type="pres">
      <dgm:prSet presAssocID="{E655DF8D-EB12-45B3-BE18-7796155D1B2D}" presName="Name37" presStyleLbl="parChTrans1D3" presStyleIdx="23" presStyleCnt="30"/>
      <dgm:spPr/>
    </dgm:pt>
    <dgm:pt modelId="{96B05A99-756F-4F06-BEEF-2E5520FA3F0B}" type="pres">
      <dgm:prSet presAssocID="{30008CDB-A53F-4FF5-A71D-FA38E578C639}" presName="hierRoot2" presStyleCnt="0">
        <dgm:presLayoutVars>
          <dgm:hierBranch val="init"/>
        </dgm:presLayoutVars>
      </dgm:prSet>
      <dgm:spPr/>
    </dgm:pt>
    <dgm:pt modelId="{6C1D6D47-2456-4263-9FE7-63A28C10141B}" type="pres">
      <dgm:prSet presAssocID="{30008CDB-A53F-4FF5-A71D-FA38E578C639}" presName="rootComposite" presStyleCnt="0"/>
      <dgm:spPr/>
    </dgm:pt>
    <dgm:pt modelId="{3546943B-0E3C-4934-B957-138485C0F482}" type="pres">
      <dgm:prSet presAssocID="{30008CDB-A53F-4FF5-A71D-FA38E578C639}" presName="rootText" presStyleLbl="node3" presStyleIdx="23" presStyleCnt="30">
        <dgm:presLayoutVars>
          <dgm:chPref val="3"/>
        </dgm:presLayoutVars>
      </dgm:prSet>
      <dgm:spPr/>
    </dgm:pt>
    <dgm:pt modelId="{73BC79AB-17B3-448E-AECD-3A4E1F50B430}" type="pres">
      <dgm:prSet presAssocID="{30008CDB-A53F-4FF5-A71D-FA38E578C639}" presName="rootConnector" presStyleLbl="node3" presStyleIdx="23" presStyleCnt="30"/>
      <dgm:spPr/>
    </dgm:pt>
    <dgm:pt modelId="{792C6B35-C8C1-4A8D-A333-F5A17D263D40}" type="pres">
      <dgm:prSet presAssocID="{30008CDB-A53F-4FF5-A71D-FA38E578C639}" presName="hierChild4" presStyleCnt="0"/>
      <dgm:spPr/>
    </dgm:pt>
    <dgm:pt modelId="{7B1B7EB9-1DED-4CB6-B5A3-5CA20833601C}" type="pres">
      <dgm:prSet presAssocID="{30008CDB-A53F-4FF5-A71D-FA38E578C639}" presName="hierChild5" presStyleCnt="0"/>
      <dgm:spPr/>
    </dgm:pt>
    <dgm:pt modelId="{E16BF5C9-DCD3-47C8-9260-201D15ABF022}" type="pres">
      <dgm:prSet presAssocID="{D7D4E2E4-5A8F-4E40-A626-BCB9DD41BCD0}" presName="Name37" presStyleLbl="parChTrans1D3" presStyleIdx="24" presStyleCnt="30"/>
      <dgm:spPr/>
    </dgm:pt>
    <dgm:pt modelId="{7D4BF8AA-333D-4A2D-821C-FF84D2CAF831}" type="pres">
      <dgm:prSet presAssocID="{F7FF7031-D6AC-4B95-AD78-89886CCA978D}" presName="hierRoot2" presStyleCnt="0">
        <dgm:presLayoutVars>
          <dgm:hierBranch val="init"/>
        </dgm:presLayoutVars>
      </dgm:prSet>
      <dgm:spPr/>
    </dgm:pt>
    <dgm:pt modelId="{8A5AE378-C97F-4888-ACC2-2610E76480E3}" type="pres">
      <dgm:prSet presAssocID="{F7FF7031-D6AC-4B95-AD78-89886CCA978D}" presName="rootComposite" presStyleCnt="0"/>
      <dgm:spPr/>
    </dgm:pt>
    <dgm:pt modelId="{4E8AD01A-A25C-4A69-B585-ED9F9C4C7296}" type="pres">
      <dgm:prSet presAssocID="{F7FF7031-D6AC-4B95-AD78-89886CCA978D}" presName="rootText" presStyleLbl="node3" presStyleIdx="24" presStyleCnt="30">
        <dgm:presLayoutVars>
          <dgm:chPref val="3"/>
        </dgm:presLayoutVars>
      </dgm:prSet>
      <dgm:spPr/>
    </dgm:pt>
    <dgm:pt modelId="{73B35CC0-9B3C-472A-A873-0C31BDC409D0}" type="pres">
      <dgm:prSet presAssocID="{F7FF7031-D6AC-4B95-AD78-89886CCA978D}" presName="rootConnector" presStyleLbl="node3" presStyleIdx="24" presStyleCnt="30"/>
      <dgm:spPr/>
    </dgm:pt>
    <dgm:pt modelId="{3B1A0D59-8740-4A5A-86EE-7E7813A8056F}" type="pres">
      <dgm:prSet presAssocID="{F7FF7031-D6AC-4B95-AD78-89886CCA978D}" presName="hierChild4" presStyleCnt="0"/>
      <dgm:spPr/>
    </dgm:pt>
    <dgm:pt modelId="{7BB1C4F4-AFC0-44F8-BD2D-FFA6BA38878E}" type="pres">
      <dgm:prSet presAssocID="{F7FF7031-D6AC-4B95-AD78-89886CCA978D}" presName="hierChild5" presStyleCnt="0"/>
      <dgm:spPr/>
    </dgm:pt>
    <dgm:pt modelId="{2F27E922-6577-44DF-9BC6-33D676DD237E}" type="pres">
      <dgm:prSet presAssocID="{FF5DA2AF-6ED1-4DA1-8486-BF0D6DE0F424}" presName="Name37" presStyleLbl="parChTrans1D3" presStyleIdx="25" presStyleCnt="30"/>
      <dgm:spPr/>
    </dgm:pt>
    <dgm:pt modelId="{83FEBBA5-10C1-4B21-879B-65FD8E90FE88}" type="pres">
      <dgm:prSet presAssocID="{0CDE00A3-11AF-4B8D-9028-04A007ACD3B5}" presName="hierRoot2" presStyleCnt="0">
        <dgm:presLayoutVars>
          <dgm:hierBranch val="init"/>
        </dgm:presLayoutVars>
      </dgm:prSet>
      <dgm:spPr/>
    </dgm:pt>
    <dgm:pt modelId="{1D7ADBAA-32E0-4EB0-94AA-3D24558B2B29}" type="pres">
      <dgm:prSet presAssocID="{0CDE00A3-11AF-4B8D-9028-04A007ACD3B5}" presName="rootComposite" presStyleCnt="0"/>
      <dgm:spPr/>
    </dgm:pt>
    <dgm:pt modelId="{9ABC5776-4A97-4322-B323-FFA872048CC0}" type="pres">
      <dgm:prSet presAssocID="{0CDE00A3-11AF-4B8D-9028-04A007ACD3B5}" presName="rootText" presStyleLbl="node3" presStyleIdx="25" presStyleCnt="30">
        <dgm:presLayoutVars>
          <dgm:chPref val="3"/>
        </dgm:presLayoutVars>
      </dgm:prSet>
      <dgm:spPr/>
    </dgm:pt>
    <dgm:pt modelId="{DBBD18D5-FAC2-4A04-B5A2-AC178DA6C38C}" type="pres">
      <dgm:prSet presAssocID="{0CDE00A3-11AF-4B8D-9028-04A007ACD3B5}" presName="rootConnector" presStyleLbl="node3" presStyleIdx="25" presStyleCnt="30"/>
      <dgm:spPr/>
    </dgm:pt>
    <dgm:pt modelId="{D706E127-36CD-4543-A63B-1BC823A490F5}" type="pres">
      <dgm:prSet presAssocID="{0CDE00A3-11AF-4B8D-9028-04A007ACD3B5}" presName="hierChild4" presStyleCnt="0"/>
      <dgm:spPr/>
    </dgm:pt>
    <dgm:pt modelId="{F71CE4F0-4492-4678-91D1-A9B45996A541}" type="pres">
      <dgm:prSet presAssocID="{0CDE00A3-11AF-4B8D-9028-04A007ACD3B5}" presName="hierChild5" presStyleCnt="0"/>
      <dgm:spPr/>
    </dgm:pt>
    <dgm:pt modelId="{D43BE4C5-E1F4-4F5C-8B5E-0109DE4445B7}" type="pres">
      <dgm:prSet presAssocID="{B27C2833-BCBF-4DF8-ACC5-5EDA2FD2C44D}" presName="Name37" presStyleLbl="parChTrans1D3" presStyleIdx="26" presStyleCnt="30"/>
      <dgm:spPr/>
    </dgm:pt>
    <dgm:pt modelId="{AB975965-30B7-417F-8645-4332887D3F17}" type="pres">
      <dgm:prSet presAssocID="{0D2B67EC-42E3-41B2-87D0-9A9CD5FC17D1}" presName="hierRoot2" presStyleCnt="0">
        <dgm:presLayoutVars>
          <dgm:hierBranch val="init"/>
        </dgm:presLayoutVars>
      </dgm:prSet>
      <dgm:spPr/>
    </dgm:pt>
    <dgm:pt modelId="{78A79E3E-A40D-4E75-8187-612E2390837B}" type="pres">
      <dgm:prSet presAssocID="{0D2B67EC-42E3-41B2-87D0-9A9CD5FC17D1}" presName="rootComposite" presStyleCnt="0"/>
      <dgm:spPr/>
    </dgm:pt>
    <dgm:pt modelId="{C153CC60-F176-4867-AC9D-3FE0385CB7F2}" type="pres">
      <dgm:prSet presAssocID="{0D2B67EC-42E3-41B2-87D0-9A9CD5FC17D1}" presName="rootText" presStyleLbl="node3" presStyleIdx="26" presStyleCnt="30">
        <dgm:presLayoutVars>
          <dgm:chPref val="3"/>
        </dgm:presLayoutVars>
      </dgm:prSet>
      <dgm:spPr/>
    </dgm:pt>
    <dgm:pt modelId="{F6219502-BEE4-48D4-8445-AA018818578A}" type="pres">
      <dgm:prSet presAssocID="{0D2B67EC-42E3-41B2-87D0-9A9CD5FC17D1}" presName="rootConnector" presStyleLbl="node3" presStyleIdx="26" presStyleCnt="30"/>
      <dgm:spPr/>
    </dgm:pt>
    <dgm:pt modelId="{91FA0205-27EA-4981-8CB1-8E6F80C64C3D}" type="pres">
      <dgm:prSet presAssocID="{0D2B67EC-42E3-41B2-87D0-9A9CD5FC17D1}" presName="hierChild4" presStyleCnt="0"/>
      <dgm:spPr/>
    </dgm:pt>
    <dgm:pt modelId="{A8C0FD1B-5A00-4D8D-944D-2A339C99A991}" type="pres">
      <dgm:prSet presAssocID="{0D2B67EC-42E3-41B2-87D0-9A9CD5FC17D1}" presName="hierChild5" presStyleCnt="0"/>
      <dgm:spPr/>
    </dgm:pt>
    <dgm:pt modelId="{796D70EC-3B98-4343-9D45-89F40C1CC625}" type="pres">
      <dgm:prSet presAssocID="{E2349D48-020F-41B0-95F7-F3A0546D412D}" presName="Name37" presStyleLbl="parChTrans1D3" presStyleIdx="27" presStyleCnt="30"/>
      <dgm:spPr/>
    </dgm:pt>
    <dgm:pt modelId="{55FF2277-A441-4EF6-90D1-8A7EEDFFDCE9}" type="pres">
      <dgm:prSet presAssocID="{FFDF5D77-3899-4C33-98B2-086EBF6B6DE6}" presName="hierRoot2" presStyleCnt="0">
        <dgm:presLayoutVars>
          <dgm:hierBranch val="init"/>
        </dgm:presLayoutVars>
      </dgm:prSet>
      <dgm:spPr/>
    </dgm:pt>
    <dgm:pt modelId="{80F02FB4-35D0-4571-801E-6967CB5DAF90}" type="pres">
      <dgm:prSet presAssocID="{FFDF5D77-3899-4C33-98B2-086EBF6B6DE6}" presName="rootComposite" presStyleCnt="0"/>
      <dgm:spPr/>
    </dgm:pt>
    <dgm:pt modelId="{C2E72CCD-ADEE-4FD7-96D7-1393A89A67DA}" type="pres">
      <dgm:prSet presAssocID="{FFDF5D77-3899-4C33-98B2-086EBF6B6DE6}" presName="rootText" presStyleLbl="node3" presStyleIdx="27" presStyleCnt="30">
        <dgm:presLayoutVars>
          <dgm:chPref val="3"/>
        </dgm:presLayoutVars>
      </dgm:prSet>
      <dgm:spPr/>
    </dgm:pt>
    <dgm:pt modelId="{1AA6FA77-A668-4272-854E-EC59E254BF1A}" type="pres">
      <dgm:prSet presAssocID="{FFDF5D77-3899-4C33-98B2-086EBF6B6DE6}" presName="rootConnector" presStyleLbl="node3" presStyleIdx="27" presStyleCnt="30"/>
      <dgm:spPr/>
    </dgm:pt>
    <dgm:pt modelId="{416E1310-BBC2-47A8-9215-102A19DBD5AC}" type="pres">
      <dgm:prSet presAssocID="{FFDF5D77-3899-4C33-98B2-086EBF6B6DE6}" presName="hierChild4" presStyleCnt="0"/>
      <dgm:spPr/>
    </dgm:pt>
    <dgm:pt modelId="{01D3B601-0263-4B1E-8143-CDBBF7EC1C67}" type="pres">
      <dgm:prSet presAssocID="{FFDF5D77-3899-4C33-98B2-086EBF6B6DE6}" presName="hierChild5" presStyleCnt="0"/>
      <dgm:spPr/>
    </dgm:pt>
    <dgm:pt modelId="{6FA43987-2F1B-40C0-8A35-5E8D8FDA332E}" type="pres">
      <dgm:prSet presAssocID="{205115EB-BD4D-4EAC-98B6-EC21E5A83F1E}" presName="Name37" presStyleLbl="parChTrans1D3" presStyleIdx="28" presStyleCnt="30"/>
      <dgm:spPr/>
    </dgm:pt>
    <dgm:pt modelId="{D72BE734-AEAE-49CF-A51A-588A0691A08C}" type="pres">
      <dgm:prSet presAssocID="{DCB56CFC-6B57-483D-A162-DFCE8BBB3A2C}" presName="hierRoot2" presStyleCnt="0">
        <dgm:presLayoutVars>
          <dgm:hierBranch val="init"/>
        </dgm:presLayoutVars>
      </dgm:prSet>
      <dgm:spPr/>
    </dgm:pt>
    <dgm:pt modelId="{9BF0E990-DC38-4FB5-BCDF-0F5F542BBF48}" type="pres">
      <dgm:prSet presAssocID="{DCB56CFC-6B57-483D-A162-DFCE8BBB3A2C}" presName="rootComposite" presStyleCnt="0"/>
      <dgm:spPr/>
    </dgm:pt>
    <dgm:pt modelId="{DC439A83-7D0B-402C-B892-54B28E88402C}" type="pres">
      <dgm:prSet presAssocID="{DCB56CFC-6B57-483D-A162-DFCE8BBB3A2C}" presName="rootText" presStyleLbl="node3" presStyleIdx="28" presStyleCnt="30">
        <dgm:presLayoutVars>
          <dgm:chPref val="3"/>
        </dgm:presLayoutVars>
      </dgm:prSet>
      <dgm:spPr/>
    </dgm:pt>
    <dgm:pt modelId="{1945567B-7107-4B33-9AD7-E30F6D8B63A5}" type="pres">
      <dgm:prSet presAssocID="{DCB56CFC-6B57-483D-A162-DFCE8BBB3A2C}" presName="rootConnector" presStyleLbl="node3" presStyleIdx="28" presStyleCnt="30"/>
      <dgm:spPr/>
    </dgm:pt>
    <dgm:pt modelId="{0B6A075D-65AE-48AF-93D5-9DFD637AEBFE}" type="pres">
      <dgm:prSet presAssocID="{DCB56CFC-6B57-483D-A162-DFCE8BBB3A2C}" presName="hierChild4" presStyleCnt="0"/>
      <dgm:spPr/>
    </dgm:pt>
    <dgm:pt modelId="{767C2BB0-C9C0-4B13-8E78-326B1F84D51C}" type="pres">
      <dgm:prSet presAssocID="{DCB56CFC-6B57-483D-A162-DFCE8BBB3A2C}" presName="hierChild5" presStyleCnt="0"/>
      <dgm:spPr/>
    </dgm:pt>
    <dgm:pt modelId="{4E61C05D-59C9-42E4-AC50-396FB9241DEF}" type="pres">
      <dgm:prSet presAssocID="{224B357D-2E14-44F3-BFC4-0DEFFB963C16}" presName="Name37" presStyleLbl="parChTrans1D3" presStyleIdx="29" presStyleCnt="30"/>
      <dgm:spPr/>
    </dgm:pt>
    <dgm:pt modelId="{5BE20A3F-F49D-4BC1-B09D-7DE7B8D5C2C7}" type="pres">
      <dgm:prSet presAssocID="{308A00FB-67DF-4E48-9E2A-B3E656F5896B}" presName="hierRoot2" presStyleCnt="0">
        <dgm:presLayoutVars>
          <dgm:hierBranch val="init"/>
        </dgm:presLayoutVars>
      </dgm:prSet>
      <dgm:spPr/>
    </dgm:pt>
    <dgm:pt modelId="{86056595-F642-4FDC-A65E-CB3135811008}" type="pres">
      <dgm:prSet presAssocID="{308A00FB-67DF-4E48-9E2A-B3E656F5896B}" presName="rootComposite" presStyleCnt="0"/>
      <dgm:spPr/>
    </dgm:pt>
    <dgm:pt modelId="{A339F183-058A-4001-BA0B-64B092927F92}" type="pres">
      <dgm:prSet presAssocID="{308A00FB-67DF-4E48-9E2A-B3E656F5896B}" presName="rootText" presStyleLbl="node3" presStyleIdx="29" presStyleCnt="30">
        <dgm:presLayoutVars>
          <dgm:chPref val="3"/>
        </dgm:presLayoutVars>
      </dgm:prSet>
      <dgm:spPr/>
    </dgm:pt>
    <dgm:pt modelId="{1599B727-1725-4606-BB12-A032460D93E0}" type="pres">
      <dgm:prSet presAssocID="{308A00FB-67DF-4E48-9E2A-B3E656F5896B}" presName="rootConnector" presStyleLbl="node3" presStyleIdx="29" presStyleCnt="30"/>
      <dgm:spPr/>
    </dgm:pt>
    <dgm:pt modelId="{5E791817-9CFF-48AB-BB25-D483A4180BB6}" type="pres">
      <dgm:prSet presAssocID="{308A00FB-67DF-4E48-9E2A-B3E656F5896B}" presName="hierChild4" presStyleCnt="0"/>
      <dgm:spPr/>
    </dgm:pt>
    <dgm:pt modelId="{5264DA55-7067-47D3-B8C2-F1782DE181D0}" type="pres">
      <dgm:prSet presAssocID="{308A00FB-67DF-4E48-9E2A-B3E656F5896B}" presName="hierChild5" presStyleCnt="0"/>
      <dgm:spPr/>
    </dgm:pt>
    <dgm:pt modelId="{5296ADBC-D415-4D51-ABA0-107B5535E9F1}" type="pres">
      <dgm:prSet presAssocID="{329CB89F-4363-42F3-B5B3-9305DACD3B7E}" presName="hierChild5" presStyleCnt="0"/>
      <dgm:spPr/>
    </dgm:pt>
    <dgm:pt modelId="{52ACFEB0-AA4F-4116-A559-0C50AD895853}" type="pres">
      <dgm:prSet presAssocID="{0542F75C-93A1-4F19-B308-3FFBE238DEBE}" presName="hierChild3" presStyleCnt="0"/>
      <dgm:spPr/>
    </dgm:pt>
  </dgm:ptLst>
  <dgm:cxnLst>
    <dgm:cxn modelId="{B7F39200-60BD-4103-8860-7DEE70F45539}" type="presOf" srcId="{7E221341-750A-4746-A83A-9B9F887CC113}" destId="{5575817A-BAE0-4378-963E-C5FE16EEC1F9}" srcOrd="0" destOrd="0" presId="urn:microsoft.com/office/officeart/2005/8/layout/orgChart1"/>
    <dgm:cxn modelId="{3509DF01-B7B7-4FEC-A335-DE17F91B785C}" srcId="{FAE6438F-98D5-4B91-874F-00AB7F63C8B5}" destId="{02DF18C7-0E5E-4B95-981D-6CD2137532C4}" srcOrd="0" destOrd="0" parTransId="{3C11D685-EF9D-42FB-A6DD-33B30F090593}" sibTransId="{F5D67B89-3920-4E2E-A705-2E1EDF3D6929}"/>
    <dgm:cxn modelId="{1E99FC01-DEA3-4F56-B978-362E420E3CF2}" srcId="{3E7AD227-2818-49FE-8F16-93A09D03350C}" destId="{FBCE7FC8-3972-4838-94B0-4095A48BBD12}" srcOrd="4" destOrd="0" parTransId="{F270E61C-2217-41E6-982F-30C6DDB9ACEA}" sibTransId="{4782B0FB-E0D3-406F-91B1-4B50475E0D95}"/>
    <dgm:cxn modelId="{D5D4FB02-3D4C-48D6-A363-CFE57670A2A9}" type="presOf" srcId="{888A6E9F-D4E4-4CA9-B096-D0C4CE9B8D05}" destId="{D9C11F79-4DD9-4E01-B0CF-866360AAC5F9}" srcOrd="0" destOrd="0" presId="urn:microsoft.com/office/officeart/2005/8/layout/orgChart1"/>
    <dgm:cxn modelId="{43547703-4FCD-445C-881C-D524B37EA94F}" srcId="{A8B28DDB-5A34-4CB0-A683-C8F47C745FB0}" destId="{FAE6438F-98D5-4B91-874F-00AB7F63C8B5}" srcOrd="0" destOrd="0" parTransId="{4FD8BBC0-24F4-4317-9DC0-27F69059B228}" sibTransId="{33352920-690A-4C78-977C-EE1D17D2790E}"/>
    <dgm:cxn modelId="{DD554106-C0E5-4E47-8CFB-2BE72771FD02}" type="presOf" srcId="{BB054F6B-9229-4FC4-B6A2-0B67F5B8260E}" destId="{B0632B44-09A6-4F89-9E1A-3D18C1F094A1}" srcOrd="0" destOrd="0" presId="urn:microsoft.com/office/officeart/2005/8/layout/orgChart1"/>
    <dgm:cxn modelId="{85D64307-2654-4AF8-BBCD-07F5C04E4B34}" srcId="{A9559613-F675-4068-82AF-341618ABF10D}" destId="{3D5C528C-BB9E-422A-A915-4E656DE3149A}" srcOrd="6" destOrd="0" parTransId="{A0D43945-6942-4031-BFE5-4E2EA72232F1}" sibTransId="{842FB694-31E0-40D0-9DDF-C2FB480912C8}"/>
    <dgm:cxn modelId="{20A58D07-4D55-4022-9AB8-79378A5851D7}" type="presOf" srcId="{329CB89F-4363-42F3-B5B3-9305DACD3B7E}" destId="{44B6AE0A-BDF1-4B4E-A2EA-5BA02B02C823}" srcOrd="0" destOrd="0" presId="urn:microsoft.com/office/officeart/2005/8/layout/orgChart1"/>
    <dgm:cxn modelId="{F9E1BE07-0462-4DC0-A1FD-B266818000AC}" type="presOf" srcId="{97347B07-FBA0-4184-9132-0ADC7184C691}" destId="{9EA90FE0-95DC-4404-9389-C76A8C26A8F4}" srcOrd="1" destOrd="0" presId="urn:microsoft.com/office/officeart/2005/8/layout/orgChart1"/>
    <dgm:cxn modelId="{E4942608-F257-40E2-B33B-D717510CA804}" type="presOf" srcId="{66030064-42E7-44D9-BBDD-9BAA67C488E0}" destId="{1158D3AE-08FF-43B8-AE7C-8602BD31B302}" srcOrd="1" destOrd="0" presId="urn:microsoft.com/office/officeart/2005/8/layout/orgChart1"/>
    <dgm:cxn modelId="{DDE53308-5CF9-4F9C-9679-6E35C010FA00}" type="presOf" srcId="{A8B28DDB-5A34-4CB0-A683-C8F47C745FB0}" destId="{F10B98AC-63F5-4E27-B3A9-7E14DD4FF07C}" srcOrd="0" destOrd="0" presId="urn:microsoft.com/office/officeart/2005/8/layout/orgChart1"/>
    <dgm:cxn modelId="{E35C0C09-C590-4D52-B7F4-5E70BAF3CCAE}" type="presOf" srcId="{A967CE2C-58CB-4068-A2F3-C17DD39B45F8}" destId="{B0C484A1-6EC5-4B6D-B384-589195556A58}" srcOrd="0" destOrd="0" presId="urn:microsoft.com/office/officeart/2005/8/layout/orgChart1"/>
    <dgm:cxn modelId="{262B3A09-DFF3-41DC-9079-CF27FA04FC99}" type="presOf" srcId="{6990B934-6A58-4878-859B-F207C2BB444B}" destId="{63E80FFB-2F8D-4088-9361-51130B11D174}" srcOrd="0" destOrd="0" presId="urn:microsoft.com/office/officeart/2005/8/layout/orgChart1"/>
    <dgm:cxn modelId="{E5AED50A-6E79-45D5-8147-611FC943DBB1}" type="presOf" srcId="{AF31EA2C-DE0E-47B4-B7FE-DA8946342E35}" destId="{FD400BFF-DA15-43F7-828B-8D7F4EB9B7DC}" srcOrd="1" destOrd="0" presId="urn:microsoft.com/office/officeart/2005/8/layout/orgChart1"/>
    <dgm:cxn modelId="{076E320B-BFE3-408B-B21F-EEB53BBA0E69}" srcId="{3E7AD227-2818-49FE-8F16-93A09D03350C}" destId="{E6C0D841-D5D3-46D6-B6D5-ABB9A0131396}" srcOrd="3" destOrd="0" parTransId="{9984049E-DD53-476F-89C7-FAB36EF28E57}" sibTransId="{680F4343-230A-48BC-A5E7-267C3A18D51E}"/>
    <dgm:cxn modelId="{C8AA310C-A3FE-4796-8EAB-DDE52E5EAE75}" type="presOf" srcId="{66030064-42E7-44D9-BBDD-9BAA67C488E0}" destId="{5098E1A8-9F28-4C8E-B677-225407279054}" srcOrd="0" destOrd="0" presId="urn:microsoft.com/office/officeart/2005/8/layout/orgChart1"/>
    <dgm:cxn modelId="{5827270E-DB81-412D-A586-17154741C740}" type="presOf" srcId="{6480D739-ED22-4652-9D23-036987F206A7}" destId="{6D470D96-A91C-4E93-9D89-60F548557828}" srcOrd="0" destOrd="0" presId="urn:microsoft.com/office/officeart/2005/8/layout/orgChart1"/>
    <dgm:cxn modelId="{AC39A90E-C9B9-43AB-A93D-C014BE730F93}" type="presOf" srcId="{FC03E3DC-2F33-42F6-A3DA-49E17FE4E490}" destId="{462C4BC2-20FC-496E-BD8E-CF9697050A31}" srcOrd="0" destOrd="0" presId="urn:microsoft.com/office/officeart/2005/8/layout/orgChart1"/>
    <dgm:cxn modelId="{5849750F-B1E7-48C8-9139-93A0E928D158}" srcId="{E9A1A3B8-18F2-4494-8192-B220A3ED130A}" destId="{3CC8068D-DD0B-42BD-91C5-A26638B5516F}" srcOrd="4" destOrd="0" parTransId="{708B0592-4A63-4E17-BC2C-2C8763722D0F}" sibTransId="{0473CDA2-42EC-45D1-B8D1-22C4CD1889E9}"/>
    <dgm:cxn modelId="{B3AA940F-A00A-479C-9D6C-4C6D416DE6E6}" type="presOf" srcId="{FF5DA2AF-6ED1-4DA1-8486-BF0D6DE0F424}" destId="{2F27E922-6577-44DF-9BC6-33D676DD237E}" srcOrd="0" destOrd="0" presId="urn:microsoft.com/office/officeart/2005/8/layout/orgChart1"/>
    <dgm:cxn modelId="{4A7D4F13-C53F-4CBE-B977-4F9D6236768A}" type="presOf" srcId="{3F144EBB-F12E-472B-A458-E1F03EC01BC5}" destId="{4C5888CC-D4D7-41BC-817D-1DAB50A254BA}" srcOrd="0" destOrd="0" presId="urn:microsoft.com/office/officeart/2005/8/layout/orgChart1"/>
    <dgm:cxn modelId="{8361DE13-B4BB-4080-9A00-03E6EB4C843F}" type="presOf" srcId="{988EDE32-5065-49F0-9E9D-03E7C1E08F67}" destId="{F0DE759E-C595-4C55-837D-697B7D369688}" srcOrd="0" destOrd="0" presId="urn:microsoft.com/office/officeart/2005/8/layout/orgChart1"/>
    <dgm:cxn modelId="{ABECED13-4EC7-4713-B2D0-BB3249726869}" type="presOf" srcId="{3B19C467-8A33-477F-AEEF-C8DF05BBF057}" destId="{28C78CA2-59EC-477C-A73E-E5FA6161EE83}" srcOrd="1" destOrd="0" presId="urn:microsoft.com/office/officeart/2005/8/layout/orgChart1"/>
    <dgm:cxn modelId="{A282F514-7C4E-4180-876D-8967DE512DE5}" type="presOf" srcId="{8B29E287-E6E6-4AEA-AF9E-1378F872384F}" destId="{BA6A7241-7C29-4901-AC13-9C03D0160E05}" srcOrd="1" destOrd="0" presId="urn:microsoft.com/office/officeart/2005/8/layout/orgChart1"/>
    <dgm:cxn modelId="{52BD8115-CCD8-4AA8-BC9C-C3D9232F0FE5}" srcId="{1D5268E5-4E8B-4AE7-865A-7F8ADDEDACE5}" destId="{30BE6E5C-61B4-4939-B578-92CAAF326BB5}" srcOrd="0" destOrd="0" parTransId="{988EDE32-5065-49F0-9E9D-03E7C1E08F67}" sibTransId="{886F11A1-3DB4-4FC2-84C2-2BA646619FA8}"/>
    <dgm:cxn modelId="{A523D715-7B35-4C65-88C7-0DE4B0E9B8EB}" type="presOf" srcId="{A0D43945-6942-4031-BFE5-4E2EA72232F1}" destId="{B5981EAE-637E-4AFA-873C-6EF145B638CE}" srcOrd="0" destOrd="0" presId="urn:microsoft.com/office/officeart/2005/8/layout/orgChart1"/>
    <dgm:cxn modelId="{DDAC7316-3E42-403B-ABBA-495C13478385}" srcId="{0542F75C-93A1-4F19-B308-3FFBE238DEBE}" destId="{3E7AD227-2818-49FE-8F16-93A09D03350C}" srcOrd="4" destOrd="0" parTransId="{91AE3FED-8577-4A83-B260-5294BA5D58D2}" sibTransId="{10172152-208F-489B-90F9-A2F11E0D1475}"/>
    <dgm:cxn modelId="{B106E616-43B9-4C6D-805E-55E68E4B802A}" type="presOf" srcId="{899ACDF5-0DE7-4558-BA50-BB2E66156E6F}" destId="{2135F84B-8B45-465F-B06A-6BF0ECF09A0B}" srcOrd="0" destOrd="0" presId="urn:microsoft.com/office/officeart/2005/8/layout/orgChart1"/>
    <dgm:cxn modelId="{640B4217-B6B3-400B-B73C-0758B9F0F103}" type="presOf" srcId="{30008CDB-A53F-4FF5-A71D-FA38E578C639}" destId="{3546943B-0E3C-4934-B957-138485C0F482}" srcOrd="0" destOrd="0" presId="urn:microsoft.com/office/officeart/2005/8/layout/orgChart1"/>
    <dgm:cxn modelId="{609BC218-AF3D-48CC-9881-A55E5BCA6803}" srcId="{0542F75C-93A1-4F19-B308-3FFBE238DEBE}" destId="{1D5268E5-4E8B-4AE7-865A-7F8ADDEDACE5}" srcOrd="3" destOrd="0" parTransId="{3EE9DCA5-0D7C-4409-A12F-15C756F8BEAC}" sibTransId="{37635483-347E-46A9-BB3A-8899505742AD}"/>
    <dgm:cxn modelId="{0FAED719-24EC-4035-901B-AD403608EB89}" type="presOf" srcId="{30008CDB-A53F-4FF5-A71D-FA38E578C639}" destId="{73BC79AB-17B3-448E-AECD-3A4E1F50B430}" srcOrd="1" destOrd="0" presId="urn:microsoft.com/office/officeart/2005/8/layout/orgChart1"/>
    <dgm:cxn modelId="{066FA11A-E7BC-49F8-BE00-83865D2708F0}" type="presOf" srcId="{CC453299-CB7F-425F-A766-3221EA64DB4F}" destId="{47C8B5C3-4ECF-479E-99C0-B5D21783D8B4}" srcOrd="0" destOrd="0" presId="urn:microsoft.com/office/officeart/2005/8/layout/orgChart1"/>
    <dgm:cxn modelId="{E910C01A-C833-4DC2-9A2A-C8BFEFBE85CA}" type="presOf" srcId="{E9A1A3B8-18F2-4494-8192-B220A3ED130A}" destId="{42EFBA1E-AD0B-469F-83C5-DE3D5DF12700}" srcOrd="1" destOrd="0" presId="urn:microsoft.com/office/officeart/2005/8/layout/orgChart1"/>
    <dgm:cxn modelId="{693DBA1B-239B-4D7C-A62C-957BC1087B10}" type="presOf" srcId="{BD4DC82F-CC4E-40F7-BC2A-EAA5A8FD8B5D}" destId="{EF26F3E3-5652-408D-8950-35966EA830F5}" srcOrd="0" destOrd="0" presId="urn:microsoft.com/office/officeart/2005/8/layout/orgChart1"/>
    <dgm:cxn modelId="{930A431C-74AA-408A-B1EF-16129F00E646}" type="presOf" srcId="{E8A59C0A-3E56-4BFF-ADEA-70B93262191A}" destId="{F49FA418-8D33-44C0-9FB8-E176789C1E1F}" srcOrd="0" destOrd="0" presId="urn:microsoft.com/office/officeart/2005/8/layout/orgChart1"/>
    <dgm:cxn modelId="{2C7BF11C-07F3-4794-98D3-D9D09EED4756}" type="presOf" srcId="{BD4DC82F-CC4E-40F7-BC2A-EAA5A8FD8B5D}" destId="{D0638120-2263-4C51-B742-8ECC936FCBCC}" srcOrd="1" destOrd="0" presId="urn:microsoft.com/office/officeart/2005/8/layout/orgChart1"/>
    <dgm:cxn modelId="{99483F1D-A3A5-4460-B260-E7C86E7F17AD}" type="presOf" srcId="{43498A30-98FD-42E0-B944-BB8C0F91E9C9}" destId="{52F9C6E3-02C7-4A1F-A799-FAF840D3173F}" srcOrd="1" destOrd="0" presId="urn:microsoft.com/office/officeart/2005/8/layout/orgChart1"/>
    <dgm:cxn modelId="{D53E4A1E-8679-42FC-BF7C-99B5D7EC0E28}" type="presOf" srcId="{E655DF8D-EB12-45B3-BE18-7796155D1B2D}" destId="{067A32E6-EBC4-4861-8537-B44A2CF232D2}" srcOrd="0" destOrd="0" presId="urn:microsoft.com/office/officeart/2005/8/layout/orgChart1"/>
    <dgm:cxn modelId="{C204C61E-F8AA-49F5-8734-7697683F4946}" srcId="{329CB89F-4363-42F3-B5B3-9305DACD3B7E}" destId="{0D2B67EC-42E3-41B2-87D0-9A9CD5FC17D1}" srcOrd="4" destOrd="0" parTransId="{B27C2833-BCBF-4DF8-ACC5-5EDA2FD2C44D}" sibTransId="{E05F0C79-5160-4DD9-BE7E-6CA2975F08C2}"/>
    <dgm:cxn modelId="{B2CFC91F-2FA2-4D33-83D7-7CBFC8E34EE3}" type="presOf" srcId="{88F15735-A17A-4B06-80E3-0E7F080DBA91}" destId="{894CFBBD-B804-488C-A9EE-5DA85CF54B9A}" srcOrd="0" destOrd="0" presId="urn:microsoft.com/office/officeart/2005/8/layout/orgChart1"/>
    <dgm:cxn modelId="{A4AF8220-FE20-4472-B903-EFC1CB01DFEB}" type="presOf" srcId="{28A3FFFA-D077-46EF-BBDB-36AC6581A2CC}" destId="{C98CB8EC-794A-40AB-8E25-BEA0B63FF99A}" srcOrd="1" destOrd="0" presId="urn:microsoft.com/office/officeart/2005/8/layout/orgChart1"/>
    <dgm:cxn modelId="{4A79E021-4631-4262-81D4-BC1D3980768D}" type="presOf" srcId="{E9A1A3B8-18F2-4494-8192-B220A3ED130A}" destId="{D4A2D930-E6D8-4B22-83BB-B70466F7897E}" srcOrd="0" destOrd="0" presId="urn:microsoft.com/office/officeart/2005/8/layout/orgChart1"/>
    <dgm:cxn modelId="{BD885123-B792-444B-9D4A-5A304E3CF784}" srcId="{2D101EDA-6339-4BA6-B1E1-B9EBBA17C913}" destId="{84472B2F-E966-4E5A-98E5-7AB3F04AECEF}" srcOrd="2" destOrd="0" parTransId="{C5C2C270-4871-460A-ADB7-F15A21EA634D}" sibTransId="{ED021F82-6313-48A9-9EB1-42AA09613FBB}"/>
    <dgm:cxn modelId="{BE4B8325-C0F9-4713-9055-2AA4C5920CCB}" type="presOf" srcId="{770BBCE1-F0CD-4048-8A94-D5EF24DC102F}" destId="{EC896A0C-DBEF-4663-89BD-AAB6E554680E}" srcOrd="0" destOrd="0" presId="urn:microsoft.com/office/officeart/2005/8/layout/orgChart1"/>
    <dgm:cxn modelId="{0FAE0B26-0503-4F44-9B6B-32FCF5E95F0F}" type="presOf" srcId="{600A7C88-4CAB-45E1-9C4D-8FB5859F21FF}" destId="{712721ED-0CF4-474F-AC12-10BEA0770C7D}" srcOrd="0" destOrd="0" presId="urn:microsoft.com/office/officeart/2005/8/layout/orgChart1"/>
    <dgm:cxn modelId="{585C7B28-82E7-4001-8DC2-4A978369F3E1}" type="presOf" srcId="{76BBDE3A-A0A4-4B45-BF52-CF06A8996ADC}" destId="{E849806F-AFF8-464A-BB88-F7DD9AA08906}" srcOrd="1" destOrd="0" presId="urn:microsoft.com/office/officeart/2005/8/layout/orgChart1"/>
    <dgm:cxn modelId="{79A5B028-60A4-43FB-95D6-7CD0854BEBB4}" srcId="{0542F75C-93A1-4F19-B308-3FFBE238DEBE}" destId="{A8B28DDB-5A34-4CB0-A683-C8F47C745FB0}" srcOrd="0" destOrd="0" parTransId="{A9C9A281-7140-4FE5-8C67-1D03A9A35542}" sibTransId="{EFD32A4A-F93F-49F8-98BE-FA4AF3B5767F}"/>
    <dgm:cxn modelId="{A360DE28-8E8C-4854-9E1D-90FB846929C6}" type="presOf" srcId="{48B88A30-CA2E-4AD7-8902-E07E56C736F5}" destId="{DF69CDFA-D4C0-4CAD-AE5E-074E5B9B4D9D}" srcOrd="1" destOrd="0" presId="urn:microsoft.com/office/officeart/2005/8/layout/orgChart1"/>
    <dgm:cxn modelId="{FFC2C629-C023-4BE1-B7D6-13F6E47E575D}" type="presOf" srcId="{1D5268E5-4E8B-4AE7-865A-7F8ADDEDACE5}" destId="{1B784786-B51A-4624-A29D-8DBA30F740B1}" srcOrd="1" destOrd="0" presId="urn:microsoft.com/office/officeart/2005/8/layout/orgChart1"/>
    <dgm:cxn modelId="{49ED882C-B29A-4FDC-8543-7D2B0CA3AD00}" type="presOf" srcId="{224B357D-2E14-44F3-BFC4-0DEFFB963C16}" destId="{4E61C05D-59C9-42E4-AC50-396FB9241DEF}" srcOrd="0" destOrd="0" presId="urn:microsoft.com/office/officeart/2005/8/layout/orgChart1"/>
    <dgm:cxn modelId="{7E43BE2C-24CE-41AB-8BFA-C5F470371D64}" type="presOf" srcId="{A9559613-F675-4068-82AF-341618ABF10D}" destId="{C3926031-E88A-4CEA-B9A2-3CA2FA60B9D4}" srcOrd="0" destOrd="0" presId="urn:microsoft.com/office/officeart/2005/8/layout/orgChart1"/>
    <dgm:cxn modelId="{87DF672D-C33B-41CC-951F-2BCC45E637CE}" type="presOf" srcId="{02DF18C7-0E5E-4B95-981D-6CD2137532C4}" destId="{DA7B3D12-46A2-464A-B6BE-E47A94F17006}" srcOrd="1" destOrd="0" presId="urn:microsoft.com/office/officeart/2005/8/layout/orgChart1"/>
    <dgm:cxn modelId="{086FF92D-42D7-46AE-AAB7-D52FC4790980}" type="presOf" srcId="{308A00FB-67DF-4E48-9E2A-B3E656F5896B}" destId="{A339F183-058A-4001-BA0B-64B092927F92}" srcOrd="0" destOrd="0" presId="urn:microsoft.com/office/officeart/2005/8/layout/orgChart1"/>
    <dgm:cxn modelId="{E0237B2E-48B2-4E1E-BB88-0B49FB749E6E}" type="presOf" srcId="{308A00FB-67DF-4E48-9E2A-B3E656F5896B}" destId="{1599B727-1725-4606-BB12-A032460D93E0}" srcOrd="1" destOrd="0" presId="urn:microsoft.com/office/officeart/2005/8/layout/orgChart1"/>
    <dgm:cxn modelId="{5542842F-2C31-485E-8C67-DE3018D7508C}" type="presOf" srcId="{C11880A5-8D2F-4B58-899D-BD4A4A773CE6}" destId="{77D5C07D-F0F6-47D3-B795-C45063799C9C}" srcOrd="1" destOrd="0" presId="urn:microsoft.com/office/officeart/2005/8/layout/orgChart1"/>
    <dgm:cxn modelId="{067C1730-5D53-4735-9127-5FCCE6683E00}" type="presOf" srcId="{1C3528D8-BBA3-4A39-9C2B-7349FE80F8C3}" destId="{1E909128-1CA6-43D8-90CC-C3D0CB02A384}" srcOrd="0" destOrd="0" presId="urn:microsoft.com/office/officeart/2005/8/layout/orgChart1"/>
    <dgm:cxn modelId="{AE935C30-EC3E-456F-B8C5-68A101B1FB50}" srcId="{329CB89F-4363-42F3-B5B3-9305DACD3B7E}" destId="{FFDF5D77-3899-4C33-98B2-086EBF6B6DE6}" srcOrd="5" destOrd="0" parTransId="{E2349D48-020F-41B0-95F7-F3A0546D412D}" sibTransId="{C629D0B8-5694-4435-A571-7767B11F13D2}"/>
    <dgm:cxn modelId="{92DA7930-221B-41D4-B269-70627E3E6A8B}" type="presOf" srcId="{F7D739A7-1C23-4F76-8CE7-4E4E21296166}" destId="{A8D18E41-79A9-4411-96F0-DE6C89B3B9EB}" srcOrd="1" destOrd="0" presId="urn:microsoft.com/office/officeart/2005/8/layout/orgChart1"/>
    <dgm:cxn modelId="{C87FDD30-FA11-487C-8308-DFE065B73CED}" type="presOf" srcId="{0D2B67EC-42E3-41B2-87D0-9A9CD5FC17D1}" destId="{F6219502-BEE4-48D4-8445-AA018818578A}" srcOrd="1" destOrd="0" presId="urn:microsoft.com/office/officeart/2005/8/layout/orgChart1"/>
    <dgm:cxn modelId="{EAB01831-E4AB-484E-AA54-EB793A469CC7}" type="presOf" srcId="{5F0EB58E-73CC-4ACC-88D6-D949F61DB3FE}" destId="{D0C97701-D2E0-4591-B1A7-4CDDBDC6D45C}" srcOrd="0" destOrd="0" presId="urn:microsoft.com/office/officeart/2005/8/layout/orgChart1"/>
    <dgm:cxn modelId="{7F0B2831-3DB1-4A20-92A0-64702DAC6EF0}" type="presOf" srcId="{B232C80B-061F-4639-8128-BDF3D13024A7}" destId="{C177905C-64D7-4F78-BAD1-E375955786DD}" srcOrd="0" destOrd="0" presId="urn:microsoft.com/office/officeart/2005/8/layout/orgChart1"/>
    <dgm:cxn modelId="{3E058E33-7079-42C9-87B3-6C7CBB1B14AE}" type="presOf" srcId="{9521549C-E142-41B8-A47F-47143403F1BC}" destId="{CDC8E9AF-95A4-4EF9-98B1-9AFCF9B86E88}" srcOrd="0" destOrd="0" presId="urn:microsoft.com/office/officeart/2005/8/layout/orgChart1"/>
    <dgm:cxn modelId="{FA998434-602A-491D-9BC2-817636B2A971}" type="presOf" srcId="{0CDE00A3-11AF-4B8D-9028-04A007ACD3B5}" destId="{DBBD18D5-FAC2-4A04-B5A2-AC178DA6C38C}" srcOrd="1" destOrd="0" presId="urn:microsoft.com/office/officeart/2005/8/layout/orgChart1"/>
    <dgm:cxn modelId="{F6FF3036-298D-453F-B381-6B4B1EE7171D}" type="presOf" srcId="{0542F75C-93A1-4F19-B308-3FFBE238DEBE}" destId="{6ABA05CB-7A3B-408B-AA54-3DF0FA1434BB}" srcOrd="1" destOrd="0" presId="urn:microsoft.com/office/officeart/2005/8/layout/orgChart1"/>
    <dgm:cxn modelId="{68692D37-B799-4807-9447-A15595ED44DE}" type="presOf" srcId="{205115EB-BD4D-4EAC-98B6-EC21E5A83F1E}" destId="{6FA43987-2F1B-40C0-8A35-5E8D8FDA332E}" srcOrd="0" destOrd="0" presId="urn:microsoft.com/office/officeart/2005/8/layout/orgChart1"/>
    <dgm:cxn modelId="{E74EEC39-3D23-4382-9FFD-938F7C3FE869}" type="presOf" srcId="{AF31EA2C-DE0E-47B4-B7FE-DA8946342E35}" destId="{D4222A84-BFFC-47C9-AA72-5C853E6BF50B}" srcOrd="0" destOrd="0" presId="urn:microsoft.com/office/officeart/2005/8/layout/orgChart1"/>
    <dgm:cxn modelId="{311A923A-F164-45F8-891D-7E55C544B704}" type="presOf" srcId="{14E18F9E-B683-47D7-8AEF-67CF6F9F86C4}" destId="{6A9D4B7A-AD8A-4971-AF15-EA3B3E490146}" srcOrd="0" destOrd="0" presId="urn:microsoft.com/office/officeart/2005/8/layout/orgChart1"/>
    <dgm:cxn modelId="{4CE7F13A-05B4-4907-87D8-F405CEAB95F4}" type="presOf" srcId="{0212D6B3-3556-476E-9602-2EF87CEE523D}" destId="{A0211E22-A520-47D9-ABC2-F055BBC3AC89}" srcOrd="0" destOrd="0" presId="urn:microsoft.com/office/officeart/2005/8/layout/orgChart1"/>
    <dgm:cxn modelId="{F0D28C3B-8E84-4C6B-972F-AE8630767F33}" type="presOf" srcId="{3D5C528C-BB9E-422A-A915-4E656DE3149A}" destId="{FE1B0577-8C3A-4E94-B014-5C4EFEA10B09}" srcOrd="0" destOrd="0" presId="urn:microsoft.com/office/officeart/2005/8/layout/orgChart1"/>
    <dgm:cxn modelId="{0B30823C-965B-4BE7-9A9E-5E302DC5111A}" type="presOf" srcId="{2AE52320-825F-4D02-8CB4-D4ABFCBC56C6}" destId="{DF47D01B-FB95-4C62-B17F-059464473B9F}" srcOrd="0" destOrd="0" presId="urn:microsoft.com/office/officeart/2005/8/layout/orgChart1"/>
    <dgm:cxn modelId="{7334AD3D-2053-431C-B285-A6A5E7302ECD}" type="presOf" srcId="{FBCE7FC8-3972-4838-94B0-4095A48BBD12}" destId="{796DD8C1-5694-45B8-9DC9-977E944D97FD}" srcOrd="1" destOrd="0" presId="urn:microsoft.com/office/officeart/2005/8/layout/orgChart1"/>
    <dgm:cxn modelId="{C8D4463F-A499-4651-9E1E-D85683F40E5F}" type="presOf" srcId="{A425FA5E-7F1D-4F24-AAB4-BF72C23312A3}" destId="{314513E3-E8A5-41CF-90C7-0C8A4F937D51}" srcOrd="0" destOrd="0" presId="urn:microsoft.com/office/officeart/2005/8/layout/orgChart1"/>
    <dgm:cxn modelId="{6CB2983F-5683-4055-A647-27758A89520E}" type="presOf" srcId="{0D2B67EC-42E3-41B2-87D0-9A9CD5FC17D1}" destId="{C153CC60-F176-4867-AC9D-3FE0385CB7F2}" srcOrd="0" destOrd="0" presId="urn:microsoft.com/office/officeart/2005/8/layout/orgChart1"/>
    <dgm:cxn modelId="{006A8840-D2A9-4213-828E-C115070B0FB6}" srcId="{E9A1A3B8-18F2-4494-8192-B220A3ED130A}" destId="{3DD59778-6CB3-45C5-80F8-BE9202A669E9}" srcOrd="3" destOrd="0" parTransId="{B232C80B-061F-4639-8128-BDF3D13024A7}" sibTransId="{9AE540D3-9937-49A0-A02F-A04C1A677AE8}"/>
    <dgm:cxn modelId="{9E01FA40-A234-42F2-873D-3BE5952A85A4}" srcId="{3E7AD227-2818-49FE-8F16-93A09D03350C}" destId="{1BDD512E-8F48-4485-94A1-F25CB9CA0F08}" srcOrd="2" destOrd="0" parTransId="{7E221341-750A-4746-A83A-9B9F887CC113}" sibTransId="{61AFF938-70C6-4BCE-A734-ABFDDA964351}"/>
    <dgm:cxn modelId="{6FEA825B-C4A7-4255-8E95-0DAF394DD9BB}" srcId="{AFDF8D9A-187F-4328-B24A-24596A90F6AC}" destId="{0542F75C-93A1-4F19-B308-3FFBE238DEBE}" srcOrd="0" destOrd="0" parTransId="{5CC86B10-45B3-4E9D-8934-0211F2D12DB9}" sibTransId="{4C3F3A8D-7255-4C70-A88C-13D8EF6A7480}"/>
    <dgm:cxn modelId="{15D7835B-B217-40BB-A429-A26C19212C5E}" type="presOf" srcId="{26DCB7E0-6537-40A7-939D-00B13E920507}" destId="{F553BBD2-347D-4C76-85E0-E499E91BEBAD}" srcOrd="0" destOrd="0" presId="urn:microsoft.com/office/officeart/2005/8/layout/orgChart1"/>
    <dgm:cxn modelId="{10A7315D-FB7F-4291-8ED3-1308DB5FFA1D}" srcId="{329CB89F-4363-42F3-B5B3-9305DACD3B7E}" destId="{30008CDB-A53F-4FF5-A71D-FA38E578C639}" srcOrd="1" destOrd="0" parTransId="{E655DF8D-EB12-45B3-BE18-7796155D1B2D}" sibTransId="{5BFCBDB1-08AE-4F4B-B9AD-29A648E5BA90}"/>
    <dgm:cxn modelId="{2AF2B95D-FFBE-4765-B914-437FAB89A8AB}" type="presOf" srcId="{91AE3FED-8577-4A83-B260-5294BA5D58D2}" destId="{77DA9D86-DFAC-4C24-AB9A-D1D1ED1FEAF9}" srcOrd="0" destOrd="0" presId="urn:microsoft.com/office/officeart/2005/8/layout/orgChart1"/>
    <dgm:cxn modelId="{8EA0E35E-2F7A-439D-B6AE-3480B88C5058}" type="presOf" srcId="{4A65AE3E-B551-4EE8-963D-ECA52FE4A9DA}" destId="{353246EA-65ED-4935-909A-4AA60BE8C498}" srcOrd="0" destOrd="0" presId="urn:microsoft.com/office/officeart/2005/8/layout/orgChart1"/>
    <dgm:cxn modelId="{20210860-299D-48F4-8609-4586DFA4A6B2}" type="presOf" srcId="{3219BB8A-713F-40FF-B9D0-5741AD3C2E7B}" destId="{2D3ADFE9-66AF-4721-AA15-47D7D63E88E5}" srcOrd="0" destOrd="0" presId="urn:microsoft.com/office/officeart/2005/8/layout/orgChart1"/>
    <dgm:cxn modelId="{E86AE162-6218-4991-A0C0-B3B965A5C5CE}" type="presOf" srcId="{EBDC8F83-874D-4320-9B0F-ED14ADB70221}" destId="{7ED92DE3-8C28-47EB-B8EA-9D5371BC2CE4}" srcOrd="1" destOrd="0" presId="urn:microsoft.com/office/officeart/2005/8/layout/orgChart1"/>
    <dgm:cxn modelId="{49EB6063-BCA5-475A-A1FA-C78CC4A54F0F}" type="presOf" srcId="{F7FF7031-D6AC-4B95-AD78-89886CCA978D}" destId="{73B35CC0-9B3C-472A-A873-0C31BDC409D0}" srcOrd="1" destOrd="0" presId="urn:microsoft.com/office/officeart/2005/8/layout/orgChart1"/>
    <dgm:cxn modelId="{589F6F63-EBE1-426D-982C-FB169F766838}" srcId="{A9559613-F675-4068-82AF-341618ABF10D}" destId="{0212D6B3-3556-476E-9602-2EF87CEE523D}" srcOrd="5" destOrd="0" parTransId="{899ACDF5-0DE7-4558-BA50-BB2E66156E6F}" sibTransId="{3EC4B5C9-14F7-42A7-B51B-CF3E2A6AD72E}"/>
    <dgm:cxn modelId="{A069E463-A62C-44F1-A6B9-51FDC0B89EB6}" type="presOf" srcId="{C11880A5-8D2F-4B58-899D-BD4A4A773CE6}" destId="{FE1AF6CE-EF4C-45A8-8B9C-94C5BAE1BD33}" srcOrd="0" destOrd="0" presId="urn:microsoft.com/office/officeart/2005/8/layout/orgChart1"/>
    <dgm:cxn modelId="{90374764-E140-4ABE-A4AA-283096186CEF}" srcId="{E9A1A3B8-18F2-4494-8192-B220A3ED130A}" destId="{600A7C88-4CAB-45E1-9C4D-8FB5859F21FF}" srcOrd="2" destOrd="0" parTransId="{3F144EBB-F12E-472B-A458-E1F03EC01BC5}" sibTransId="{7F68EC07-8D02-4475-A8BC-176D0838A405}"/>
    <dgm:cxn modelId="{3B5A7264-4C1D-4CAD-8555-341065AA7E71}" type="presOf" srcId="{888A6E9F-D4E4-4CA9-B096-D0C4CE9B8D05}" destId="{C3CC86FD-0A86-4D2F-9225-9ED4F8C5CBD3}" srcOrd="1" destOrd="0" presId="urn:microsoft.com/office/officeart/2005/8/layout/orgChart1"/>
    <dgm:cxn modelId="{31631C65-C4AC-49EE-9D35-62AEFFDEF98F}" srcId="{1D5268E5-4E8B-4AE7-865A-7F8ADDEDACE5}" destId="{1C3528D8-BBA3-4A39-9C2B-7349FE80F8C3}" srcOrd="2" destOrd="0" parTransId="{32AB9B1C-F3CB-495F-B26C-5ECCDD4D64D2}" sibTransId="{579EA310-882C-48E5-9FF6-B4AD9DB4005E}"/>
    <dgm:cxn modelId="{1AD74565-4C57-4B8B-8361-376DEBCA80A4}" type="presOf" srcId="{7E8E030F-2149-43E8-8B7E-AFBDD6B9258B}" destId="{8B174214-0851-46B0-A2AC-FC432F751AE8}" srcOrd="1" destOrd="0" presId="urn:microsoft.com/office/officeart/2005/8/layout/orgChart1"/>
    <dgm:cxn modelId="{AE4FD765-A7AC-4CE1-892F-5F45B29FAA11}" type="presOf" srcId="{F7FF7031-D6AC-4B95-AD78-89886CCA978D}" destId="{4E8AD01A-A25C-4A69-B585-ED9F9C4C7296}" srcOrd="0" destOrd="0" presId="urn:microsoft.com/office/officeart/2005/8/layout/orgChart1"/>
    <dgm:cxn modelId="{CD765866-D563-48B9-9395-9D3CEF4317AE}" srcId="{FAE6438F-98D5-4B91-874F-00AB7F63C8B5}" destId="{BD4DC82F-CC4E-40F7-BC2A-EAA5A8FD8B5D}" srcOrd="2" destOrd="0" parTransId="{C287759A-1721-4BB0-8903-EF22837E579F}" sibTransId="{73082A01-6D65-4AB8-9448-E86AFE1F1FCA}"/>
    <dgm:cxn modelId="{40A60E47-9E97-45EA-8C21-D0D38930AD9C}" srcId="{A9559613-F675-4068-82AF-341618ABF10D}" destId="{28A3FFFA-D077-46EF-BBDB-36AC6581A2CC}" srcOrd="10" destOrd="0" parTransId="{A967CE2C-58CB-4068-A2F3-C17DD39B45F8}" sibTransId="{960E1FC8-D6F2-440A-82F5-F21D1DB50782}"/>
    <dgm:cxn modelId="{E104A967-584F-47FB-B4A6-0BA4885EB2F4}" type="presOf" srcId="{DCBFC47F-0BE9-4E45-97A8-3A83BA19B921}" destId="{E0742633-FEF3-437A-AD23-04AD0BCD5C15}" srcOrd="0" destOrd="0" presId="urn:microsoft.com/office/officeart/2005/8/layout/orgChart1"/>
    <dgm:cxn modelId="{934B0748-D94A-404C-BA56-4D86EB93CB16}" type="presOf" srcId="{3E7AD227-2818-49FE-8F16-93A09D03350C}" destId="{4FD20971-8BD8-4CAD-8CBB-5133D56E7374}" srcOrd="1" destOrd="0" presId="urn:microsoft.com/office/officeart/2005/8/layout/orgChart1"/>
    <dgm:cxn modelId="{AFF7AB68-378A-40BA-BC9B-90F001EAA0FE}" srcId="{A8B28DDB-5A34-4CB0-A683-C8F47C745FB0}" destId="{A9559613-F675-4068-82AF-341618ABF10D}" srcOrd="3" destOrd="0" parTransId="{CD18FA62-EB2B-4A83-B067-26B58CF93CD7}" sibTransId="{46DD81FE-F1E6-47D3-AB03-2E237E43147B}"/>
    <dgm:cxn modelId="{3DCCD968-645D-4BC7-B963-6D6B833E0912}" srcId="{1D5268E5-4E8B-4AE7-865A-7F8ADDEDACE5}" destId="{A006BA68-B0F0-4123-8728-5A5061EF4CA4}" srcOrd="3" destOrd="0" parTransId="{803E2594-4CEF-405B-B633-8406D6BC5F7D}" sibTransId="{5F5D9897-8960-4E78-AFCC-7C8F7B5A9C29}"/>
    <dgm:cxn modelId="{7D7ED349-819F-47DC-94A5-07270BF69525}" type="presOf" srcId="{84472B2F-E966-4E5A-98E5-7AB3F04AECEF}" destId="{3CA0B5D4-5AAC-4161-9D01-614972B929B0}" srcOrd="1" destOrd="0" presId="urn:microsoft.com/office/officeart/2005/8/layout/orgChart1"/>
    <dgm:cxn modelId="{CBA4ED69-0B40-418B-B422-5A5A32FF5ED9}" srcId="{6AF48055-D69E-4BB6-B821-E7A216FE6E0F}" destId="{14CA5F86-ED41-41B6-8B7B-3E633957AB54}" srcOrd="5" destOrd="0" parTransId="{A1CC5381-3E67-4516-A9BF-74D08777EE2E}" sibTransId="{6FA145B6-AEC3-4113-964B-D6F9BAF9B23B}"/>
    <dgm:cxn modelId="{F19B5C6A-3375-474E-B0BF-7E855D96BA11}" type="presOf" srcId="{AC2CBCDD-512C-434C-A31E-BE86CD33458D}" destId="{5924FC61-21D8-4900-81BC-21720C56B748}" srcOrd="1" destOrd="0" presId="urn:microsoft.com/office/officeart/2005/8/layout/orgChart1"/>
    <dgm:cxn modelId="{B14D9A4A-3C5D-4365-8EDE-D54422985176}" srcId="{3E7AD227-2818-49FE-8F16-93A09D03350C}" destId="{4DC79A4A-6FA6-4A56-9DF7-A6068099432B}" srcOrd="1" destOrd="0" parTransId="{BBBBE2D1-A6DA-47FF-9A4D-51663C2E4337}" sibTransId="{8506BF82-ADA0-4FCD-A12E-C4ED422AB0C4}"/>
    <dgm:cxn modelId="{0B03FF4A-81CD-43F8-BC64-5BE64B684ED1}" type="presOf" srcId="{F7D739A7-1C23-4F76-8CE7-4E4E21296166}" destId="{6F511029-4D9E-4B97-8010-1CB3C7172CE2}" srcOrd="0" destOrd="0" presId="urn:microsoft.com/office/officeart/2005/8/layout/orgChart1"/>
    <dgm:cxn modelId="{16DD696C-36FD-42FB-9DDB-E9BBF2B887EE}" type="presOf" srcId="{E7052E12-BAF5-43B6-8D3E-EB3496113D6D}" destId="{EB1363E0-C138-4E2B-A695-E4797C7E7A75}" srcOrd="1" destOrd="0" presId="urn:microsoft.com/office/officeart/2005/8/layout/orgChart1"/>
    <dgm:cxn modelId="{49E2504E-093F-4C29-9E89-DAD44933E1FF}" type="presOf" srcId="{1F78D773-4F3C-4980-B9F5-416E8DEDA045}" destId="{3A27FFFE-F6B8-42E6-A56E-6B5B5B06F29D}" srcOrd="0" destOrd="0" presId="urn:microsoft.com/office/officeart/2005/8/layout/orgChart1"/>
    <dgm:cxn modelId="{FD67B86E-B2AA-40B4-90B1-159A3EE69DA3}" srcId="{A9559613-F675-4068-82AF-341618ABF10D}" destId="{49A69391-3FE0-44FD-8D25-73C77830712F}" srcOrd="2" destOrd="0" parTransId="{EB6826BB-41F3-4677-8B67-42195C83D4C5}" sibTransId="{7E9B94CF-0A9A-4BB3-A1ED-EE4BB2AB64F9}"/>
    <dgm:cxn modelId="{557BF84E-2DEF-4FDF-8ADD-6C149A251B72}" type="presOf" srcId="{329CB89F-4363-42F3-B5B3-9305DACD3B7E}" destId="{6CFECC45-7BF2-402B-8EE3-0CA671CACC09}" srcOrd="1" destOrd="0" presId="urn:microsoft.com/office/officeart/2005/8/layout/orgChart1"/>
    <dgm:cxn modelId="{17FA2150-8018-4B51-8EEC-727A15F9D45D}" type="presOf" srcId="{2AE52320-825F-4D02-8CB4-D4ABFCBC56C6}" destId="{739BEA16-1C10-49A6-BC09-18CE1A817CA4}" srcOrd="1" destOrd="0" presId="urn:microsoft.com/office/officeart/2005/8/layout/orgChart1"/>
    <dgm:cxn modelId="{7D04D170-7BF2-4D9B-9D36-FEA4A0BA59EC}" type="presOf" srcId="{19B11472-B845-43BA-AEB1-784E3BDB34CC}" destId="{77839410-F1A1-4B08-B7C5-CF943E02900C}" srcOrd="0" destOrd="0" presId="urn:microsoft.com/office/officeart/2005/8/layout/orgChart1"/>
    <dgm:cxn modelId="{A5079771-9F0F-4A11-BBB0-66801D5E7D12}" type="presOf" srcId="{BF358D95-01EE-4BFF-875F-990F9D34D384}" destId="{65EA0963-0F86-4C15-9C89-EBCBB85B8923}" srcOrd="0" destOrd="0" presId="urn:microsoft.com/office/officeart/2005/8/layout/orgChart1"/>
    <dgm:cxn modelId="{44FFAA53-B295-4315-AA30-EADB81555122}" type="presOf" srcId="{FBDCD5E7-CFA9-4320-A21D-273696DCC3F6}" destId="{8C20F93F-1323-4A31-B4A0-D38CC5C1494D}" srcOrd="1" destOrd="0" presId="urn:microsoft.com/office/officeart/2005/8/layout/orgChart1"/>
    <dgm:cxn modelId="{F8D52474-677D-4B7C-A469-574022928C69}" type="presOf" srcId="{49A69391-3FE0-44FD-8D25-73C77830712F}" destId="{05DBEFE5-DADE-429E-BC18-8D3F4CE24811}" srcOrd="0" destOrd="0" presId="urn:microsoft.com/office/officeart/2005/8/layout/orgChart1"/>
    <dgm:cxn modelId="{ADF86B74-9CEE-4D48-922C-81F8EBA99143}" srcId="{329CB89F-4363-42F3-B5B3-9305DACD3B7E}" destId="{DCB56CFC-6B57-483D-A162-DFCE8BBB3A2C}" srcOrd="6" destOrd="0" parTransId="{205115EB-BD4D-4EAC-98B6-EC21E5A83F1E}" sibTransId="{90A49E36-4CFF-4ED8-BE91-172C4CF011EB}"/>
    <dgm:cxn modelId="{A0765A74-8257-4500-B797-63486C0B9FCF}" type="presOf" srcId="{28A3FFFA-D077-46EF-BBDB-36AC6581A2CC}" destId="{5439AD78-EA28-422D-9B69-E5749D3C7140}" srcOrd="0" destOrd="0" presId="urn:microsoft.com/office/officeart/2005/8/layout/orgChart1"/>
    <dgm:cxn modelId="{529F9654-2627-4358-A2C7-8A6C01C42640}" type="presOf" srcId="{3A8CA3F6-1F0E-447F-8A29-8DFA11176463}" destId="{1F600AEB-1C18-4E9D-BCE4-7473FD90791D}" srcOrd="0" destOrd="0" presId="urn:microsoft.com/office/officeart/2005/8/layout/orgChart1"/>
    <dgm:cxn modelId="{55239F74-19B7-4EF2-81C0-C97C7A1D2EDF}" type="presOf" srcId="{98C22E92-FF9E-479D-B724-C7204F298301}" destId="{BF0F6897-2C5E-4474-907E-FDBB895F59DD}" srcOrd="0" destOrd="0" presId="urn:microsoft.com/office/officeart/2005/8/layout/orgChart1"/>
    <dgm:cxn modelId="{FA918875-F919-4D3B-8E88-440DD7FE2BA3}" type="presOf" srcId="{BBBBE2D1-A6DA-47FF-9A4D-51663C2E4337}" destId="{4FA03F1B-96D0-458C-8E32-BA9AB73876C7}" srcOrd="0" destOrd="0" presId="urn:microsoft.com/office/officeart/2005/8/layout/orgChart1"/>
    <dgm:cxn modelId="{050F8E55-244D-414F-B97D-52442F176D98}" srcId="{6AF48055-D69E-4BB6-B821-E7A216FE6E0F}" destId="{3B19C467-8A33-477F-AEEF-C8DF05BBF057}" srcOrd="2" destOrd="0" parTransId="{6C976021-30AA-46FE-95ED-7AC596E484DC}" sibTransId="{15372F9D-B064-4D6A-9765-CAEBE544CA0A}"/>
    <dgm:cxn modelId="{15585556-5BF8-4268-9FF1-00AA204678D4}" type="presOf" srcId="{1BDD512E-8F48-4485-94A1-F25CB9CA0F08}" destId="{4A67FD3E-23C1-4690-9725-609E83CDBED4}" srcOrd="0" destOrd="0" presId="urn:microsoft.com/office/officeart/2005/8/layout/orgChart1"/>
    <dgm:cxn modelId="{DF9FF476-D43E-410D-9A90-7AD9E7923B28}" type="presOf" srcId="{1F78D773-4F3C-4980-B9F5-416E8DEDA045}" destId="{C518A5E5-D1E4-4264-BF4E-BFE1E785C0C5}" srcOrd="1" destOrd="0" presId="urn:microsoft.com/office/officeart/2005/8/layout/orgChart1"/>
    <dgm:cxn modelId="{B306D259-E3B9-45FC-8C7B-73CB439EE0F2}" srcId="{48B88A30-CA2E-4AD7-8902-E07E56C736F5}" destId="{C11880A5-8D2F-4B58-899D-BD4A4A773CE6}" srcOrd="3" destOrd="0" parTransId="{8B8ECED0-1F55-4FFE-BF8A-F569F2E1ABC3}" sibTransId="{DAA1FD58-E18F-460D-9F76-E7BD7A6087CB}"/>
    <dgm:cxn modelId="{F769FD59-E409-43A5-A125-13A6C0A09848}" type="presOf" srcId="{B27C2833-BCBF-4DF8-ACC5-5EDA2FD2C44D}" destId="{D43BE4C5-E1F4-4F5C-8B5E-0109DE4445B7}" srcOrd="0" destOrd="0" presId="urn:microsoft.com/office/officeart/2005/8/layout/orgChart1"/>
    <dgm:cxn modelId="{F5074F5A-4EC4-4708-A253-CDBE00905EA9}" type="presOf" srcId="{A1CC5381-3E67-4516-A9BF-74D08777EE2E}" destId="{0AA6A06B-025F-456F-9EAD-9DA12BDA56DA}" srcOrd="0" destOrd="0" presId="urn:microsoft.com/office/officeart/2005/8/layout/orgChart1"/>
    <dgm:cxn modelId="{EC80E97A-0B10-4ECA-A079-93F3DCF38D16}" type="presOf" srcId="{AF508C25-5B40-4F5C-9CA2-BE7C57DB3621}" destId="{C406178B-ECCD-4F88-B11C-1E0781EC9EBA}" srcOrd="0" destOrd="0" presId="urn:microsoft.com/office/officeart/2005/8/layout/orgChart1"/>
    <dgm:cxn modelId="{85D4327C-CA2A-41F3-B367-2BC1728AA779}" srcId="{1D5268E5-4E8B-4AE7-865A-7F8ADDEDACE5}" destId="{4BBC45A0-E3B4-4FA5-8B99-E617767E691B}" srcOrd="5" destOrd="0" parTransId="{D89CB0C7-F0FC-43C7-8217-B902BDFE1CAC}" sibTransId="{E2569672-E690-46C3-92E3-61347AB13D52}"/>
    <dgm:cxn modelId="{ECFF547E-C90C-41C9-9AB8-F06D47562AFD}" type="presOf" srcId="{E6C0D841-D5D3-46D6-B6D5-ABB9A0131396}" destId="{713D0DB2-F359-425C-8A09-139E5D76752D}" srcOrd="1" destOrd="0" presId="urn:microsoft.com/office/officeart/2005/8/layout/orgChart1"/>
    <dgm:cxn modelId="{08545A7F-2948-4953-9FEA-30583AE8F406}" type="presOf" srcId="{283FBFD1-C49A-436B-9A15-1DF46DB3CE49}" destId="{0E01B787-0D20-4DD3-AABD-6A608B656734}" srcOrd="0" destOrd="0" presId="urn:microsoft.com/office/officeart/2005/8/layout/orgChart1"/>
    <dgm:cxn modelId="{40E25680-6837-4BA1-A870-2DBF5004589C}" type="presOf" srcId="{C2AD4FFA-A9C8-4C96-92EE-D3AB6D267B14}" destId="{E34EF49F-7743-4CA1-AFF5-E748BF2320F7}" srcOrd="0" destOrd="0" presId="urn:microsoft.com/office/officeart/2005/8/layout/orgChart1"/>
    <dgm:cxn modelId="{0E3BC082-6DD5-4CF3-ACD1-7AAC2F9BE8AD}" type="presOf" srcId="{4BBC45A0-E3B4-4FA5-8B99-E617767E691B}" destId="{AA910579-6D72-482B-87D9-C0B5E2BF3218}" srcOrd="1" destOrd="0" presId="urn:microsoft.com/office/officeart/2005/8/layout/orgChart1"/>
    <dgm:cxn modelId="{AB5ED782-842B-4F40-AF0A-794BD16558EA}" type="presOf" srcId="{8BEFAB46-7693-4CB7-AF0F-144FB1088985}" destId="{1DC790F2-1028-4522-94DF-A73074912150}" srcOrd="0" destOrd="0" presId="urn:microsoft.com/office/officeart/2005/8/layout/orgChart1"/>
    <dgm:cxn modelId="{503DF483-772C-4C19-BF0A-DD42B28D7F2E}" type="presOf" srcId="{02DF18C7-0E5E-4B95-981D-6CD2137532C4}" destId="{4114E39D-1FF9-44A4-8C8C-C1BC879B01C1}" srcOrd="0" destOrd="0" presId="urn:microsoft.com/office/officeart/2005/8/layout/orgChart1"/>
    <dgm:cxn modelId="{7AC60385-9DF4-483A-A6A8-C11A7C4097EE}" type="presOf" srcId="{3E7AD227-2818-49FE-8F16-93A09D03350C}" destId="{FD815AE6-3CB0-4770-B582-E1A81C4AA2EB}" srcOrd="0" destOrd="0" presId="urn:microsoft.com/office/officeart/2005/8/layout/orgChart1"/>
    <dgm:cxn modelId="{0106E785-9926-4714-AB51-034D60A54D70}" type="presOf" srcId="{E3D720CD-2058-4BD0-B990-E1E47AFF9481}" destId="{B010B731-4F7F-412F-80D1-43552F82B6CC}" srcOrd="1" destOrd="0" presId="urn:microsoft.com/office/officeart/2005/8/layout/orgChart1"/>
    <dgm:cxn modelId="{30D69F87-7F1B-4B89-A3D5-3607DFA5F244}" type="presOf" srcId="{DF03DB71-0526-4EF3-BAF5-A705DE51F620}" destId="{5EF8CB54-9937-47B4-84DB-5CAF5C98B893}" srcOrd="0" destOrd="0" presId="urn:microsoft.com/office/officeart/2005/8/layout/orgChart1"/>
    <dgm:cxn modelId="{4C85A088-B43A-431E-A716-08EE5C547E2F}" srcId="{A9559613-F675-4068-82AF-341618ABF10D}" destId="{C045901D-B51D-4B81-A0FF-E5BC1A306665}" srcOrd="1" destOrd="0" parTransId="{DCBFC47F-0BE9-4E45-97A8-3A83BA19B921}" sibTransId="{71B9FB53-FEB1-426F-8AFE-4EA4F9455D52}"/>
    <dgm:cxn modelId="{22603489-C956-45F2-99A3-48D8C3BD3B03}" type="presOf" srcId="{C4858071-A94D-4F25-8136-9F6BC96B8CDC}" destId="{3A5262BB-B911-4F65-BC0C-C834453963DF}" srcOrd="0" destOrd="0" presId="urn:microsoft.com/office/officeart/2005/8/layout/orgChart1"/>
    <dgm:cxn modelId="{352E4089-964D-4F56-BF7F-AA6FC5628595}" type="presOf" srcId="{73B402C2-DCA0-4DF7-8C0E-8541658542DF}" destId="{34F88ADF-B82D-46B8-993F-8ACB9CCD9D22}" srcOrd="0" destOrd="0" presId="urn:microsoft.com/office/officeart/2005/8/layout/orgChart1"/>
    <dgm:cxn modelId="{9C4AF68A-B5CE-4493-B1E4-088BA08BD7DB}" type="presOf" srcId="{8ABC4385-3B57-4E7E-919A-9CC4497C585E}" destId="{7FDEB8AA-842A-4C49-9FD7-F31EB2CFC9F6}" srcOrd="0" destOrd="0" presId="urn:microsoft.com/office/officeart/2005/8/layout/orgChart1"/>
    <dgm:cxn modelId="{D96EA28B-DC0B-4083-8C31-665ECA43EB00}" srcId="{BE305CD1-D1F1-4E55-8813-CC92D4E7032B}" destId="{48B88A30-CA2E-4AD7-8902-E07E56C736F5}" srcOrd="1" destOrd="0" parTransId="{73B402C2-DCA0-4DF7-8C0E-8541658542DF}" sibTransId="{B76734E7-4A71-4CBD-8BF5-A3C3B7519C7B}"/>
    <dgm:cxn modelId="{B13E328C-8874-456F-9419-9017FC1F3AFA}" type="presOf" srcId="{4BBC45A0-E3B4-4FA5-8B99-E617767E691B}" destId="{8D279208-1837-4814-85ED-61B132FC0E75}" srcOrd="0" destOrd="0" presId="urn:microsoft.com/office/officeart/2005/8/layout/orgChart1"/>
    <dgm:cxn modelId="{8944968C-75CD-4E6A-8836-2F1A7D42F9DB}" srcId="{329CB89F-4363-42F3-B5B3-9305DACD3B7E}" destId="{0CDE00A3-11AF-4B8D-9028-04A007ACD3B5}" srcOrd="3" destOrd="0" parTransId="{FF5DA2AF-6ED1-4DA1-8486-BF0D6DE0F424}" sibTransId="{C33F1BF4-C775-4C8C-BE3C-64E1E2AA3A84}"/>
    <dgm:cxn modelId="{3570EB8C-81D7-40C8-82CB-F1FB2DAB1BA2}" type="presOf" srcId="{A707CA75-F850-4A79-A1D5-6F29AA725067}" destId="{1C4A8A6C-B180-47C0-9DE8-6C18FED30422}" srcOrd="0" destOrd="0" presId="urn:microsoft.com/office/officeart/2005/8/layout/orgChart1"/>
    <dgm:cxn modelId="{AD2F418D-2D10-4538-B39D-1E39D48BD55F}" srcId="{0542F75C-93A1-4F19-B308-3FFBE238DEBE}" destId="{2D101EDA-6339-4BA6-B1E1-B9EBBA17C913}" srcOrd="1" destOrd="0" parTransId="{2277FB50-7B43-4298-96E8-A0E7A5D207F0}" sibTransId="{AFBA14DD-2713-4A80-AF9C-89BCB343D32B}"/>
    <dgm:cxn modelId="{4066AD8D-DFCF-4E08-8747-5CC60DF1CB07}" type="presOf" srcId="{C5C2C270-4871-460A-ADB7-F15A21EA634D}" destId="{C4D3EC3C-B574-492A-9091-56D0DE655058}" srcOrd="0" destOrd="0" presId="urn:microsoft.com/office/officeart/2005/8/layout/orgChart1"/>
    <dgm:cxn modelId="{B37CAE8D-D512-40BE-BB62-200424F28B01}" type="presOf" srcId="{9984049E-DD53-476F-89C7-FAB36EF28E57}" destId="{BF76D7E0-E6E4-4194-AC11-0D8516F8DCBD}" srcOrd="0" destOrd="0" presId="urn:microsoft.com/office/officeart/2005/8/layout/orgChart1"/>
    <dgm:cxn modelId="{E0A4DD8D-D623-4369-9EAF-7ADC7E6E1C22}" srcId="{48B88A30-CA2E-4AD7-8902-E07E56C736F5}" destId="{2AE52320-825F-4D02-8CB4-D4ABFCBC56C6}" srcOrd="1" destOrd="0" parTransId="{23849A74-584D-4FD5-8184-A2CF097BC059}" sibTransId="{003BC621-D9EC-4EE3-AB92-C7A489B85EED}"/>
    <dgm:cxn modelId="{E921388E-CCC4-42A2-9163-2432B6C20E0B}" type="presOf" srcId="{3EE9DCA5-0D7C-4409-A12F-15C756F8BEAC}" destId="{B869D193-D6B8-490C-853C-47AEF1EC1C8E}" srcOrd="0" destOrd="0" presId="urn:microsoft.com/office/officeart/2005/8/layout/orgChart1"/>
    <dgm:cxn modelId="{900C078F-CE60-457F-A474-FD07116ED2FA}" type="presOf" srcId="{FAE6438F-98D5-4B91-874F-00AB7F63C8B5}" destId="{FFF354F3-7188-408D-9C6E-2EA329C69F82}" srcOrd="0" destOrd="0" presId="urn:microsoft.com/office/officeart/2005/8/layout/orgChart1"/>
    <dgm:cxn modelId="{5DB0688F-C774-42B8-B2FC-E1586F4A6E6B}" type="presOf" srcId="{B63BEB1E-7565-4C4E-943C-04F79DB880B8}" destId="{7FAEC457-BA00-4683-B9BC-66D42EA9C010}" srcOrd="0" destOrd="0" presId="urn:microsoft.com/office/officeart/2005/8/layout/orgChart1"/>
    <dgm:cxn modelId="{403BF58F-990E-47E1-A0DD-6894CBCFCDE9}" type="presOf" srcId="{6F7759C0-F5C4-4584-87C6-9693E5C1C436}" destId="{2FAAC59A-26FF-40E7-8AEF-6D927E2960A8}" srcOrd="0" destOrd="0" presId="urn:microsoft.com/office/officeart/2005/8/layout/orgChart1"/>
    <dgm:cxn modelId="{809D4192-DC47-4593-B8FC-5323D5A2A514}" type="presOf" srcId="{DCB56CFC-6B57-483D-A162-DFCE8BBB3A2C}" destId="{DC439A83-7D0B-402C-B892-54B28E88402C}" srcOrd="0" destOrd="0" presId="urn:microsoft.com/office/officeart/2005/8/layout/orgChart1"/>
    <dgm:cxn modelId="{1DE4F693-B6D8-4B1D-ACA9-88CD035AB5B6}" type="presOf" srcId="{A006BA68-B0F0-4123-8728-5A5061EF4CA4}" destId="{6BD6E455-BED9-4AA2-B730-77EDE7CF2470}" srcOrd="0" destOrd="0" presId="urn:microsoft.com/office/officeart/2005/8/layout/orgChart1"/>
    <dgm:cxn modelId="{96D30694-B772-424D-A09A-68891A9A4EC1}" type="presOf" srcId="{23849A74-584D-4FD5-8184-A2CF097BC059}" destId="{C9D6D453-F87A-4DCB-9E48-5E23A869E295}" srcOrd="0" destOrd="0" presId="urn:microsoft.com/office/officeart/2005/8/layout/orgChart1"/>
    <dgm:cxn modelId="{B0D88994-8115-470E-96B3-8E6BA09ECFBB}" type="presOf" srcId="{3C11D685-EF9D-42FB-A6DD-33B30F090593}" destId="{FE90BEF0-238D-45C9-BCDF-864E10574459}" srcOrd="0" destOrd="0" presId="urn:microsoft.com/office/officeart/2005/8/layout/orgChart1"/>
    <dgm:cxn modelId="{9CFC0095-31A6-4A59-9CB5-F880C96C47FA}" type="presOf" srcId="{48B88A30-CA2E-4AD7-8902-E07E56C736F5}" destId="{C5A534A5-A13D-492E-83FD-9C863CCE3551}" srcOrd="0" destOrd="0" presId="urn:microsoft.com/office/officeart/2005/8/layout/orgChart1"/>
    <dgm:cxn modelId="{840D7895-73AB-4450-AD25-C7900B950E88}" type="presOf" srcId="{8B8ECED0-1F55-4FFE-BF8A-F569F2E1ABC3}" destId="{24570EDB-4160-4186-BEF5-7FE2AB418667}" srcOrd="0" destOrd="0" presId="urn:microsoft.com/office/officeart/2005/8/layout/orgChart1"/>
    <dgm:cxn modelId="{85308A97-2F4A-4AA0-B3B5-3F71891AD264}" type="presOf" srcId="{BE305CD1-D1F1-4E55-8813-CC92D4E7032B}" destId="{ED00074E-6F8B-4396-B31C-2FDA3BB53952}" srcOrd="0" destOrd="0" presId="urn:microsoft.com/office/officeart/2005/8/layout/orgChart1"/>
    <dgm:cxn modelId="{553AA497-6613-4160-BBFB-927B1F0848DD}" srcId="{A9559613-F675-4068-82AF-341618ABF10D}" destId="{C2AD4FFA-A9C8-4C96-92EE-D3AB6D267B14}" srcOrd="9" destOrd="0" parTransId="{A425FA5E-7F1D-4F24-AAB4-BF72C23312A3}" sibTransId="{3802BF98-6512-46A2-8D45-F210B9070334}"/>
    <dgm:cxn modelId="{937A2A99-EFEF-4282-AA16-70B0B4811FA4}" type="presOf" srcId="{CDA9C27A-1C23-4343-9BB3-4CBCFE3574F6}" destId="{150BF797-7519-43E9-9612-87DF7456B9E1}" srcOrd="0" destOrd="0" presId="urn:microsoft.com/office/officeart/2005/8/layout/orgChart1"/>
    <dgm:cxn modelId="{BE1C8D9A-3F04-4168-86E2-D84619FAFC9E}" type="presOf" srcId="{A9C9A281-7140-4FE5-8C67-1D03A9A35542}" destId="{A3D73DBB-A03F-4A56-B768-7AC246786399}" srcOrd="0" destOrd="0" presId="urn:microsoft.com/office/officeart/2005/8/layout/orgChart1"/>
    <dgm:cxn modelId="{1E19BA9A-87E2-4570-BB17-0FCC76B786E8}" type="presOf" srcId="{3C3BAAFF-E0B8-4D89-901F-EDFDA73691C3}" destId="{DE21C1B8-2DBD-4059-88FD-B413580947F1}" srcOrd="0" destOrd="0" presId="urn:microsoft.com/office/officeart/2005/8/layout/orgChart1"/>
    <dgm:cxn modelId="{EBA4B69B-5AAC-4AE9-B4E4-C73F84CECC49}" type="presOf" srcId="{2D101EDA-6339-4BA6-B1E1-B9EBBA17C913}" destId="{780A7434-C96A-4304-8169-B35976DE7131}" srcOrd="1" destOrd="0" presId="urn:microsoft.com/office/officeart/2005/8/layout/orgChart1"/>
    <dgm:cxn modelId="{1FC6169C-7370-4767-B008-750C2B10E707}" type="presOf" srcId="{4FD8BBC0-24F4-4317-9DC0-27F69059B228}" destId="{29149D4F-F5F3-4955-B2B9-7F9D41CCAC80}" srcOrd="0" destOrd="0" presId="urn:microsoft.com/office/officeart/2005/8/layout/orgChart1"/>
    <dgm:cxn modelId="{AE35389C-87B1-4ACD-B02A-7A0E0C43072F}" type="presOf" srcId="{8FFA18A9-BC6C-42E2-9FA9-857E6511EFFC}" destId="{E75DCF39-222B-4132-947B-84EF3BC225EC}" srcOrd="1" destOrd="0" presId="urn:microsoft.com/office/officeart/2005/8/layout/orgChart1"/>
    <dgm:cxn modelId="{32A27A9C-4958-42AC-9279-F00C3D29D27A}" srcId="{0542F75C-93A1-4F19-B308-3FFBE238DEBE}" destId="{329CB89F-4363-42F3-B5B3-9305DACD3B7E}" srcOrd="5" destOrd="0" parTransId="{8E06DE61-33DB-4D70-9AC3-2C82B0B750A5}" sibTransId="{77C112BB-4053-4BF4-B5F9-DB251255D6AF}"/>
    <dgm:cxn modelId="{6CACD49C-F7F4-4682-A9C6-7A32649204F1}" type="presOf" srcId="{3587589E-EBFE-4607-A45E-8745A7D6DF3F}" destId="{34A2272A-3F65-45A5-B5FB-D6F562314E9F}" srcOrd="1" destOrd="0" presId="urn:microsoft.com/office/officeart/2005/8/layout/orgChart1"/>
    <dgm:cxn modelId="{1FD38F9D-8AB7-4C65-9CD7-7E2EF6E0E05D}" type="presOf" srcId="{FBDCD5E7-CFA9-4320-A21D-273696DCC3F6}" destId="{53105328-8653-4BA2-B54B-0C1024E2A175}" srcOrd="0" destOrd="0" presId="urn:microsoft.com/office/officeart/2005/8/layout/orgChart1"/>
    <dgm:cxn modelId="{0750BE9E-A431-479D-B6B5-3C7E501B5EB0}" type="presOf" srcId="{6AF48055-D69E-4BB6-B821-E7A216FE6E0F}" destId="{29E3E5AC-6AE1-4CA3-8506-8C0B97EABC79}" srcOrd="0" destOrd="0" presId="urn:microsoft.com/office/officeart/2005/8/layout/orgChart1"/>
    <dgm:cxn modelId="{0EBECE9E-F931-4A66-814C-6DF645CDE329}" type="presOf" srcId="{A006BA68-B0F0-4123-8728-5A5061EF4CA4}" destId="{57D3D213-A6F6-47C1-B24F-A26DFA01988B}" srcOrd="1" destOrd="0" presId="urn:microsoft.com/office/officeart/2005/8/layout/orgChart1"/>
    <dgm:cxn modelId="{3C57149F-D012-4CC0-85FD-185C19415B00}" type="presOf" srcId="{5B73286D-B4B1-447A-8FC5-4460DD8F08C8}" destId="{982F47AC-3B8E-431E-9D85-1EDC0001AA5E}" srcOrd="0" destOrd="0" presId="urn:microsoft.com/office/officeart/2005/8/layout/orgChart1"/>
    <dgm:cxn modelId="{5E27A29F-6278-48F8-911A-325ADE94CD28}" srcId="{FAE6438F-98D5-4B91-874F-00AB7F63C8B5}" destId="{CC453299-CB7F-425F-A766-3221EA64DB4F}" srcOrd="3" destOrd="0" parTransId="{AF508C25-5B40-4F5C-9CA2-BE7C57DB3621}" sibTransId="{89018ED3-93C2-44C1-8EE1-BC42611E5C1E}"/>
    <dgm:cxn modelId="{280D31A1-AD99-4764-A63A-7E27A1DA980A}" type="presOf" srcId="{7E8E030F-2149-43E8-8B7E-AFBDD6B9258B}" destId="{9506E2E6-36E8-47FF-B64B-EB4FEAD24F00}" srcOrd="0" destOrd="0" presId="urn:microsoft.com/office/officeart/2005/8/layout/orgChart1"/>
    <dgm:cxn modelId="{6EF3B6A1-815C-46BE-94D1-FEFABFBD5E61}" type="presOf" srcId="{4DC79A4A-6FA6-4A56-9DF7-A6068099432B}" destId="{E7E43B00-812A-445C-8E0E-8D252A098CF0}" srcOrd="1" destOrd="0" presId="urn:microsoft.com/office/officeart/2005/8/layout/orgChart1"/>
    <dgm:cxn modelId="{2920D7A1-785F-4282-B2D6-A2D1D13586F3}" type="presOf" srcId="{43498A30-98FD-42E0-B944-BB8C0F91E9C9}" destId="{0DFAF17D-684C-4ED4-9A25-B828983F26A2}" srcOrd="0" destOrd="0" presId="urn:microsoft.com/office/officeart/2005/8/layout/orgChart1"/>
    <dgm:cxn modelId="{28384BA2-50CA-4D84-A7C5-E958A2AC35F4}" type="presOf" srcId="{F270E61C-2217-41E6-982F-30C6DDB9ACEA}" destId="{36FA5FCD-4349-444C-9FEC-07CB60D4CAF1}" srcOrd="0" destOrd="0" presId="urn:microsoft.com/office/officeart/2005/8/layout/orgChart1"/>
    <dgm:cxn modelId="{A834ECA2-A32C-49D3-9738-16170137433E}" type="presOf" srcId="{803E2594-4CEF-405B-B633-8406D6BC5F7D}" destId="{9A18866C-BDF0-4038-8972-6D181649C029}" srcOrd="0" destOrd="0" presId="urn:microsoft.com/office/officeart/2005/8/layout/orgChart1"/>
    <dgm:cxn modelId="{A4C2BDA5-C9C0-4BE5-9BA0-88C2B58C47AF}" srcId="{E9A1A3B8-18F2-4494-8192-B220A3ED130A}" destId="{3C3BAAFF-E0B8-4D89-901F-EDFDA73691C3}" srcOrd="0" destOrd="0" parTransId="{F0387F63-1662-45A3-AF75-F904EB1E7D2A}" sibTransId="{F9BD15E5-26A9-4A95-A55A-5CF6401EC747}"/>
    <dgm:cxn modelId="{63A2A3A6-656A-4BB1-9008-2261FB817733}" srcId="{E9A1A3B8-18F2-4494-8192-B220A3ED130A}" destId="{8B29E287-E6E6-4AEA-AF9E-1378F872384F}" srcOrd="1" destOrd="0" parTransId="{198EA700-D5D2-407E-8A07-0EF483738CF8}" sibTransId="{39CA45AC-A00E-4F28-9BCC-5C80D733E080}"/>
    <dgm:cxn modelId="{7E62ABA9-8CE3-48C5-BA1E-4B5DB7A231DA}" type="presOf" srcId="{6990B934-6A58-4878-859B-F207C2BB444B}" destId="{2CC05F2F-8239-40A0-A6DC-706CD66ED323}" srcOrd="1" destOrd="0" presId="urn:microsoft.com/office/officeart/2005/8/layout/orgChart1"/>
    <dgm:cxn modelId="{ADCA6BAA-70C9-44E3-8BC9-03E026B5031F}" type="presOf" srcId="{198EA700-D5D2-407E-8A07-0EF483738CF8}" destId="{23875CB4-37A9-49F8-BF5C-2F715DB5F2EE}" srcOrd="0" destOrd="0" presId="urn:microsoft.com/office/officeart/2005/8/layout/orgChart1"/>
    <dgm:cxn modelId="{4F98D2AA-B20C-4AD3-87DF-AD90329871BE}" srcId="{E9A1A3B8-18F2-4494-8192-B220A3ED130A}" destId="{F7D739A7-1C23-4F76-8CE7-4E4E21296166}" srcOrd="5" destOrd="0" parTransId="{3A8CA3F6-1F0E-447F-8A29-8DFA11176463}" sibTransId="{ADCF6564-83C7-4F61-B5C2-09833A19C5A5}"/>
    <dgm:cxn modelId="{414C4AAD-76BD-4A52-8DD9-4301EB6E8598}" type="presOf" srcId="{C2AD4FFA-A9C8-4C96-92EE-D3AB6D267B14}" destId="{39DA53E7-ACAA-41E6-A9BE-4C8D29AD2714}" srcOrd="1" destOrd="0" presId="urn:microsoft.com/office/officeart/2005/8/layout/orgChart1"/>
    <dgm:cxn modelId="{2FC657AD-ECF2-4FAD-ABCD-CA6E10D6EA1F}" type="presOf" srcId="{EBDC8F83-874D-4320-9B0F-ED14ADB70221}" destId="{6B8B2662-14A6-4DC1-BBC0-FC64CFBDB8F1}" srcOrd="0" destOrd="0" presId="urn:microsoft.com/office/officeart/2005/8/layout/orgChart1"/>
    <dgm:cxn modelId="{D6CE48AE-2286-471E-851A-3F7736908ACC}" srcId="{6AF48055-D69E-4BB6-B821-E7A216FE6E0F}" destId="{AF31EA2C-DE0E-47B4-B7FE-DA8946342E35}" srcOrd="0" destOrd="0" parTransId="{3219BB8A-713F-40FF-B9D0-5741AD3C2E7B}" sibTransId="{80F2393D-5826-4E3D-A9E2-E96099E6D480}"/>
    <dgm:cxn modelId="{643575AE-8A30-408D-8690-9B422ABC315A}" type="presOf" srcId="{CD18FA62-EB2B-4A83-B067-26B58CF93CD7}" destId="{FE7D5698-8EE1-4676-BFF0-24CFAF93933A}" srcOrd="0" destOrd="0" presId="urn:microsoft.com/office/officeart/2005/8/layout/orgChart1"/>
    <dgm:cxn modelId="{6534ACAE-F964-455A-8612-77D8F1C67AB5}" type="presOf" srcId="{3DD59778-6CB3-45C5-80F8-BE9202A669E9}" destId="{6E7335E1-18B7-4D6A-B0A8-54138B95E38A}" srcOrd="1" destOrd="0" presId="urn:microsoft.com/office/officeart/2005/8/layout/orgChart1"/>
    <dgm:cxn modelId="{3A5DE0AE-2D06-41B8-A93B-D67EB3E75B2B}" srcId="{BE305CD1-D1F1-4E55-8813-CC92D4E7032B}" destId="{E9A1A3B8-18F2-4494-8192-B220A3ED130A}" srcOrd="0" destOrd="0" parTransId="{FC03E3DC-2F33-42F6-A3DA-49E17FE4E490}" sibTransId="{A8F9A8F2-3DF1-4463-88A0-C7760C3DD6AF}"/>
    <dgm:cxn modelId="{D9A66CAF-94CF-457D-8372-135B2E9804C2}" type="presOf" srcId="{AC2CBCDD-512C-434C-A31E-BE86CD33458D}" destId="{8F88F208-98E3-45F8-B9BE-9E2DCCBDAEA5}" srcOrd="0" destOrd="0" presId="urn:microsoft.com/office/officeart/2005/8/layout/orgChart1"/>
    <dgm:cxn modelId="{67F3AEAF-987B-4B6B-A449-F1EAA04B7FF9}" type="presOf" srcId="{F0387F63-1662-45A3-AF75-F904EB1E7D2A}" destId="{DEBA256E-5274-4681-90D6-3A5870006E38}" srcOrd="0" destOrd="0" presId="urn:microsoft.com/office/officeart/2005/8/layout/orgChart1"/>
    <dgm:cxn modelId="{ED03F2B0-41B7-43EA-AE22-7B4EE7F3B943}" type="presOf" srcId="{30BE6E5C-61B4-4939-B578-92CAAF326BB5}" destId="{9E2F933C-C4C9-49F7-83C5-1994F8FA0DE6}" srcOrd="1" destOrd="0" presId="urn:microsoft.com/office/officeart/2005/8/layout/orgChart1"/>
    <dgm:cxn modelId="{951784B1-3797-4F93-979C-228F8848CBBB}" type="presOf" srcId="{CC453299-CB7F-425F-A766-3221EA64DB4F}" destId="{E4ACF57F-0878-4309-805F-EF100F096182}" srcOrd="1" destOrd="0" presId="urn:microsoft.com/office/officeart/2005/8/layout/orgChart1"/>
    <dgm:cxn modelId="{AAE696B1-6091-43A2-A3BE-B11AD4DBF79A}" type="presOf" srcId="{E7052E12-BAF5-43B6-8D3E-EB3496113D6D}" destId="{BC3A4DEF-A791-4B39-AA0E-E9CA399177E7}" srcOrd="0" destOrd="0" presId="urn:microsoft.com/office/officeart/2005/8/layout/orgChart1"/>
    <dgm:cxn modelId="{D0BA1BB2-99EC-4C29-AA88-5374B53C7D01}" srcId="{3E7AD227-2818-49FE-8F16-93A09D03350C}" destId="{1F78D773-4F3C-4980-B9F5-416E8DEDA045}" srcOrd="0" destOrd="0" parTransId="{5F0EB58E-73CC-4ACC-88D6-D949F61DB3FE}" sibTransId="{9A6D3620-D575-4DBF-8273-33B1D34E032E}"/>
    <dgm:cxn modelId="{037F8FB2-FA97-4567-8C86-08DC2145134D}" srcId="{1D5268E5-4E8B-4AE7-865A-7F8ADDEDACE5}" destId="{66030064-42E7-44D9-BBDD-9BAA67C488E0}" srcOrd="6" destOrd="0" parTransId="{33F87518-3469-4D27-9F64-CBE577269630}" sibTransId="{19C799DA-3966-4436-A9D4-92BD92155CFA}"/>
    <dgm:cxn modelId="{5D0405B3-7477-49D6-8E20-AA8B046B5DF2}" srcId="{A9559613-F675-4068-82AF-341618ABF10D}" destId="{40021738-6D63-49F1-A167-0759AF72D755}" srcOrd="3" destOrd="0" parTransId="{4A65AE3E-B551-4EE8-963D-ECA52FE4A9DA}" sibTransId="{F7752FBD-5CE3-48D0-9570-6F6D22A9C884}"/>
    <dgm:cxn modelId="{7D4581B3-AA1B-4673-B7B7-DD123DA04E29}" type="presOf" srcId="{FBCE7FC8-3972-4838-94B0-4095A48BBD12}" destId="{669134D7-C5E8-4ED3-BF77-8D4F7DFB9E83}" srcOrd="0" destOrd="0" presId="urn:microsoft.com/office/officeart/2005/8/layout/orgChart1"/>
    <dgm:cxn modelId="{CB9789B4-E35C-4A4D-8D90-2CD289F8427B}" type="presOf" srcId="{84472B2F-E966-4E5A-98E5-7AB3F04AECEF}" destId="{BC7452E5-F855-472D-884E-3CBD05375ED6}" srcOrd="0" destOrd="0" presId="urn:microsoft.com/office/officeart/2005/8/layout/orgChart1"/>
    <dgm:cxn modelId="{F3C5A8B5-5BEC-4129-A89A-D864BA9C4A32}" srcId="{1D5268E5-4E8B-4AE7-865A-7F8ADDEDACE5}" destId="{7E8E030F-2149-43E8-8B7E-AFBDD6B9258B}" srcOrd="1" destOrd="0" parTransId="{283FBFD1-C49A-436B-9A15-1DF46DB3CE49}" sibTransId="{96F194B8-242E-4F73-80EC-BC786AC30714}"/>
    <dgm:cxn modelId="{0B83BCB5-B5C7-4BA6-BA0C-7881BA08C135}" type="presOf" srcId="{0212D6B3-3556-476E-9602-2EF87CEE523D}" destId="{ACE0698C-DFF8-4CB8-93AE-74DEBC0CB302}" srcOrd="1" destOrd="0" presId="urn:microsoft.com/office/officeart/2005/8/layout/orgChart1"/>
    <dgm:cxn modelId="{A9BE44B6-A8E4-4242-BE2C-23E24136CDFC}" type="presOf" srcId="{770BBCE1-F0CD-4048-8A94-D5EF24DC102F}" destId="{0DE9D82A-2277-4CBC-8E48-DF26423267E3}" srcOrd="1" destOrd="0" presId="urn:microsoft.com/office/officeart/2005/8/layout/orgChart1"/>
    <dgm:cxn modelId="{563D83B6-E3FD-4304-BADC-9DEEF2A29E4F}" type="presOf" srcId="{8B29E287-E6E6-4AEA-AF9E-1378F872384F}" destId="{74518D4B-F705-41A2-B932-EA6E5BC76236}" srcOrd="0" destOrd="0" presId="urn:microsoft.com/office/officeart/2005/8/layout/orgChart1"/>
    <dgm:cxn modelId="{CEA0AAB6-E4CB-4CDF-BCF2-101AAE1E10A4}" type="presOf" srcId="{CDA9C27A-1C23-4343-9BB3-4CBCFE3574F6}" destId="{900E2B2C-8B17-4EC2-B080-03CD939490A2}" srcOrd="1" destOrd="0" presId="urn:microsoft.com/office/officeart/2005/8/layout/orgChart1"/>
    <dgm:cxn modelId="{D814E0B6-CAFC-4B34-9D1A-C75927089B0F}" type="presOf" srcId="{6AF48055-D69E-4BB6-B821-E7A216FE6E0F}" destId="{45B11556-F463-4BEA-AC80-8E374054E57C}" srcOrd="1" destOrd="0" presId="urn:microsoft.com/office/officeart/2005/8/layout/orgChart1"/>
    <dgm:cxn modelId="{AA9BA0B7-5717-4FC0-8DFA-CDB0339981B3}" srcId="{6AF48055-D69E-4BB6-B821-E7A216FE6E0F}" destId="{76BBDE3A-A0A4-4B45-BF52-CF06A8996ADC}" srcOrd="3" destOrd="0" parTransId="{9B0E192C-16F9-4043-AEC8-316B78DBB22A}" sibTransId="{BF7C2C4F-95B3-4CE8-9CC4-85FC0710FC4F}"/>
    <dgm:cxn modelId="{B18F5CB8-3C7E-4144-B79A-AD8366C144C7}" type="presOf" srcId="{1C3528D8-BBA3-4A39-9C2B-7349FE80F8C3}" destId="{67C3CA08-A9EC-4D56-8FD5-9C292CB3CB63}" srcOrd="1" destOrd="0" presId="urn:microsoft.com/office/officeart/2005/8/layout/orgChart1"/>
    <dgm:cxn modelId="{025243B8-6F21-4B3B-B73D-2CF02A6A7E12}" type="presOf" srcId="{8E06DE61-33DB-4D70-9AC3-2C82B0B750A5}" destId="{4503B326-52DD-4438-A28A-C60E5CB82EE6}" srcOrd="0" destOrd="0" presId="urn:microsoft.com/office/officeart/2005/8/layout/orgChart1"/>
    <dgm:cxn modelId="{BE8F4CB8-5C61-460B-9512-6C93B16D2115}" type="presOf" srcId="{BE305CD1-D1F1-4E55-8813-CC92D4E7032B}" destId="{1C535E38-09FE-4188-A1A1-4C5C335AF988}" srcOrd="1" destOrd="0" presId="urn:microsoft.com/office/officeart/2005/8/layout/orgChart1"/>
    <dgm:cxn modelId="{ABCCE1B9-47FD-4C33-A24E-52F2172566CF}" type="presOf" srcId="{E2349D48-020F-41B0-95F7-F3A0546D412D}" destId="{796D70EC-3B98-4343-9D45-89F40C1CC625}" srcOrd="0" destOrd="0" presId="urn:microsoft.com/office/officeart/2005/8/layout/orgChart1"/>
    <dgm:cxn modelId="{682235BA-D550-4A10-9249-EFC997D0BFAD}" type="presOf" srcId="{3CC8068D-DD0B-42BD-91C5-A26638B5516F}" destId="{04D05799-EA12-4BBA-B684-F17636D66411}" srcOrd="0" destOrd="0" presId="urn:microsoft.com/office/officeart/2005/8/layout/orgChart1"/>
    <dgm:cxn modelId="{2F3D05BB-9BC3-4403-B5F6-64AFDA667B6A}" type="presOf" srcId="{3C3BAAFF-E0B8-4D89-901F-EDFDA73691C3}" destId="{CA2F26E4-2E7F-4219-9E42-330190A9A5FC}" srcOrd="1" destOrd="0" presId="urn:microsoft.com/office/officeart/2005/8/layout/orgChart1"/>
    <dgm:cxn modelId="{771C8EBB-D842-499F-A422-790411CF068A}" srcId="{1D5268E5-4E8B-4AE7-865A-7F8ADDEDACE5}" destId="{97347B07-FBA0-4184-9132-0ADC7184C691}" srcOrd="4" destOrd="0" parTransId="{88F15735-A17A-4B06-80E3-0E7F080DBA91}" sibTransId="{FEC70532-069A-431F-98DA-8ECF09D4B160}"/>
    <dgm:cxn modelId="{AC6D2BBC-118C-411E-AA9D-4F6DA40C90A7}" type="presOf" srcId="{3D5C528C-BB9E-422A-A915-4E656DE3149A}" destId="{71BDD156-451C-42AE-BCC2-F0032D411936}" srcOrd="1" destOrd="0" presId="urn:microsoft.com/office/officeart/2005/8/layout/orgChart1"/>
    <dgm:cxn modelId="{6EAB95BD-3DCD-4FD9-9569-EA64F0BF547D}" type="presOf" srcId="{3587589E-EBFE-4607-A45E-8745A7D6DF3F}" destId="{DBFBF640-36B1-45F2-B8CB-95C703662C78}" srcOrd="0" destOrd="0" presId="urn:microsoft.com/office/officeart/2005/8/layout/orgChart1"/>
    <dgm:cxn modelId="{EC96F9BF-2CFA-435F-8F5C-D19C650BA9C2}" type="presOf" srcId="{E3D720CD-2058-4BD0-B990-E1E47AFF9481}" destId="{2633F72C-892C-4DA9-AFB4-F65301C6DE84}" srcOrd="0" destOrd="0" presId="urn:microsoft.com/office/officeart/2005/8/layout/orgChart1"/>
    <dgm:cxn modelId="{BFE131C1-FBFD-48DE-BBA4-5ABE2EAF016C}" type="presOf" srcId="{33F87518-3469-4D27-9F64-CBE577269630}" destId="{BEEA58A7-4045-4AE0-B64A-06FF8E85F44E}" srcOrd="0" destOrd="0" presId="urn:microsoft.com/office/officeart/2005/8/layout/orgChart1"/>
    <dgm:cxn modelId="{ACD720C2-C119-41BF-978C-267F002C84FA}" type="presOf" srcId="{76BBDE3A-A0A4-4B45-BF52-CF06A8996ADC}" destId="{6BF53E26-0E26-4827-90D4-8E260F0B14F2}" srcOrd="0" destOrd="0" presId="urn:microsoft.com/office/officeart/2005/8/layout/orgChart1"/>
    <dgm:cxn modelId="{92CD55C3-A67E-42E9-8E74-E818338AA984}" srcId="{2D101EDA-6339-4BA6-B1E1-B9EBBA17C913}" destId="{43498A30-98FD-42E0-B944-BB8C0F91E9C9}" srcOrd="1" destOrd="0" parTransId="{0E0486C4-1F3A-4D3D-8667-E44C6F46030F}" sibTransId="{CF2B6BD2-8EC6-43F3-AF2C-4D148D742993}"/>
    <dgm:cxn modelId="{81879BC4-CCA0-48D5-92E3-4CB50801FFC6}" srcId="{329CB89F-4363-42F3-B5B3-9305DACD3B7E}" destId="{F7FF7031-D6AC-4B95-AD78-89886CCA978D}" srcOrd="2" destOrd="0" parTransId="{D7D4E2E4-5A8F-4E40-A626-BCB9DD41BCD0}" sibTransId="{5A329E4B-D432-4D70-B354-6215DA875AC7}"/>
    <dgm:cxn modelId="{C30EBEC6-652E-4055-8812-F333401ECD05}" type="presOf" srcId="{6132DCAC-7A1E-409E-B81D-CB07537E99E9}" destId="{FDF45D02-677C-4F9C-B3B5-B441A7E93027}" srcOrd="0" destOrd="0" presId="urn:microsoft.com/office/officeart/2005/8/layout/orgChart1"/>
    <dgm:cxn modelId="{3E1FCDC6-B200-4FA5-8E5A-23DC1B698550}" type="presOf" srcId="{1D5268E5-4E8B-4AE7-865A-7F8ADDEDACE5}" destId="{8E1B63EC-0DD6-4DED-B355-53D20B998B74}" srcOrd="0" destOrd="0" presId="urn:microsoft.com/office/officeart/2005/8/layout/orgChart1"/>
    <dgm:cxn modelId="{CD9227C8-BE62-429B-AC15-4F39EF2ED852}" type="presOf" srcId="{0E0486C4-1F3A-4D3D-8667-E44C6F46030F}" destId="{EF929808-6E35-4974-A1CF-B93C920F7507}" srcOrd="0" destOrd="0" presId="urn:microsoft.com/office/officeart/2005/8/layout/orgChart1"/>
    <dgm:cxn modelId="{337932C9-C822-4BF1-A588-8A3334D41B0B}" type="presOf" srcId="{2277FB50-7B43-4298-96E8-A0E7A5D207F0}" destId="{5D720F2E-A4CA-4690-A1B0-06BEB680ADC0}" srcOrd="0" destOrd="0" presId="urn:microsoft.com/office/officeart/2005/8/layout/orgChart1"/>
    <dgm:cxn modelId="{44F76EC9-BDBE-4BE6-B13C-15F5665FF072}" type="presOf" srcId="{FAE6438F-98D5-4B91-874F-00AB7F63C8B5}" destId="{2AB927E7-9853-4955-AE4C-6350B67FE305}" srcOrd="1" destOrd="0" presId="urn:microsoft.com/office/officeart/2005/8/layout/orgChart1"/>
    <dgm:cxn modelId="{1BFE78C9-0B1D-4383-86B0-1D6EA0A2B8F7}" srcId="{FAE6438F-98D5-4B91-874F-00AB7F63C8B5}" destId="{8FFA18A9-BC6C-42E2-9FA9-857E6511EFFC}" srcOrd="4" destOrd="0" parTransId="{6F7759C0-F5C4-4584-87C6-9693E5C1C436}" sibTransId="{00189017-97F3-47CC-8C4F-6F2D6C143C49}"/>
    <dgm:cxn modelId="{051398C9-F3F8-4F18-B8CA-F1376A333860}" type="presOf" srcId="{0542F75C-93A1-4F19-B308-3FFBE238DEBE}" destId="{5CAAAB3A-E9BE-4DD0-B2A9-5DF4FEF07DD8}" srcOrd="0" destOrd="0" presId="urn:microsoft.com/office/officeart/2005/8/layout/orgChart1"/>
    <dgm:cxn modelId="{97F50ECA-B999-4596-972B-C95FEAD8BF3F}" srcId="{A9559613-F675-4068-82AF-341618ABF10D}" destId="{FBDCD5E7-CFA9-4320-A21D-273696DCC3F6}" srcOrd="8" destOrd="0" parTransId="{19B11472-B845-43BA-AEB1-784E3BDB34CC}" sibTransId="{F8AC2464-8612-45F2-A192-DB6AB3B1967B}"/>
    <dgm:cxn modelId="{EC1E20CB-3D1A-461A-8EA0-63E84BDF1DED}" type="presOf" srcId="{E6C0D841-D5D3-46D6-B6D5-ABB9A0131396}" destId="{F2862D37-E200-46A2-8DF4-F08915E999C0}" srcOrd="0" destOrd="0" presId="urn:microsoft.com/office/officeart/2005/8/layout/orgChart1"/>
    <dgm:cxn modelId="{865155CC-3541-4E75-AAA1-6E6BCFEC990D}" type="presOf" srcId="{49A69391-3FE0-44FD-8D25-73C77830712F}" destId="{C98857C7-4303-4533-86C5-561AB8182B43}" srcOrd="1" destOrd="0" presId="urn:microsoft.com/office/officeart/2005/8/layout/orgChart1"/>
    <dgm:cxn modelId="{BBB3A5CC-DDBD-47AA-A366-2A559C620B8A}" type="presOf" srcId="{DCB56CFC-6B57-483D-A162-DFCE8BBB3A2C}" destId="{1945567B-7107-4B33-9AD7-E30F6D8B63A5}" srcOrd="1" destOrd="0" presId="urn:microsoft.com/office/officeart/2005/8/layout/orgChart1"/>
    <dgm:cxn modelId="{F9ACBFCC-5D1A-498F-8E11-1BB57AFEBC88}" type="presOf" srcId="{30BE6E5C-61B4-4939-B578-92CAAF326BB5}" destId="{7BB311E9-00E3-4D0F-AD30-DB418A69BFB7}" srcOrd="0" destOrd="0" presId="urn:microsoft.com/office/officeart/2005/8/layout/orgChart1"/>
    <dgm:cxn modelId="{392FC0CE-FC39-4411-8BF5-1B335BD25852}" type="presOf" srcId="{3B19C467-8A33-477F-AEEF-C8DF05BBF057}" destId="{DB10AAAF-5E23-47A8-BA37-29649E4371DC}" srcOrd="0" destOrd="0" presId="urn:microsoft.com/office/officeart/2005/8/layout/orgChart1"/>
    <dgm:cxn modelId="{6F7F33CF-D16A-462A-9DEF-DE8256704402}" type="presOf" srcId="{746FC47E-1D34-4D3D-926C-FF177B18AD93}" destId="{F4349A48-6D5B-470E-8874-944BE65E53C2}" srcOrd="0" destOrd="0" presId="urn:microsoft.com/office/officeart/2005/8/layout/orgChart1"/>
    <dgm:cxn modelId="{1AFD86CF-68EC-409A-8B81-AEE2B5E66B31}" type="presOf" srcId="{32AB9B1C-F3CB-495F-B26C-5ECCDD4D64D2}" destId="{F8B1061C-BC56-49F3-AC0E-449A61403FA7}" srcOrd="0" destOrd="0" presId="urn:microsoft.com/office/officeart/2005/8/layout/orgChart1"/>
    <dgm:cxn modelId="{9078F8CF-4F97-45B0-8986-E4116C6A2EDA}" type="presOf" srcId="{D7D4E2E4-5A8F-4E40-A626-BCB9DD41BCD0}" destId="{E16BF5C9-DCD3-47C8-9260-201D15ABF022}" srcOrd="0" destOrd="0" presId="urn:microsoft.com/office/officeart/2005/8/layout/orgChart1"/>
    <dgm:cxn modelId="{2F230DD0-5C44-4C25-A933-ABD66433D242}" type="presOf" srcId="{A8B28DDB-5A34-4CB0-A683-C8F47C745FB0}" destId="{B130777F-B010-4FE1-A72E-3B12767CB41A}" srcOrd="1" destOrd="0" presId="urn:microsoft.com/office/officeart/2005/8/layout/orgChart1"/>
    <dgm:cxn modelId="{943127D0-748F-4176-8814-73AF1501BFDC}" srcId="{0542F75C-93A1-4F19-B308-3FFBE238DEBE}" destId="{BE305CD1-D1F1-4E55-8813-CC92D4E7032B}" srcOrd="2" destOrd="0" parTransId="{98C22E92-FF9E-479D-B724-C7204F298301}" sibTransId="{D13BD74B-B8A4-4706-A4E5-C509646E945C}"/>
    <dgm:cxn modelId="{7F205DD6-D8C1-4128-8A0E-C96B38205995}" srcId="{329CB89F-4363-42F3-B5B3-9305DACD3B7E}" destId="{AC2CBCDD-512C-434C-A31E-BE86CD33458D}" srcOrd="0" destOrd="0" parTransId="{A707CA75-F850-4A79-A1D5-6F29AA725067}" sibTransId="{3C16460E-9B0A-4796-A9E7-332510AAA432}"/>
    <dgm:cxn modelId="{A236B3D6-A874-4E6C-A88F-11516C2A6F0B}" type="presOf" srcId="{14CA5F86-ED41-41B6-8B7B-3E633957AB54}" destId="{9DF3DE83-B059-419A-9FD5-D569594699DB}" srcOrd="1" destOrd="0" presId="urn:microsoft.com/office/officeart/2005/8/layout/orgChart1"/>
    <dgm:cxn modelId="{BAE2CBD6-A212-4001-A1E6-59A3BCF4C348}" srcId="{329CB89F-4363-42F3-B5B3-9305DACD3B7E}" destId="{308A00FB-67DF-4E48-9E2A-B3E656F5896B}" srcOrd="7" destOrd="0" parTransId="{224B357D-2E14-44F3-BFC4-0DEFFB963C16}" sibTransId="{A056D645-29A9-4FAB-87DF-FCF0859C03AB}"/>
    <dgm:cxn modelId="{920DD0D7-E977-4BFC-A675-3B22B3F559F5}" srcId="{FAE6438F-98D5-4B91-874F-00AB7F63C8B5}" destId="{3587589E-EBFE-4607-A45E-8745A7D6DF3F}" srcOrd="1" destOrd="0" parTransId="{BF358D95-01EE-4BFF-875F-990F9D34D384}" sibTransId="{93E2C6D4-1A66-45E9-BBA9-1C1AE7411C5E}"/>
    <dgm:cxn modelId="{073E97DA-9554-46B8-A91E-FF2D605C03B3}" type="presOf" srcId="{2D101EDA-6339-4BA6-B1E1-B9EBBA17C913}" destId="{202F95E1-0138-41C8-91EE-118C79CAB9B3}" srcOrd="0" destOrd="0" presId="urn:microsoft.com/office/officeart/2005/8/layout/orgChart1"/>
    <dgm:cxn modelId="{8A8E71DD-967E-4A41-BD45-17A9BED0CC9B}" srcId="{6AF48055-D69E-4BB6-B821-E7A216FE6E0F}" destId="{CDA9C27A-1C23-4343-9BB3-4CBCFE3574F6}" srcOrd="1" destOrd="0" parTransId="{8BEFAB46-7693-4CB7-AF0F-144FB1088985}" sibTransId="{43A09E9E-382E-4041-9C01-DE88319B0F59}"/>
    <dgm:cxn modelId="{F6DFE9DD-277A-4AC6-A562-12010F4E05C3}" srcId="{48B88A30-CA2E-4AD7-8902-E07E56C736F5}" destId="{E8A59C0A-3E56-4BFF-ADEA-70B93262191A}" srcOrd="2" destOrd="0" parTransId="{BB054F6B-9229-4FC4-B6A2-0B67F5B8260E}" sibTransId="{3E2D3715-8D99-40C9-8A9B-F2CA458A7015}"/>
    <dgm:cxn modelId="{F8D1EBDD-A6D9-4D24-B7E2-AF20D782F33A}" srcId="{6AF48055-D69E-4BB6-B821-E7A216FE6E0F}" destId="{E3D720CD-2058-4BD0-B990-E1E47AFF9481}" srcOrd="4" destOrd="0" parTransId="{C4858071-A94D-4F25-8136-9F6BC96B8CDC}" sibTransId="{54668423-8FBC-4672-B8BF-1DA569203617}"/>
    <dgm:cxn modelId="{13F40BDE-8D53-4F6E-A1EF-CF4CC0ED783C}" srcId="{A9559613-F675-4068-82AF-341618ABF10D}" destId="{5B73286D-B4B1-447A-8FC5-4460DD8F08C8}" srcOrd="7" destOrd="0" parTransId="{14E18F9E-B683-47D7-8AEF-67CF6F9F86C4}" sibTransId="{7231B569-36C7-477F-9322-C36FA8A9AC36}"/>
    <dgm:cxn modelId="{2B714EE0-CD7F-4ED9-B2FD-D644E72BB815}" type="presOf" srcId="{4DC79A4A-6FA6-4A56-9DF7-A6068099432B}" destId="{E3C1E0BC-41AC-4B32-9A05-B445D5B49AD2}" srcOrd="0" destOrd="0" presId="urn:microsoft.com/office/officeart/2005/8/layout/orgChart1"/>
    <dgm:cxn modelId="{3A36EBE0-F881-47E4-BCD8-CE3C262E235E}" type="presOf" srcId="{6480D739-ED22-4652-9D23-036987F206A7}" destId="{F8695213-5070-4B43-A6FE-3BAD0239060E}" srcOrd="1" destOrd="0" presId="urn:microsoft.com/office/officeart/2005/8/layout/orgChart1"/>
    <dgm:cxn modelId="{7ABC3BE1-1620-44A9-B559-36A1D511BDE4}" type="presOf" srcId="{3DD59778-6CB3-45C5-80F8-BE9202A669E9}" destId="{664B4900-429E-4E3B-9F81-DE927F1AC1CF}" srcOrd="0" destOrd="0" presId="urn:microsoft.com/office/officeart/2005/8/layout/orgChart1"/>
    <dgm:cxn modelId="{3C4089E1-1EE5-4957-87BA-3ADAE5325B3C}" type="presOf" srcId="{708B0592-4A63-4E17-BC2C-2C8763722D0F}" destId="{0192AD6E-05EA-4E0B-A747-91508152ED57}" srcOrd="0" destOrd="0" presId="urn:microsoft.com/office/officeart/2005/8/layout/orgChart1"/>
    <dgm:cxn modelId="{08E7CBE3-8FBE-4C21-891D-82B87F95F159}" type="presOf" srcId="{C287759A-1721-4BB0-8903-EF22837E579F}" destId="{3A32F662-B77D-4422-8BD8-E4C3A467FEFB}" srcOrd="0" destOrd="0" presId="urn:microsoft.com/office/officeart/2005/8/layout/orgChart1"/>
    <dgm:cxn modelId="{64AEF2E3-F9BD-41DD-8136-A646AF8A10FC}" type="presOf" srcId="{EB6826BB-41F3-4677-8B67-42195C83D4C5}" destId="{1A66C704-66A1-4B54-869D-7908D6FE9160}" srcOrd="0" destOrd="0" presId="urn:microsoft.com/office/officeart/2005/8/layout/orgChart1"/>
    <dgm:cxn modelId="{4D440FE4-7663-45D4-80FC-14B2D6E7FE6A}" type="presOf" srcId="{AFDF8D9A-187F-4328-B24A-24596A90F6AC}" destId="{83DA8EF9-4D4E-4B6C-BFF4-51855746EB1A}" srcOrd="0" destOrd="0" presId="urn:microsoft.com/office/officeart/2005/8/layout/orgChart1"/>
    <dgm:cxn modelId="{AF4734E4-7C9D-46D4-9171-FC6A4AB00C89}" type="presOf" srcId="{6C976021-30AA-46FE-95ED-7AC596E484DC}" destId="{8B01D6FD-DA4A-47A7-B292-09244A7F9410}" srcOrd="0" destOrd="0" presId="urn:microsoft.com/office/officeart/2005/8/layout/orgChart1"/>
    <dgm:cxn modelId="{07895BE4-B5E3-4FD7-B907-631331E78C0B}" type="presOf" srcId="{0CDE00A3-11AF-4B8D-9028-04A007ACD3B5}" destId="{9ABC5776-4A97-4322-B323-FFA872048CC0}" srcOrd="0" destOrd="0" presId="urn:microsoft.com/office/officeart/2005/8/layout/orgChart1"/>
    <dgm:cxn modelId="{1D536DE4-9FEC-4595-8FC0-0040DDC7E305}" type="presOf" srcId="{5B73286D-B4B1-447A-8FC5-4460DD8F08C8}" destId="{466B670A-48C1-4CA2-98E9-F1DBC78DB150}" srcOrd="1" destOrd="0" presId="urn:microsoft.com/office/officeart/2005/8/layout/orgChart1"/>
    <dgm:cxn modelId="{ABB1EFE4-B0DD-4B30-A4AD-E4A488723F53}" type="presOf" srcId="{A9559613-F675-4068-82AF-341618ABF10D}" destId="{62E90C76-9F71-4C8D-9185-AC794694DF2D}" srcOrd="1" destOrd="0" presId="urn:microsoft.com/office/officeart/2005/8/layout/orgChart1"/>
    <dgm:cxn modelId="{2A6FBEE8-6285-41B8-9C46-981C32383A87}" srcId="{A8B28DDB-5A34-4CB0-A683-C8F47C745FB0}" destId="{6480D739-ED22-4652-9D23-036987F206A7}" srcOrd="2" destOrd="0" parTransId="{DF03DB71-0526-4EF3-BAF5-A705DE51F620}" sibTransId="{37CDAD2E-8873-4DF9-BD52-E789F243A32A}"/>
    <dgm:cxn modelId="{74EF29E9-BADB-4413-A572-2CEEBEDC3BA6}" type="presOf" srcId="{97347B07-FBA0-4184-9132-0ADC7184C691}" destId="{BF3831E5-9377-4D47-8AB7-FE3D4A0F47DB}" srcOrd="0" destOrd="0" presId="urn:microsoft.com/office/officeart/2005/8/layout/orgChart1"/>
    <dgm:cxn modelId="{865005EA-2B21-4F99-A625-B7A63629F4A4}" type="presOf" srcId="{40021738-6D63-49F1-A167-0759AF72D755}" destId="{F008F9E5-88BE-4FEC-A401-AFB362C1B190}" srcOrd="0" destOrd="0" presId="urn:microsoft.com/office/officeart/2005/8/layout/orgChart1"/>
    <dgm:cxn modelId="{83C15FEC-899F-49EC-A20E-1394EBB14613}" type="presOf" srcId="{1BDD512E-8F48-4485-94A1-F25CB9CA0F08}" destId="{369299C5-C06B-49B2-8BC0-FDE94449F993}" srcOrd="1" destOrd="0" presId="urn:microsoft.com/office/officeart/2005/8/layout/orgChart1"/>
    <dgm:cxn modelId="{2EB641EC-E881-46CB-BA12-7546958346BE}" type="presOf" srcId="{600A7C88-4CAB-45E1-9C4D-8FB5859F21FF}" destId="{7C8FEB4D-60AC-47FC-B91F-9EEE69E56DB5}" srcOrd="1" destOrd="0" presId="urn:microsoft.com/office/officeart/2005/8/layout/orgChart1"/>
    <dgm:cxn modelId="{666789EE-1496-49BB-BD41-7CAE0D923325}" srcId="{A9559613-F675-4068-82AF-341618ABF10D}" destId="{888A6E9F-D4E4-4CA9-B096-D0C4CE9B8D05}" srcOrd="0" destOrd="0" parTransId="{6132DCAC-7A1E-409E-B81D-CB07537E99E9}" sibTransId="{32DB0AFF-5FE1-4C3F-A709-9A4E78A06EDE}"/>
    <dgm:cxn modelId="{3029B2EE-2E7F-4E78-8D3F-C7E89E2BB6E6}" type="presOf" srcId="{D89CB0C7-F0FC-43C7-8217-B902BDFE1CAC}" destId="{93E075E1-5E2A-45B5-8F5E-9AED06B3507D}" srcOrd="0" destOrd="0" presId="urn:microsoft.com/office/officeart/2005/8/layout/orgChart1"/>
    <dgm:cxn modelId="{7E01C3EE-979F-4D7C-AF1F-B050DBD40B11}" type="presOf" srcId="{3CC8068D-DD0B-42BD-91C5-A26638B5516F}" destId="{7C18D5D6-7DFB-47AC-961F-DE48ACB712EF}" srcOrd="1" destOrd="0" presId="urn:microsoft.com/office/officeart/2005/8/layout/orgChart1"/>
    <dgm:cxn modelId="{98187BF0-5C9F-4CB0-9D92-6BB1771F2E04}" type="presOf" srcId="{14CA5F86-ED41-41B6-8B7B-3E633957AB54}" destId="{F564C09B-BBA9-41BC-BC24-751FF44AB565}" srcOrd="0" destOrd="0" presId="urn:microsoft.com/office/officeart/2005/8/layout/orgChart1"/>
    <dgm:cxn modelId="{3EDBBCF1-FB28-4BC9-B891-2CFFFD05E3AE}" srcId="{A8B28DDB-5A34-4CB0-A683-C8F47C745FB0}" destId="{6AF48055-D69E-4BB6-B821-E7A216FE6E0F}" srcOrd="1" destOrd="0" parTransId="{26DCB7E0-6537-40A7-939D-00B13E920507}" sibTransId="{8A03E9F8-4003-45E4-ABD7-6F8DA561DBD3}"/>
    <dgm:cxn modelId="{FE389DF2-C76A-4E03-AF9C-C132728C1B95}" srcId="{A9559613-F675-4068-82AF-341618ABF10D}" destId="{770BBCE1-F0CD-4048-8A94-D5EF24DC102F}" srcOrd="4" destOrd="0" parTransId="{B63BEB1E-7565-4C4E-943C-04F79DB880B8}" sibTransId="{F578AB33-E612-4178-AA2B-DE609C1EC7FE}"/>
    <dgm:cxn modelId="{1438D8F2-4974-46F0-9FB2-F20CC043B126}" type="presOf" srcId="{C045901D-B51D-4B81-A0FF-E5BC1A306665}" destId="{A53DD394-AAA9-447D-89C0-4873F1A3AF17}" srcOrd="0" destOrd="0" presId="urn:microsoft.com/office/officeart/2005/8/layout/orgChart1"/>
    <dgm:cxn modelId="{6A46D7F3-42A5-4BB0-9CC6-0C39A4A1699B}" type="presOf" srcId="{FFDF5D77-3899-4C33-98B2-086EBF6B6DE6}" destId="{C2E72CCD-ADEE-4FD7-96D7-1393A89A67DA}" srcOrd="0" destOrd="0" presId="urn:microsoft.com/office/officeart/2005/8/layout/orgChart1"/>
    <dgm:cxn modelId="{C76F7EF4-7898-46FB-B8C0-5BB82C3DB02D}" type="presOf" srcId="{8FFA18A9-BC6C-42E2-9FA9-857E6511EFFC}" destId="{26D74A24-38FA-48B4-A33C-566EF5B8C186}" srcOrd="0" destOrd="0" presId="urn:microsoft.com/office/officeart/2005/8/layout/orgChart1"/>
    <dgm:cxn modelId="{616E02F5-D39D-4F3F-AEB2-053207091F91}" type="presOf" srcId="{40021738-6D63-49F1-A167-0759AF72D755}" destId="{58BDD2A8-7AD0-4DA1-A70F-2A3267610C6A}" srcOrd="1" destOrd="0" presId="urn:microsoft.com/office/officeart/2005/8/layout/orgChart1"/>
    <dgm:cxn modelId="{8EDB93F5-C5CB-48E9-92CE-F728D7FC7DE7}" srcId="{1D5268E5-4E8B-4AE7-865A-7F8ADDEDACE5}" destId="{E7052E12-BAF5-43B6-8D3E-EB3496113D6D}" srcOrd="7" destOrd="0" parTransId="{8ABC4385-3B57-4E7E-919A-9CC4497C585E}" sibTransId="{8979CEDA-13DF-4756-AFB7-1E7E97108024}"/>
    <dgm:cxn modelId="{9055E8F6-0A99-4BD7-9E60-01C702054718}" type="presOf" srcId="{C045901D-B51D-4B81-A0FF-E5BC1A306665}" destId="{4966B225-80FD-4AEA-8162-DD1352C890B3}" srcOrd="1" destOrd="0" presId="urn:microsoft.com/office/officeart/2005/8/layout/orgChart1"/>
    <dgm:cxn modelId="{C1A9F1F7-7B4D-4CBC-B474-DC571EC12914}" srcId="{2D101EDA-6339-4BA6-B1E1-B9EBBA17C913}" destId="{EBDC8F83-874D-4320-9B0F-ED14ADB70221}" srcOrd="0" destOrd="0" parTransId="{9521549C-E142-41B8-A47F-47143403F1BC}" sibTransId="{32552CE3-9606-4C8B-A3FC-C59D3A54AFCF}"/>
    <dgm:cxn modelId="{B2E00EF8-7742-4F2A-9FDB-8CF9A8D17D71}" type="presOf" srcId="{E8A59C0A-3E56-4BFF-ADEA-70B93262191A}" destId="{B59EF1A9-DF20-4F65-8093-961F41D983D3}" srcOrd="1" destOrd="0" presId="urn:microsoft.com/office/officeart/2005/8/layout/orgChart1"/>
    <dgm:cxn modelId="{99425EF8-EE3D-4EF8-85B9-494B7287DD0F}" type="presOf" srcId="{FFDF5D77-3899-4C33-98B2-086EBF6B6DE6}" destId="{1AA6FA77-A668-4272-854E-EC59E254BF1A}" srcOrd="1" destOrd="0" presId="urn:microsoft.com/office/officeart/2005/8/layout/orgChart1"/>
    <dgm:cxn modelId="{496993F8-DBE4-47B3-B511-A69D16E6AC2E}" srcId="{48B88A30-CA2E-4AD7-8902-E07E56C736F5}" destId="{6990B934-6A58-4878-859B-F207C2BB444B}" srcOrd="0" destOrd="0" parTransId="{746FC47E-1D34-4D3D-926C-FF177B18AD93}" sibTransId="{9EC521D6-A925-4186-B960-984B04A1EAF9}"/>
    <dgm:cxn modelId="{7699BAF8-63AF-4CD9-8935-24D63AE1D279}" type="presOf" srcId="{9B0E192C-16F9-4043-AEC8-316B78DBB22A}" destId="{9E408FDB-15B0-4BB8-ABF1-07C7270665CB}" srcOrd="0" destOrd="0" presId="urn:microsoft.com/office/officeart/2005/8/layout/orgChart1"/>
    <dgm:cxn modelId="{1D24EAD7-BFF6-465E-BB6B-DEB996647CD0}" type="presParOf" srcId="{83DA8EF9-4D4E-4B6C-BFF4-51855746EB1A}" destId="{D7464517-BD2E-4887-ACA2-4E625C410CB8}" srcOrd="0" destOrd="0" presId="urn:microsoft.com/office/officeart/2005/8/layout/orgChart1"/>
    <dgm:cxn modelId="{681EC45A-37AE-4B79-97C7-40A309749C2D}" type="presParOf" srcId="{D7464517-BD2E-4887-ACA2-4E625C410CB8}" destId="{090A1E7A-E00A-48CD-BAB3-1F94FA58D12E}" srcOrd="0" destOrd="0" presId="urn:microsoft.com/office/officeart/2005/8/layout/orgChart1"/>
    <dgm:cxn modelId="{43C5949E-DEB5-455D-B2BE-57C6E9C14B80}" type="presParOf" srcId="{090A1E7A-E00A-48CD-BAB3-1F94FA58D12E}" destId="{5CAAAB3A-E9BE-4DD0-B2A9-5DF4FEF07DD8}" srcOrd="0" destOrd="0" presId="urn:microsoft.com/office/officeart/2005/8/layout/orgChart1"/>
    <dgm:cxn modelId="{F9CEA3DB-B107-4705-9548-4E52E5D9A873}" type="presParOf" srcId="{090A1E7A-E00A-48CD-BAB3-1F94FA58D12E}" destId="{6ABA05CB-7A3B-408B-AA54-3DF0FA1434BB}" srcOrd="1" destOrd="0" presId="urn:microsoft.com/office/officeart/2005/8/layout/orgChart1"/>
    <dgm:cxn modelId="{88EB8721-17F5-48C0-B0FB-1B0E501E6368}" type="presParOf" srcId="{D7464517-BD2E-4887-ACA2-4E625C410CB8}" destId="{DB936C34-50D4-4153-8D66-49FB74EDD11F}" srcOrd="1" destOrd="0" presId="urn:microsoft.com/office/officeart/2005/8/layout/orgChart1"/>
    <dgm:cxn modelId="{B23AEC67-5D67-49E4-8780-1A03F9D28B23}" type="presParOf" srcId="{DB936C34-50D4-4153-8D66-49FB74EDD11F}" destId="{A3D73DBB-A03F-4A56-B768-7AC246786399}" srcOrd="0" destOrd="0" presId="urn:microsoft.com/office/officeart/2005/8/layout/orgChart1"/>
    <dgm:cxn modelId="{2CE6E3A2-19E2-43EB-9498-9EF1E3ED7C5E}" type="presParOf" srcId="{DB936C34-50D4-4153-8D66-49FB74EDD11F}" destId="{BC18AF4C-277A-4DC7-B963-7DC6C0BEF787}" srcOrd="1" destOrd="0" presId="urn:microsoft.com/office/officeart/2005/8/layout/orgChart1"/>
    <dgm:cxn modelId="{0A9BFD0B-463C-4F52-A208-4AB566A7763B}" type="presParOf" srcId="{BC18AF4C-277A-4DC7-B963-7DC6C0BEF787}" destId="{513CA47F-1C27-48EE-A22C-80262A7C658A}" srcOrd="0" destOrd="0" presId="urn:microsoft.com/office/officeart/2005/8/layout/orgChart1"/>
    <dgm:cxn modelId="{EED31815-C054-4FA6-918F-5AC30B42ED73}" type="presParOf" srcId="{513CA47F-1C27-48EE-A22C-80262A7C658A}" destId="{F10B98AC-63F5-4E27-B3A9-7E14DD4FF07C}" srcOrd="0" destOrd="0" presId="urn:microsoft.com/office/officeart/2005/8/layout/orgChart1"/>
    <dgm:cxn modelId="{FF889D79-8791-4821-981F-18F0E949377D}" type="presParOf" srcId="{513CA47F-1C27-48EE-A22C-80262A7C658A}" destId="{B130777F-B010-4FE1-A72E-3B12767CB41A}" srcOrd="1" destOrd="0" presId="urn:microsoft.com/office/officeart/2005/8/layout/orgChart1"/>
    <dgm:cxn modelId="{4FD74DF8-CFF8-4CFB-9358-9145EE86B1D1}" type="presParOf" srcId="{BC18AF4C-277A-4DC7-B963-7DC6C0BEF787}" destId="{D5918A77-C026-4283-9CBF-37EADD99696D}" srcOrd="1" destOrd="0" presId="urn:microsoft.com/office/officeart/2005/8/layout/orgChart1"/>
    <dgm:cxn modelId="{B6D20C57-EACE-498B-880A-D765AAB51D99}" type="presParOf" srcId="{D5918A77-C026-4283-9CBF-37EADD99696D}" destId="{29149D4F-F5F3-4955-B2B9-7F9D41CCAC80}" srcOrd="0" destOrd="0" presId="urn:microsoft.com/office/officeart/2005/8/layout/orgChart1"/>
    <dgm:cxn modelId="{2696605C-CDD2-45D0-8812-9FFB4E58CF78}" type="presParOf" srcId="{D5918A77-C026-4283-9CBF-37EADD99696D}" destId="{F4DDD5A5-88E3-44FC-9D1C-E6E65C7281B7}" srcOrd="1" destOrd="0" presId="urn:microsoft.com/office/officeart/2005/8/layout/orgChart1"/>
    <dgm:cxn modelId="{C41EC280-7FB8-49FC-8915-82B19A165D93}" type="presParOf" srcId="{F4DDD5A5-88E3-44FC-9D1C-E6E65C7281B7}" destId="{D51EE2FD-4216-45E2-B077-CE67B5ED70DD}" srcOrd="0" destOrd="0" presId="urn:microsoft.com/office/officeart/2005/8/layout/orgChart1"/>
    <dgm:cxn modelId="{ED731E2B-65F6-4BC5-8B02-E514E76654D6}" type="presParOf" srcId="{D51EE2FD-4216-45E2-B077-CE67B5ED70DD}" destId="{FFF354F3-7188-408D-9C6E-2EA329C69F82}" srcOrd="0" destOrd="0" presId="urn:microsoft.com/office/officeart/2005/8/layout/orgChart1"/>
    <dgm:cxn modelId="{64705717-E697-4C1D-9678-E7448ADFBBCE}" type="presParOf" srcId="{D51EE2FD-4216-45E2-B077-CE67B5ED70DD}" destId="{2AB927E7-9853-4955-AE4C-6350B67FE305}" srcOrd="1" destOrd="0" presId="urn:microsoft.com/office/officeart/2005/8/layout/orgChart1"/>
    <dgm:cxn modelId="{F1EB6B95-07D5-4325-941F-5BF59521DA66}" type="presParOf" srcId="{F4DDD5A5-88E3-44FC-9D1C-E6E65C7281B7}" destId="{E6C7BAA3-B2ED-47A6-BE71-F554F3693029}" srcOrd="1" destOrd="0" presId="urn:microsoft.com/office/officeart/2005/8/layout/orgChart1"/>
    <dgm:cxn modelId="{61A546BC-FCB3-45A1-AF43-6A0867A461C1}" type="presParOf" srcId="{E6C7BAA3-B2ED-47A6-BE71-F554F3693029}" destId="{FE90BEF0-238D-45C9-BCDF-864E10574459}" srcOrd="0" destOrd="0" presId="urn:microsoft.com/office/officeart/2005/8/layout/orgChart1"/>
    <dgm:cxn modelId="{C78FA69A-703C-4F18-8A0C-D38EDD9D977F}" type="presParOf" srcId="{E6C7BAA3-B2ED-47A6-BE71-F554F3693029}" destId="{69545A10-D3F7-49E4-8CBC-B8E137BD284E}" srcOrd="1" destOrd="0" presId="urn:microsoft.com/office/officeart/2005/8/layout/orgChart1"/>
    <dgm:cxn modelId="{E7C998B7-EF34-4713-8D07-1FFB3BF9A6EF}" type="presParOf" srcId="{69545A10-D3F7-49E4-8CBC-B8E137BD284E}" destId="{3DE739FD-D0CD-4FEB-92B3-92702AB21A8E}" srcOrd="0" destOrd="0" presId="urn:microsoft.com/office/officeart/2005/8/layout/orgChart1"/>
    <dgm:cxn modelId="{ADDB2C1E-B150-4883-AD7E-A0EE2CFA1CCF}" type="presParOf" srcId="{3DE739FD-D0CD-4FEB-92B3-92702AB21A8E}" destId="{4114E39D-1FF9-44A4-8C8C-C1BC879B01C1}" srcOrd="0" destOrd="0" presId="urn:microsoft.com/office/officeart/2005/8/layout/orgChart1"/>
    <dgm:cxn modelId="{837FF5A1-384F-4C90-8546-A950DE260979}" type="presParOf" srcId="{3DE739FD-D0CD-4FEB-92B3-92702AB21A8E}" destId="{DA7B3D12-46A2-464A-B6BE-E47A94F17006}" srcOrd="1" destOrd="0" presId="urn:microsoft.com/office/officeart/2005/8/layout/orgChart1"/>
    <dgm:cxn modelId="{D789DC1B-E3BE-4867-9153-48A2304ED712}" type="presParOf" srcId="{69545A10-D3F7-49E4-8CBC-B8E137BD284E}" destId="{8F5AD480-3BBC-4F6A-9D82-1A12377B4171}" srcOrd="1" destOrd="0" presId="urn:microsoft.com/office/officeart/2005/8/layout/orgChart1"/>
    <dgm:cxn modelId="{F915DBB8-EDED-4093-AD7B-FBCC0F72F049}" type="presParOf" srcId="{69545A10-D3F7-49E4-8CBC-B8E137BD284E}" destId="{3D607E2B-9D7E-4AFF-8478-0B065477CA45}" srcOrd="2" destOrd="0" presId="urn:microsoft.com/office/officeart/2005/8/layout/orgChart1"/>
    <dgm:cxn modelId="{71C63E89-168F-48C7-A254-DB64F03CE8AC}" type="presParOf" srcId="{E6C7BAA3-B2ED-47A6-BE71-F554F3693029}" destId="{65EA0963-0F86-4C15-9C89-EBCBB85B8923}" srcOrd="2" destOrd="0" presId="urn:microsoft.com/office/officeart/2005/8/layout/orgChart1"/>
    <dgm:cxn modelId="{C11D5B5E-D51C-4378-AC59-6FFB4D245A1C}" type="presParOf" srcId="{E6C7BAA3-B2ED-47A6-BE71-F554F3693029}" destId="{6E5A4C9F-D757-4454-A1FF-6EDE58EE11F5}" srcOrd="3" destOrd="0" presId="urn:microsoft.com/office/officeart/2005/8/layout/orgChart1"/>
    <dgm:cxn modelId="{94DE9CDE-CC6E-4159-89CF-BA50037688FB}" type="presParOf" srcId="{6E5A4C9F-D757-4454-A1FF-6EDE58EE11F5}" destId="{D2BFE80C-3A07-4335-A923-BADA38850E5E}" srcOrd="0" destOrd="0" presId="urn:microsoft.com/office/officeart/2005/8/layout/orgChart1"/>
    <dgm:cxn modelId="{47211562-B79E-494C-93E6-56DA8A334783}" type="presParOf" srcId="{D2BFE80C-3A07-4335-A923-BADA38850E5E}" destId="{DBFBF640-36B1-45F2-B8CB-95C703662C78}" srcOrd="0" destOrd="0" presId="urn:microsoft.com/office/officeart/2005/8/layout/orgChart1"/>
    <dgm:cxn modelId="{A6069661-3CE4-42FD-AA83-6902736E38F9}" type="presParOf" srcId="{D2BFE80C-3A07-4335-A923-BADA38850E5E}" destId="{34A2272A-3F65-45A5-B5FB-D6F562314E9F}" srcOrd="1" destOrd="0" presId="urn:microsoft.com/office/officeart/2005/8/layout/orgChart1"/>
    <dgm:cxn modelId="{B1690440-ABC2-43D7-B245-8310ABCD0741}" type="presParOf" srcId="{6E5A4C9F-D757-4454-A1FF-6EDE58EE11F5}" destId="{C4405B03-3AA0-45BF-83DF-9751984AE627}" srcOrd="1" destOrd="0" presId="urn:microsoft.com/office/officeart/2005/8/layout/orgChart1"/>
    <dgm:cxn modelId="{9A90F199-F7DA-4DCF-9E83-E38907E68DAD}" type="presParOf" srcId="{6E5A4C9F-D757-4454-A1FF-6EDE58EE11F5}" destId="{9CF6DAB6-BD21-46BC-B67B-C5FA109F90B2}" srcOrd="2" destOrd="0" presId="urn:microsoft.com/office/officeart/2005/8/layout/orgChart1"/>
    <dgm:cxn modelId="{6D76377E-FF9C-4B53-9A7D-D0B639340C32}" type="presParOf" srcId="{E6C7BAA3-B2ED-47A6-BE71-F554F3693029}" destId="{3A32F662-B77D-4422-8BD8-E4C3A467FEFB}" srcOrd="4" destOrd="0" presId="urn:microsoft.com/office/officeart/2005/8/layout/orgChart1"/>
    <dgm:cxn modelId="{58090A57-81CF-4778-85EF-1EF868846118}" type="presParOf" srcId="{E6C7BAA3-B2ED-47A6-BE71-F554F3693029}" destId="{33339626-1D31-4347-B291-3BB33AF3BCF2}" srcOrd="5" destOrd="0" presId="urn:microsoft.com/office/officeart/2005/8/layout/orgChart1"/>
    <dgm:cxn modelId="{25940B3F-D57E-47DE-BC50-FB209337F578}" type="presParOf" srcId="{33339626-1D31-4347-B291-3BB33AF3BCF2}" destId="{B287D1AC-F12E-49DC-BAC3-7E7DA486D1E9}" srcOrd="0" destOrd="0" presId="urn:microsoft.com/office/officeart/2005/8/layout/orgChart1"/>
    <dgm:cxn modelId="{A2B7EFAE-2B18-4191-911A-39E6C574627C}" type="presParOf" srcId="{B287D1AC-F12E-49DC-BAC3-7E7DA486D1E9}" destId="{EF26F3E3-5652-408D-8950-35966EA830F5}" srcOrd="0" destOrd="0" presId="urn:microsoft.com/office/officeart/2005/8/layout/orgChart1"/>
    <dgm:cxn modelId="{80B19CFA-3BEC-4C1D-BF8F-0A571763C38C}" type="presParOf" srcId="{B287D1AC-F12E-49DC-BAC3-7E7DA486D1E9}" destId="{D0638120-2263-4C51-B742-8ECC936FCBCC}" srcOrd="1" destOrd="0" presId="urn:microsoft.com/office/officeart/2005/8/layout/orgChart1"/>
    <dgm:cxn modelId="{B9C57801-F880-4624-B108-EEA0D645B212}" type="presParOf" srcId="{33339626-1D31-4347-B291-3BB33AF3BCF2}" destId="{764F3A5E-17C8-4AEF-BA2B-717238E9C72F}" srcOrd="1" destOrd="0" presId="urn:microsoft.com/office/officeart/2005/8/layout/orgChart1"/>
    <dgm:cxn modelId="{11CFBD9B-5D2F-4DF2-AFEE-253901A20773}" type="presParOf" srcId="{33339626-1D31-4347-B291-3BB33AF3BCF2}" destId="{5257BED0-E81A-483F-9E65-B21635FBC65F}" srcOrd="2" destOrd="0" presId="urn:microsoft.com/office/officeart/2005/8/layout/orgChart1"/>
    <dgm:cxn modelId="{FBC815B3-A722-4DC8-99D6-85FEC1CB6CBD}" type="presParOf" srcId="{E6C7BAA3-B2ED-47A6-BE71-F554F3693029}" destId="{C406178B-ECCD-4F88-B11C-1E0781EC9EBA}" srcOrd="6" destOrd="0" presId="urn:microsoft.com/office/officeart/2005/8/layout/orgChart1"/>
    <dgm:cxn modelId="{F29EED49-9FFA-44B5-8D83-FA0C2D2C8D4A}" type="presParOf" srcId="{E6C7BAA3-B2ED-47A6-BE71-F554F3693029}" destId="{A9A747E3-B939-46E4-8BB0-0A98A3DD3518}" srcOrd="7" destOrd="0" presId="urn:microsoft.com/office/officeart/2005/8/layout/orgChart1"/>
    <dgm:cxn modelId="{84D4E6B1-3C97-4EDF-8149-1364C51471CE}" type="presParOf" srcId="{A9A747E3-B939-46E4-8BB0-0A98A3DD3518}" destId="{CB1D8091-A511-4DB2-B249-03D353029F4E}" srcOrd="0" destOrd="0" presId="urn:microsoft.com/office/officeart/2005/8/layout/orgChart1"/>
    <dgm:cxn modelId="{9F8ABB5B-2F2B-4D17-A51C-40F653905377}" type="presParOf" srcId="{CB1D8091-A511-4DB2-B249-03D353029F4E}" destId="{47C8B5C3-4ECF-479E-99C0-B5D21783D8B4}" srcOrd="0" destOrd="0" presId="urn:microsoft.com/office/officeart/2005/8/layout/orgChart1"/>
    <dgm:cxn modelId="{FCB804E0-DF1B-4AE9-8E82-72B412E0B2ED}" type="presParOf" srcId="{CB1D8091-A511-4DB2-B249-03D353029F4E}" destId="{E4ACF57F-0878-4309-805F-EF100F096182}" srcOrd="1" destOrd="0" presId="urn:microsoft.com/office/officeart/2005/8/layout/orgChart1"/>
    <dgm:cxn modelId="{6376B9C8-8293-4F44-BC32-EF0BA167D2CE}" type="presParOf" srcId="{A9A747E3-B939-46E4-8BB0-0A98A3DD3518}" destId="{C6B444B4-4472-44F5-9B4D-16658E93F9BF}" srcOrd="1" destOrd="0" presId="urn:microsoft.com/office/officeart/2005/8/layout/orgChart1"/>
    <dgm:cxn modelId="{E3281CFB-867C-4ED2-9B4F-F5FD563C2988}" type="presParOf" srcId="{A9A747E3-B939-46E4-8BB0-0A98A3DD3518}" destId="{59C05EBE-1F67-4AFA-9567-AC0CF54C30A9}" srcOrd="2" destOrd="0" presId="urn:microsoft.com/office/officeart/2005/8/layout/orgChart1"/>
    <dgm:cxn modelId="{5119315D-0C1D-4734-BD82-B6FC96C7F5DD}" type="presParOf" srcId="{E6C7BAA3-B2ED-47A6-BE71-F554F3693029}" destId="{2FAAC59A-26FF-40E7-8AEF-6D927E2960A8}" srcOrd="8" destOrd="0" presId="urn:microsoft.com/office/officeart/2005/8/layout/orgChart1"/>
    <dgm:cxn modelId="{CEDC961B-253A-4D10-8772-2F9CCC9E9127}" type="presParOf" srcId="{E6C7BAA3-B2ED-47A6-BE71-F554F3693029}" destId="{C7ABC831-4B5B-4FE7-8F64-3C8E588D5270}" srcOrd="9" destOrd="0" presId="urn:microsoft.com/office/officeart/2005/8/layout/orgChart1"/>
    <dgm:cxn modelId="{F217A108-308F-4BEA-BD5A-0B9DDD9CFB20}" type="presParOf" srcId="{C7ABC831-4B5B-4FE7-8F64-3C8E588D5270}" destId="{1520FA7A-E73A-4367-A1C1-50981B1280FD}" srcOrd="0" destOrd="0" presId="urn:microsoft.com/office/officeart/2005/8/layout/orgChart1"/>
    <dgm:cxn modelId="{5DE799F0-2809-4CF9-87D4-943512BDC477}" type="presParOf" srcId="{1520FA7A-E73A-4367-A1C1-50981B1280FD}" destId="{26D74A24-38FA-48B4-A33C-566EF5B8C186}" srcOrd="0" destOrd="0" presId="urn:microsoft.com/office/officeart/2005/8/layout/orgChart1"/>
    <dgm:cxn modelId="{7353B09A-A6B9-46AD-B61D-B33B2CC0FC19}" type="presParOf" srcId="{1520FA7A-E73A-4367-A1C1-50981B1280FD}" destId="{E75DCF39-222B-4132-947B-84EF3BC225EC}" srcOrd="1" destOrd="0" presId="urn:microsoft.com/office/officeart/2005/8/layout/orgChart1"/>
    <dgm:cxn modelId="{FC0DAD47-5C37-4515-B992-F91860AC180D}" type="presParOf" srcId="{C7ABC831-4B5B-4FE7-8F64-3C8E588D5270}" destId="{AAE40A88-1ADA-4237-8141-FABF61B3643F}" srcOrd="1" destOrd="0" presId="urn:microsoft.com/office/officeart/2005/8/layout/orgChart1"/>
    <dgm:cxn modelId="{03C4678F-5F84-4653-82AF-9EDDB2A5BA8E}" type="presParOf" srcId="{C7ABC831-4B5B-4FE7-8F64-3C8E588D5270}" destId="{E3B75C74-1363-4577-A94C-99B2817FE526}" srcOrd="2" destOrd="0" presId="urn:microsoft.com/office/officeart/2005/8/layout/orgChart1"/>
    <dgm:cxn modelId="{9FEBD2F6-2938-491E-8FD2-84587A3ED20F}" type="presParOf" srcId="{F4DDD5A5-88E3-44FC-9D1C-E6E65C7281B7}" destId="{C92379C3-FB96-4275-98D0-33AF03B28F69}" srcOrd="2" destOrd="0" presId="urn:microsoft.com/office/officeart/2005/8/layout/orgChart1"/>
    <dgm:cxn modelId="{60C2D89E-A94A-4783-A349-07BA562C28D1}" type="presParOf" srcId="{D5918A77-C026-4283-9CBF-37EADD99696D}" destId="{F553BBD2-347D-4C76-85E0-E499E91BEBAD}" srcOrd="2" destOrd="0" presId="urn:microsoft.com/office/officeart/2005/8/layout/orgChart1"/>
    <dgm:cxn modelId="{EF3CAC0D-B2F1-4F0F-95E3-BF6E7E09DE0B}" type="presParOf" srcId="{D5918A77-C026-4283-9CBF-37EADD99696D}" destId="{82E66EC7-286D-463A-A4C3-8CB1761B306F}" srcOrd="3" destOrd="0" presId="urn:microsoft.com/office/officeart/2005/8/layout/orgChart1"/>
    <dgm:cxn modelId="{95B6AF73-465A-40E6-8406-9008DBF40C05}" type="presParOf" srcId="{82E66EC7-286D-463A-A4C3-8CB1761B306F}" destId="{3329FC97-1F80-4C35-BE36-439CADADC6D7}" srcOrd="0" destOrd="0" presId="urn:microsoft.com/office/officeart/2005/8/layout/orgChart1"/>
    <dgm:cxn modelId="{5D9A18AC-7420-44BA-B186-23AFBED39563}" type="presParOf" srcId="{3329FC97-1F80-4C35-BE36-439CADADC6D7}" destId="{29E3E5AC-6AE1-4CA3-8506-8C0B97EABC79}" srcOrd="0" destOrd="0" presId="urn:microsoft.com/office/officeart/2005/8/layout/orgChart1"/>
    <dgm:cxn modelId="{A31A6C38-A194-4952-A735-D928996419A2}" type="presParOf" srcId="{3329FC97-1F80-4C35-BE36-439CADADC6D7}" destId="{45B11556-F463-4BEA-AC80-8E374054E57C}" srcOrd="1" destOrd="0" presId="urn:microsoft.com/office/officeart/2005/8/layout/orgChart1"/>
    <dgm:cxn modelId="{FB6B165E-8025-466E-9430-080D2A716AF5}" type="presParOf" srcId="{82E66EC7-286D-463A-A4C3-8CB1761B306F}" destId="{BF009263-182A-4951-B1CD-B2F83A927507}" srcOrd="1" destOrd="0" presId="urn:microsoft.com/office/officeart/2005/8/layout/orgChart1"/>
    <dgm:cxn modelId="{2D159CB4-EFCA-4C1F-BDBE-7190FC1829E7}" type="presParOf" srcId="{BF009263-182A-4951-B1CD-B2F83A927507}" destId="{2D3ADFE9-66AF-4721-AA15-47D7D63E88E5}" srcOrd="0" destOrd="0" presId="urn:microsoft.com/office/officeart/2005/8/layout/orgChart1"/>
    <dgm:cxn modelId="{1F284840-10B8-4CEC-9E4B-953BED8745CE}" type="presParOf" srcId="{BF009263-182A-4951-B1CD-B2F83A927507}" destId="{0FA3EFCE-AA59-4685-ABF6-4A031B3E3035}" srcOrd="1" destOrd="0" presId="urn:microsoft.com/office/officeart/2005/8/layout/orgChart1"/>
    <dgm:cxn modelId="{1F48793B-C765-4D24-B613-FE0C9AB7AB22}" type="presParOf" srcId="{0FA3EFCE-AA59-4685-ABF6-4A031B3E3035}" destId="{064DED43-0928-471C-8080-33F577995251}" srcOrd="0" destOrd="0" presId="urn:microsoft.com/office/officeart/2005/8/layout/orgChart1"/>
    <dgm:cxn modelId="{4532B1F7-4901-4286-BE3A-60C751C07477}" type="presParOf" srcId="{064DED43-0928-471C-8080-33F577995251}" destId="{D4222A84-BFFC-47C9-AA72-5C853E6BF50B}" srcOrd="0" destOrd="0" presId="urn:microsoft.com/office/officeart/2005/8/layout/orgChart1"/>
    <dgm:cxn modelId="{5A98F18E-619D-4E6C-AB42-C4CFC064AFE3}" type="presParOf" srcId="{064DED43-0928-471C-8080-33F577995251}" destId="{FD400BFF-DA15-43F7-828B-8D7F4EB9B7DC}" srcOrd="1" destOrd="0" presId="urn:microsoft.com/office/officeart/2005/8/layout/orgChart1"/>
    <dgm:cxn modelId="{58F1680E-6247-4856-8C2A-70CA4F35C36C}" type="presParOf" srcId="{0FA3EFCE-AA59-4685-ABF6-4A031B3E3035}" destId="{A419A20D-4417-4F3E-B86D-8865D3CE4356}" srcOrd="1" destOrd="0" presId="urn:microsoft.com/office/officeart/2005/8/layout/orgChart1"/>
    <dgm:cxn modelId="{1E0B8658-EBA9-4E50-B00F-83412CF448C9}" type="presParOf" srcId="{0FA3EFCE-AA59-4685-ABF6-4A031B3E3035}" destId="{C4EE5157-46BD-4D27-9A00-8066252A21FE}" srcOrd="2" destOrd="0" presId="urn:microsoft.com/office/officeart/2005/8/layout/orgChart1"/>
    <dgm:cxn modelId="{71633962-A245-48D5-8D49-A0B628C05F7A}" type="presParOf" srcId="{BF009263-182A-4951-B1CD-B2F83A927507}" destId="{1DC790F2-1028-4522-94DF-A73074912150}" srcOrd="2" destOrd="0" presId="urn:microsoft.com/office/officeart/2005/8/layout/orgChart1"/>
    <dgm:cxn modelId="{19EA4E19-5E1E-49E5-B815-B188AA2B2FFB}" type="presParOf" srcId="{BF009263-182A-4951-B1CD-B2F83A927507}" destId="{1583A283-EB07-48A5-A896-5AFAAE586B6E}" srcOrd="3" destOrd="0" presId="urn:microsoft.com/office/officeart/2005/8/layout/orgChart1"/>
    <dgm:cxn modelId="{F4C54A12-6803-4BA8-88C1-D7F1E514E082}" type="presParOf" srcId="{1583A283-EB07-48A5-A896-5AFAAE586B6E}" destId="{0065147A-B458-4DC1-BF11-50D8FEBB03E1}" srcOrd="0" destOrd="0" presId="urn:microsoft.com/office/officeart/2005/8/layout/orgChart1"/>
    <dgm:cxn modelId="{7E1CB652-3638-45F2-BB99-9C6117CEBAFF}" type="presParOf" srcId="{0065147A-B458-4DC1-BF11-50D8FEBB03E1}" destId="{150BF797-7519-43E9-9612-87DF7456B9E1}" srcOrd="0" destOrd="0" presId="urn:microsoft.com/office/officeart/2005/8/layout/orgChart1"/>
    <dgm:cxn modelId="{ECFBAD96-2FDC-4C05-AB7C-AAF2E5FCC2B0}" type="presParOf" srcId="{0065147A-B458-4DC1-BF11-50D8FEBB03E1}" destId="{900E2B2C-8B17-4EC2-B080-03CD939490A2}" srcOrd="1" destOrd="0" presId="urn:microsoft.com/office/officeart/2005/8/layout/orgChart1"/>
    <dgm:cxn modelId="{85A09D23-362A-48C0-86C6-63443BAC1A41}" type="presParOf" srcId="{1583A283-EB07-48A5-A896-5AFAAE586B6E}" destId="{E559A61F-2118-42C9-B472-28BEC94DF47E}" srcOrd="1" destOrd="0" presId="urn:microsoft.com/office/officeart/2005/8/layout/orgChart1"/>
    <dgm:cxn modelId="{1D125186-A764-4EF7-9E38-3386DABDFE05}" type="presParOf" srcId="{1583A283-EB07-48A5-A896-5AFAAE586B6E}" destId="{1F5C869D-A5E0-4BF5-80CA-5996D51B1B7B}" srcOrd="2" destOrd="0" presId="urn:microsoft.com/office/officeart/2005/8/layout/orgChart1"/>
    <dgm:cxn modelId="{E7AAC4D2-8291-4E20-9F28-580E7D1EC9D4}" type="presParOf" srcId="{BF009263-182A-4951-B1CD-B2F83A927507}" destId="{8B01D6FD-DA4A-47A7-B292-09244A7F9410}" srcOrd="4" destOrd="0" presId="urn:microsoft.com/office/officeart/2005/8/layout/orgChart1"/>
    <dgm:cxn modelId="{973E5028-A208-48D1-802A-3F92F6C08D15}" type="presParOf" srcId="{BF009263-182A-4951-B1CD-B2F83A927507}" destId="{D94F2501-E055-4CB4-8A56-4E9E573B6835}" srcOrd="5" destOrd="0" presId="urn:microsoft.com/office/officeart/2005/8/layout/orgChart1"/>
    <dgm:cxn modelId="{44053BAC-72A6-4254-84F1-3BDD8BF89B16}" type="presParOf" srcId="{D94F2501-E055-4CB4-8A56-4E9E573B6835}" destId="{F5F98268-C0B2-4285-8690-A8C1F2032951}" srcOrd="0" destOrd="0" presId="urn:microsoft.com/office/officeart/2005/8/layout/orgChart1"/>
    <dgm:cxn modelId="{7939DB0C-BEC2-4291-A3E1-0AC44963F6CD}" type="presParOf" srcId="{F5F98268-C0B2-4285-8690-A8C1F2032951}" destId="{DB10AAAF-5E23-47A8-BA37-29649E4371DC}" srcOrd="0" destOrd="0" presId="urn:microsoft.com/office/officeart/2005/8/layout/orgChart1"/>
    <dgm:cxn modelId="{90E43EA6-1EAC-421E-89B2-C33A6146618E}" type="presParOf" srcId="{F5F98268-C0B2-4285-8690-A8C1F2032951}" destId="{28C78CA2-59EC-477C-A73E-E5FA6161EE83}" srcOrd="1" destOrd="0" presId="urn:microsoft.com/office/officeart/2005/8/layout/orgChart1"/>
    <dgm:cxn modelId="{4DA9074B-841E-475C-8562-F164BB1AC9D5}" type="presParOf" srcId="{D94F2501-E055-4CB4-8A56-4E9E573B6835}" destId="{241597D2-2771-4DC1-A670-BF2FC841BEA8}" srcOrd="1" destOrd="0" presId="urn:microsoft.com/office/officeart/2005/8/layout/orgChart1"/>
    <dgm:cxn modelId="{B7918B20-23C3-46BC-A69D-CFB287977B7F}" type="presParOf" srcId="{D94F2501-E055-4CB4-8A56-4E9E573B6835}" destId="{4EECD41C-9B54-4721-B52C-076917D72AE4}" srcOrd="2" destOrd="0" presId="urn:microsoft.com/office/officeart/2005/8/layout/orgChart1"/>
    <dgm:cxn modelId="{AB75EE53-2319-4198-8597-DF2E2D9C89B5}" type="presParOf" srcId="{BF009263-182A-4951-B1CD-B2F83A927507}" destId="{9E408FDB-15B0-4BB8-ABF1-07C7270665CB}" srcOrd="6" destOrd="0" presId="urn:microsoft.com/office/officeart/2005/8/layout/orgChart1"/>
    <dgm:cxn modelId="{19950911-AAA3-4BBC-8F88-01F0F1038C99}" type="presParOf" srcId="{BF009263-182A-4951-B1CD-B2F83A927507}" destId="{A9D727C9-95D8-4978-A12A-90CD8CE78587}" srcOrd="7" destOrd="0" presId="urn:microsoft.com/office/officeart/2005/8/layout/orgChart1"/>
    <dgm:cxn modelId="{51CEEB94-5902-4C6A-9747-4D9EA7EBE43A}" type="presParOf" srcId="{A9D727C9-95D8-4978-A12A-90CD8CE78587}" destId="{0710332A-0F2C-4892-8C53-9B6EA9A0B453}" srcOrd="0" destOrd="0" presId="urn:microsoft.com/office/officeart/2005/8/layout/orgChart1"/>
    <dgm:cxn modelId="{0C3CCEB0-A061-4627-B32B-CAF9C0923C54}" type="presParOf" srcId="{0710332A-0F2C-4892-8C53-9B6EA9A0B453}" destId="{6BF53E26-0E26-4827-90D4-8E260F0B14F2}" srcOrd="0" destOrd="0" presId="urn:microsoft.com/office/officeart/2005/8/layout/orgChart1"/>
    <dgm:cxn modelId="{1390334C-F9FC-444C-8DE5-B6EF59A961B8}" type="presParOf" srcId="{0710332A-0F2C-4892-8C53-9B6EA9A0B453}" destId="{E849806F-AFF8-464A-BB88-F7DD9AA08906}" srcOrd="1" destOrd="0" presId="urn:microsoft.com/office/officeart/2005/8/layout/orgChart1"/>
    <dgm:cxn modelId="{10DAD53A-952F-4CB3-AC19-6ACA46D0FD11}" type="presParOf" srcId="{A9D727C9-95D8-4978-A12A-90CD8CE78587}" destId="{697C3853-19CC-4BEB-8DD4-6192303DC110}" srcOrd="1" destOrd="0" presId="urn:microsoft.com/office/officeart/2005/8/layout/orgChart1"/>
    <dgm:cxn modelId="{287C0A65-A096-47EF-B79B-4F26BA89A709}" type="presParOf" srcId="{A9D727C9-95D8-4978-A12A-90CD8CE78587}" destId="{0637FB31-24E2-4538-BD95-0BECEAF8677D}" srcOrd="2" destOrd="0" presId="urn:microsoft.com/office/officeart/2005/8/layout/orgChart1"/>
    <dgm:cxn modelId="{1BD252CC-30AF-4340-BB47-21F12F058FC8}" type="presParOf" srcId="{BF009263-182A-4951-B1CD-B2F83A927507}" destId="{3A5262BB-B911-4F65-BC0C-C834453963DF}" srcOrd="8" destOrd="0" presId="urn:microsoft.com/office/officeart/2005/8/layout/orgChart1"/>
    <dgm:cxn modelId="{6F39D558-0DAA-4922-B34C-E380EF8EC088}" type="presParOf" srcId="{BF009263-182A-4951-B1CD-B2F83A927507}" destId="{B9C55F82-8906-44E5-8F4F-943B38AAED4C}" srcOrd="9" destOrd="0" presId="urn:microsoft.com/office/officeart/2005/8/layout/orgChart1"/>
    <dgm:cxn modelId="{83D31057-D9BC-4A6C-8371-695CC9C01B9C}" type="presParOf" srcId="{B9C55F82-8906-44E5-8F4F-943B38AAED4C}" destId="{91121B95-EA64-4542-B442-25A71750953C}" srcOrd="0" destOrd="0" presId="urn:microsoft.com/office/officeart/2005/8/layout/orgChart1"/>
    <dgm:cxn modelId="{8A13AE59-A684-4644-8644-609CDF907DB5}" type="presParOf" srcId="{91121B95-EA64-4542-B442-25A71750953C}" destId="{2633F72C-892C-4DA9-AFB4-F65301C6DE84}" srcOrd="0" destOrd="0" presId="urn:microsoft.com/office/officeart/2005/8/layout/orgChart1"/>
    <dgm:cxn modelId="{4042D151-3748-4165-8E43-82ABB0F6D222}" type="presParOf" srcId="{91121B95-EA64-4542-B442-25A71750953C}" destId="{B010B731-4F7F-412F-80D1-43552F82B6CC}" srcOrd="1" destOrd="0" presId="urn:microsoft.com/office/officeart/2005/8/layout/orgChart1"/>
    <dgm:cxn modelId="{8D2DA3E8-824E-4900-ABB4-F146E39876E3}" type="presParOf" srcId="{B9C55F82-8906-44E5-8F4F-943B38AAED4C}" destId="{B33C0565-A011-4C77-ACA6-B30A14D610D5}" srcOrd="1" destOrd="0" presId="urn:microsoft.com/office/officeart/2005/8/layout/orgChart1"/>
    <dgm:cxn modelId="{0786C3A0-DD9A-4F74-875B-DE54C527E3EC}" type="presParOf" srcId="{B9C55F82-8906-44E5-8F4F-943B38AAED4C}" destId="{D1B510CF-EA78-4470-A7A1-84FD2AFFD658}" srcOrd="2" destOrd="0" presId="urn:microsoft.com/office/officeart/2005/8/layout/orgChart1"/>
    <dgm:cxn modelId="{A9997514-2F6F-4AB1-B20E-2F2EFD36F82D}" type="presParOf" srcId="{BF009263-182A-4951-B1CD-B2F83A927507}" destId="{0AA6A06B-025F-456F-9EAD-9DA12BDA56DA}" srcOrd="10" destOrd="0" presId="urn:microsoft.com/office/officeart/2005/8/layout/orgChart1"/>
    <dgm:cxn modelId="{0674B422-7B49-464B-A8F6-D0E3F83F3236}" type="presParOf" srcId="{BF009263-182A-4951-B1CD-B2F83A927507}" destId="{E5F9FA03-B748-44CE-AA00-B5F339A481AD}" srcOrd="11" destOrd="0" presId="urn:microsoft.com/office/officeart/2005/8/layout/orgChart1"/>
    <dgm:cxn modelId="{2FDC32B1-379B-4E2E-8899-DEF8BC9208BD}" type="presParOf" srcId="{E5F9FA03-B748-44CE-AA00-B5F339A481AD}" destId="{DD4A799E-D0CE-4FB7-95F1-EC3CC675A801}" srcOrd="0" destOrd="0" presId="urn:microsoft.com/office/officeart/2005/8/layout/orgChart1"/>
    <dgm:cxn modelId="{87D2D305-BA0F-42DB-9186-B15AFE98E79C}" type="presParOf" srcId="{DD4A799E-D0CE-4FB7-95F1-EC3CC675A801}" destId="{F564C09B-BBA9-41BC-BC24-751FF44AB565}" srcOrd="0" destOrd="0" presId="urn:microsoft.com/office/officeart/2005/8/layout/orgChart1"/>
    <dgm:cxn modelId="{8966B34B-4F63-4CDC-BE93-2326D3F6E573}" type="presParOf" srcId="{DD4A799E-D0CE-4FB7-95F1-EC3CC675A801}" destId="{9DF3DE83-B059-419A-9FD5-D569594699DB}" srcOrd="1" destOrd="0" presId="urn:microsoft.com/office/officeart/2005/8/layout/orgChart1"/>
    <dgm:cxn modelId="{BCC8D32B-C168-4148-976F-A72C04133914}" type="presParOf" srcId="{E5F9FA03-B748-44CE-AA00-B5F339A481AD}" destId="{E450D32A-9066-44B2-8F73-D162D4BDDA9A}" srcOrd="1" destOrd="0" presId="urn:microsoft.com/office/officeart/2005/8/layout/orgChart1"/>
    <dgm:cxn modelId="{32E19E32-6DD4-4866-A1D0-18E78B67A1ED}" type="presParOf" srcId="{E5F9FA03-B748-44CE-AA00-B5F339A481AD}" destId="{16F33108-9100-4BC2-97C8-95704DD6D979}" srcOrd="2" destOrd="0" presId="urn:microsoft.com/office/officeart/2005/8/layout/orgChart1"/>
    <dgm:cxn modelId="{C347FA32-773A-4153-B82A-CB13438FF04C}" type="presParOf" srcId="{82E66EC7-286D-463A-A4C3-8CB1761B306F}" destId="{66810DA8-10A6-42B9-AFA9-6F134F9535B2}" srcOrd="2" destOrd="0" presId="urn:microsoft.com/office/officeart/2005/8/layout/orgChart1"/>
    <dgm:cxn modelId="{9C1A32B1-E455-40D2-8C98-29221CF60F26}" type="presParOf" srcId="{D5918A77-C026-4283-9CBF-37EADD99696D}" destId="{5EF8CB54-9937-47B4-84DB-5CAF5C98B893}" srcOrd="4" destOrd="0" presId="urn:microsoft.com/office/officeart/2005/8/layout/orgChart1"/>
    <dgm:cxn modelId="{CBBB27E9-6346-445B-8FE3-DC4BC5558AAF}" type="presParOf" srcId="{D5918A77-C026-4283-9CBF-37EADD99696D}" destId="{BF575355-E0C2-4317-99A2-2FC556E0B9AD}" srcOrd="5" destOrd="0" presId="urn:microsoft.com/office/officeart/2005/8/layout/orgChart1"/>
    <dgm:cxn modelId="{E5D4626F-34F9-40D4-BFFC-A558F48F73FA}" type="presParOf" srcId="{BF575355-E0C2-4317-99A2-2FC556E0B9AD}" destId="{8128DCCB-103B-4FD3-A6B3-C2A41D69604D}" srcOrd="0" destOrd="0" presId="urn:microsoft.com/office/officeart/2005/8/layout/orgChart1"/>
    <dgm:cxn modelId="{3B1F0AE4-80AE-43CD-9641-5AA1B08A736C}" type="presParOf" srcId="{8128DCCB-103B-4FD3-A6B3-C2A41D69604D}" destId="{6D470D96-A91C-4E93-9D89-60F548557828}" srcOrd="0" destOrd="0" presId="urn:microsoft.com/office/officeart/2005/8/layout/orgChart1"/>
    <dgm:cxn modelId="{635C06B4-89AD-4541-96A7-CF39AC2FB7B6}" type="presParOf" srcId="{8128DCCB-103B-4FD3-A6B3-C2A41D69604D}" destId="{F8695213-5070-4B43-A6FE-3BAD0239060E}" srcOrd="1" destOrd="0" presId="urn:microsoft.com/office/officeart/2005/8/layout/orgChart1"/>
    <dgm:cxn modelId="{84B3C60E-F74D-4878-9173-4BB8D349410F}" type="presParOf" srcId="{BF575355-E0C2-4317-99A2-2FC556E0B9AD}" destId="{C0EF69D4-88CF-4517-940A-E9A5E838EC76}" srcOrd="1" destOrd="0" presId="urn:microsoft.com/office/officeart/2005/8/layout/orgChart1"/>
    <dgm:cxn modelId="{4E0F5C3F-766A-44C1-901D-9677869AB42F}" type="presParOf" srcId="{BF575355-E0C2-4317-99A2-2FC556E0B9AD}" destId="{756C0909-AD0F-4F47-841F-6794B96A4F0B}" srcOrd="2" destOrd="0" presId="urn:microsoft.com/office/officeart/2005/8/layout/orgChart1"/>
    <dgm:cxn modelId="{62EE4082-5005-4B2D-B6A7-B875EF5C0CD7}" type="presParOf" srcId="{D5918A77-C026-4283-9CBF-37EADD99696D}" destId="{FE7D5698-8EE1-4676-BFF0-24CFAF93933A}" srcOrd="6" destOrd="0" presId="urn:microsoft.com/office/officeart/2005/8/layout/orgChart1"/>
    <dgm:cxn modelId="{602C0524-07AF-4CBB-802D-D719413FE13F}" type="presParOf" srcId="{D5918A77-C026-4283-9CBF-37EADD99696D}" destId="{D168E38E-2B36-49D4-B693-D5C805B846BC}" srcOrd="7" destOrd="0" presId="urn:microsoft.com/office/officeart/2005/8/layout/orgChart1"/>
    <dgm:cxn modelId="{AA5761D5-5F92-4617-8D6D-92D2925BCB51}" type="presParOf" srcId="{D168E38E-2B36-49D4-B693-D5C805B846BC}" destId="{935A002A-3FF2-46E8-A5E8-865205536C94}" srcOrd="0" destOrd="0" presId="urn:microsoft.com/office/officeart/2005/8/layout/orgChart1"/>
    <dgm:cxn modelId="{88B4AEC5-5AEF-4E92-A679-F23F678E627C}" type="presParOf" srcId="{935A002A-3FF2-46E8-A5E8-865205536C94}" destId="{C3926031-E88A-4CEA-B9A2-3CA2FA60B9D4}" srcOrd="0" destOrd="0" presId="urn:microsoft.com/office/officeart/2005/8/layout/orgChart1"/>
    <dgm:cxn modelId="{829B47F4-F103-4875-AB16-0EC359D8581C}" type="presParOf" srcId="{935A002A-3FF2-46E8-A5E8-865205536C94}" destId="{62E90C76-9F71-4C8D-9185-AC794694DF2D}" srcOrd="1" destOrd="0" presId="urn:microsoft.com/office/officeart/2005/8/layout/orgChart1"/>
    <dgm:cxn modelId="{C74C402E-23FF-4F0F-BC54-9C2FA7134F30}" type="presParOf" srcId="{D168E38E-2B36-49D4-B693-D5C805B846BC}" destId="{BAD28A55-92F0-4458-BBF2-A7A5FB19B376}" srcOrd="1" destOrd="0" presId="urn:microsoft.com/office/officeart/2005/8/layout/orgChart1"/>
    <dgm:cxn modelId="{2C966E3B-BDA8-42AF-BE5A-FE7F691BC634}" type="presParOf" srcId="{BAD28A55-92F0-4458-BBF2-A7A5FB19B376}" destId="{FDF45D02-677C-4F9C-B3B5-B441A7E93027}" srcOrd="0" destOrd="0" presId="urn:microsoft.com/office/officeart/2005/8/layout/orgChart1"/>
    <dgm:cxn modelId="{7167674D-A0B7-4C61-B660-6C0841328FA1}" type="presParOf" srcId="{BAD28A55-92F0-4458-BBF2-A7A5FB19B376}" destId="{BA8E32C6-E847-4ED9-A72E-073BC1BF95A5}" srcOrd="1" destOrd="0" presId="urn:microsoft.com/office/officeart/2005/8/layout/orgChart1"/>
    <dgm:cxn modelId="{887D1EB8-3312-481D-A1D4-D36F889838C3}" type="presParOf" srcId="{BA8E32C6-E847-4ED9-A72E-073BC1BF95A5}" destId="{F2AE2409-562F-4C2E-9533-F0AC9BDC300C}" srcOrd="0" destOrd="0" presId="urn:microsoft.com/office/officeart/2005/8/layout/orgChart1"/>
    <dgm:cxn modelId="{0D4ED7C4-D657-4A4B-AF6D-DE3FE658A085}" type="presParOf" srcId="{F2AE2409-562F-4C2E-9533-F0AC9BDC300C}" destId="{D9C11F79-4DD9-4E01-B0CF-866360AAC5F9}" srcOrd="0" destOrd="0" presId="urn:microsoft.com/office/officeart/2005/8/layout/orgChart1"/>
    <dgm:cxn modelId="{D53A57B8-E580-44F1-A112-D0E8E09F73E6}" type="presParOf" srcId="{F2AE2409-562F-4C2E-9533-F0AC9BDC300C}" destId="{C3CC86FD-0A86-4D2F-9225-9ED4F8C5CBD3}" srcOrd="1" destOrd="0" presId="urn:microsoft.com/office/officeart/2005/8/layout/orgChart1"/>
    <dgm:cxn modelId="{301A5AA1-0482-4559-9359-3AEF2E821BC8}" type="presParOf" srcId="{BA8E32C6-E847-4ED9-A72E-073BC1BF95A5}" destId="{40F55F4D-1793-42AA-9C77-CD97E9012C1C}" srcOrd="1" destOrd="0" presId="urn:microsoft.com/office/officeart/2005/8/layout/orgChart1"/>
    <dgm:cxn modelId="{2228F1C2-D840-43D9-9CD9-42FF3C1D97AD}" type="presParOf" srcId="{BA8E32C6-E847-4ED9-A72E-073BC1BF95A5}" destId="{70499039-E602-4D85-B476-8E7C539DEC35}" srcOrd="2" destOrd="0" presId="urn:microsoft.com/office/officeart/2005/8/layout/orgChart1"/>
    <dgm:cxn modelId="{BAC2644B-8FB4-4B4F-A7EE-20C273079B86}" type="presParOf" srcId="{BAD28A55-92F0-4458-BBF2-A7A5FB19B376}" destId="{E0742633-FEF3-437A-AD23-04AD0BCD5C15}" srcOrd="2" destOrd="0" presId="urn:microsoft.com/office/officeart/2005/8/layout/orgChart1"/>
    <dgm:cxn modelId="{6C30251D-93DC-4C83-A816-AC43A51D7975}" type="presParOf" srcId="{BAD28A55-92F0-4458-BBF2-A7A5FB19B376}" destId="{FEE2689D-9802-43A8-8508-4454E60FB746}" srcOrd="3" destOrd="0" presId="urn:microsoft.com/office/officeart/2005/8/layout/orgChart1"/>
    <dgm:cxn modelId="{45B19249-35B1-40BA-8E20-D54F7FFA8361}" type="presParOf" srcId="{FEE2689D-9802-43A8-8508-4454E60FB746}" destId="{954E3B40-C17C-4222-B746-E7D9EECADD27}" srcOrd="0" destOrd="0" presId="urn:microsoft.com/office/officeart/2005/8/layout/orgChart1"/>
    <dgm:cxn modelId="{983A9C48-B083-40BB-9B13-2832CB641299}" type="presParOf" srcId="{954E3B40-C17C-4222-B746-E7D9EECADD27}" destId="{A53DD394-AAA9-447D-89C0-4873F1A3AF17}" srcOrd="0" destOrd="0" presId="urn:microsoft.com/office/officeart/2005/8/layout/orgChart1"/>
    <dgm:cxn modelId="{2FF2D04C-F6AD-4E76-980B-BD0B1040265A}" type="presParOf" srcId="{954E3B40-C17C-4222-B746-E7D9EECADD27}" destId="{4966B225-80FD-4AEA-8162-DD1352C890B3}" srcOrd="1" destOrd="0" presId="urn:microsoft.com/office/officeart/2005/8/layout/orgChart1"/>
    <dgm:cxn modelId="{EDCE16CB-191F-4770-83A6-2C65BAE222DF}" type="presParOf" srcId="{FEE2689D-9802-43A8-8508-4454E60FB746}" destId="{58E5C8DE-AAF1-40AD-A398-7A9957213943}" srcOrd="1" destOrd="0" presId="urn:microsoft.com/office/officeart/2005/8/layout/orgChart1"/>
    <dgm:cxn modelId="{A2A94DBE-E0E6-4114-9102-BBBB8DA09F5B}" type="presParOf" srcId="{FEE2689D-9802-43A8-8508-4454E60FB746}" destId="{2A72BB4D-B96C-44D1-9656-25BB6EE9B915}" srcOrd="2" destOrd="0" presId="urn:microsoft.com/office/officeart/2005/8/layout/orgChart1"/>
    <dgm:cxn modelId="{40DC86E1-E39E-436B-91BE-7D7171E945C5}" type="presParOf" srcId="{BAD28A55-92F0-4458-BBF2-A7A5FB19B376}" destId="{1A66C704-66A1-4B54-869D-7908D6FE9160}" srcOrd="4" destOrd="0" presId="urn:microsoft.com/office/officeart/2005/8/layout/orgChart1"/>
    <dgm:cxn modelId="{DC19F3B0-5E70-46C8-A145-690AB48EEF3C}" type="presParOf" srcId="{BAD28A55-92F0-4458-BBF2-A7A5FB19B376}" destId="{4B146E18-4FBA-4F20-9EC8-73C9744CD240}" srcOrd="5" destOrd="0" presId="urn:microsoft.com/office/officeart/2005/8/layout/orgChart1"/>
    <dgm:cxn modelId="{3DF8A8FC-A2DA-49DD-83DB-CB5F4E13B925}" type="presParOf" srcId="{4B146E18-4FBA-4F20-9EC8-73C9744CD240}" destId="{F21E0D1B-FBBD-409A-ACF8-658D4984CC82}" srcOrd="0" destOrd="0" presId="urn:microsoft.com/office/officeart/2005/8/layout/orgChart1"/>
    <dgm:cxn modelId="{2FC00D84-9A48-42D1-8B88-5B9E08D3B806}" type="presParOf" srcId="{F21E0D1B-FBBD-409A-ACF8-658D4984CC82}" destId="{05DBEFE5-DADE-429E-BC18-8D3F4CE24811}" srcOrd="0" destOrd="0" presId="urn:microsoft.com/office/officeart/2005/8/layout/orgChart1"/>
    <dgm:cxn modelId="{5BE488BA-711E-481C-92B9-941CC9E16037}" type="presParOf" srcId="{F21E0D1B-FBBD-409A-ACF8-658D4984CC82}" destId="{C98857C7-4303-4533-86C5-561AB8182B43}" srcOrd="1" destOrd="0" presId="urn:microsoft.com/office/officeart/2005/8/layout/orgChart1"/>
    <dgm:cxn modelId="{BE39B9D0-C7B8-461F-B005-3D480D387AC3}" type="presParOf" srcId="{4B146E18-4FBA-4F20-9EC8-73C9744CD240}" destId="{8FFDAC1C-2DB4-4EA2-A40F-C0E15B1DB6AB}" srcOrd="1" destOrd="0" presId="urn:microsoft.com/office/officeart/2005/8/layout/orgChart1"/>
    <dgm:cxn modelId="{37231804-FA2A-4E54-AD55-B89076321944}" type="presParOf" srcId="{4B146E18-4FBA-4F20-9EC8-73C9744CD240}" destId="{55D012AE-7C56-4023-A552-C695BE309C2C}" srcOrd="2" destOrd="0" presId="urn:microsoft.com/office/officeart/2005/8/layout/orgChart1"/>
    <dgm:cxn modelId="{E2126E9C-61B0-47C1-9BD3-34D2118650B4}" type="presParOf" srcId="{BAD28A55-92F0-4458-BBF2-A7A5FB19B376}" destId="{353246EA-65ED-4935-909A-4AA60BE8C498}" srcOrd="6" destOrd="0" presId="urn:microsoft.com/office/officeart/2005/8/layout/orgChart1"/>
    <dgm:cxn modelId="{E22683FD-73F9-4831-8EB6-D3C5CBCBAE42}" type="presParOf" srcId="{BAD28A55-92F0-4458-BBF2-A7A5FB19B376}" destId="{544E3BD1-E8C3-4CD3-B045-69E3D293547D}" srcOrd="7" destOrd="0" presId="urn:microsoft.com/office/officeart/2005/8/layout/orgChart1"/>
    <dgm:cxn modelId="{B4ADCBBB-D6BB-4F1C-A2E0-45FBB7FE80F0}" type="presParOf" srcId="{544E3BD1-E8C3-4CD3-B045-69E3D293547D}" destId="{BB692CEC-A357-44E1-A08D-B9C2CFD84224}" srcOrd="0" destOrd="0" presId="urn:microsoft.com/office/officeart/2005/8/layout/orgChart1"/>
    <dgm:cxn modelId="{3C91AB06-1928-4F6F-AC84-F06B6C1C0D1A}" type="presParOf" srcId="{BB692CEC-A357-44E1-A08D-B9C2CFD84224}" destId="{F008F9E5-88BE-4FEC-A401-AFB362C1B190}" srcOrd="0" destOrd="0" presId="urn:microsoft.com/office/officeart/2005/8/layout/orgChart1"/>
    <dgm:cxn modelId="{6071C2E2-54C2-4D71-B36A-CE1FBDA91940}" type="presParOf" srcId="{BB692CEC-A357-44E1-A08D-B9C2CFD84224}" destId="{58BDD2A8-7AD0-4DA1-A70F-2A3267610C6A}" srcOrd="1" destOrd="0" presId="urn:microsoft.com/office/officeart/2005/8/layout/orgChart1"/>
    <dgm:cxn modelId="{91A75E59-7324-47EC-B5D3-0260C56BE838}" type="presParOf" srcId="{544E3BD1-E8C3-4CD3-B045-69E3D293547D}" destId="{B41478B6-E4A2-428A-85F3-244132454303}" srcOrd="1" destOrd="0" presId="urn:microsoft.com/office/officeart/2005/8/layout/orgChart1"/>
    <dgm:cxn modelId="{A020B670-C762-4E59-BC9C-9E2B6AC40FCF}" type="presParOf" srcId="{544E3BD1-E8C3-4CD3-B045-69E3D293547D}" destId="{88AA8467-15C7-4FD2-83D4-B3D0E2721B2A}" srcOrd="2" destOrd="0" presId="urn:microsoft.com/office/officeart/2005/8/layout/orgChart1"/>
    <dgm:cxn modelId="{6FC66D46-C30B-4AE9-B363-0669E617BF85}" type="presParOf" srcId="{BAD28A55-92F0-4458-BBF2-A7A5FB19B376}" destId="{7FAEC457-BA00-4683-B9BC-66D42EA9C010}" srcOrd="8" destOrd="0" presId="urn:microsoft.com/office/officeart/2005/8/layout/orgChart1"/>
    <dgm:cxn modelId="{B5138C48-62A1-4C5D-8985-EFB969108239}" type="presParOf" srcId="{BAD28A55-92F0-4458-BBF2-A7A5FB19B376}" destId="{C268F054-A0C5-4153-BE0C-3FF19793399E}" srcOrd="9" destOrd="0" presId="urn:microsoft.com/office/officeart/2005/8/layout/orgChart1"/>
    <dgm:cxn modelId="{C971C5FC-CB1C-450E-BAD8-285EC86B2CD1}" type="presParOf" srcId="{C268F054-A0C5-4153-BE0C-3FF19793399E}" destId="{8DE875C2-5A53-4C95-93CC-EF3F347F5628}" srcOrd="0" destOrd="0" presId="urn:microsoft.com/office/officeart/2005/8/layout/orgChart1"/>
    <dgm:cxn modelId="{5BDAA5F9-355A-4E2C-A309-3CFE1CD20CE7}" type="presParOf" srcId="{8DE875C2-5A53-4C95-93CC-EF3F347F5628}" destId="{EC896A0C-DBEF-4663-89BD-AAB6E554680E}" srcOrd="0" destOrd="0" presId="urn:microsoft.com/office/officeart/2005/8/layout/orgChart1"/>
    <dgm:cxn modelId="{31D9ABC8-5E3E-47BD-8BB6-9BB38B97E36C}" type="presParOf" srcId="{8DE875C2-5A53-4C95-93CC-EF3F347F5628}" destId="{0DE9D82A-2277-4CBC-8E48-DF26423267E3}" srcOrd="1" destOrd="0" presId="urn:microsoft.com/office/officeart/2005/8/layout/orgChart1"/>
    <dgm:cxn modelId="{48D9565B-A9DB-40CA-A117-845DCF5E9800}" type="presParOf" srcId="{C268F054-A0C5-4153-BE0C-3FF19793399E}" destId="{9E33F1A0-17D3-42D5-BDA3-556335D58F2B}" srcOrd="1" destOrd="0" presId="urn:microsoft.com/office/officeart/2005/8/layout/orgChart1"/>
    <dgm:cxn modelId="{C0D9DAC1-D298-4501-BB80-E578DE28EC1D}" type="presParOf" srcId="{C268F054-A0C5-4153-BE0C-3FF19793399E}" destId="{4A0706BA-94BF-4FB0-B2B5-72BCA004E9E8}" srcOrd="2" destOrd="0" presId="urn:microsoft.com/office/officeart/2005/8/layout/orgChart1"/>
    <dgm:cxn modelId="{D63C4E9F-B6D3-4B83-AC4B-93343DA3A831}" type="presParOf" srcId="{BAD28A55-92F0-4458-BBF2-A7A5FB19B376}" destId="{2135F84B-8B45-465F-B06A-6BF0ECF09A0B}" srcOrd="10" destOrd="0" presId="urn:microsoft.com/office/officeart/2005/8/layout/orgChart1"/>
    <dgm:cxn modelId="{9DD874FC-F800-4CD7-AB10-635BEE9F7A9D}" type="presParOf" srcId="{BAD28A55-92F0-4458-BBF2-A7A5FB19B376}" destId="{D5149860-A18D-49DF-B22A-C8AB5C728562}" srcOrd="11" destOrd="0" presId="urn:microsoft.com/office/officeart/2005/8/layout/orgChart1"/>
    <dgm:cxn modelId="{BF0AB059-2C0C-47E0-8862-30A5053FA8F6}" type="presParOf" srcId="{D5149860-A18D-49DF-B22A-C8AB5C728562}" destId="{4E127C93-250A-456E-B631-62978C902C2C}" srcOrd="0" destOrd="0" presId="urn:microsoft.com/office/officeart/2005/8/layout/orgChart1"/>
    <dgm:cxn modelId="{B6E27F01-B39E-48C7-A8F3-DFC276859EA6}" type="presParOf" srcId="{4E127C93-250A-456E-B631-62978C902C2C}" destId="{A0211E22-A520-47D9-ABC2-F055BBC3AC89}" srcOrd="0" destOrd="0" presId="urn:microsoft.com/office/officeart/2005/8/layout/orgChart1"/>
    <dgm:cxn modelId="{56D74AE4-BD36-479E-82EE-CDBD8AE1ECEC}" type="presParOf" srcId="{4E127C93-250A-456E-B631-62978C902C2C}" destId="{ACE0698C-DFF8-4CB8-93AE-74DEBC0CB302}" srcOrd="1" destOrd="0" presId="urn:microsoft.com/office/officeart/2005/8/layout/orgChart1"/>
    <dgm:cxn modelId="{6FB938B2-0FA1-4280-A7FA-B87151E469B9}" type="presParOf" srcId="{D5149860-A18D-49DF-B22A-C8AB5C728562}" destId="{A7AAE8C7-5EBF-45E9-B5FF-C923C573A72B}" srcOrd="1" destOrd="0" presId="urn:microsoft.com/office/officeart/2005/8/layout/orgChart1"/>
    <dgm:cxn modelId="{2D644060-BE4E-44E4-A321-FFED20B476EB}" type="presParOf" srcId="{D5149860-A18D-49DF-B22A-C8AB5C728562}" destId="{C585D56D-1A41-4B60-A7D1-57D596DE8BF6}" srcOrd="2" destOrd="0" presId="urn:microsoft.com/office/officeart/2005/8/layout/orgChart1"/>
    <dgm:cxn modelId="{E33C6ACE-8BFD-4041-9289-FD484BADCB80}" type="presParOf" srcId="{BAD28A55-92F0-4458-BBF2-A7A5FB19B376}" destId="{B5981EAE-637E-4AFA-873C-6EF145B638CE}" srcOrd="12" destOrd="0" presId="urn:microsoft.com/office/officeart/2005/8/layout/orgChart1"/>
    <dgm:cxn modelId="{7E41060A-F110-4FAC-85AD-2EC644C44E05}" type="presParOf" srcId="{BAD28A55-92F0-4458-BBF2-A7A5FB19B376}" destId="{DB436CBC-5C7D-41CA-B05D-BD198F3D4723}" srcOrd="13" destOrd="0" presId="urn:microsoft.com/office/officeart/2005/8/layout/orgChart1"/>
    <dgm:cxn modelId="{6BA897E4-BB72-45B3-A239-39BF5A145D94}" type="presParOf" srcId="{DB436CBC-5C7D-41CA-B05D-BD198F3D4723}" destId="{9C86084E-E34B-4C74-8BE1-32861D8E97C7}" srcOrd="0" destOrd="0" presId="urn:microsoft.com/office/officeart/2005/8/layout/orgChart1"/>
    <dgm:cxn modelId="{558E7917-1FF5-4AFD-BD46-3C9E60DEEC7D}" type="presParOf" srcId="{9C86084E-E34B-4C74-8BE1-32861D8E97C7}" destId="{FE1B0577-8C3A-4E94-B014-5C4EFEA10B09}" srcOrd="0" destOrd="0" presId="urn:microsoft.com/office/officeart/2005/8/layout/orgChart1"/>
    <dgm:cxn modelId="{DF99B449-F30C-438F-8979-00C59BB42B8A}" type="presParOf" srcId="{9C86084E-E34B-4C74-8BE1-32861D8E97C7}" destId="{71BDD156-451C-42AE-BCC2-F0032D411936}" srcOrd="1" destOrd="0" presId="urn:microsoft.com/office/officeart/2005/8/layout/orgChart1"/>
    <dgm:cxn modelId="{906AB11A-D60A-4503-921E-E8C52655920C}" type="presParOf" srcId="{DB436CBC-5C7D-41CA-B05D-BD198F3D4723}" destId="{B04E1CBC-A9AB-4167-93F7-2ECFEC7B64B1}" srcOrd="1" destOrd="0" presId="urn:microsoft.com/office/officeart/2005/8/layout/orgChart1"/>
    <dgm:cxn modelId="{6A95BF38-4FA1-4D3B-9755-060D59168A92}" type="presParOf" srcId="{DB436CBC-5C7D-41CA-B05D-BD198F3D4723}" destId="{45E1B61A-96F6-4389-8015-F5397AF5F027}" srcOrd="2" destOrd="0" presId="urn:microsoft.com/office/officeart/2005/8/layout/orgChart1"/>
    <dgm:cxn modelId="{8F20D5D1-726E-4C77-8EEE-94851D9191D4}" type="presParOf" srcId="{BAD28A55-92F0-4458-BBF2-A7A5FB19B376}" destId="{6A9D4B7A-AD8A-4971-AF15-EA3B3E490146}" srcOrd="14" destOrd="0" presId="urn:microsoft.com/office/officeart/2005/8/layout/orgChart1"/>
    <dgm:cxn modelId="{0EC6D036-D452-4533-9D5E-8548CEB27312}" type="presParOf" srcId="{BAD28A55-92F0-4458-BBF2-A7A5FB19B376}" destId="{E2A64B86-576E-4D1C-9733-2EBEBB168F6C}" srcOrd="15" destOrd="0" presId="urn:microsoft.com/office/officeart/2005/8/layout/orgChart1"/>
    <dgm:cxn modelId="{5B309A28-7792-4919-B6C3-0C933F923640}" type="presParOf" srcId="{E2A64B86-576E-4D1C-9733-2EBEBB168F6C}" destId="{7F64109A-90CC-4118-A72B-966C7C0B0F54}" srcOrd="0" destOrd="0" presId="urn:microsoft.com/office/officeart/2005/8/layout/orgChart1"/>
    <dgm:cxn modelId="{8D64E753-5649-41E4-A21B-58D5A642F07A}" type="presParOf" srcId="{7F64109A-90CC-4118-A72B-966C7C0B0F54}" destId="{982F47AC-3B8E-431E-9D85-1EDC0001AA5E}" srcOrd="0" destOrd="0" presId="urn:microsoft.com/office/officeart/2005/8/layout/orgChart1"/>
    <dgm:cxn modelId="{03AC1BFB-9C91-4A85-B62C-700E43527A81}" type="presParOf" srcId="{7F64109A-90CC-4118-A72B-966C7C0B0F54}" destId="{466B670A-48C1-4CA2-98E9-F1DBC78DB150}" srcOrd="1" destOrd="0" presId="urn:microsoft.com/office/officeart/2005/8/layout/orgChart1"/>
    <dgm:cxn modelId="{5406E523-34AA-4E28-BC99-C6B62B4854A4}" type="presParOf" srcId="{E2A64B86-576E-4D1C-9733-2EBEBB168F6C}" destId="{9D2BD60D-097A-4084-B7E8-2BBF8D91D72C}" srcOrd="1" destOrd="0" presId="urn:microsoft.com/office/officeart/2005/8/layout/orgChart1"/>
    <dgm:cxn modelId="{BFD52992-75DB-4CC4-ACEC-28244B5268AB}" type="presParOf" srcId="{E2A64B86-576E-4D1C-9733-2EBEBB168F6C}" destId="{6D6BAEFA-8EEC-4C3C-97BA-8C5FD50C6113}" srcOrd="2" destOrd="0" presId="urn:microsoft.com/office/officeart/2005/8/layout/orgChart1"/>
    <dgm:cxn modelId="{2B38E7C6-954B-4E94-9C4E-F02820F296CB}" type="presParOf" srcId="{BAD28A55-92F0-4458-BBF2-A7A5FB19B376}" destId="{77839410-F1A1-4B08-B7C5-CF943E02900C}" srcOrd="16" destOrd="0" presId="urn:microsoft.com/office/officeart/2005/8/layout/orgChart1"/>
    <dgm:cxn modelId="{DF92BBE5-6A07-47ED-9848-892142BE8DE0}" type="presParOf" srcId="{BAD28A55-92F0-4458-BBF2-A7A5FB19B376}" destId="{C159559B-3E70-47F2-8399-B4D0C1769C81}" srcOrd="17" destOrd="0" presId="urn:microsoft.com/office/officeart/2005/8/layout/orgChart1"/>
    <dgm:cxn modelId="{4205E635-69BD-49DA-94DC-F4DE054BF574}" type="presParOf" srcId="{C159559B-3E70-47F2-8399-B4D0C1769C81}" destId="{DD861F7A-A9E5-4969-A0EF-B2DDB10467D0}" srcOrd="0" destOrd="0" presId="urn:microsoft.com/office/officeart/2005/8/layout/orgChart1"/>
    <dgm:cxn modelId="{0A795CCF-FD9F-4FBF-9330-935136AA7443}" type="presParOf" srcId="{DD861F7A-A9E5-4969-A0EF-B2DDB10467D0}" destId="{53105328-8653-4BA2-B54B-0C1024E2A175}" srcOrd="0" destOrd="0" presId="urn:microsoft.com/office/officeart/2005/8/layout/orgChart1"/>
    <dgm:cxn modelId="{36CFCDCA-95E8-426F-86FA-40CCB96F204E}" type="presParOf" srcId="{DD861F7A-A9E5-4969-A0EF-B2DDB10467D0}" destId="{8C20F93F-1323-4A31-B4A0-D38CC5C1494D}" srcOrd="1" destOrd="0" presId="urn:microsoft.com/office/officeart/2005/8/layout/orgChart1"/>
    <dgm:cxn modelId="{63D98C4A-24F7-4E2F-A91E-F38F4B83A31C}" type="presParOf" srcId="{C159559B-3E70-47F2-8399-B4D0C1769C81}" destId="{5D2D6A81-70A7-402B-B8F2-A5356E0F462E}" srcOrd="1" destOrd="0" presId="urn:microsoft.com/office/officeart/2005/8/layout/orgChart1"/>
    <dgm:cxn modelId="{B6F96387-8523-42FB-A976-A5FB67206D14}" type="presParOf" srcId="{C159559B-3E70-47F2-8399-B4D0C1769C81}" destId="{79B00E53-0396-4F12-920E-FE0BCDDC0B9F}" srcOrd="2" destOrd="0" presId="urn:microsoft.com/office/officeart/2005/8/layout/orgChart1"/>
    <dgm:cxn modelId="{506C07FD-3F25-4D78-B132-7978ED3FE6F4}" type="presParOf" srcId="{BAD28A55-92F0-4458-BBF2-A7A5FB19B376}" destId="{314513E3-E8A5-41CF-90C7-0C8A4F937D51}" srcOrd="18" destOrd="0" presId="urn:microsoft.com/office/officeart/2005/8/layout/orgChart1"/>
    <dgm:cxn modelId="{9C66BD17-A6C0-41E2-A5F0-388C35440D0E}" type="presParOf" srcId="{BAD28A55-92F0-4458-BBF2-A7A5FB19B376}" destId="{BABFD568-BFB3-4F5C-BF36-13D9B56148C3}" srcOrd="19" destOrd="0" presId="urn:microsoft.com/office/officeart/2005/8/layout/orgChart1"/>
    <dgm:cxn modelId="{7D35C63A-34BC-46C0-ACDC-13F9B488653C}" type="presParOf" srcId="{BABFD568-BFB3-4F5C-BF36-13D9B56148C3}" destId="{52D0DEEE-EFF4-4CE1-9893-74E096C0601D}" srcOrd="0" destOrd="0" presId="urn:microsoft.com/office/officeart/2005/8/layout/orgChart1"/>
    <dgm:cxn modelId="{72DB1989-5996-4CFE-9584-5093C54DDE1A}" type="presParOf" srcId="{52D0DEEE-EFF4-4CE1-9893-74E096C0601D}" destId="{E34EF49F-7743-4CA1-AFF5-E748BF2320F7}" srcOrd="0" destOrd="0" presId="urn:microsoft.com/office/officeart/2005/8/layout/orgChart1"/>
    <dgm:cxn modelId="{032A6636-1403-4493-99FC-6C5F0B09AC8F}" type="presParOf" srcId="{52D0DEEE-EFF4-4CE1-9893-74E096C0601D}" destId="{39DA53E7-ACAA-41E6-A9BE-4C8D29AD2714}" srcOrd="1" destOrd="0" presId="urn:microsoft.com/office/officeart/2005/8/layout/orgChart1"/>
    <dgm:cxn modelId="{C79C0021-A7C0-47F6-B4F5-1B8D0026E7BB}" type="presParOf" srcId="{BABFD568-BFB3-4F5C-BF36-13D9B56148C3}" destId="{A01C40DF-A4A7-45D7-BA3A-F9E0B3383149}" srcOrd="1" destOrd="0" presId="urn:microsoft.com/office/officeart/2005/8/layout/orgChart1"/>
    <dgm:cxn modelId="{F72DC2D9-BE80-4970-AB0E-834170DD1C70}" type="presParOf" srcId="{BABFD568-BFB3-4F5C-BF36-13D9B56148C3}" destId="{968D8478-643A-4ECE-9B75-34A03614CDD1}" srcOrd="2" destOrd="0" presId="urn:microsoft.com/office/officeart/2005/8/layout/orgChart1"/>
    <dgm:cxn modelId="{9668CD43-B800-41ED-A825-B97D1052523C}" type="presParOf" srcId="{BAD28A55-92F0-4458-BBF2-A7A5FB19B376}" destId="{B0C484A1-6EC5-4B6D-B384-589195556A58}" srcOrd="20" destOrd="0" presId="urn:microsoft.com/office/officeart/2005/8/layout/orgChart1"/>
    <dgm:cxn modelId="{6BA81B92-D7A3-4250-B1CB-E8E22024EE8A}" type="presParOf" srcId="{BAD28A55-92F0-4458-BBF2-A7A5FB19B376}" destId="{26582608-4631-40CE-8198-B634332EC46E}" srcOrd="21" destOrd="0" presId="urn:microsoft.com/office/officeart/2005/8/layout/orgChart1"/>
    <dgm:cxn modelId="{E74FF5E0-B063-4C50-A432-176A4D9A298B}" type="presParOf" srcId="{26582608-4631-40CE-8198-B634332EC46E}" destId="{03EFAAE4-8515-41E1-B032-3ABF1B432368}" srcOrd="0" destOrd="0" presId="urn:microsoft.com/office/officeart/2005/8/layout/orgChart1"/>
    <dgm:cxn modelId="{7157AFB0-C47F-4156-80D9-620DE1E48C1C}" type="presParOf" srcId="{03EFAAE4-8515-41E1-B032-3ABF1B432368}" destId="{5439AD78-EA28-422D-9B69-E5749D3C7140}" srcOrd="0" destOrd="0" presId="urn:microsoft.com/office/officeart/2005/8/layout/orgChart1"/>
    <dgm:cxn modelId="{3FF12B9B-EDA2-4851-A1E4-F6CA2A6FEEE8}" type="presParOf" srcId="{03EFAAE4-8515-41E1-B032-3ABF1B432368}" destId="{C98CB8EC-794A-40AB-8E25-BEA0B63FF99A}" srcOrd="1" destOrd="0" presId="urn:microsoft.com/office/officeart/2005/8/layout/orgChart1"/>
    <dgm:cxn modelId="{28D9CA5F-948E-4F65-935A-6B8F6490CE90}" type="presParOf" srcId="{26582608-4631-40CE-8198-B634332EC46E}" destId="{80987909-79B1-487B-BC7F-62F4BC6E9F05}" srcOrd="1" destOrd="0" presId="urn:microsoft.com/office/officeart/2005/8/layout/orgChart1"/>
    <dgm:cxn modelId="{5DD5E46E-DFB1-418F-9321-5BE7923B3F53}" type="presParOf" srcId="{26582608-4631-40CE-8198-B634332EC46E}" destId="{D8AAAD6F-7FB9-4CE9-A235-4124F7CFA3D4}" srcOrd="2" destOrd="0" presId="urn:microsoft.com/office/officeart/2005/8/layout/orgChart1"/>
    <dgm:cxn modelId="{C8A6095B-CD67-4979-A88A-C95BB190637E}" type="presParOf" srcId="{D168E38E-2B36-49D4-B693-D5C805B846BC}" destId="{0971FF61-5535-4BB0-82D3-03352B4D396E}" srcOrd="2" destOrd="0" presId="urn:microsoft.com/office/officeart/2005/8/layout/orgChart1"/>
    <dgm:cxn modelId="{392A8F0D-1DD1-4801-A447-18A618813294}" type="presParOf" srcId="{BC18AF4C-277A-4DC7-B963-7DC6C0BEF787}" destId="{C06AF8A3-C54B-438B-9841-15CC36684AD4}" srcOrd="2" destOrd="0" presId="urn:microsoft.com/office/officeart/2005/8/layout/orgChart1"/>
    <dgm:cxn modelId="{2A72EE5C-E53C-46A9-A711-9E3E8D2535AB}" type="presParOf" srcId="{DB936C34-50D4-4153-8D66-49FB74EDD11F}" destId="{5D720F2E-A4CA-4690-A1B0-06BEB680ADC0}" srcOrd="2" destOrd="0" presId="urn:microsoft.com/office/officeart/2005/8/layout/orgChart1"/>
    <dgm:cxn modelId="{4A189B15-4266-4736-8CA5-C4CC33F0E49F}" type="presParOf" srcId="{DB936C34-50D4-4153-8D66-49FB74EDD11F}" destId="{B76366D5-FB11-4FF2-95BB-0769C04AD7B7}" srcOrd="3" destOrd="0" presId="urn:microsoft.com/office/officeart/2005/8/layout/orgChart1"/>
    <dgm:cxn modelId="{BFE89BA6-69ED-4AFC-A886-B2E702B6CCF2}" type="presParOf" srcId="{B76366D5-FB11-4FF2-95BB-0769C04AD7B7}" destId="{C5A46B27-BEC8-443C-B1F4-B7352C31322C}" srcOrd="0" destOrd="0" presId="urn:microsoft.com/office/officeart/2005/8/layout/orgChart1"/>
    <dgm:cxn modelId="{07095918-C76C-4335-87EE-57EC763C445F}" type="presParOf" srcId="{C5A46B27-BEC8-443C-B1F4-B7352C31322C}" destId="{202F95E1-0138-41C8-91EE-118C79CAB9B3}" srcOrd="0" destOrd="0" presId="urn:microsoft.com/office/officeart/2005/8/layout/orgChart1"/>
    <dgm:cxn modelId="{8682C538-9E96-4843-94D1-CAC30B24E2ED}" type="presParOf" srcId="{C5A46B27-BEC8-443C-B1F4-B7352C31322C}" destId="{780A7434-C96A-4304-8169-B35976DE7131}" srcOrd="1" destOrd="0" presId="urn:microsoft.com/office/officeart/2005/8/layout/orgChart1"/>
    <dgm:cxn modelId="{DB7DAEC8-E825-495D-9CA4-B2BDD1D11667}" type="presParOf" srcId="{B76366D5-FB11-4FF2-95BB-0769C04AD7B7}" destId="{3F7DD753-8A2F-43B3-804C-40A312A808E3}" srcOrd="1" destOrd="0" presId="urn:microsoft.com/office/officeart/2005/8/layout/orgChart1"/>
    <dgm:cxn modelId="{739646AF-C164-473B-BF75-3080A9A0C95C}" type="presParOf" srcId="{3F7DD753-8A2F-43B3-804C-40A312A808E3}" destId="{CDC8E9AF-95A4-4EF9-98B1-9AFCF9B86E88}" srcOrd="0" destOrd="0" presId="urn:microsoft.com/office/officeart/2005/8/layout/orgChart1"/>
    <dgm:cxn modelId="{59614CD7-4F17-45A1-8EC0-E484EC0ABA18}" type="presParOf" srcId="{3F7DD753-8A2F-43B3-804C-40A312A808E3}" destId="{7A64862D-9D11-4910-8303-D4ACF0FC3CE0}" srcOrd="1" destOrd="0" presId="urn:microsoft.com/office/officeart/2005/8/layout/orgChart1"/>
    <dgm:cxn modelId="{FC502FF7-F332-477E-AD3F-3CE69354CC83}" type="presParOf" srcId="{7A64862D-9D11-4910-8303-D4ACF0FC3CE0}" destId="{4D50099B-40C2-4978-BB2D-62594337F70B}" srcOrd="0" destOrd="0" presId="urn:microsoft.com/office/officeart/2005/8/layout/orgChart1"/>
    <dgm:cxn modelId="{E5B70852-91F4-4163-922A-4276B70B74E8}" type="presParOf" srcId="{4D50099B-40C2-4978-BB2D-62594337F70B}" destId="{6B8B2662-14A6-4DC1-BBC0-FC64CFBDB8F1}" srcOrd="0" destOrd="0" presId="urn:microsoft.com/office/officeart/2005/8/layout/orgChart1"/>
    <dgm:cxn modelId="{293B8475-9487-4AC4-9398-8A4E53145D39}" type="presParOf" srcId="{4D50099B-40C2-4978-BB2D-62594337F70B}" destId="{7ED92DE3-8C28-47EB-B8EA-9D5371BC2CE4}" srcOrd="1" destOrd="0" presId="urn:microsoft.com/office/officeart/2005/8/layout/orgChart1"/>
    <dgm:cxn modelId="{16274D39-20F5-4686-AE5D-EF5066DE8B98}" type="presParOf" srcId="{7A64862D-9D11-4910-8303-D4ACF0FC3CE0}" destId="{E662FDA2-26F3-4642-968D-AB6A310AC417}" srcOrd="1" destOrd="0" presId="urn:microsoft.com/office/officeart/2005/8/layout/orgChart1"/>
    <dgm:cxn modelId="{F4462BB8-C36B-464C-933E-74CF5C8A327E}" type="presParOf" srcId="{7A64862D-9D11-4910-8303-D4ACF0FC3CE0}" destId="{6AE70976-12AC-4A85-9F04-CEB79A3555BD}" srcOrd="2" destOrd="0" presId="urn:microsoft.com/office/officeart/2005/8/layout/orgChart1"/>
    <dgm:cxn modelId="{E3E96435-91BC-4DA1-914B-7426A74E524E}" type="presParOf" srcId="{3F7DD753-8A2F-43B3-804C-40A312A808E3}" destId="{EF929808-6E35-4974-A1CF-B93C920F7507}" srcOrd="2" destOrd="0" presId="urn:microsoft.com/office/officeart/2005/8/layout/orgChart1"/>
    <dgm:cxn modelId="{6E46242C-C274-4E93-96E9-76D2F84F07FE}" type="presParOf" srcId="{3F7DD753-8A2F-43B3-804C-40A312A808E3}" destId="{0F6A5783-A7C3-456C-980E-C22784B2FECF}" srcOrd="3" destOrd="0" presId="urn:microsoft.com/office/officeart/2005/8/layout/orgChart1"/>
    <dgm:cxn modelId="{97D3EC53-30F9-444C-A692-AB6BCAB2ABC3}" type="presParOf" srcId="{0F6A5783-A7C3-456C-980E-C22784B2FECF}" destId="{3A3E01D8-AE56-432E-94D2-D705E3DEF114}" srcOrd="0" destOrd="0" presId="urn:microsoft.com/office/officeart/2005/8/layout/orgChart1"/>
    <dgm:cxn modelId="{912B9FC0-C04A-4603-A002-33D7DE776B22}" type="presParOf" srcId="{3A3E01D8-AE56-432E-94D2-D705E3DEF114}" destId="{0DFAF17D-684C-4ED4-9A25-B828983F26A2}" srcOrd="0" destOrd="0" presId="urn:microsoft.com/office/officeart/2005/8/layout/orgChart1"/>
    <dgm:cxn modelId="{615EA1B4-8F6A-4C21-BD04-5146901F28DA}" type="presParOf" srcId="{3A3E01D8-AE56-432E-94D2-D705E3DEF114}" destId="{52F9C6E3-02C7-4A1F-A799-FAF840D3173F}" srcOrd="1" destOrd="0" presId="urn:microsoft.com/office/officeart/2005/8/layout/orgChart1"/>
    <dgm:cxn modelId="{12C70FC5-D7CD-439A-AAA3-BE38F453E9D6}" type="presParOf" srcId="{0F6A5783-A7C3-456C-980E-C22784B2FECF}" destId="{BE5BA112-7C86-49A9-AB0B-E99A7CB39CDE}" srcOrd="1" destOrd="0" presId="urn:microsoft.com/office/officeart/2005/8/layout/orgChart1"/>
    <dgm:cxn modelId="{7E99125F-9651-4414-AB7B-76CBEDD207B2}" type="presParOf" srcId="{0F6A5783-A7C3-456C-980E-C22784B2FECF}" destId="{20B7FD5F-7806-4BC8-8BCC-15257522F36D}" srcOrd="2" destOrd="0" presId="urn:microsoft.com/office/officeart/2005/8/layout/orgChart1"/>
    <dgm:cxn modelId="{07051CD2-35F3-4F16-9A37-F8179239B69B}" type="presParOf" srcId="{3F7DD753-8A2F-43B3-804C-40A312A808E3}" destId="{C4D3EC3C-B574-492A-9091-56D0DE655058}" srcOrd="4" destOrd="0" presId="urn:microsoft.com/office/officeart/2005/8/layout/orgChart1"/>
    <dgm:cxn modelId="{E100B0FB-971D-4D97-B5D1-0B07E27CD5A7}" type="presParOf" srcId="{3F7DD753-8A2F-43B3-804C-40A312A808E3}" destId="{75A7C69F-5ACD-417E-BC91-08E66E4A7E42}" srcOrd="5" destOrd="0" presId="urn:microsoft.com/office/officeart/2005/8/layout/orgChart1"/>
    <dgm:cxn modelId="{F79726B6-642A-40B6-B17E-69B9884F21E3}" type="presParOf" srcId="{75A7C69F-5ACD-417E-BC91-08E66E4A7E42}" destId="{AF1E62CA-27BC-4EDE-9446-489D84000069}" srcOrd="0" destOrd="0" presId="urn:microsoft.com/office/officeart/2005/8/layout/orgChart1"/>
    <dgm:cxn modelId="{4EFDA005-2762-402F-9411-3343F4ABCBDF}" type="presParOf" srcId="{AF1E62CA-27BC-4EDE-9446-489D84000069}" destId="{BC7452E5-F855-472D-884E-3CBD05375ED6}" srcOrd="0" destOrd="0" presId="urn:microsoft.com/office/officeart/2005/8/layout/orgChart1"/>
    <dgm:cxn modelId="{91E87D9E-7114-430B-991A-5E6E73E42B6D}" type="presParOf" srcId="{AF1E62CA-27BC-4EDE-9446-489D84000069}" destId="{3CA0B5D4-5AAC-4161-9D01-614972B929B0}" srcOrd="1" destOrd="0" presId="urn:microsoft.com/office/officeart/2005/8/layout/orgChart1"/>
    <dgm:cxn modelId="{CBC3FBA6-B165-4199-BE3F-1378E9A22D9D}" type="presParOf" srcId="{75A7C69F-5ACD-417E-BC91-08E66E4A7E42}" destId="{845D2ECA-79BA-490E-8B8A-9DC1932EEF11}" srcOrd="1" destOrd="0" presId="urn:microsoft.com/office/officeart/2005/8/layout/orgChart1"/>
    <dgm:cxn modelId="{DF589417-B512-4897-B739-044A0CFB48CA}" type="presParOf" srcId="{75A7C69F-5ACD-417E-BC91-08E66E4A7E42}" destId="{97636485-77C7-4B83-A239-91390DEC9366}" srcOrd="2" destOrd="0" presId="urn:microsoft.com/office/officeart/2005/8/layout/orgChart1"/>
    <dgm:cxn modelId="{BC02AB8D-4178-483F-B6B7-EE4E5958C18A}" type="presParOf" srcId="{B76366D5-FB11-4FF2-95BB-0769C04AD7B7}" destId="{8C56C118-303A-46B8-B7E9-4B1AA8ACDFC0}" srcOrd="2" destOrd="0" presId="urn:microsoft.com/office/officeart/2005/8/layout/orgChart1"/>
    <dgm:cxn modelId="{71B4D804-2163-4136-8BA0-07637BEE4F26}" type="presParOf" srcId="{DB936C34-50D4-4153-8D66-49FB74EDD11F}" destId="{BF0F6897-2C5E-4474-907E-FDBB895F59DD}" srcOrd="4" destOrd="0" presId="urn:microsoft.com/office/officeart/2005/8/layout/orgChart1"/>
    <dgm:cxn modelId="{F278FD42-D838-4217-AB1B-89505493FCF5}" type="presParOf" srcId="{DB936C34-50D4-4153-8D66-49FB74EDD11F}" destId="{BDD6035B-2DA3-4149-881E-723BE19ADAEC}" srcOrd="5" destOrd="0" presId="urn:microsoft.com/office/officeart/2005/8/layout/orgChart1"/>
    <dgm:cxn modelId="{27F3FDA7-3297-459F-BB98-05C240B2AFEA}" type="presParOf" srcId="{BDD6035B-2DA3-4149-881E-723BE19ADAEC}" destId="{F71A0A78-052F-47B3-A137-C1CE5C969E9E}" srcOrd="0" destOrd="0" presId="urn:microsoft.com/office/officeart/2005/8/layout/orgChart1"/>
    <dgm:cxn modelId="{E369BD43-A28C-4B5C-B1F1-EA54673F4286}" type="presParOf" srcId="{F71A0A78-052F-47B3-A137-C1CE5C969E9E}" destId="{ED00074E-6F8B-4396-B31C-2FDA3BB53952}" srcOrd="0" destOrd="0" presId="urn:microsoft.com/office/officeart/2005/8/layout/orgChart1"/>
    <dgm:cxn modelId="{3A2B4013-037D-40C2-807A-D1D8DDE595FD}" type="presParOf" srcId="{F71A0A78-052F-47B3-A137-C1CE5C969E9E}" destId="{1C535E38-09FE-4188-A1A1-4C5C335AF988}" srcOrd="1" destOrd="0" presId="urn:microsoft.com/office/officeart/2005/8/layout/orgChart1"/>
    <dgm:cxn modelId="{E4CC02ED-861A-4FEC-92A5-AE49BCC1EA85}" type="presParOf" srcId="{BDD6035B-2DA3-4149-881E-723BE19ADAEC}" destId="{1FD7021D-16AC-438E-B9AB-DAB9A1663984}" srcOrd="1" destOrd="0" presId="urn:microsoft.com/office/officeart/2005/8/layout/orgChart1"/>
    <dgm:cxn modelId="{38E214CD-F5DC-4D04-987F-2A1DC2E0A59A}" type="presParOf" srcId="{1FD7021D-16AC-438E-B9AB-DAB9A1663984}" destId="{462C4BC2-20FC-496E-BD8E-CF9697050A31}" srcOrd="0" destOrd="0" presId="urn:microsoft.com/office/officeart/2005/8/layout/orgChart1"/>
    <dgm:cxn modelId="{DC9E5215-038A-4C8F-97E3-7D33B127F377}" type="presParOf" srcId="{1FD7021D-16AC-438E-B9AB-DAB9A1663984}" destId="{54D5EC4E-7E36-4DF8-8C5E-638DB641432A}" srcOrd="1" destOrd="0" presId="urn:microsoft.com/office/officeart/2005/8/layout/orgChart1"/>
    <dgm:cxn modelId="{8425F782-CFBB-4A2D-818F-593C36A9033F}" type="presParOf" srcId="{54D5EC4E-7E36-4DF8-8C5E-638DB641432A}" destId="{F07DA2A8-584D-4A1E-B2E2-96996F16AF5B}" srcOrd="0" destOrd="0" presId="urn:microsoft.com/office/officeart/2005/8/layout/orgChart1"/>
    <dgm:cxn modelId="{7E34E4B1-106D-4A92-BED1-150AC271530E}" type="presParOf" srcId="{F07DA2A8-584D-4A1E-B2E2-96996F16AF5B}" destId="{D4A2D930-E6D8-4B22-83BB-B70466F7897E}" srcOrd="0" destOrd="0" presId="urn:microsoft.com/office/officeart/2005/8/layout/orgChart1"/>
    <dgm:cxn modelId="{AD68DE87-0BEF-4E16-8E11-4F54245C7234}" type="presParOf" srcId="{F07DA2A8-584D-4A1E-B2E2-96996F16AF5B}" destId="{42EFBA1E-AD0B-469F-83C5-DE3D5DF12700}" srcOrd="1" destOrd="0" presId="urn:microsoft.com/office/officeart/2005/8/layout/orgChart1"/>
    <dgm:cxn modelId="{CF23C84C-60FA-4A0B-98E9-9993DC1A52A7}" type="presParOf" srcId="{54D5EC4E-7E36-4DF8-8C5E-638DB641432A}" destId="{CF4DFD2A-FDC1-4F67-B1F6-A07C11C0120C}" srcOrd="1" destOrd="0" presId="urn:microsoft.com/office/officeart/2005/8/layout/orgChart1"/>
    <dgm:cxn modelId="{5F16D660-F31B-4EA5-A2F4-B8F59AA48631}" type="presParOf" srcId="{CF4DFD2A-FDC1-4F67-B1F6-A07C11C0120C}" destId="{DEBA256E-5274-4681-90D6-3A5870006E38}" srcOrd="0" destOrd="0" presId="urn:microsoft.com/office/officeart/2005/8/layout/orgChart1"/>
    <dgm:cxn modelId="{CC17E14A-52B8-4A31-ACCF-3058F8290F9A}" type="presParOf" srcId="{CF4DFD2A-FDC1-4F67-B1F6-A07C11C0120C}" destId="{5AE9865C-1969-47BB-A6AB-A475B3FDA903}" srcOrd="1" destOrd="0" presId="urn:microsoft.com/office/officeart/2005/8/layout/orgChart1"/>
    <dgm:cxn modelId="{3DD3D0B7-B9F3-47C7-8C1D-E5B45F8DAAAA}" type="presParOf" srcId="{5AE9865C-1969-47BB-A6AB-A475B3FDA903}" destId="{DBCD0FE6-A186-41D8-8E4A-71815B648F15}" srcOrd="0" destOrd="0" presId="urn:microsoft.com/office/officeart/2005/8/layout/orgChart1"/>
    <dgm:cxn modelId="{A5B932D2-D6D5-4324-8F96-0A683A303077}" type="presParOf" srcId="{DBCD0FE6-A186-41D8-8E4A-71815B648F15}" destId="{DE21C1B8-2DBD-4059-88FD-B413580947F1}" srcOrd="0" destOrd="0" presId="urn:microsoft.com/office/officeart/2005/8/layout/orgChart1"/>
    <dgm:cxn modelId="{E0242493-24D8-46AD-BBF0-05000B8A9536}" type="presParOf" srcId="{DBCD0FE6-A186-41D8-8E4A-71815B648F15}" destId="{CA2F26E4-2E7F-4219-9E42-330190A9A5FC}" srcOrd="1" destOrd="0" presId="urn:microsoft.com/office/officeart/2005/8/layout/orgChart1"/>
    <dgm:cxn modelId="{3CE1CAF4-97DF-489F-98D3-7E69E29A2A02}" type="presParOf" srcId="{5AE9865C-1969-47BB-A6AB-A475B3FDA903}" destId="{FF594F01-9806-4B9C-A1C7-C83690990986}" srcOrd="1" destOrd="0" presId="urn:microsoft.com/office/officeart/2005/8/layout/orgChart1"/>
    <dgm:cxn modelId="{6E99170B-B11E-4481-972E-0191E6B82111}" type="presParOf" srcId="{5AE9865C-1969-47BB-A6AB-A475B3FDA903}" destId="{176D421D-8030-4BD5-A4F6-CE1171E771BF}" srcOrd="2" destOrd="0" presId="urn:microsoft.com/office/officeart/2005/8/layout/orgChart1"/>
    <dgm:cxn modelId="{A26CA8FB-7349-4382-8BB6-5F8FF0F2AEEA}" type="presParOf" srcId="{CF4DFD2A-FDC1-4F67-B1F6-A07C11C0120C}" destId="{23875CB4-37A9-49F8-BF5C-2F715DB5F2EE}" srcOrd="2" destOrd="0" presId="urn:microsoft.com/office/officeart/2005/8/layout/orgChart1"/>
    <dgm:cxn modelId="{F289B071-E397-4D85-988A-A0FD58CE175C}" type="presParOf" srcId="{CF4DFD2A-FDC1-4F67-B1F6-A07C11C0120C}" destId="{876891BC-05A9-4348-BD25-702B31AFB945}" srcOrd="3" destOrd="0" presId="urn:microsoft.com/office/officeart/2005/8/layout/orgChart1"/>
    <dgm:cxn modelId="{F1EA1C23-4626-4136-B6A7-B5D752529604}" type="presParOf" srcId="{876891BC-05A9-4348-BD25-702B31AFB945}" destId="{061E1E2C-D135-4FD9-BBFD-A570B94A9B5C}" srcOrd="0" destOrd="0" presId="urn:microsoft.com/office/officeart/2005/8/layout/orgChart1"/>
    <dgm:cxn modelId="{B0C8A283-6243-4502-B3FA-23E6473D95CE}" type="presParOf" srcId="{061E1E2C-D135-4FD9-BBFD-A570B94A9B5C}" destId="{74518D4B-F705-41A2-B932-EA6E5BC76236}" srcOrd="0" destOrd="0" presId="urn:microsoft.com/office/officeart/2005/8/layout/orgChart1"/>
    <dgm:cxn modelId="{E1EBFBCC-86CA-4DBB-A2AE-967FFDCFC625}" type="presParOf" srcId="{061E1E2C-D135-4FD9-BBFD-A570B94A9B5C}" destId="{BA6A7241-7C29-4901-AC13-9C03D0160E05}" srcOrd="1" destOrd="0" presId="urn:microsoft.com/office/officeart/2005/8/layout/orgChart1"/>
    <dgm:cxn modelId="{89F35786-9D1A-4D24-B210-645A7D975B88}" type="presParOf" srcId="{876891BC-05A9-4348-BD25-702B31AFB945}" destId="{ED8FFA90-9D14-4B01-849E-8FC836582904}" srcOrd="1" destOrd="0" presId="urn:microsoft.com/office/officeart/2005/8/layout/orgChart1"/>
    <dgm:cxn modelId="{C10CC53E-C043-42B7-9239-3F7477AE40A6}" type="presParOf" srcId="{876891BC-05A9-4348-BD25-702B31AFB945}" destId="{30957DE2-C5E1-4915-9A78-2D04FC38021D}" srcOrd="2" destOrd="0" presId="urn:microsoft.com/office/officeart/2005/8/layout/orgChart1"/>
    <dgm:cxn modelId="{AD671762-1899-4F39-BD39-74E0CAAB25FB}" type="presParOf" srcId="{CF4DFD2A-FDC1-4F67-B1F6-A07C11C0120C}" destId="{4C5888CC-D4D7-41BC-817D-1DAB50A254BA}" srcOrd="4" destOrd="0" presId="urn:microsoft.com/office/officeart/2005/8/layout/orgChart1"/>
    <dgm:cxn modelId="{16DACECA-569A-481C-BCCE-7DB080F8CDEA}" type="presParOf" srcId="{CF4DFD2A-FDC1-4F67-B1F6-A07C11C0120C}" destId="{FD1014D8-0CCC-48A4-9D60-B00B72E3941D}" srcOrd="5" destOrd="0" presId="urn:microsoft.com/office/officeart/2005/8/layout/orgChart1"/>
    <dgm:cxn modelId="{C52DEA24-27F3-4E92-BD17-7D2B61593B16}" type="presParOf" srcId="{FD1014D8-0CCC-48A4-9D60-B00B72E3941D}" destId="{D0761229-DE0E-460F-AC68-99CB8AA761FA}" srcOrd="0" destOrd="0" presId="urn:microsoft.com/office/officeart/2005/8/layout/orgChart1"/>
    <dgm:cxn modelId="{20303CF8-15C3-443C-8F4E-1189FFEFFA70}" type="presParOf" srcId="{D0761229-DE0E-460F-AC68-99CB8AA761FA}" destId="{712721ED-0CF4-474F-AC12-10BEA0770C7D}" srcOrd="0" destOrd="0" presId="urn:microsoft.com/office/officeart/2005/8/layout/orgChart1"/>
    <dgm:cxn modelId="{0DD4CA7F-37E7-48F8-953D-31C2AD92B7A4}" type="presParOf" srcId="{D0761229-DE0E-460F-AC68-99CB8AA761FA}" destId="{7C8FEB4D-60AC-47FC-B91F-9EEE69E56DB5}" srcOrd="1" destOrd="0" presId="urn:microsoft.com/office/officeart/2005/8/layout/orgChart1"/>
    <dgm:cxn modelId="{563F2A09-97EF-4262-8299-4DBD0F28B7BA}" type="presParOf" srcId="{FD1014D8-0CCC-48A4-9D60-B00B72E3941D}" destId="{D352E41E-E958-4D0B-BEA1-F883D99DC804}" srcOrd="1" destOrd="0" presId="urn:microsoft.com/office/officeart/2005/8/layout/orgChart1"/>
    <dgm:cxn modelId="{4B7B3D9F-9113-4F2E-BABB-70C043B6BA7A}" type="presParOf" srcId="{FD1014D8-0CCC-48A4-9D60-B00B72E3941D}" destId="{45242119-D10C-4734-BD1B-BB420E6B6732}" srcOrd="2" destOrd="0" presId="urn:microsoft.com/office/officeart/2005/8/layout/orgChart1"/>
    <dgm:cxn modelId="{F316F85B-0FF6-4C82-AA06-96B6C562E14B}" type="presParOf" srcId="{CF4DFD2A-FDC1-4F67-B1F6-A07C11C0120C}" destId="{C177905C-64D7-4F78-BAD1-E375955786DD}" srcOrd="6" destOrd="0" presId="urn:microsoft.com/office/officeart/2005/8/layout/orgChart1"/>
    <dgm:cxn modelId="{B30ED7C8-DA6E-4FE7-9DEC-2BA49B0486D2}" type="presParOf" srcId="{CF4DFD2A-FDC1-4F67-B1F6-A07C11C0120C}" destId="{D23382C0-AF7F-46F8-A010-3690E19CDCD1}" srcOrd="7" destOrd="0" presId="urn:microsoft.com/office/officeart/2005/8/layout/orgChart1"/>
    <dgm:cxn modelId="{25C25726-3667-4F9D-8D74-810B43E494BC}" type="presParOf" srcId="{D23382C0-AF7F-46F8-A010-3690E19CDCD1}" destId="{5791AFE0-E3AF-4A08-AA84-72E6C02E32B3}" srcOrd="0" destOrd="0" presId="urn:microsoft.com/office/officeart/2005/8/layout/orgChart1"/>
    <dgm:cxn modelId="{71A7862E-6A97-4F91-8B0C-664A57A5419E}" type="presParOf" srcId="{5791AFE0-E3AF-4A08-AA84-72E6C02E32B3}" destId="{664B4900-429E-4E3B-9F81-DE927F1AC1CF}" srcOrd="0" destOrd="0" presId="urn:microsoft.com/office/officeart/2005/8/layout/orgChart1"/>
    <dgm:cxn modelId="{C6387963-6115-41C1-A042-7C377197EB8A}" type="presParOf" srcId="{5791AFE0-E3AF-4A08-AA84-72E6C02E32B3}" destId="{6E7335E1-18B7-4D6A-B0A8-54138B95E38A}" srcOrd="1" destOrd="0" presId="urn:microsoft.com/office/officeart/2005/8/layout/orgChart1"/>
    <dgm:cxn modelId="{3C21A46A-CCF0-4F8E-87C7-983FB89F18AC}" type="presParOf" srcId="{D23382C0-AF7F-46F8-A010-3690E19CDCD1}" destId="{9F6EA7A6-36C9-45AC-BBD2-47E64A560CFC}" srcOrd="1" destOrd="0" presId="urn:microsoft.com/office/officeart/2005/8/layout/orgChart1"/>
    <dgm:cxn modelId="{3F738149-83B2-45B3-841B-45E6281EF58A}" type="presParOf" srcId="{D23382C0-AF7F-46F8-A010-3690E19CDCD1}" destId="{C0550AAA-D586-4BBF-AD7A-E3D233BFB8D0}" srcOrd="2" destOrd="0" presId="urn:microsoft.com/office/officeart/2005/8/layout/orgChart1"/>
    <dgm:cxn modelId="{BB8410D9-70DE-4396-A295-1FECA64CB7C3}" type="presParOf" srcId="{CF4DFD2A-FDC1-4F67-B1F6-A07C11C0120C}" destId="{0192AD6E-05EA-4E0B-A747-91508152ED57}" srcOrd="8" destOrd="0" presId="urn:microsoft.com/office/officeart/2005/8/layout/orgChart1"/>
    <dgm:cxn modelId="{179F24D2-1C52-44B9-B914-575B38C4B245}" type="presParOf" srcId="{CF4DFD2A-FDC1-4F67-B1F6-A07C11C0120C}" destId="{FC23F70B-59DC-4A21-BAE3-4E77933E68CC}" srcOrd="9" destOrd="0" presId="urn:microsoft.com/office/officeart/2005/8/layout/orgChart1"/>
    <dgm:cxn modelId="{9C6DCEFF-BD5B-4B09-94F3-AB745481571A}" type="presParOf" srcId="{FC23F70B-59DC-4A21-BAE3-4E77933E68CC}" destId="{785A8020-1829-4F7E-BD9A-E83930E5E698}" srcOrd="0" destOrd="0" presId="urn:microsoft.com/office/officeart/2005/8/layout/orgChart1"/>
    <dgm:cxn modelId="{22395018-E218-455B-B4EA-31A92120AED3}" type="presParOf" srcId="{785A8020-1829-4F7E-BD9A-E83930E5E698}" destId="{04D05799-EA12-4BBA-B684-F17636D66411}" srcOrd="0" destOrd="0" presId="urn:microsoft.com/office/officeart/2005/8/layout/orgChart1"/>
    <dgm:cxn modelId="{17421CAC-60BC-4A04-90E5-3A69136B79FE}" type="presParOf" srcId="{785A8020-1829-4F7E-BD9A-E83930E5E698}" destId="{7C18D5D6-7DFB-47AC-961F-DE48ACB712EF}" srcOrd="1" destOrd="0" presId="urn:microsoft.com/office/officeart/2005/8/layout/orgChart1"/>
    <dgm:cxn modelId="{84B89DF0-0A6C-4201-A700-440B6B129C21}" type="presParOf" srcId="{FC23F70B-59DC-4A21-BAE3-4E77933E68CC}" destId="{A9DE7EFA-2E7C-48EB-B1F9-7BB45F7C146A}" srcOrd="1" destOrd="0" presId="urn:microsoft.com/office/officeart/2005/8/layout/orgChart1"/>
    <dgm:cxn modelId="{F3011EB7-9FB5-464C-A701-F749CE7C2933}" type="presParOf" srcId="{FC23F70B-59DC-4A21-BAE3-4E77933E68CC}" destId="{4AA6579E-79AA-4145-BC89-D6E1DBDB61D7}" srcOrd="2" destOrd="0" presId="urn:microsoft.com/office/officeart/2005/8/layout/orgChart1"/>
    <dgm:cxn modelId="{A24829F1-CE95-419B-B420-9B985D4A5007}" type="presParOf" srcId="{CF4DFD2A-FDC1-4F67-B1F6-A07C11C0120C}" destId="{1F600AEB-1C18-4E9D-BCE4-7473FD90791D}" srcOrd="10" destOrd="0" presId="urn:microsoft.com/office/officeart/2005/8/layout/orgChart1"/>
    <dgm:cxn modelId="{B1F1311E-55C8-4084-BF1A-2395DA8EACAE}" type="presParOf" srcId="{CF4DFD2A-FDC1-4F67-B1F6-A07C11C0120C}" destId="{5D989F86-7370-466D-92BB-07640F3C757F}" srcOrd="11" destOrd="0" presId="urn:microsoft.com/office/officeart/2005/8/layout/orgChart1"/>
    <dgm:cxn modelId="{0218483B-1BF9-4898-BC98-939293515EA0}" type="presParOf" srcId="{5D989F86-7370-466D-92BB-07640F3C757F}" destId="{993CD974-44F2-4E01-856A-7146E25A5CCE}" srcOrd="0" destOrd="0" presId="urn:microsoft.com/office/officeart/2005/8/layout/orgChart1"/>
    <dgm:cxn modelId="{B6B8E040-A846-42E9-9BD8-B4986DEA96A2}" type="presParOf" srcId="{993CD974-44F2-4E01-856A-7146E25A5CCE}" destId="{6F511029-4D9E-4B97-8010-1CB3C7172CE2}" srcOrd="0" destOrd="0" presId="urn:microsoft.com/office/officeart/2005/8/layout/orgChart1"/>
    <dgm:cxn modelId="{6CA65F24-226D-47C8-8A74-7E8EB98C9138}" type="presParOf" srcId="{993CD974-44F2-4E01-856A-7146E25A5CCE}" destId="{A8D18E41-79A9-4411-96F0-DE6C89B3B9EB}" srcOrd="1" destOrd="0" presId="urn:microsoft.com/office/officeart/2005/8/layout/orgChart1"/>
    <dgm:cxn modelId="{572DF05D-76D4-4284-88BA-74BDF598EE86}" type="presParOf" srcId="{5D989F86-7370-466D-92BB-07640F3C757F}" destId="{207CFABB-4DC8-4F72-A97A-E087E3935B3F}" srcOrd="1" destOrd="0" presId="urn:microsoft.com/office/officeart/2005/8/layout/orgChart1"/>
    <dgm:cxn modelId="{AE2B0D29-DB4F-47F1-8BBF-33BF34E18082}" type="presParOf" srcId="{5D989F86-7370-466D-92BB-07640F3C757F}" destId="{3F8E5B28-936B-43D9-BF80-E01490040258}" srcOrd="2" destOrd="0" presId="urn:microsoft.com/office/officeart/2005/8/layout/orgChart1"/>
    <dgm:cxn modelId="{18BB59CC-CBEA-44D0-AAA0-9204EAC9BC08}" type="presParOf" srcId="{54D5EC4E-7E36-4DF8-8C5E-638DB641432A}" destId="{762B8A90-ADEB-4AC5-B7B4-F1C895857FE2}" srcOrd="2" destOrd="0" presId="urn:microsoft.com/office/officeart/2005/8/layout/orgChart1"/>
    <dgm:cxn modelId="{C5821E1D-DF70-445B-B21E-F007284E17D4}" type="presParOf" srcId="{1FD7021D-16AC-438E-B9AB-DAB9A1663984}" destId="{34F88ADF-B82D-46B8-993F-8ACB9CCD9D22}" srcOrd="2" destOrd="0" presId="urn:microsoft.com/office/officeart/2005/8/layout/orgChart1"/>
    <dgm:cxn modelId="{0C17C464-69D4-4120-8E9A-F68D4FD40E6F}" type="presParOf" srcId="{1FD7021D-16AC-438E-B9AB-DAB9A1663984}" destId="{FA3E4F81-3A66-4BED-8D0F-53374EBF6A90}" srcOrd="3" destOrd="0" presId="urn:microsoft.com/office/officeart/2005/8/layout/orgChart1"/>
    <dgm:cxn modelId="{2C9EBA8E-901C-4536-A4D5-0D384874B78D}" type="presParOf" srcId="{FA3E4F81-3A66-4BED-8D0F-53374EBF6A90}" destId="{91C5BA5B-BA62-4D2A-AD66-258B1920F74D}" srcOrd="0" destOrd="0" presId="urn:microsoft.com/office/officeart/2005/8/layout/orgChart1"/>
    <dgm:cxn modelId="{3BB9272F-483B-489F-AB4F-10A7A8D3149A}" type="presParOf" srcId="{91C5BA5B-BA62-4D2A-AD66-258B1920F74D}" destId="{C5A534A5-A13D-492E-83FD-9C863CCE3551}" srcOrd="0" destOrd="0" presId="urn:microsoft.com/office/officeart/2005/8/layout/orgChart1"/>
    <dgm:cxn modelId="{371F8501-B8A8-42CD-A793-4387502F5E61}" type="presParOf" srcId="{91C5BA5B-BA62-4D2A-AD66-258B1920F74D}" destId="{DF69CDFA-D4C0-4CAD-AE5E-074E5B9B4D9D}" srcOrd="1" destOrd="0" presId="urn:microsoft.com/office/officeart/2005/8/layout/orgChart1"/>
    <dgm:cxn modelId="{33F06F88-1DDD-4A76-B5C5-42B518BF8814}" type="presParOf" srcId="{FA3E4F81-3A66-4BED-8D0F-53374EBF6A90}" destId="{90F6F931-4F80-4D7C-AD9B-09A544C10506}" srcOrd="1" destOrd="0" presId="urn:microsoft.com/office/officeart/2005/8/layout/orgChart1"/>
    <dgm:cxn modelId="{A56D7D14-1FDA-4AB3-9D4A-40C726D72A10}" type="presParOf" srcId="{90F6F931-4F80-4D7C-AD9B-09A544C10506}" destId="{F4349A48-6D5B-470E-8874-944BE65E53C2}" srcOrd="0" destOrd="0" presId="urn:microsoft.com/office/officeart/2005/8/layout/orgChart1"/>
    <dgm:cxn modelId="{A0C07C24-1E41-4A4E-8583-9EEF7D991A52}" type="presParOf" srcId="{90F6F931-4F80-4D7C-AD9B-09A544C10506}" destId="{727905E3-FDFA-492B-BBC1-7F9B45EDF4AC}" srcOrd="1" destOrd="0" presId="urn:microsoft.com/office/officeart/2005/8/layout/orgChart1"/>
    <dgm:cxn modelId="{E3A3BBA9-E43A-4A14-8503-0BBE283E9632}" type="presParOf" srcId="{727905E3-FDFA-492B-BBC1-7F9B45EDF4AC}" destId="{6C50F2D1-CEA7-41BC-869F-48A506D3081B}" srcOrd="0" destOrd="0" presId="urn:microsoft.com/office/officeart/2005/8/layout/orgChart1"/>
    <dgm:cxn modelId="{F4E1BAC3-708E-481D-8AF1-D82E8D7B03E1}" type="presParOf" srcId="{6C50F2D1-CEA7-41BC-869F-48A506D3081B}" destId="{63E80FFB-2F8D-4088-9361-51130B11D174}" srcOrd="0" destOrd="0" presId="urn:microsoft.com/office/officeart/2005/8/layout/orgChart1"/>
    <dgm:cxn modelId="{307DBA5E-3E86-403B-844E-CA9F7C0CB2EF}" type="presParOf" srcId="{6C50F2D1-CEA7-41BC-869F-48A506D3081B}" destId="{2CC05F2F-8239-40A0-A6DC-706CD66ED323}" srcOrd="1" destOrd="0" presId="urn:microsoft.com/office/officeart/2005/8/layout/orgChart1"/>
    <dgm:cxn modelId="{A3FCDDFE-0E84-4BD4-B9DB-342B0F1C23EC}" type="presParOf" srcId="{727905E3-FDFA-492B-BBC1-7F9B45EDF4AC}" destId="{23CD4AE2-5626-449C-AA90-6D46DB492131}" srcOrd="1" destOrd="0" presId="urn:microsoft.com/office/officeart/2005/8/layout/orgChart1"/>
    <dgm:cxn modelId="{D64A505B-3C5A-475C-8E8A-A66D11C06BD9}" type="presParOf" srcId="{727905E3-FDFA-492B-BBC1-7F9B45EDF4AC}" destId="{5932BB06-65F6-4816-B283-E655A9AD1E9C}" srcOrd="2" destOrd="0" presId="urn:microsoft.com/office/officeart/2005/8/layout/orgChart1"/>
    <dgm:cxn modelId="{EB707FF6-B9B7-4159-BDAE-D5A7594D3EA9}" type="presParOf" srcId="{90F6F931-4F80-4D7C-AD9B-09A544C10506}" destId="{C9D6D453-F87A-4DCB-9E48-5E23A869E295}" srcOrd="2" destOrd="0" presId="urn:microsoft.com/office/officeart/2005/8/layout/orgChart1"/>
    <dgm:cxn modelId="{D8908F79-38CC-4B08-9C5F-7D2BDC1F22BA}" type="presParOf" srcId="{90F6F931-4F80-4D7C-AD9B-09A544C10506}" destId="{D3EEB523-0EBC-4F0B-BC1A-19061668C053}" srcOrd="3" destOrd="0" presId="urn:microsoft.com/office/officeart/2005/8/layout/orgChart1"/>
    <dgm:cxn modelId="{249DC34E-9E57-4DFA-B6B5-8050B6F3A051}" type="presParOf" srcId="{D3EEB523-0EBC-4F0B-BC1A-19061668C053}" destId="{FE16080C-2BE5-4247-BA34-17AE33C865D5}" srcOrd="0" destOrd="0" presId="urn:microsoft.com/office/officeart/2005/8/layout/orgChart1"/>
    <dgm:cxn modelId="{F98669F5-A2B8-4B3E-9D2F-C2155BFC3CE6}" type="presParOf" srcId="{FE16080C-2BE5-4247-BA34-17AE33C865D5}" destId="{DF47D01B-FB95-4C62-B17F-059464473B9F}" srcOrd="0" destOrd="0" presId="urn:microsoft.com/office/officeart/2005/8/layout/orgChart1"/>
    <dgm:cxn modelId="{F1ADCBA3-0E1A-4572-933D-CED47D8A1775}" type="presParOf" srcId="{FE16080C-2BE5-4247-BA34-17AE33C865D5}" destId="{739BEA16-1C10-49A6-BC09-18CE1A817CA4}" srcOrd="1" destOrd="0" presId="urn:microsoft.com/office/officeart/2005/8/layout/orgChart1"/>
    <dgm:cxn modelId="{E6D93D58-1678-41F1-ABB5-B96EEE8D6026}" type="presParOf" srcId="{D3EEB523-0EBC-4F0B-BC1A-19061668C053}" destId="{2FD92787-1DA2-477F-957A-86549BB01A43}" srcOrd="1" destOrd="0" presId="urn:microsoft.com/office/officeart/2005/8/layout/orgChart1"/>
    <dgm:cxn modelId="{7D670AC0-AB51-4802-87B9-0BAFCCC79AF3}" type="presParOf" srcId="{D3EEB523-0EBC-4F0B-BC1A-19061668C053}" destId="{F0337A3D-3EB1-4605-A47D-2F478A67D45B}" srcOrd="2" destOrd="0" presId="urn:microsoft.com/office/officeart/2005/8/layout/orgChart1"/>
    <dgm:cxn modelId="{125B132C-5495-4E39-B21A-C41330AA2FE7}" type="presParOf" srcId="{90F6F931-4F80-4D7C-AD9B-09A544C10506}" destId="{B0632B44-09A6-4F89-9E1A-3D18C1F094A1}" srcOrd="4" destOrd="0" presId="urn:microsoft.com/office/officeart/2005/8/layout/orgChart1"/>
    <dgm:cxn modelId="{18D241E0-C874-4836-8D7F-6ACB1A0644DD}" type="presParOf" srcId="{90F6F931-4F80-4D7C-AD9B-09A544C10506}" destId="{F4AE0EC3-1D58-4C8D-82BB-2D9246FCFC22}" srcOrd="5" destOrd="0" presId="urn:microsoft.com/office/officeart/2005/8/layout/orgChart1"/>
    <dgm:cxn modelId="{83EBC29B-3BF7-4055-B233-1DE92AA75999}" type="presParOf" srcId="{F4AE0EC3-1D58-4C8D-82BB-2D9246FCFC22}" destId="{4CDFE791-1A30-4F1C-87BE-DEA51BC4655E}" srcOrd="0" destOrd="0" presId="urn:microsoft.com/office/officeart/2005/8/layout/orgChart1"/>
    <dgm:cxn modelId="{F2EADB3E-3ADA-471C-9BDC-F44B884B98EB}" type="presParOf" srcId="{4CDFE791-1A30-4F1C-87BE-DEA51BC4655E}" destId="{F49FA418-8D33-44C0-9FB8-E176789C1E1F}" srcOrd="0" destOrd="0" presId="urn:microsoft.com/office/officeart/2005/8/layout/orgChart1"/>
    <dgm:cxn modelId="{422B97CC-D3FC-4B92-A969-372DBE16EF84}" type="presParOf" srcId="{4CDFE791-1A30-4F1C-87BE-DEA51BC4655E}" destId="{B59EF1A9-DF20-4F65-8093-961F41D983D3}" srcOrd="1" destOrd="0" presId="urn:microsoft.com/office/officeart/2005/8/layout/orgChart1"/>
    <dgm:cxn modelId="{1C6814F8-F2C9-4C9D-8386-1693536AB9BB}" type="presParOf" srcId="{F4AE0EC3-1D58-4C8D-82BB-2D9246FCFC22}" destId="{54C21D3A-2C66-465D-8175-01C7BBC143F0}" srcOrd="1" destOrd="0" presId="urn:microsoft.com/office/officeart/2005/8/layout/orgChart1"/>
    <dgm:cxn modelId="{56DAB925-1AB3-41E0-B95B-ECFAB9D41272}" type="presParOf" srcId="{F4AE0EC3-1D58-4C8D-82BB-2D9246FCFC22}" destId="{3D08A37F-6E7E-4C01-999C-CC8208FB29DF}" srcOrd="2" destOrd="0" presId="urn:microsoft.com/office/officeart/2005/8/layout/orgChart1"/>
    <dgm:cxn modelId="{14A3779D-B524-4F42-A334-6B1FC247538B}" type="presParOf" srcId="{90F6F931-4F80-4D7C-AD9B-09A544C10506}" destId="{24570EDB-4160-4186-BEF5-7FE2AB418667}" srcOrd="6" destOrd="0" presId="urn:microsoft.com/office/officeart/2005/8/layout/orgChart1"/>
    <dgm:cxn modelId="{BCA47E36-CC9D-4ED6-A6A7-F1B5A52D5767}" type="presParOf" srcId="{90F6F931-4F80-4D7C-AD9B-09A544C10506}" destId="{CD8D47C7-8ED3-489F-9469-7BEE8CF51638}" srcOrd="7" destOrd="0" presId="urn:microsoft.com/office/officeart/2005/8/layout/orgChart1"/>
    <dgm:cxn modelId="{9B7CD55E-ECD5-4AD3-B1CC-2B3ACB33733E}" type="presParOf" srcId="{CD8D47C7-8ED3-489F-9469-7BEE8CF51638}" destId="{B6103A3B-6BD7-4F56-9CC0-019698929E96}" srcOrd="0" destOrd="0" presId="urn:microsoft.com/office/officeart/2005/8/layout/orgChart1"/>
    <dgm:cxn modelId="{3589CADF-7229-475D-B297-81FE054D065F}" type="presParOf" srcId="{B6103A3B-6BD7-4F56-9CC0-019698929E96}" destId="{FE1AF6CE-EF4C-45A8-8B9C-94C5BAE1BD33}" srcOrd="0" destOrd="0" presId="urn:microsoft.com/office/officeart/2005/8/layout/orgChart1"/>
    <dgm:cxn modelId="{C38BF1ED-AB55-4D84-BE32-97E217240A44}" type="presParOf" srcId="{B6103A3B-6BD7-4F56-9CC0-019698929E96}" destId="{77D5C07D-F0F6-47D3-B795-C45063799C9C}" srcOrd="1" destOrd="0" presId="urn:microsoft.com/office/officeart/2005/8/layout/orgChart1"/>
    <dgm:cxn modelId="{9B913F98-B6BE-4383-BF80-257C1C636BA9}" type="presParOf" srcId="{CD8D47C7-8ED3-489F-9469-7BEE8CF51638}" destId="{E8EDA584-A408-45FF-981F-8C5A2C816A53}" srcOrd="1" destOrd="0" presId="urn:microsoft.com/office/officeart/2005/8/layout/orgChart1"/>
    <dgm:cxn modelId="{D13E9039-B0F1-4B3B-B332-186E9D2B4F1C}" type="presParOf" srcId="{CD8D47C7-8ED3-489F-9469-7BEE8CF51638}" destId="{AD0DB649-F9C7-41BA-BF2C-AE7DCB3DBD58}" srcOrd="2" destOrd="0" presId="urn:microsoft.com/office/officeart/2005/8/layout/orgChart1"/>
    <dgm:cxn modelId="{18D5A5F7-897D-4E7F-8423-1F8FDC9E8E0C}" type="presParOf" srcId="{FA3E4F81-3A66-4BED-8D0F-53374EBF6A90}" destId="{DF45031C-7A6D-4078-8AA1-AD4B55F6DDF4}" srcOrd="2" destOrd="0" presId="urn:microsoft.com/office/officeart/2005/8/layout/orgChart1"/>
    <dgm:cxn modelId="{19F600FA-B591-41F0-B899-8D38B9072C91}" type="presParOf" srcId="{BDD6035B-2DA3-4149-881E-723BE19ADAEC}" destId="{36520052-5FC3-4B20-8835-A25A84904B77}" srcOrd="2" destOrd="0" presId="urn:microsoft.com/office/officeart/2005/8/layout/orgChart1"/>
    <dgm:cxn modelId="{C8E85909-EE60-493F-A83E-59687B02BA10}" type="presParOf" srcId="{DB936C34-50D4-4153-8D66-49FB74EDD11F}" destId="{B869D193-D6B8-490C-853C-47AEF1EC1C8E}" srcOrd="6" destOrd="0" presId="urn:microsoft.com/office/officeart/2005/8/layout/orgChart1"/>
    <dgm:cxn modelId="{C40BAA23-F63E-4A89-8C97-EBF519D4824C}" type="presParOf" srcId="{DB936C34-50D4-4153-8D66-49FB74EDD11F}" destId="{23C6D419-5E58-4820-96F9-97D0913A9569}" srcOrd="7" destOrd="0" presId="urn:microsoft.com/office/officeart/2005/8/layout/orgChart1"/>
    <dgm:cxn modelId="{6D180769-7BFE-4470-9AC8-C5384509CCFE}" type="presParOf" srcId="{23C6D419-5E58-4820-96F9-97D0913A9569}" destId="{F7AAB00A-24C3-459F-98D8-2487A75A2481}" srcOrd="0" destOrd="0" presId="urn:microsoft.com/office/officeart/2005/8/layout/orgChart1"/>
    <dgm:cxn modelId="{4E3FC1BB-240F-4C32-8424-6616726D5FED}" type="presParOf" srcId="{F7AAB00A-24C3-459F-98D8-2487A75A2481}" destId="{8E1B63EC-0DD6-4DED-B355-53D20B998B74}" srcOrd="0" destOrd="0" presId="urn:microsoft.com/office/officeart/2005/8/layout/orgChart1"/>
    <dgm:cxn modelId="{3C44B4CA-D61B-4211-8A26-25C27D5F83FC}" type="presParOf" srcId="{F7AAB00A-24C3-459F-98D8-2487A75A2481}" destId="{1B784786-B51A-4624-A29D-8DBA30F740B1}" srcOrd="1" destOrd="0" presId="urn:microsoft.com/office/officeart/2005/8/layout/orgChart1"/>
    <dgm:cxn modelId="{7A406DBA-8533-4416-88B9-1DBBA05A5CB6}" type="presParOf" srcId="{23C6D419-5E58-4820-96F9-97D0913A9569}" destId="{7C22DC2D-2306-4653-A180-C118C00C0423}" srcOrd="1" destOrd="0" presId="urn:microsoft.com/office/officeart/2005/8/layout/orgChart1"/>
    <dgm:cxn modelId="{AF10E522-BA27-46F5-82A5-40C8A41D24E7}" type="presParOf" srcId="{7C22DC2D-2306-4653-A180-C118C00C0423}" destId="{F0DE759E-C595-4C55-837D-697B7D369688}" srcOrd="0" destOrd="0" presId="urn:microsoft.com/office/officeart/2005/8/layout/orgChart1"/>
    <dgm:cxn modelId="{B826D5BD-DFF1-4DAC-81BD-8161A9B2FE88}" type="presParOf" srcId="{7C22DC2D-2306-4653-A180-C118C00C0423}" destId="{1FF90CB9-CC34-4ADB-80CF-76985C15D93E}" srcOrd="1" destOrd="0" presId="urn:microsoft.com/office/officeart/2005/8/layout/orgChart1"/>
    <dgm:cxn modelId="{30598FA3-5426-4F84-AF59-D08F6F8D1ACB}" type="presParOf" srcId="{1FF90CB9-CC34-4ADB-80CF-76985C15D93E}" destId="{A60807FF-6AE9-43AD-8E0F-2BFDAA259ADB}" srcOrd="0" destOrd="0" presId="urn:microsoft.com/office/officeart/2005/8/layout/orgChart1"/>
    <dgm:cxn modelId="{0B4A756A-3795-4D50-8351-1FE98F3AC459}" type="presParOf" srcId="{A60807FF-6AE9-43AD-8E0F-2BFDAA259ADB}" destId="{7BB311E9-00E3-4D0F-AD30-DB418A69BFB7}" srcOrd="0" destOrd="0" presId="urn:microsoft.com/office/officeart/2005/8/layout/orgChart1"/>
    <dgm:cxn modelId="{F42068AA-32B7-43F3-AC88-6CABDA37046F}" type="presParOf" srcId="{A60807FF-6AE9-43AD-8E0F-2BFDAA259ADB}" destId="{9E2F933C-C4C9-49F7-83C5-1994F8FA0DE6}" srcOrd="1" destOrd="0" presId="urn:microsoft.com/office/officeart/2005/8/layout/orgChart1"/>
    <dgm:cxn modelId="{9A71997A-56BB-4D82-8C1D-9E3C5511F5D3}" type="presParOf" srcId="{1FF90CB9-CC34-4ADB-80CF-76985C15D93E}" destId="{C9F5A52C-024E-44F4-844F-D8CEF647DE47}" srcOrd="1" destOrd="0" presId="urn:microsoft.com/office/officeart/2005/8/layout/orgChart1"/>
    <dgm:cxn modelId="{19B92283-0AC3-49BF-B709-BC1BE13C2E6C}" type="presParOf" srcId="{1FF90CB9-CC34-4ADB-80CF-76985C15D93E}" destId="{2C16AD46-BFF3-46B7-82A2-6A5D18DD08B8}" srcOrd="2" destOrd="0" presId="urn:microsoft.com/office/officeart/2005/8/layout/orgChart1"/>
    <dgm:cxn modelId="{5DF9643D-652F-40BA-8A94-CDCD9D7219D9}" type="presParOf" srcId="{7C22DC2D-2306-4653-A180-C118C00C0423}" destId="{0E01B787-0D20-4DD3-AABD-6A608B656734}" srcOrd="2" destOrd="0" presId="urn:microsoft.com/office/officeart/2005/8/layout/orgChart1"/>
    <dgm:cxn modelId="{CD2FDA11-96B2-4E27-9AAE-193CB61C260C}" type="presParOf" srcId="{7C22DC2D-2306-4653-A180-C118C00C0423}" destId="{DD52B1E8-9131-4BD0-9627-1E46C441AC6A}" srcOrd="3" destOrd="0" presId="urn:microsoft.com/office/officeart/2005/8/layout/orgChart1"/>
    <dgm:cxn modelId="{56ED09D3-1285-416A-9E58-640C7B42C869}" type="presParOf" srcId="{DD52B1E8-9131-4BD0-9627-1E46C441AC6A}" destId="{F07FB20B-7835-4677-BB50-3EFC9AA0AA77}" srcOrd="0" destOrd="0" presId="urn:microsoft.com/office/officeart/2005/8/layout/orgChart1"/>
    <dgm:cxn modelId="{0471157A-8DA6-4C77-A87A-31965B3CF262}" type="presParOf" srcId="{F07FB20B-7835-4677-BB50-3EFC9AA0AA77}" destId="{9506E2E6-36E8-47FF-B64B-EB4FEAD24F00}" srcOrd="0" destOrd="0" presId="urn:microsoft.com/office/officeart/2005/8/layout/orgChart1"/>
    <dgm:cxn modelId="{51543B29-0404-477D-827E-647E1D3131DB}" type="presParOf" srcId="{F07FB20B-7835-4677-BB50-3EFC9AA0AA77}" destId="{8B174214-0851-46B0-A2AC-FC432F751AE8}" srcOrd="1" destOrd="0" presId="urn:microsoft.com/office/officeart/2005/8/layout/orgChart1"/>
    <dgm:cxn modelId="{F0D67259-D52F-4403-8650-47CBD79F7B9C}" type="presParOf" srcId="{DD52B1E8-9131-4BD0-9627-1E46C441AC6A}" destId="{63838549-1A3A-4EFD-8D6B-72F1D004E598}" srcOrd="1" destOrd="0" presId="urn:microsoft.com/office/officeart/2005/8/layout/orgChart1"/>
    <dgm:cxn modelId="{861CC9C2-2B6C-48C2-B294-E21C0EE925FF}" type="presParOf" srcId="{DD52B1E8-9131-4BD0-9627-1E46C441AC6A}" destId="{27F371BD-BACC-413A-8FAE-1B9B6500C44B}" srcOrd="2" destOrd="0" presId="urn:microsoft.com/office/officeart/2005/8/layout/orgChart1"/>
    <dgm:cxn modelId="{A6DF9F39-57C4-4D6D-97D0-6956FEA31CFE}" type="presParOf" srcId="{7C22DC2D-2306-4653-A180-C118C00C0423}" destId="{F8B1061C-BC56-49F3-AC0E-449A61403FA7}" srcOrd="4" destOrd="0" presId="urn:microsoft.com/office/officeart/2005/8/layout/orgChart1"/>
    <dgm:cxn modelId="{1315AC56-D9F4-4FDA-B704-8EB608AA5FC6}" type="presParOf" srcId="{7C22DC2D-2306-4653-A180-C118C00C0423}" destId="{9F5CD3DF-9F75-44A7-89CA-1CC29CBE776B}" srcOrd="5" destOrd="0" presId="urn:microsoft.com/office/officeart/2005/8/layout/orgChart1"/>
    <dgm:cxn modelId="{91FD0F2E-AB1F-4FEF-B930-9D0B4ADC0187}" type="presParOf" srcId="{9F5CD3DF-9F75-44A7-89CA-1CC29CBE776B}" destId="{85CD900D-EB8E-439C-A27E-290AD33EB3CA}" srcOrd="0" destOrd="0" presId="urn:microsoft.com/office/officeart/2005/8/layout/orgChart1"/>
    <dgm:cxn modelId="{72AF55C4-A948-4B76-92F5-90BA9A604FA0}" type="presParOf" srcId="{85CD900D-EB8E-439C-A27E-290AD33EB3CA}" destId="{1E909128-1CA6-43D8-90CC-C3D0CB02A384}" srcOrd="0" destOrd="0" presId="urn:microsoft.com/office/officeart/2005/8/layout/orgChart1"/>
    <dgm:cxn modelId="{8B4A7D72-927A-42EC-ADAE-FA146924BE8B}" type="presParOf" srcId="{85CD900D-EB8E-439C-A27E-290AD33EB3CA}" destId="{67C3CA08-A9EC-4D56-8FD5-9C292CB3CB63}" srcOrd="1" destOrd="0" presId="urn:microsoft.com/office/officeart/2005/8/layout/orgChart1"/>
    <dgm:cxn modelId="{FB21E24A-1629-4979-B86D-7E08B1314A50}" type="presParOf" srcId="{9F5CD3DF-9F75-44A7-89CA-1CC29CBE776B}" destId="{DDFD0D2F-5A96-4828-990C-9C86066EB226}" srcOrd="1" destOrd="0" presId="urn:microsoft.com/office/officeart/2005/8/layout/orgChart1"/>
    <dgm:cxn modelId="{C7F92422-D3A1-4AAF-8F6B-086824D2D31C}" type="presParOf" srcId="{9F5CD3DF-9F75-44A7-89CA-1CC29CBE776B}" destId="{9CC703A8-A8D7-4E36-92B9-161E22DE57E1}" srcOrd="2" destOrd="0" presId="urn:microsoft.com/office/officeart/2005/8/layout/orgChart1"/>
    <dgm:cxn modelId="{859371ED-9196-4A05-94DC-846322854097}" type="presParOf" srcId="{7C22DC2D-2306-4653-A180-C118C00C0423}" destId="{9A18866C-BDF0-4038-8972-6D181649C029}" srcOrd="6" destOrd="0" presId="urn:microsoft.com/office/officeart/2005/8/layout/orgChart1"/>
    <dgm:cxn modelId="{338EF4FB-9461-4EDD-A0B6-B1F7ECEA8498}" type="presParOf" srcId="{7C22DC2D-2306-4653-A180-C118C00C0423}" destId="{D2E2DC34-BFAA-4194-900E-E28F4812E9A0}" srcOrd="7" destOrd="0" presId="urn:microsoft.com/office/officeart/2005/8/layout/orgChart1"/>
    <dgm:cxn modelId="{6798BE8C-00A6-40AC-86B7-2EA4BB50AB92}" type="presParOf" srcId="{D2E2DC34-BFAA-4194-900E-E28F4812E9A0}" destId="{FD822E95-30E7-43A8-A55F-D4730595A2E6}" srcOrd="0" destOrd="0" presId="urn:microsoft.com/office/officeart/2005/8/layout/orgChart1"/>
    <dgm:cxn modelId="{DCAEB3B1-8A67-49BF-A7B2-BE0B368D7C01}" type="presParOf" srcId="{FD822E95-30E7-43A8-A55F-D4730595A2E6}" destId="{6BD6E455-BED9-4AA2-B730-77EDE7CF2470}" srcOrd="0" destOrd="0" presId="urn:microsoft.com/office/officeart/2005/8/layout/orgChart1"/>
    <dgm:cxn modelId="{0C949281-2EC2-4130-B4B8-7516E0519256}" type="presParOf" srcId="{FD822E95-30E7-43A8-A55F-D4730595A2E6}" destId="{57D3D213-A6F6-47C1-B24F-A26DFA01988B}" srcOrd="1" destOrd="0" presId="urn:microsoft.com/office/officeart/2005/8/layout/orgChart1"/>
    <dgm:cxn modelId="{D43A4EB2-4387-4CF6-BF76-E28F1CA072FE}" type="presParOf" srcId="{D2E2DC34-BFAA-4194-900E-E28F4812E9A0}" destId="{809920DF-03C9-4589-9371-92503C41FD9E}" srcOrd="1" destOrd="0" presId="urn:microsoft.com/office/officeart/2005/8/layout/orgChart1"/>
    <dgm:cxn modelId="{B2A20F45-D4B9-40B9-BBCD-EE82B6099FBA}" type="presParOf" srcId="{D2E2DC34-BFAA-4194-900E-E28F4812E9A0}" destId="{01F1FA14-A405-4704-A01A-941BD8E625AF}" srcOrd="2" destOrd="0" presId="urn:microsoft.com/office/officeart/2005/8/layout/orgChart1"/>
    <dgm:cxn modelId="{D01FCF0F-6B07-46EB-86B0-690880098584}" type="presParOf" srcId="{7C22DC2D-2306-4653-A180-C118C00C0423}" destId="{894CFBBD-B804-488C-A9EE-5DA85CF54B9A}" srcOrd="8" destOrd="0" presId="urn:microsoft.com/office/officeart/2005/8/layout/orgChart1"/>
    <dgm:cxn modelId="{AFC5888D-C4AB-452E-A94A-830CD765B8E2}" type="presParOf" srcId="{7C22DC2D-2306-4653-A180-C118C00C0423}" destId="{E93B4FF5-C27B-42FC-B676-82C0C0C76C65}" srcOrd="9" destOrd="0" presId="urn:microsoft.com/office/officeart/2005/8/layout/orgChart1"/>
    <dgm:cxn modelId="{12E53FF0-AF71-402B-9C0C-C3480A4F0961}" type="presParOf" srcId="{E93B4FF5-C27B-42FC-B676-82C0C0C76C65}" destId="{4B7CBC8A-7BDF-4BFD-B8A4-5CEA83D522F6}" srcOrd="0" destOrd="0" presId="urn:microsoft.com/office/officeart/2005/8/layout/orgChart1"/>
    <dgm:cxn modelId="{62FDB07B-9873-4B50-BAB0-8F14D1D1DE97}" type="presParOf" srcId="{4B7CBC8A-7BDF-4BFD-B8A4-5CEA83D522F6}" destId="{BF3831E5-9377-4D47-8AB7-FE3D4A0F47DB}" srcOrd="0" destOrd="0" presId="urn:microsoft.com/office/officeart/2005/8/layout/orgChart1"/>
    <dgm:cxn modelId="{8AF51EF1-49A0-47B8-98ED-88B0E1772FE1}" type="presParOf" srcId="{4B7CBC8A-7BDF-4BFD-B8A4-5CEA83D522F6}" destId="{9EA90FE0-95DC-4404-9389-C76A8C26A8F4}" srcOrd="1" destOrd="0" presId="urn:microsoft.com/office/officeart/2005/8/layout/orgChart1"/>
    <dgm:cxn modelId="{DF28CF5B-45F4-4D96-BA25-056D3D0171BA}" type="presParOf" srcId="{E93B4FF5-C27B-42FC-B676-82C0C0C76C65}" destId="{94E0DC7B-2450-4AF7-B94D-BC2413BCF33D}" srcOrd="1" destOrd="0" presId="urn:microsoft.com/office/officeart/2005/8/layout/orgChart1"/>
    <dgm:cxn modelId="{3AFAC009-2817-4BEA-B5D2-95A29DC70CB4}" type="presParOf" srcId="{E93B4FF5-C27B-42FC-B676-82C0C0C76C65}" destId="{DF0C2898-6D10-42CB-998D-093FEACE0188}" srcOrd="2" destOrd="0" presId="urn:microsoft.com/office/officeart/2005/8/layout/orgChart1"/>
    <dgm:cxn modelId="{DAE8DCFD-8923-4B7F-8611-C9B282F150B4}" type="presParOf" srcId="{7C22DC2D-2306-4653-A180-C118C00C0423}" destId="{93E075E1-5E2A-45B5-8F5E-9AED06B3507D}" srcOrd="10" destOrd="0" presId="urn:microsoft.com/office/officeart/2005/8/layout/orgChart1"/>
    <dgm:cxn modelId="{A9C6DFED-E224-4A8F-8C87-A4DC3CA19B5E}" type="presParOf" srcId="{7C22DC2D-2306-4653-A180-C118C00C0423}" destId="{FD434F98-CAC1-4687-B708-2DD592B72B13}" srcOrd="11" destOrd="0" presId="urn:microsoft.com/office/officeart/2005/8/layout/orgChart1"/>
    <dgm:cxn modelId="{3BAE5537-2DEB-40A4-B29F-E2F830D476AA}" type="presParOf" srcId="{FD434F98-CAC1-4687-B708-2DD592B72B13}" destId="{C2CC95A3-EF33-4ABD-8506-5C5D32254951}" srcOrd="0" destOrd="0" presId="urn:microsoft.com/office/officeart/2005/8/layout/orgChart1"/>
    <dgm:cxn modelId="{0F8E8F61-883D-44D5-A2BF-A75FBD2A17BB}" type="presParOf" srcId="{C2CC95A3-EF33-4ABD-8506-5C5D32254951}" destId="{8D279208-1837-4814-85ED-61B132FC0E75}" srcOrd="0" destOrd="0" presId="urn:microsoft.com/office/officeart/2005/8/layout/orgChart1"/>
    <dgm:cxn modelId="{B948ED5B-0164-4B1A-A914-0F979680E8CD}" type="presParOf" srcId="{C2CC95A3-EF33-4ABD-8506-5C5D32254951}" destId="{AA910579-6D72-482B-87D9-C0B5E2BF3218}" srcOrd="1" destOrd="0" presId="urn:microsoft.com/office/officeart/2005/8/layout/orgChart1"/>
    <dgm:cxn modelId="{FAB0B233-B9DE-4D43-98D7-9A14C423814E}" type="presParOf" srcId="{FD434F98-CAC1-4687-B708-2DD592B72B13}" destId="{92165E47-866D-4C19-819D-624AFC18457F}" srcOrd="1" destOrd="0" presId="urn:microsoft.com/office/officeart/2005/8/layout/orgChart1"/>
    <dgm:cxn modelId="{39A4562F-2444-42F8-8903-4FD754C900FE}" type="presParOf" srcId="{FD434F98-CAC1-4687-B708-2DD592B72B13}" destId="{AA221736-A029-42DB-84D5-EE4826A15DA6}" srcOrd="2" destOrd="0" presId="urn:microsoft.com/office/officeart/2005/8/layout/orgChart1"/>
    <dgm:cxn modelId="{1EE7804C-DF1A-47C7-B15B-263414D9F3F3}" type="presParOf" srcId="{7C22DC2D-2306-4653-A180-C118C00C0423}" destId="{BEEA58A7-4045-4AE0-B64A-06FF8E85F44E}" srcOrd="12" destOrd="0" presId="urn:microsoft.com/office/officeart/2005/8/layout/orgChart1"/>
    <dgm:cxn modelId="{27116735-8ECE-4603-ABE9-69EFF4C834EA}" type="presParOf" srcId="{7C22DC2D-2306-4653-A180-C118C00C0423}" destId="{653426E0-10DF-418D-9C7D-3CCA69FFBEC8}" srcOrd="13" destOrd="0" presId="urn:microsoft.com/office/officeart/2005/8/layout/orgChart1"/>
    <dgm:cxn modelId="{1964FABB-566C-4CA6-88DD-7CA67CF8E1E6}" type="presParOf" srcId="{653426E0-10DF-418D-9C7D-3CCA69FFBEC8}" destId="{2E8912CD-D16D-4820-88EC-9AD392A47841}" srcOrd="0" destOrd="0" presId="urn:microsoft.com/office/officeart/2005/8/layout/orgChart1"/>
    <dgm:cxn modelId="{428B2D7F-C3A8-4FB3-9004-7C07A04CF8E0}" type="presParOf" srcId="{2E8912CD-D16D-4820-88EC-9AD392A47841}" destId="{5098E1A8-9F28-4C8E-B677-225407279054}" srcOrd="0" destOrd="0" presId="urn:microsoft.com/office/officeart/2005/8/layout/orgChart1"/>
    <dgm:cxn modelId="{C8AD5779-15DF-4845-B85F-CA068F1B3177}" type="presParOf" srcId="{2E8912CD-D16D-4820-88EC-9AD392A47841}" destId="{1158D3AE-08FF-43B8-AE7C-8602BD31B302}" srcOrd="1" destOrd="0" presId="urn:microsoft.com/office/officeart/2005/8/layout/orgChart1"/>
    <dgm:cxn modelId="{859F0FAD-12D3-4CB2-9CA3-8619B3D08CF2}" type="presParOf" srcId="{653426E0-10DF-418D-9C7D-3CCA69FFBEC8}" destId="{A7591BFA-9FC9-4648-B806-211104BF78AB}" srcOrd="1" destOrd="0" presId="urn:microsoft.com/office/officeart/2005/8/layout/orgChart1"/>
    <dgm:cxn modelId="{6416D87C-5B64-40D8-A414-7029E337A95D}" type="presParOf" srcId="{653426E0-10DF-418D-9C7D-3CCA69FFBEC8}" destId="{1F62D74F-5978-407D-B243-D0B9A5B98762}" srcOrd="2" destOrd="0" presId="urn:microsoft.com/office/officeart/2005/8/layout/orgChart1"/>
    <dgm:cxn modelId="{708BE947-7316-4A81-87D0-72D2E45904AF}" type="presParOf" srcId="{7C22DC2D-2306-4653-A180-C118C00C0423}" destId="{7FDEB8AA-842A-4C49-9FD7-F31EB2CFC9F6}" srcOrd="14" destOrd="0" presId="urn:microsoft.com/office/officeart/2005/8/layout/orgChart1"/>
    <dgm:cxn modelId="{2C146989-5D37-4A4B-A751-439491F17E21}" type="presParOf" srcId="{7C22DC2D-2306-4653-A180-C118C00C0423}" destId="{0E7658B7-ADEE-4FE2-8DDC-6A8C44B0B1C7}" srcOrd="15" destOrd="0" presId="urn:microsoft.com/office/officeart/2005/8/layout/orgChart1"/>
    <dgm:cxn modelId="{9BF0D6E4-3631-4314-BE2C-82089FD3C784}" type="presParOf" srcId="{0E7658B7-ADEE-4FE2-8DDC-6A8C44B0B1C7}" destId="{057CE7C3-F3E6-4FDE-80C8-7073BB84AAB8}" srcOrd="0" destOrd="0" presId="urn:microsoft.com/office/officeart/2005/8/layout/orgChart1"/>
    <dgm:cxn modelId="{60FA3DBF-C3A9-4DE7-BF6A-D2F4CE11DC36}" type="presParOf" srcId="{057CE7C3-F3E6-4FDE-80C8-7073BB84AAB8}" destId="{BC3A4DEF-A791-4B39-AA0E-E9CA399177E7}" srcOrd="0" destOrd="0" presId="urn:microsoft.com/office/officeart/2005/8/layout/orgChart1"/>
    <dgm:cxn modelId="{D74DA73B-D730-473C-96A7-571E68E90B18}" type="presParOf" srcId="{057CE7C3-F3E6-4FDE-80C8-7073BB84AAB8}" destId="{EB1363E0-C138-4E2B-A695-E4797C7E7A75}" srcOrd="1" destOrd="0" presId="urn:microsoft.com/office/officeart/2005/8/layout/orgChart1"/>
    <dgm:cxn modelId="{1F63D3C0-FCD3-4E4C-8AC1-3E6D4646015D}" type="presParOf" srcId="{0E7658B7-ADEE-4FE2-8DDC-6A8C44B0B1C7}" destId="{86BCCFD6-4AF9-4AC5-AD5A-7486BEFEA45E}" srcOrd="1" destOrd="0" presId="urn:microsoft.com/office/officeart/2005/8/layout/orgChart1"/>
    <dgm:cxn modelId="{B9E85DED-1E51-4D58-91C1-2757AA4CEFD9}" type="presParOf" srcId="{0E7658B7-ADEE-4FE2-8DDC-6A8C44B0B1C7}" destId="{CD71EB30-D526-4F2A-BE62-B87B107F1BB2}" srcOrd="2" destOrd="0" presId="urn:microsoft.com/office/officeart/2005/8/layout/orgChart1"/>
    <dgm:cxn modelId="{21AFA64A-4720-4BB7-906E-CFDBCEF40ECA}" type="presParOf" srcId="{23C6D419-5E58-4820-96F9-97D0913A9569}" destId="{640404A1-F28F-4028-B883-C88877ACB3CD}" srcOrd="2" destOrd="0" presId="urn:microsoft.com/office/officeart/2005/8/layout/orgChart1"/>
    <dgm:cxn modelId="{2957FF05-8A3B-4344-8310-6F4409EA4901}" type="presParOf" srcId="{DB936C34-50D4-4153-8D66-49FB74EDD11F}" destId="{77DA9D86-DFAC-4C24-AB9A-D1D1ED1FEAF9}" srcOrd="8" destOrd="0" presId="urn:microsoft.com/office/officeart/2005/8/layout/orgChart1"/>
    <dgm:cxn modelId="{27764C61-43E3-4FB2-9701-AF812E265A0B}" type="presParOf" srcId="{DB936C34-50D4-4153-8D66-49FB74EDD11F}" destId="{4DD406BE-6DC1-43AC-8309-77FF258566DD}" srcOrd="9" destOrd="0" presId="urn:microsoft.com/office/officeart/2005/8/layout/orgChart1"/>
    <dgm:cxn modelId="{F4A83314-93A3-4713-8E8A-0FA862C3C677}" type="presParOf" srcId="{4DD406BE-6DC1-43AC-8309-77FF258566DD}" destId="{A61610C8-994F-4137-AAF4-29538BA3CDDF}" srcOrd="0" destOrd="0" presId="urn:microsoft.com/office/officeart/2005/8/layout/orgChart1"/>
    <dgm:cxn modelId="{F315C924-0568-46D1-94A5-7120BB805D0D}" type="presParOf" srcId="{A61610C8-994F-4137-AAF4-29538BA3CDDF}" destId="{FD815AE6-3CB0-4770-B582-E1A81C4AA2EB}" srcOrd="0" destOrd="0" presId="urn:microsoft.com/office/officeart/2005/8/layout/orgChart1"/>
    <dgm:cxn modelId="{6849669F-F2DB-4CDA-93C5-93294F4FBC9C}" type="presParOf" srcId="{A61610C8-994F-4137-AAF4-29538BA3CDDF}" destId="{4FD20971-8BD8-4CAD-8CBB-5133D56E7374}" srcOrd="1" destOrd="0" presId="urn:microsoft.com/office/officeart/2005/8/layout/orgChart1"/>
    <dgm:cxn modelId="{6E2F7D80-8394-4CAD-B9C0-F88F19DA2EC5}" type="presParOf" srcId="{4DD406BE-6DC1-43AC-8309-77FF258566DD}" destId="{1D2DEE6B-7B61-4F11-81E2-387D3B20DD01}" srcOrd="1" destOrd="0" presId="urn:microsoft.com/office/officeart/2005/8/layout/orgChart1"/>
    <dgm:cxn modelId="{DD35F7C5-679C-45BB-A232-FDECC25CAE3D}" type="presParOf" srcId="{1D2DEE6B-7B61-4F11-81E2-387D3B20DD01}" destId="{D0C97701-D2E0-4591-B1A7-4CDDBDC6D45C}" srcOrd="0" destOrd="0" presId="urn:microsoft.com/office/officeart/2005/8/layout/orgChart1"/>
    <dgm:cxn modelId="{0E0A6390-8565-48AB-A4F4-A4F19CCEDCDD}" type="presParOf" srcId="{1D2DEE6B-7B61-4F11-81E2-387D3B20DD01}" destId="{5B76CD0E-160B-48FB-9E40-47DA618E7C8A}" srcOrd="1" destOrd="0" presId="urn:microsoft.com/office/officeart/2005/8/layout/orgChart1"/>
    <dgm:cxn modelId="{7BE9D657-FE98-42A6-8951-23EE6F00412B}" type="presParOf" srcId="{5B76CD0E-160B-48FB-9E40-47DA618E7C8A}" destId="{21A25499-863A-41C1-9CFA-3FF911115934}" srcOrd="0" destOrd="0" presId="urn:microsoft.com/office/officeart/2005/8/layout/orgChart1"/>
    <dgm:cxn modelId="{99C511B8-6A5E-4BCB-BDED-82FC5E9252F9}" type="presParOf" srcId="{21A25499-863A-41C1-9CFA-3FF911115934}" destId="{3A27FFFE-F6B8-42E6-A56E-6B5B5B06F29D}" srcOrd="0" destOrd="0" presId="urn:microsoft.com/office/officeart/2005/8/layout/orgChart1"/>
    <dgm:cxn modelId="{8BA32050-7474-4CEC-90C6-8406092840BF}" type="presParOf" srcId="{21A25499-863A-41C1-9CFA-3FF911115934}" destId="{C518A5E5-D1E4-4264-BF4E-BFE1E785C0C5}" srcOrd="1" destOrd="0" presId="urn:microsoft.com/office/officeart/2005/8/layout/orgChart1"/>
    <dgm:cxn modelId="{AC5546F7-FE83-4377-B0DF-D5F69532D9D7}" type="presParOf" srcId="{5B76CD0E-160B-48FB-9E40-47DA618E7C8A}" destId="{466EB320-FEC3-4738-ACF0-FD41DB00C3C9}" srcOrd="1" destOrd="0" presId="urn:microsoft.com/office/officeart/2005/8/layout/orgChart1"/>
    <dgm:cxn modelId="{51D51CA2-E866-4F60-8FFD-9D96D45D69A8}" type="presParOf" srcId="{5B76CD0E-160B-48FB-9E40-47DA618E7C8A}" destId="{C666F45C-1CA9-4B66-A632-EE34731C9F8E}" srcOrd="2" destOrd="0" presId="urn:microsoft.com/office/officeart/2005/8/layout/orgChart1"/>
    <dgm:cxn modelId="{72CA3AD3-0790-474D-9A5E-7587A19E514A}" type="presParOf" srcId="{1D2DEE6B-7B61-4F11-81E2-387D3B20DD01}" destId="{4FA03F1B-96D0-458C-8E32-BA9AB73876C7}" srcOrd="2" destOrd="0" presId="urn:microsoft.com/office/officeart/2005/8/layout/orgChart1"/>
    <dgm:cxn modelId="{EDBE49CD-29E1-4EFF-A902-44E61F0293A3}" type="presParOf" srcId="{1D2DEE6B-7B61-4F11-81E2-387D3B20DD01}" destId="{17707ADB-E76E-4889-8A14-B82FFCBB4067}" srcOrd="3" destOrd="0" presId="urn:microsoft.com/office/officeart/2005/8/layout/orgChart1"/>
    <dgm:cxn modelId="{8A0B97BE-531B-44E3-A34A-D41AB18263E8}" type="presParOf" srcId="{17707ADB-E76E-4889-8A14-B82FFCBB4067}" destId="{16FFB5F9-C412-41A1-948F-0CD36F67D405}" srcOrd="0" destOrd="0" presId="urn:microsoft.com/office/officeart/2005/8/layout/orgChart1"/>
    <dgm:cxn modelId="{A1BEF997-1042-4A49-B649-764DB7ABE493}" type="presParOf" srcId="{16FFB5F9-C412-41A1-948F-0CD36F67D405}" destId="{E3C1E0BC-41AC-4B32-9A05-B445D5B49AD2}" srcOrd="0" destOrd="0" presId="urn:microsoft.com/office/officeart/2005/8/layout/orgChart1"/>
    <dgm:cxn modelId="{3003A111-B55B-498B-8ACB-03558F183205}" type="presParOf" srcId="{16FFB5F9-C412-41A1-948F-0CD36F67D405}" destId="{E7E43B00-812A-445C-8E0E-8D252A098CF0}" srcOrd="1" destOrd="0" presId="urn:microsoft.com/office/officeart/2005/8/layout/orgChart1"/>
    <dgm:cxn modelId="{8364D63D-6913-4373-9B61-15DC28086C69}" type="presParOf" srcId="{17707ADB-E76E-4889-8A14-B82FFCBB4067}" destId="{DBA4E301-3F72-4D9F-A5C9-55F18F65E9B7}" srcOrd="1" destOrd="0" presId="urn:microsoft.com/office/officeart/2005/8/layout/orgChart1"/>
    <dgm:cxn modelId="{D2D2E1DA-6DEF-4F25-B3D4-EF920321A1AD}" type="presParOf" srcId="{17707ADB-E76E-4889-8A14-B82FFCBB4067}" destId="{DED9FE98-0DA8-45CB-BCD8-450A38EC9E61}" srcOrd="2" destOrd="0" presId="urn:microsoft.com/office/officeart/2005/8/layout/orgChart1"/>
    <dgm:cxn modelId="{853175B5-40FE-475E-809D-A83A4313EB89}" type="presParOf" srcId="{1D2DEE6B-7B61-4F11-81E2-387D3B20DD01}" destId="{5575817A-BAE0-4378-963E-C5FE16EEC1F9}" srcOrd="4" destOrd="0" presId="urn:microsoft.com/office/officeart/2005/8/layout/orgChart1"/>
    <dgm:cxn modelId="{2EDF6391-F77D-4FC6-8EA6-75964409B07E}" type="presParOf" srcId="{1D2DEE6B-7B61-4F11-81E2-387D3B20DD01}" destId="{A8C68274-701F-43A5-BFFB-E6AC48A167E3}" srcOrd="5" destOrd="0" presId="urn:microsoft.com/office/officeart/2005/8/layout/orgChart1"/>
    <dgm:cxn modelId="{6BD6FAD5-AFE1-4CC3-AD70-B0A5510E2F07}" type="presParOf" srcId="{A8C68274-701F-43A5-BFFB-E6AC48A167E3}" destId="{F4AC800A-A6E7-4064-BA06-FABEE99E3A21}" srcOrd="0" destOrd="0" presId="urn:microsoft.com/office/officeart/2005/8/layout/orgChart1"/>
    <dgm:cxn modelId="{8DA1295E-DDDF-4F45-A540-5E598F47CAE9}" type="presParOf" srcId="{F4AC800A-A6E7-4064-BA06-FABEE99E3A21}" destId="{4A67FD3E-23C1-4690-9725-609E83CDBED4}" srcOrd="0" destOrd="0" presId="urn:microsoft.com/office/officeart/2005/8/layout/orgChart1"/>
    <dgm:cxn modelId="{27A586F8-A176-436F-A981-6B2FAEDE44FF}" type="presParOf" srcId="{F4AC800A-A6E7-4064-BA06-FABEE99E3A21}" destId="{369299C5-C06B-49B2-8BC0-FDE94449F993}" srcOrd="1" destOrd="0" presId="urn:microsoft.com/office/officeart/2005/8/layout/orgChart1"/>
    <dgm:cxn modelId="{96B8AF65-3D56-45E8-8A7B-F2DF7A63EBD2}" type="presParOf" srcId="{A8C68274-701F-43A5-BFFB-E6AC48A167E3}" destId="{2B66E71B-B51A-4F4F-A50D-9AE4EA89D0E1}" srcOrd="1" destOrd="0" presId="urn:microsoft.com/office/officeart/2005/8/layout/orgChart1"/>
    <dgm:cxn modelId="{D4E79361-B64E-46CF-8019-19911502322B}" type="presParOf" srcId="{A8C68274-701F-43A5-BFFB-E6AC48A167E3}" destId="{733486FE-3484-4CEC-BE9E-7FDE6B1FDA3A}" srcOrd="2" destOrd="0" presId="urn:microsoft.com/office/officeart/2005/8/layout/orgChart1"/>
    <dgm:cxn modelId="{C1BA3593-EF0A-4F60-8CB2-5B3C6C1F2555}" type="presParOf" srcId="{1D2DEE6B-7B61-4F11-81E2-387D3B20DD01}" destId="{BF76D7E0-E6E4-4194-AC11-0D8516F8DCBD}" srcOrd="6" destOrd="0" presId="urn:microsoft.com/office/officeart/2005/8/layout/orgChart1"/>
    <dgm:cxn modelId="{7EF73CFA-A62F-4EE4-B20E-6552EE1C5606}" type="presParOf" srcId="{1D2DEE6B-7B61-4F11-81E2-387D3B20DD01}" destId="{65A25B6D-6169-405D-8ADE-3D66E5FEFC8B}" srcOrd="7" destOrd="0" presId="urn:microsoft.com/office/officeart/2005/8/layout/orgChart1"/>
    <dgm:cxn modelId="{4A150B09-8438-4516-8DBA-5F06750777AB}" type="presParOf" srcId="{65A25B6D-6169-405D-8ADE-3D66E5FEFC8B}" destId="{4CBFFDF7-5989-4B46-AA88-BE698630AD1B}" srcOrd="0" destOrd="0" presId="urn:microsoft.com/office/officeart/2005/8/layout/orgChart1"/>
    <dgm:cxn modelId="{A3D36096-853E-45FD-84D5-84F02365AB28}" type="presParOf" srcId="{4CBFFDF7-5989-4B46-AA88-BE698630AD1B}" destId="{F2862D37-E200-46A2-8DF4-F08915E999C0}" srcOrd="0" destOrd="0" presId="urn:microsoft.com/office/officeart/2005/8/layout/orgChart1"/>
    <dgm:cxn modelId="{291AE0CB-CE37-465A-AE52-B89C8FE84191}" type="presParOf" srcId="{4CBFFDF7-5989-4B46-AA88-BE698630AD1B}" destId="{713D0DB2-F359-425C-8A09-139E5D76752D}" srcOrd="1" destOrd="0" presId="urn:microsoft.com/office/officeart/2005/8/layout/orgChart1"/>
    <dgm:cxn modelId="{C0941972-41DB-4987-88BC-077CC8D1773E}" type="presParOf" srcId="{65A25B6D-6169-405D-8ADE-3D66E5FEFC8B}" destId="{5361C6F6-7CB0-42FC-AA26-F3433F72FEBB}" srcOrd="1" destOrd="0" presId="urn:microsoft.com/office/officeart/2005/8/layout/orgChart1"/>
    <dgm:cxn modelId="{F81E16E4-215B-40C2-BFA5-9C9E88617CF5}" type="presParOf" srcId="{65A25B6D-6169-405D-8ADE-3D66E5FEFC8B}" destId="{F58AF000-09E5-4202-B973-B9E79C86D9A5}" srcOrd="2" destOrd="0" presId="urn:microsoft.com/office/officeart/2005/8/layout/orgChart1"/>
    <dgm:cxn modelId="{75B4ACDB-2F69-4AA0-8C78-E415EC2356BF}" type="presParOf" srcId="{1D2DEE6B-7B61-4F11-81E2-387D3B20DD01}" destId="{36FA5FCD-4349-444C-9FEC-07CB60D4CAF1}" srcOrd="8" destOrd="0" presId="urn:microsoft.com/office/officeart/2005/8/layout/orgChart1"/>
    <dgm:cxn modelId="{047E28A0-BEC3-43E5-A761-F08074F0AC54}" type="presParOf" srcId="{1D2DEE6B-7B61-4F11-81E2-387D3B20DD01}" destId="{EABFF1FA-87C0-4027-826C-466FFCCB90AC}" srcOrd="9" destOrd="0" presId="urn:microsoft.com/office/officeart/2005/8/layout/orgChart1"/>
    <dgm:cxn modelId="{3A534158-315D-4477-AA26-346A26E5CBDA}" type="presParOf" srcId="{EABFF1FA-87C0-4027-826C-466FFCCB90AC}" destId="{591D8668-5FA5-43CD-BF23-EAA0F4B3663E}" srcOrd="0" destOrd="0" presId="urn:microsoft.com/office/officeart/2005/8/layout/orgChart1"/>
    <dgm:cxn modelId="{A1D494A1-2B4A-4BF6-8D8D-6E66B78B9B22}" type="presParOf" srcId="{591D8668-5FA5-43CD-BF23-EAA0F4B3663E}" destId="{669134D7-C5E8-4ED3-BF77-8D4F7DFB9E83}" srcOrd="0" destOrd="0" presId="urn:microsoft.com/office/officeart/2005/8/layout/orgChart1"/>
    <dgm:cxn modelId="{07E02A1C-6936-401F-8251-4AE510198FFC}" type="presParOf" srcId="{591D8668-5FA5-43CD-BF23-EAA0F4B3663E}" destId="{796DD8C1-5694-45B8-9DC9-977E944D97FD}" srcOrd="1" destOrd="0" presId="urn:microsoft.com/office/officeart/2005/8/layout/orgChart1"/>
    <dgm:cxn modelId="{3439DD80-8671-49E9-87FB-190EBF478CFD}" type="presParOf" srcId="{EABFF1FA-87C0-4027-826C-466FFCCB90AC}" destId="{0E15311D-D7DB-4F1A-B709-6DD1803A4B4C}" srcOrd="1" destOrd="0" presId="urn:microsoft.com/office/officeart/2005/8/layout/orgChart1"/>
    <dgm:cxn modelId="{67604EFA-3AE9-41F8-98CE-7165172C3D0A}" type="presParOf" srcId="{EABFF1FA-87C0-4027-826C-466FFCCB90AC}" destId="{6703A916-BE47-4673-BA9C-4ADFBDF382DA}" srcOrd="2" destOrd="0" presId="urn:microsoft.com/office/officeart/2005/8/layout/orgChart1"/>
    <dgm:cxn modelId="{5E540DFE-FADF-4F5C-8091-B5CB8CBD7AC4}" type="presParOf" srcId="{4DD406BE-6DC1-43AC-8309-77FF258566DD}" destId="{5F70ADA5-B2E7-43A6-81B8-39C833DD9A54}" srcOrd="2" destOrd="0" presId="urn:microsoft.com/office/officeart/2005/8/layout/orgChart1"/>
    <dgm:cxn modelId="{0F5F6695-76D0-4C5E-A5E9-D1A785ED96AF}" type="presParOf" srcId="{DB936C34-50D4-4153-8D66-49FB74EDD11F}" destId="{4503B326-52DD-4438-A28A-C60E5CB82EE6}" srcOrd="10" destOrd="0" presId="urn:microsoft.com/office/officeart/2005/8/layout/orgChart1"/>
    <dgm:cxn modelId="{E902989E-CA96-47D8-8C7C-FE6ECE88ED1F}" type="presParOf" srcId="{DB936C34-50D4-4153-8D66-49FB74EDD11F}" destId="{7D7C8DD7-B7DF-49F0-971A-470F7E8183D1}" srcOrd="11" destOrd="0" presId="urn:microsoft.com/office/officeart/2005/8/layout/orgChart1"/>
    <dgm:cxn modelId="{D93401AE-C5EB-4E69-ADF9-6F8E6010C2DE}" type="presParOf" srcId="{7D7C8DD7-B7DF-49F0-971A-470F7E8183D1}" destId="{CA9BBDB1-824E-4686-B39C-330410E3F9F2}" srcOrd="0" destOrd="0" presId="urn:microsoft.com/office/officeart/2005/8/layout/orgChart1"/>
    <dgm:cxn modelId="{5A2C7C9A-3D0B-4F53-9E90-EB8663455140}" type="presParOf" srcId="{CA9BBDB1-824E-4686-B39C-330410E3F9F2}" destId="{44B6AE0A-BDF1-4B4E-A2EA-5BA02B02C823}" srcOrd="0" destOrd="0" presId="urn:microsoft.com/office/officeart/2005/8/layout/orgChart1"/>
    <dgm:cxn modelId="{AC94960C-529F-4BC8-ACDF-0E0789D4EB1A}" type="presParOf" srcId="{CA9BBDB1-824E-4686-B39C-330410E3F9F2}" destId="{6CFECC45-7BF2-402B-8EE3-0CA671CACC09}" srcOrd="1" destOrd="0" presId="urn:microsoft.com/office/officeart/2005/8/layout/orgChart1"/>
    <dgm:cxn modelId="{79723B76-A917-4B98-9E12-798260CA6A49}" type="presParOf" srcId="{7D7C8DD7-B7DF-49F0-971A-470F7E8183D1}" destId="{2ECF22BF-25A0-4C96-A439-B089F2527B9B}" srcOrd="1" destOrd="0" presId="urn:microsoft.com/office/officeart/2005/8/layout/orgChart1"/>
    <dgm:cxn modelId="{39017DD7-DB58-4CAC-8F61-CA387F908A6C}" type="presParOf" srcId="{2ECF22BF-25A0-4C96-A439-B089F2527B9B}" destId="{1C4A8A6C-B180-47C0-9DE8-6C18FED30422}" srcOrd="0" destOrd="0" presId="urn:microsoft.com/office/officeart/2005/8/layout/orgChart1"/>
    <dgm:cxn modelId="{190229DF-4454-4B9F-A18E-177C6D986B73}" type="presParOf" srcId="{2ECF22BF-25A0-4C96-A439-B089F2527B9B}" destId="{59743239-8A4B-4B61-B0F0-4E796583F2EA}" srcOrd="1" destOrd="0" presId="urn:microsoft.com/office/officeart/2005/8/layout/orgChart1"/>
    <dgm:cxn modelId="{536449BD-157C-4DB3-A5F7-874ECC1467A5}" type="presParOf" srcId="{59743239-8A4B-4B61-B0F0-4E796583F2EA}" destId="{AAEC3422-3263-4497-9E80-9126468850E8}" srcOrd="0" destOrd="0" presId="urn:microsoft.com/office/officeart/2005/8/layout/orgChart1"/>
    <dgm:cxn modelId="{73F01582-F3D5-41F3-9433-512AEF20D801}" type="presParOf" srcId="{AAEC3422-3263-4497-9E80-9126468850E8}" destId="{8F88F208-98E3-45F8-B9BE-9E2DCCBDAEA5}" srcOrd="0" destOrd="0" presId="urn:microsoft.com/office/officeart/2005/8/layout/orgChart1"/>
    <dgm:cxn modelId="{3467F4F5-8F4E-4C25-9943-2942016DE2E8}" type="presParOf" srcId="{AAEC3422-3263-4497-9E80-9126468850E8}" destId="{5924FC61-21D8-4900-81BC-21720C56B748}" srcOrd="1" destOrd="0" presId="urn:microsoft.com/office/officeart/2005/8/layout/orgChart1"/>
    <dgm:cxn modelId="{FF9D58C2-2056-482D-8CA5-BE2003656648}" type="presParOf" srcId="{59743239-8A4B-4B61-B0F0-4E796583F2EA}" destId="{806CF096-53EF-4E67-8BBB-2795D0EABF80}" srcOrd="1" destOrd="0" presId="urn:microsoft.com/office/officeart/2005/8/layout/orgChart1"/>
    <dgm:cxn modelId="{3C974D08-7630-44F3-B1C6-194E6F37630F}" type="presParOf" srcId="{59743239-8A4B-4B61-B0F0-4E796583F2EA}" destId="{0521BF56-9F75-4D10-9CFA-245D56866DAC}" srcOrd="2" destOrd="0" presId="urn:microsoft.com/office/officeart/2005/8/layout/orgChart1"/>
    <dgm:cxn modelId="{7EC9E025-CB60-4FEE-8FFF-4AEEC36E3A5E}" type="presParOf" srcId="{2ECF22BF-25A0-4C96-A439-B089F2527B9B}" destId="{067A32E6-EBC4-4861-8537-B44A2CF232D2}" srcOrd="2" destOrd="0" presId="urn:microsoft.com/office/officeart/2005/8/layout/orgChart1"/>
    <dgm:cxn modelId="{EC4D3F6F-5176-4674-9ECF-6954D64AA09D}" type="presParOf" srcId="{2ECF22BF-25A0-4C96-A439-B089F2527B9B}" destId="{96B05A99-756F-4F06-BEEF-2E5520FA3F0B}" srcOrd="3" destOrd="0" presId="urn:microsoft.com/office/officeart/2005/8/layout/orgChart1"/>
    <dgm:cxn modelId="{E657CEF4-2E6E-4281-84C0-A62C3226A475}" type="presParOf" srcId="{96B05A99-756F-4F06-BEEF-2E5520FA3F0B}" destId="{6C1D6D47-2456-4263-9FE7-63A28C10141B}" srcOrd="0" destOrd="0" presId="urn:microsoft.com/office/officeart/2005/8/layout/orgChart1"/>
    <dgm:cxn modelId="{0842251F-7A2B-4378-8CEB-503EEEC10A0E}" type="presParOf" srcId="{6C1D6D47-2456-4263-9FE7-63A28C10141B}" destId="{3546943B-0E3C-4934-B957-138485C0F482}" srcOrd="0" destOrd="0" presId="urn:microsoft.com/office/officeart/2005/8/layout/orgChart1"/>
    <dgm:cxn modelId="{9BD7741D-9206-46F1-AA63-2EA2F9F82AED}" type="presParOf" srcId="{6C1D6D47-2456-4263-9FE7-63A28C10141B}" destId="{73BC79AB-17B3-448E-AECD-3A4E1F50B430}" srcOrd="1" destOrd="0" presId="urn:microsoft.com/office/officeart/2005/8/layout/orgChart1"/>
    <dgm:cxn modelId="{77B74D15-00F5-406D-B0FC-E2A4EF8BF8EB}" type="presParOf" srcId="{96B05A99-756F-4F06-BEEF-2E5520FA3F0B}" destId="{792C6B35-C8C1-4A8D-A333-F5A17D263D40}" srcOrd="1" destOrd="0" presId="urn:microsoft.com/office/officeart/2005/8/layout/orgChart1"/>
    <dgm:cxn modelId="{BD0F80BA-479F-414B-A0B9-47214DF91B50}" type="presParOf" srcId="{96B05A99-756F-4F06-BEEF-2E5520FA3F0B}" destId="{7B1B7EB9-1DED-4CB6-B5A3-5CA20833601C}" srcOrd="2" destOrd="0" presId="urn:microsoft.com/office/officeart/2005/8/layout/orgChart1"/>
    <dgm:cxn modelId="{3A740005-02E8-4460-BD48-FF7042A23702}" type="presParOf" srcId="{2ECF22BF-25A0-4C96-A439-B089F2527B9B}" destId="{E16BF5C9-DCD3-47C8-9260-201D15ABF022}" srcOrd="4" destOrd="0" presId="urn:microsoft.com/office/officeart/2005/8/layout/orgChart1"/>
    <dgm:cxn modelId="{B999CE12-2C6E-4288-A325-248B57A4F0A5}" type="presParOf" srcId="{2ECF22BF-25A0-4C96-A439-B089F2527B9B}" destId="{7D4BF8AA-333D-4A2D-821C-FF84D2CAF831}" srcOrd="5" destOrd="0" presId="urn:microsoft.com/office/officeart/2005/8/layout/orgChart1"/>
    <dgm:cxn modelId="{E3591E98-D639-48BF-A742-C2E4CBC99580}" type="presParOf" srcId="{7D4BF8AA-333D-4A2D-821C-FF84D2CAF831}" destId="{8A5AE378-C97F-4888-ACC2-2610E76480E3}" srcOrd="0" destOrd="0" presId="urn:microsoft.com/office/officeart/2005/8/layout/orgChart1"/>
    <dgm:cxn modelId="{CD8538D4-09DC-40E5-BA9D-AC2194A1FFB2}" type="presParOf" srcId="{8A5AE378-C97F-4888-ACC2-2610E76480E3}" destId="{4E8AD01A-A25C-4A69-B585-ED9F9C4C7296}" srcOrd="0" destOrd="0" presId="urn:microsoft.com/office/officeart/2005/8/layout/orgChart1"/>
    <dgm:cxn modelId="{66FB0DCB-44D1-4341-9810-06009CB426E8}" type="presParOf" srcId="{8A5AE378-C97F-4888-ACC2-2610E76480E3}" destId="{73B35CC0-9B3C-472A-A873-0C31BDC409D0}" srcOrd="1" destOrd="0" presId="urn:microsoft.com/office/officeart/2005/8/layout/orgChart1"/>
    <dgm:cxn modelId="{4F8E9510-CE51-4F9E-B4F7-5055D50E1E7B}" type="presParOf" srcId="{7D4BF8AA-333D-4A2D-821C-FF84D2CAF831}" destId="{3B1A0D59-8740-4A5A-86EE-7E7813A8056F}" srcOrd="1" destOrd="0" presId="urn:microsoft.com/office/officeart/2005/8/layout/orgChart1"/>
    <dgm:cxn modelId="{BEBB08EA-CE9D-4A15-BD0E-BD07E7327A2E}" type="presParOf" srcId="{7D4BF8AA-333D-4A2D-821C-FF84D2CAF831}" destId="{7BB1C4F4-AFC0-44F8-BD2D-FFA6BA38878E}" srcOrd="2" destOrd="0" presId="urn:microsoft.com/office/officeart/2005/8/layout/orgChart1"/>
    <dgm:cxn modelId="{0CE69675-A3B4-4411-872D-2F03D8DA4009}" type="presParOf" srcId="{2ECF22BF-25A0-4C96-A439-B089F2527B9B}" destId="{2F27E922-6577-44DF-9BC6-33D676DD237E}" srcOrd="6" destOrd="0" presId="urn:microsoft.com/office/officeart/2005/8/layout/orgChart1"/>
    <dgm:cxn modelId="{617AE398-307F-44A7-914C-120098755A2A}" type="presParOf" srcId="{2ECF22BF-25A0-4C96-A439-B089F2527B9B}" destId="{83FEBBA5-10C1-4B21-879B-65FD8E90FE88}" srcOrd="7" destOrd="0" presId="urn:microsoft.com/office/officeart/2005/8/layout/orgChart1"/>
    <dgm:cxn modelId="{F1ABB38C-A3D8-4141-93CC-F1478637F33C}" type="presParOf" srcId="{83FEBBA5-10C1-4B21-879B-65FD8E90FE88}" destId="{1D7ADBAA-32E0-4EB0-94AA-3D24558B2B29}" srcOrd="0" destOrd="0" presId="urn:microsoft.com/office/officeart/2005/8/layout/orgChart1"/>
    <dgm:cxn modelId="{7BB768C4-4033-485A-9218-24E1F9EC9AA8}" type="presParOf" srcId="{1D7ADBAA-32E0-4EB0-94AA-3D24558B2B29}" destId="{9ABC5776-4A97-4322-B323-FFA872048CC0}" srcOrd="0" destOrd="0" presId="urn:microsoft.com/office/officeart/2005/8/layout/orgChart1"/>
    <dgm:cxn modelId="{878EAF11-CF0D-4B8A-94D9-1AA789AC379F}" type="presParOf" srcId="{1D7ADBAA-32E0-4EB0-94AA-3D24558B2B29}" destId="{DBBD18D5-FAC2-4A04-B5A2-AC178DA6C38C}" srcOrd="1" destOrd="0" presId="urn:microsoft.com/office/officeart/2005/8/layout/orgChart1"/>
    <dgm:cxn modelId="{7D4DFD93-3CCB-4EE4-BD95-7A56315F7017}" type="presParOf" srcId="{83FEBBA5-10C1-4B21-879B-65FD8E90FE88}" destId="{D706E127-36CD-4543-A63B-1BC823A490F5}" srcOrd="1" destOrd="0" presId="urn:microsoft.com/office/officeart/2005/8/layout/orgChart1"/>
    <dgm:cxn modelId="{41B74C85-E353-4630-8A50-864381F692A1}" type="presParOf" srcId="{83FEBBA5-10C1-4B21-879B-65FD8E90FE88}" destId="{F71CE4F0-4492-4678-91D1-A9B45996A541}" srcOrd="2" destOrd="0" presId="urn:microsoft.com/office/officeart/2005/8/layout/orgChart1"/>
    <dgm:cxn modelId="{61CB3925-8C98-4E54-9F10-1448E7119ABC}" type="presParOf" srcId="{2ECF22BF-25A0-4C96-A439-B089F2527B9B}" destId="{D43BE4C5-E1F4-4F5C-8B5E-0109DE4445B7}" srcOrd="8" destOrd="0" presId="urn:microsoft.com/office/officeart/2005/8/layout/orgChart1"/>
    <dgm:cxn modelId="{D0FD4885-935C-4A5A-B3DD-9582C6CC98D7}" type="presParOf" srcId="{2ECF22BF-25A0-4C96-A439-B089F2527B9B}" destId="{AB975965-30B7-417F-8645-4332887D3F17}" srcOrd="9" destOrd="0" presId="urn:microsoft.com/office/officeart/2005/8/layout/orgChart1"/>
    <dgm:cxn modelId="{CEB95D5B-2BA5-4AAC-AED2-4AB21D19A29B}" type="presParOf" srcId="{AB975965-30B7-417F-8645-4332887D3F17}" destId="{78A79E3E-A40D-4E75-8187-612E2390837B}" srcOrd="0" destOrd="0" presId="urn:microsoft.com/office/officeart/2005/8/layout/orgChart1"/>
    <dgm:cxn modelId="{5D3E21E0-37B4-4077-B39E-44B313E95451}" type="presParOf" srcId="{78A79E3E-A40D-4E75-8187-612E2390837B}" destId="{C153CC60-F176-4867-AC9D-3FE0385CB7F2}" srcOrd="0" destOrd="0" presId="urn:microsoft.com/office/officeart/2005/8/layout/orgChart1"/>
    <dgm:cxn modelId="{EF483B50-DAD4-4F1D-B7B1-043F5A7F30FD}" type="presParOf" srcId="{78A79E3E-A40D-4E75-8187-612E2390837B}" destId="{F6219502-BEE4-48D4-8445-AA018818578A}" srcOrd="1" destOrd="0" presId="urn:microsoft.com/office/officeart/2005/8/layout/orgChart1"/>
    <dgm:cxn modelId="{33F50B22-DCA8-4ADE-93CA-BB6FEAA65296}" type="presParOf" srcId="{AB975965-30B7-417F-8645-4332887D3F17}" destId="{91FA0205-27EA-4981-8CB1-8E6F80C64C3D}" srcOrd="1" destOrd="0" presId="urn:microsoft.com/office/officeart/2005/8/layout/orgChart1"/>
    <dgm:cxn modelId="{FE60F045-BFAD-4440-A88F-BDCC7178FF3F}" type="presParOf" srcId="{AB975965-30B7-417F-8645-4332887D3F17}" destId="{A8C0FD1B-5A00-4D8D-944D-2A339C99A991}" srcOrd="2" destOrd="0" presId="urn:microsoft.com/office/officeart/2005/8/layout/orgChart1"/>
    <dgm:cxn modelId="{BB4D243A-9380-4FEE-A9C7-C5143D15DC69}" type="presParOf" srcId="{2ECF22BF-25A0-4C96-A439-B089F2527B9B}" destId="{796D70EC-3B98-4343-9D45-89F40C1CC625}" srcOrd="10" destOrd="0" presId="urn:microsoft.com/office/officeart/2005/8/layout/orgChart1"/>
    <dgm:cxn modelId="{926A5401-B10D-4D46-AE77-A12EE76153DB}" type="presParOf" srcId="{2ECF22BF-25A0-4C96-A439-B089F2527B9B}" destId="{55FF2277-A441-4EF6-90D1-8A7EEDFFDCE9}" srcOrd="11" destOrd="0" presId="urn:microsoft.com/office/officeart/2005/8/layout/orgChart1"/>
    <dgm:cxn modelId="{06D60E02-B046-43EB-A6FD-7C417910FE4A}" type="presParOf" srcId="{55FF2277-A441-4EF6-90D1-8A7EEDFFDCE9}" destId="{80F02FB4-35D0-4571-801E-6967CB5DAF90}" srcOrd="0" destOrd="0" presId="urn:microsoft.com/office/officeart/2005/8/layout/orgChart1"/>
    <dgm:cxn modelId="{06A574D8-2FDF-4C80-8D1E-75B1A82AEDAA}" type="presParOf" srcId="{80F02FB4-35D0-4571-801E-6967CB5DAF90}" destId="{C2E72CCD-ADEE-4FD7-96D7-1393A89A67DA}" srcOrd="0" destOrd="0" presId="urn:microsoft.com/office/officeart/2005/8/layout/orgChart1"/>
    <dgm:cxn modelId="{B56F49AD-62CC-4CB6-948E-4ADD33345887}" type="presParOf" srcId="{80F02FB4-35D0-4571-801E-6967CB5DAF90}" destId="{1AA6FA77-A668-4272-854E-EC59E254BF1A}" srcOrd="1" destOrd="0" presId="urn:microsoft.com/office/officeart/2005/8/layout/orgChart1"/>
    <dgm:cxn modelId="{8974A29D-2DD8-4306-B65A-4B9FBD5F3F10}" type="presParOf" srcId="{55FF2277-A441-4EF6-90D1-8A7EEDFFDCE9}" destId="{416E1310-BBC2-47A8-9215-102A19DBD5AC}" srcOrd="1" destOrd="0" presId="urn:microsoft.com/office/officeart/2005/8/layout/orgChart1"/>
    <dgm:cxn modelId="{1FE7732F-4583-43A9-8D9B-FD03CE4F69F8}" type="presParOf" srcId="{55FF2277-A441-4EF6-90D1-8A7EEDFFDCE9}" destId="{01D3B601-0263-4B1E-8143-CDBBF7EC1C67}" srcOrd="2" destOrd="0" presId="urn:microsoft.com/office/officeart/2005/8/layout/orgChart1"/>
    <dgm:cxn modelId="{551288AC-D4BB-4864-8A26-E4B6579DA276}" type="presParOf" srcId="{2ECF22BF-25A0-4C96-A439-B089F2527B9B}" destId="{6FA43987-2F1B-40C0-8A35-5E8D8FDA332E}" srcOrd="12" destOrd="0" presId="urn:microsoft.com/office/officeart/2005/8/layout/orgChart1"/>
    <dgm:cxn modelId="{40C2A6F2-4964-4B98-B106-CD9526728FD6}" type="presParOf" srcId="{2ECF22BF-25A0-4C96-A439-B089F2527B9B}" destId="{D72BE734-AEAE-49CF-A51A-588A0691A08C}" srcOrd="13" destOrd="0" presId="urn:microsoft.com/office/officeart/2005/8/layout/orgChart1"/>
    <dgm:cxn modelId="{C453BA67-25BF-45AC-B933-652E6EFD3700}" type="presParOf" srcId="{D72BE734-AEAE-49CF-A51A-588A0691A08C}" destId="{9BF0E990-DC38-4FB5-BCDF-0F5F542BBF48}" srcOrd="0" destOrd="0" presId="urn:microsoft.com/office/officeart/2005/8/layout/orgChart1"/>
    <dgm:cxn modelId="{E006924F-BC21-45DE-9627-160C00343C46}" type="presParOf" srcId="{9BF0E990-DC38-4FB5-BCDF-0F5F542BBF48}" destId="{DC439A83-7D0B-402C-B892-54B28E88402C}" srcOrd="0" destOrd="0" presId="urn:microsoft.com/office/officeart/2005/8/layout/orgChart1"/>
    <dgm:cxn modelId="{C1B63AB7-C39A-4390-B8A4-B7D7FE67DD82}" type="presParOf" srcId="{9BF0E990-DC38-4FB5-BCDF-0F5F542BBF48}" destId="{1945567B-7107-4B33-9AD7-E30F6D8B63A5}" srcOrd="1" destOrd="0" presId="urn:microsoft.com/office/officeart/2005/8/layout/orgChart1"/>
    <dgm:cxn modelId="{291411EE-29B8-48E6-9924-D0F8C63AB9A8}" type="presParOf" srcId="{D72BE734-AEAE-49CF-A51A-588A0691A08C}" destId="{0B6A075D-65AE-48AF-93D5-9DFD637AEBFE}" srcOrd="1" destOrd="0" presId="urn:microsoft.com/office/officeart/2005/8/layout/orgChart1"/>
    <dgm:cxn modelId="{F8755A85-5465-41CA-9F99-7B97C0BCAAA0}" type="presParOf" srcId="{D72BE734-AEAE-49CF-A51A-588A0691A08C}" destId="{767C2BB0-C9C0-4B13-8E78-326B1F84D51C}" srcOrd="2" destOrd="0" presId="urn:microsoft.com/office/officeart/2005/8/layout/orgChart1"/>
    <dgm:cxn modelId="{61889164-4EFC-4F17-9F60-10800801BBC6}" type="presParOf" srcId="{2ECF22BF-25A0-4C96-A439-B089F2527B9B}" destId="{4E61C05D-59C9-42E4-AC50-396FB9241DEF}" srcOrd="14" destOrd="0" presId="urn:microsoft.com/office/officeart/2005/8/layout/orgChart1"/>
    <dgm:cxn modelId="{43D9A13B-154A-4693-8323-1228B991E9F3}" type="presParOf" srcId="{2ECF22BF-25A0-4C96-A439-B089F2527B9B}" destId="{5BE20A3F-F49D-4BC1-B09D-7DE7B8D5C2C7}" srcOrd="15" destOrd="0" presId="urn:microsoft.com/office/officeart/2005/8/layout/orgChart1"/>
    <dgm:cxn modelId="{2C11D2A7-3DE6-4155-853D-3E4B7374D486}" type="presParOf" srcId="{5BE20A3F-F49D-4BC1-B09D-7DE7B8D5C2C7}" destId="{86056595-F642-4FDC-A65E-CB3135811008}" srcOrd="0" destOrd="0" presId="urn:microsoft.com/office/officeart/2005/8/layout/orgChart1"/>
    <dgm:cxn modelId="{D0C6E30D-C97B-4A98-9306-BC349BB08291}" type="presParOf" srcId="{86056595-F642-4FDC-A65E-CB3135811008}" destId="{A339F183-058A-4001-BA0B-64B092927F92}" srcOrd="0" destOrd="0" presId="urn:microsoft.com/office/officeart/2005/8/layout/orgChart1"/>
    <dgm:cxn modelId="{2D3ACB3C-7A76-49DD-9FD7-15D78A5E60D1}" type="presParOf" srcId="{86056595-F642-4FDC-A65E-CB3135811008}" destId="{1599B727-1725-4606-BB12-A032460D93E0}" srcOrd="1" destOrd="0" presId="urn:microsoft.com/office/officeart/2005/8/layout/orgChart1"/>
    <dgm:cxn modelId="{889EDEAB-EE7B-44BF-BF94-85CCF0E0C1C0}" type="presParOf" srcId="{5BE20A3F-F49D-4BC1-B09D-7DE7B8D5C2C7}" destId="{5E791817-9CFF-48AB-BB25-D483A4180BB6}" srcOrd="1" destOrd="0" presId="urn:microsoft.com/office/officeart/2005/8/layout/orgChart1"/>
    <dgm:cxn modelId="{184905BF-2311-49D4-95CC-6633033817A6}" type="presParOf" srcId="{5BE20A3F-F49D-4BC1-B09D-7DE7B8D5C2C7}" destId="{5264DA55-7067-47D3-B8C2-F1782DE181D0}" srcOrd="2" destOrd="0" presId="urn:microsoft.com/office/officeart/2005/8/layout/orgChart1"/>
    <dgm:cxn modelId="{DDCFDA0D-E7FC-4EA5-8606-AD4AFEF2A954}" type="presParOf" srcId="{7D7C8DD7-B7DF-49F0-971A-470F7E8183D1}" destId="{5296ADBC-D415-4D51-ABA0-107B5535E9F1}" srcOrd="2" destOrd="0" presId="urn:microsoft.com/office/officeart/2005/8/layout/orgChart1"/>
    <dgm:cxn modelId="{685DCEB7-122D-4717-A95B-9549E250B5A5}" type="presParOf" srcId="{D7464517-BD2E-4887-ACA2-4E625C410CB8}" destId="{52ACFEB0-AA4F-4116-A559-0C50AD895853}"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334027C-61CB-447D-B009-13A6F9C151FF}"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US"/>
        </a:p>
      </dgm:t>
    </dgm:pt>
    <dgm:pt modelId="{D1FC0732-D9ED-4E58-8BBC-0B992871734F}">
      <dgm:prSet phldrT="[Text]"/>
      <dgm:spPr/>
      <dgm:t>
        <a:bodyPr/>
        <a:lstStyle/>
        <a:p>
          <a:r>
            <a:rPr lang="en-US"/>
            <a:t>Development Tools</a:t>
          </a:r>
        </a:p>
      </dgm:t>
    </dgm:pt>
    <dgm:pt modelId="{94CA4A61-D560-4A5D-A732-1C3FAEEA935F}" type="parTrans" cxnId="{20C4E528-88A8-46EC-8C3E-738444B9BF7E}">
      <dgm:prSet/>
      <dgm:spPr/>
      <dgm:t>
        <a:bodyPr/>
        <a:lstStyle/>
        <a:p>
          <a:endParaRPr lang="en-US"/>
        </a:p>
      </dgm:t>
    </dgm:pt>
    <dgm:pt modelId="{609BDBA7-274E-4347-A031-A07D0A208AB2}" type="sibTrans" cxnId="{20C4E528-88A8-46EC-8C3E-738444B9BF7E}">
      <dgm:prSet/>
      <dgm:spPr/>
      <dgm:t>
        <a:bodyPr/>
        <a:lstStyle/>
        <a:p>
          <a:endParaRPr lang="en-US"/>
        </a:p>
      </dgm:t>
    </dgm:pt>
    <dgm:pt modelId="{4959A322-25BC-4F20-B199-1738F3B12549}">
      <dgm:prSet phldrT="[Text]"/>
      <dgm:spPr/>
      <dgm:t>
        <a:bodyPr/>
        <a:lstStyle/>
        <a:p>
          <a:r>
            <a:rPr lang="en-US"/>
            <a:t>AWS Lambda</a:t>
          </a:r>
        </a:p>
      </dgm:t>
    </dgm:pt>
    <dgm:pt modelId="{3B879D0A-3ED3-4E69-9D51-404881D72971}" type="parTrans" cxnId="{12326875-E016-4106-96E9-D2D19E6C4E49}">
      <dgm:prSet/>
      <dgm:spPr/>
      <dgm:t>
        <a:bodyPr/>
        <a:lstStyle/>
        <a:p>
          <a:endParaRPr lang="en-US"/>
        </a:p>
      </dgm:t>
    </dgm:pt>
    <dgm:pt modelId="{07CD2293-8FE5-4026-892D-DC7543809ED8}" type="sibTrans" cxnId="{12326875-E016-4106-96E9-D2D19E6C4E49}">
      <dgm:prSet/>
      <dgm:spPr/>
      <dgm:t>
        <a:bodyPr/>
        <a:lstStyle/>
        <a:p>
          <a:endParaRPr lang="en-US"/>
        </a:p>
      </dgm:t>
    </dgm:pt>
    <dgm:pt modelId="{9229A30C-987A-4301-85A5-CB7FA884BB16}">
      <dgm:prSet phldrT="[Text]"/>
      <dgm:spPr/>
      <dgm:t>
        <a:bodyPr/>
        <a:lstStyle/>
        <a:p>
          <a:r>
            <a:rPr lang="en-US"/>
            <a:t>Alibaba Cloud</a:t>
          </a:r>
        </a:p>
      </dgm:t>
    </dgm:pt>
    <dgm:pt modelId="{90B1D317-032A-4CDC-9555-5C10AB39E9B7}" type="parTrans" cxnId="{8335739C-897E-48BA-BD2E-2782761D6B20}">
      <dgm:prSet/>
      <dgm:spPr/>
      <dgm:t>
        <a:bodyPr/>
        <a:lstStyle/>
        <a:p>
          <a:endParaRPr lang="en-US"/>
        </a:p>
      </dgm:t>
    </dgm:pt>
    <dgm:pt modelId="{58C146A2-7B6F-4763-8DA6-2970CFB13B5F}" type="sibTrans" cxnId="{8335739C-897E-48BA-BD2E-2782761D6B20}">
      <dgm:prSet/>
      <dgm:spPr/>
      <dgm:t>
        <a:bodyPr/>
        <a:lstStyle/>
        <a:p>
          <a:endParaRPr lang="en-US"/>
        </a:p>
      </dgm:t>
    </dgm:pt>
    <dgm:pt modelId="{7E2C8FBF-B391-41B9-8E30-AD0FEDC34AA3}">
      <dgm:prSet phldrT="[Text]"/>
      <dgm:spPr/>
      <dgm:t>
        <a:bodyPr/>
        <a:lstStyle/>
        <a:p>
          <a:r>
            <a:rPr lang="en-US"/>
            <a:t>Microsoft Azure</a:t>
          </a:r>
        </a:p>
      </dgm:t>
    </dgm:pt>
    <dgm:pt modelId="{208FF62B-6F69-4931-A047-46F3207EA329}" type="parTrans" cxnId="{5FA3B425-73C5-417D-A509-803ADF660A84}">
      <dgm:prSet/>
      <dgm:spPr/>
      <dgm:t>
        <a:bodyPr/>
        <a:lstStyle/>
        <a:p>
          <a:endParaRPr lang="en-US"/>
        </a:p>
      </dgm:t>
    </dgm:pt>
    <dgm:pt modelId="{EE7BDFE5-DE7C-4E72-80FB-DB14D8BC0C68}" type="sibTrans" cxnId="{5FA3B425-73C5-417D-A509-803ADF660A84}">
      <dgm:prSet/>
      <dgm:spPr/>
      <dgm:t>
        <a:bodyPr/>
        <a:lstStyle/>
        <a:p>
          <a:endParaRPr lang="en-US"/>
        </a:p>
      </dgm:t>
    </dgm:pt>
    <dgm:pt modelId="{10DC4811-183E-4D01-8B49-7AF67099474B}">
      <dgm:prSet/>
      <dgm:spPr/>
      <dgm:t>
        <a:bodyPr/>
        <a:lstStyle/>
        <a:p>
          <a:r>
            <a:rPr lang="en-US"/>
            <a:t>Google Cloud</a:t>
          </a:r>
        </a:p>
      </dgm:t>
    </dgm:pt>
    <dgm:pt modelId="{AD2D5EFC-6359-401C-84EF-401E0121B321}" type="parTrans" cxnId="{EC6CA243-D703-4915-AABA-0AB04ACDF40B}">
      <dgm:prSet/>
      <dgm:spPr/>
      <dgm:t>
        <a:bodyPr/>
        <a:lstStyle/>
        <a:p>
          <a:endParaRPr lang="en-US"/>
        </a:p>
      </dgm:t>
    </dgm:pt>
    <dgm:pt modelId="{AB011F07-34D0-4213-91F0-C16CAD21E941}" type="sibTrans" cxnId="{EC6CA243-D703-4915-AABA-0AB04ACDF40B}">
      <dgm:prSet/>
      <dgm:spPr/>
      <dgm:t>
        <a:bodyPr/>
        <a:lstStyle/>
        <a:p>
          <a:endParaRPr lang="en-US"/>
        </a:p>
      </dgm:t>
    </dgm:pt>
    <dgm:pt modelId="{377B097D-8364-4767-AC5A-6EFC9C113BEC}">
      <dgm:prSet/>
      <dgm:spPr/>
      <dgm:t>
        <a:bodyPr/>
        <a:lstStyle/>
        <a:p>
          <a:r>
            <a:rPr lang="en-US"/>
            <a:t>Apache Open Whisk</a:t>
          </a:r>
        </a:p>
      </dgm:t>
    </dgm:pt>
    <dgm:pt modelId="{9F654822-E40A-448B-9D78-3382ADC0445B}" type="parTrans" cxnId="{9A3B23CF-2A8E-4EBD-A45F-5DF4C1750152}">
      <dgm:prSet/>
      <dgm:spPr/>
      <dgm:t>
        <a:bodyPr/>
        <a:lstStyle/>
        <a:p>
          <a:endParaRPr lang="en-US"/>
        </a:p>
      </dgm:t>
    </dgm:pt>
    <dgm:pt modelId="{6205A975-1ACE-47BB-8F52-3BEFD46992FE}" type="sibTrans" cxnId="{9A3B23CF-2A8E-4EBD-A45F-5DF4C1750152}">
      <dgm:prSet/>
      <dgm:spPr/>
      <dgm:t>
        <a:bodyPr/>
        <a:lstStyle/>
        <a:p>
          <a:endParaRPr lang="en-US"/>
        </a:p>
      </dgm:t>
    </dgm:pt>
    <dgm:pt modelId="{BF4E37C0-D779-4388-9C1C-A086F50A104C}">
      <dgm:prSet/>
      <dgm:spPr/>
      <dgm:t>
        <a:bodyPr/>
        <a:lstStyle/>
        <a:p>
          <a:r>
            <a:rPr lang="en-US"/>
            <a:t>OpenFaas</a:t>
          </a:r>
        </a:p>
      </dgm:t>
    </dgm:pt>
    <dgm:pt modelId="{EFC194E4-FE39-494E-9516-D7D9CC34C241}" type="parTrans" cxnId="{1ECDC2C7-66E5-4690-A582-448F4AF935E2}">
      <dgm:prSet/>
      <dgm:spPr/>
      <dgm:t>
        <a:bodyPr/>
        <a:lstStyle/>
        <a:p>
          <a:endParaRPr lang="en-US"/>
        </a:p>
      </dgm:t>
    </dgm:pt>
    <dgm:pt modelId="{AD538A7F-4ABB-4EDE-BE75-854250CFFA17}" type="sibTrans" cxnId="{1ECDC2C7-66E5-4690-A582-448F4AF935E2}">
      <dgm:prSet/>
      <dgm:spPr/>
      <dgm:t>
        <a:bodyPr/>
        <a:lstStyle/>
        <a:p>
          <a:endParaRPr lang="en-US"/>
        </a:p>
      </dgm:t>
    </dgm:pt>
    <dgm:pt modelId="{12695F97-B6B6-416A-B1E7-F91AC1B3A83D}">
      <dgm:prSet/>
      <dgm:spPr/>
      <dgm:t>
        <a:bodyPr/>
        <a:lstStyle/>
        <a:p>
          <a:r>
            <a:rPr lang="en-US"/>
            <a:t>NodeLambda</a:t>
          </a:r>
        </a:p>
      </dgm:t>
    </dgm:pt>
    <dgm:pt modelId="{A3D0404F-E010-4687-85CE-A0662F91E630}" type="parTrans" cxnId="{8CCC8B1B-4654-4B03-9414-A2A8725E716B}">
      <dgm:prSet/>
      <dgm:spPr/>
      <dgm:t>
        <a:bodyPr/>
        <a:lstStyle/>
        <a:p>
          <a:endParaRPr lang="en-US"/>
        </a:p>
      </dgm:t>
    </dgm:pt>
    <dgm:pt modelId="{31CBABAD-B6B2-4E01-9488-D7964E9EDD5D}" type="sibTrans" cxnId="{8CCC8B1B-4654-4B03-9414-A2A8725E716B}">
      <dgm:prSet/>
      <dgm:spPr/>
      <dgm:t>
        <a:bodyPr/>
        <a:lstStyle/>
        <a:p>
          <a:endParaRPr lang="en-US"/>
        </a:p>
      </dgm:t>
    </dgm:pt>
    <dgm:pt modelId="{E0259D32-4E5F-4CC1-ABA8-11F726A0D3DE}">
      <dgm:prSet/>
      <dgm:spPr/>
      <dgm:t>
        <a:bodyPr/>
        <a:lstStyle/>
        <a:p>
          <a:r>
            <a:rPr lang="en-US"/>
            <a:t>LambCI</a:t>
          </a:r>
        </a:p>
      </dgm:t>
    </dgm:pt>
    <dgm:pt modelId="{5835E146-0263-41B2-814E-6351A9FBECCE}" type="parTrans" cxnId="{A5DC91E4-1394-49FC-BB9A-1FFC5BE20783}">
      <dgm:prSet/>
      <dgm:spPr/>
      <dgm:t>
        <a:bodyPr/>
        <a:lstStyle/>
        <a:p>
          <a:endParaRPr lang="en-US"/>
        </a:p>
      </dgm:t>
    </dgm:pt>
    <dgm:pt modelId="{3478A159-6869-4650-95A5-AB08EDB6EEAC}" type="sibTrans" cxnId="{A5DC91E4-1394-49FC-BB9A-1FFC5BE20783}">
      <dgm:prSet/>
      <dgm:spPr/>
      <dgm:t>
        <a:bodyPr/>
        <a:lstStyle/>
        <a:p>
          <a:endParaRPr lang="en-US"/>
        </a:p>
      </dgm:t>
    </dgm:pt>
    <dgm:pt modelId="{82DB4F84-BA87-4ED7-93F8-5280EE1DB9CC}">
      <dgm:prSet/>
      <dgm:spPr/>
      <dgm:t>
        <a:bodyPr/>
        <a:lstStyle/>
        <a:p>
          <a:r>
            <a:rPr lang="en-US"/>
            <a:t>Gordon</a:t>
          </a:r>
        </a:p>
      </dgm:t>
    </dgm:pt>
    <dgm:pt modelId="{9AE1687A-EB3D-4CAD-82AD-9B479218FCFB}" type="parTrans" cxnId="{CF54B06D-DEA1-4904-96CE-90830C5C3F9A}">
      <dgm:prSet/>
      <dgm:spPr/>
      <dgm:t>
        <a:bodyPr/>
        <a:lstStyle/>
        <a:p>
          <a:endParaRPr lang="en-US"/>
        </a:p>
      </dgm:t>
    </dgm:pt>
    <dgm:pt modelId="{8CD54993-6299-42F5-B8E2-408418652C5E}" type="sibTrans" cxnId="{CF54B06D-DEA1-4904-96CE-90830C5C3F9A}">
      <dgm:prSet/>
      <dgm:spPr/>
      <dgm:t>
        <a:bodyPr/>
        <a:lstStyle/>
        <a:p>
          <a:endParaRPr lang="en-US"/>
        </a:p>
      </dgm:t>
    </dgm:pt>
    <dgm:pt modelId="{6D7FB265-B640-4E70-BCF1-11AFD68DC011}">
      <dgm:prSet/>
      <dgm:spPr/>
      <dgm:t>
        <a:bodyPr/>
        <a:lstStyle/>
        <a:p>
          <a:r>
            <a:rPr lang="en-US"/>
            <a:t>Kappa</a:t>
          </a:r>
        </a:p>
      </dgm:t>
    </dgm:pt>
    <dgm:pt modelId="{76DCEC72-6CF0-477C-96C5-A9D8CA13CE93}" type="parTrans" cxnId="{357D029B-D466-495A-AA11-B1B2B2ED1780}">
      <dgm:prSet/>
      <dgm:spPr/>
      <dgm:t>
        <a:bodyPr/>
        <a:lstStyle/>
        <a:p>
          <a:endParaRPr lang="en-US"/>
        </a:p>
      </dgm:t>
    </dgm:pt>
    <dgm:pt modelId="{68947FB5-1779-473E-A465-94FD3D6D8253}" type="sibTrans" cxnId="{357D029B-D466-495A-AA11-B1B2B2ED1780}">
      <dgm:prSet/>
      <dgm:spPr/>
      <dgm:t>
        <a:bodyPr/>
        <a:lstStyle/>
        <a:p>
          <a:endParaRPr lang="en-US"/>
        </a:p>
      </dgm:t>
    </dgm:pt>
    <dgm:pt modelId="{598C2C5D-48C4-4B06-8BCE-520C1D8F97C6}">
      <dgm:prSet/>
      <dgm:spPr/>
      <dgm:t>
        <a:bodyPr/>
        <a:lstStyle/>
        <a:p>
          <a:r>
            <a:rPr lang="en-US"/>
            <a:t>Lambda uploader</a:t>
          </a:r>
        </a:p>
      </dgm:t>
    </dgm:pt>
    <dgm:pt modelId="{ED597710-D758-4360-BF12-52B3ABE8812E}" type="parTrans" cxnId="{934263E7-0013-46A5-985E-F12B21226382}">
      <dgm:prSet/>
      <dgm:spPr/>
      <dgm:t>
        <a:bodyPr/>
        <a:lstStyle/>
        <a:p>
          <a:endParaRPr lang="en-US"/>
        </a:p>
      </dgm:t>
    </dgm:pt>
    <dgm:pt modelId="{18B85012-CE81-42B4-B460-13A93919C8E1}" type="sibTrans" cxnId="{934263E7-0013-46A5-985E-F12B21226382}">
      <dgm:prSet/>
      <dgm:spPr/>
      <dgm:t>
        <a:bodyPr/>
        <a:lstStyle/>
        <a:p>
          <a:endParaRPr lang="en-US"/>
        </a:p>
      </dgm:t>
    </dgm:pt>
    <dgm:pt modelId="{30C1A87C-FF0B-4C2A-9255-4E0C504D91AD}">
      <dgm:prSet/>
      <dgm:spPr/>
      <dgm:t>
        <a:bodyPr/>
        <a:lstStyle/>
        <a:p>
          <a:r>
            <a:rPr lang="en-US"/>
            <a:t>Chalice</a:t>
          </a:r>
        </a:p>
      </dgm:t>
    </dgm:pt>
    <dgm:pt modelId="{7A748F97-89E3-46A2-B424-CC1A2FE5D251}" type="parTrans" cxnId="{F61B6063-BFD0-40D5-B8E7-F20F7814557D}">
      <dgm:prSet/>
      <dgm:spPr/>
      <dgm:t>
        <a:bodyPr/>
        <a:lstStyle/>
        <a:p>
          <a:endParaRPr lang="en-US"/>
        </a:p>
      </dgm:t>
    </dgm:pt>
    <dgm:pt modelId="{0EAAAB98-E28A-46B1-A36B-390F60030C97}" type="sibTrans" cxnId="{F61B6063-BFD0-40D5-B8E7-F20F7814557D}">
      <dgm:prSet/>
      <dgm:spPr/>
      <dgm:t>
        <a:bodyPr/>
        <a:lstStyle/>
        <a:p>
          <a:endParaRPr lang="en-US"/>
        </a:p>
      </dgm:t>
    </dgm:pt>
    <dgm:pt modelId="{0C817DF0-478A-4BE0-B056-41222EB72BBA}">
      <dgm:prSet/>
      <dgm:spPr/>
      <dgm:t>
        <a:bodyPr/>
        <a:lstStyle/>
        <a:p>
          <a:r>
            <a:rPr lang="en-US"/>
            <a:t>Funcraft</a:t>
          </a:r>
        </a:p>
      </dgm:t>
    </dgm:pt>
    <dgm:pt modelId="{FEDF4811-49C5-4ED0-94EC-A2740DD05575}" type="parTrans" cxnId="{CC508ABD-E7B7-463B-9A55-F86BD5CBFC2F}">
      <dgm:prSet/>
      <dgm:spPr/>
      <dgm:t>
        <a:bodyPr/>
        <a:lstStyle/>
        <a:p>
          <a:endParaRPr lang="en-US"/>
        </a:p>
      </dgm:t>
    </dgm:pt>
    <dgm:pt modelId="{F8AFFAD4-C031-41C8-9F74-94CB4FE15385}" type="sibTrans" cxnId="{CC508ABD-E7B7-463B-9A55-F86BD5CBFC2F}">
      <dgm:prSet/>
      <dgm:spPr/>
      <dgm:t>
        <a:bodyPr/>
        <a:lstStyle/>
        <a:p>
          <a:endParaRPr lang="en-US"/>
        </a:p>
      </dgm:t>
    </dgm:pt>
    <dgm:pt modelId="{8BF6AD4D-9BDB-421C-A981-89A738AFB364}">
      <dgm:prSet/>
      <dgm:spPr/>
      <dgm:t>
        <a:bodyPr/>
        <a:lstStyle/>
        <a:p>
          <a:r>
            <a:rPr lang="en-US"/>
            <a:t>fcli</a:t>
          </a:r>
        </a:p>
      </dgm:t>
    </dgm:pt>
    <dgm:pt modelId="{2B4164EC-511F-4106-9216-D227045B309A}" type="parTrans" cxnId="{D9A8694D-B926-4917-B904-0F0CC8CF7C8E}">
      <dgm:prSet/>
      <dgm:spPr/>
      <dgm:t>
        <a:bodyPr/>
        <a:lstStyle/>
        <a:p>
          <a:endParaRPr lang="en-US"/>
        </a:p>
      </dgm:t>
    </dgm:pt>
    <dgm:pt modelId="{340CC635-F1B4-489A-AB8A-99C7EB6DD66F}" type="sibTrans" cxnId="{D9A8694D-B926-4917-B904-0F0CC8CF7C8E}">
      <dgm:prSet/>
      <dgm:spPr/>
      <dgm:t>
        <a:bodyPr/>
        <a:lstStyle/>
        <a:p>
          <a:endParaRPr lang="en-US"/>
        </a:p>
      </dgm:t>
    </dgm:pt>
    <dgm:pt modelId="{79772177-3659-4225-B25A-42D2FE1851E6}">
      <dgm:prSet/>
      <dgm:spPr/>
      <dgm:t>
        <a:bodyPr/>
        <a:lstStyle/>
        <a:p>
          <a:r>
            <a:rPr lang="en-US"/>
            <a:t>webIDE</a:t>
          </a:r>
        </a:p>
      </dgm:t>
    </dgm:pt>
    <dgm:pt modelId="{679FF559-628A-47A4-A5CF-7A2C9559A844}" type="parTrans" cxnId="{956A73AE-3FE2-43CE-AEB7-F53B26D3C6C1}">
      <dgm:prSet/>
      <dgm:spPr/>
      <dgm:t>
        <a:bodyPr/>
        <a:lstStyle/>
        <a:p>
          <a:endParaRPr lang="en-US"/>
        </a:p>
      </dgm:t>
    </dgm:pt>
    <dgm:pt modelId="{88F99576-6B57-4A23-BCC9-E003DAA5965A}" type="sibTrans" cxnId="{956A73AE-3FE2-43CE-AEB7-F53B26D3C6C1}">
      <dgm:prSet/>
      <dgm:spPr/>
      <dgm:t>
        <a:bodyPr/>
        <a:lstStyle/>
        <a:p>
          <a:endParaRPr lang="en-US"/>
        </a:p>
      </dgm:t>
    </dgm:pt>
    <dgm:pt modelId="{87A85282-9F2A-4229-9EAD-EE619C8362C1}">
      <dgm:prSet/>
      <dgm:spPr/>
      <dgm:t>
        <a:bodyPr/>
        <a:lstStyle/>
        <a:p>
          <a:r>
            <a:rPr lang="en-US"/>
            <a:t>Midway serverless</a:t>
          </a:r>
        </a:p>
      </dgm:t>
    </dgm:pt>
    <dgm:pt modelId="{21777FCC-F039-4710-9938-50F65620A2C7}" type="parTrans" cxnId="{B9BE2503-2850-4C95-BAB5-A83BB64C304F}">
      <dgm:prSet/>
      <dgm:spPr/>
      <dgm:t>
        <a:bodyPr/>
        <a:lstStyle/>
        <a:p>
          <a:endParaRPr lang="en-US"/>
        </a:p>
      </dgm:t>
    </dgm:pt>
    <dgm:pt modelId="{0E41BF75-687A-4A8C-8FD7-A30FAB48A64F}" type="sibTrans" cxnId="{B9BE2503-2850-4C95-BAB5-A83BB64C304F}">
      <dgm:prSet/>
      <dgm:spPr/>
      <dgm:t>
        <a:bodyPr/>
        <a:lstStyle/>
        <a:p>
          <a:endParaRPr lang="en-US"/>
        </a:p>
      </dgm:t>
    </dgm:pt>
    <dgm:pt modelId="{B8AC6CA8-B2FB-40A8-9BDD-8AB130E03768}">
      <dgm:prSet/>
      <dgm:spPr/>
      <dgm:t>
        <a:bodyPr/>
        <a:lstStyle/>
        <a:p>
          <a:r>
            <a:rPr lang="en-US"/>
            <a:t>Visual studio code</a:t>
          </a:r>
        </a:p>
      </dgm:t>
    </dgm:pt>
    <dgm:pt modelId="{B08E106F-9453-4850-A350-1059DEBA4352}" type="parTrans" cxnId="{8897D152-DE83-4295-8D2E-C561773214B3}">
      <dgm:prSet/>
      <dgm:spPr/>
      <dgm:t>
        <a:bodyPr/>
        <a:lstStyle/>
        <a:p>
          <a:endParaRPr lang="en-US"/>
        </a:p>
      </dgm:t>
    </dgm:pt>
    <dgm:pt modelId="{975E6CB9-7E2E-4349-9E60-F02C266E06A0}" type="sibTrans" cxnId="{8897D152-DE83-4295-8D2E-C561773214B3}">
      <dgm:prSet/>
      <dgm:spPr/>
      <dgm:t>
        <a:bodyPr/>
        <a:lstStyle/>
        <a:p>
          <a:endParaRPr lang="en-US"/>
        </a:p>
      </dgm:t>
    </dgm:pt>
    <dgm:pt modelId="{D36073C4-4DD5-41B3-A384-20FA9645E62F}">
      <dgm:prSet/>
      <dgm:spPr/>
      <dgm:t>
        <a:bodyPr/>
        <a:lstStyle/>
        <a:p>
          <a:r>
            <a:rPr lang="en-US"/>
            <a:t>SDK</a:t>
          </a:r>
        </a:p>
      </dgm:t>
    </dgm:pt>
    <dgm:pt modelId="{33C5E4DB-4A8B-44EF-9818-EA33B40FAF9A}" type="parTrans" cxnId="{6D755C17-6681-4348-B534-F7CCB2D68907}">
      <dgm:prSet/>
      <dgm:spPr/>
      <dgm:t>
        <a:bodyPr/>
        <a:lstStyle/>
        <a:p>
          <a:endParaRPr lang="en-US"/>
        </a:p>
      </dgm:t>
    </dgm:pt>
    <dgm:pt modelId="{7E0FF3E2-3B25-4679-8EBF-74694B43CFE5}" type="sibTrans" cxnId="{6D755C17-6681-4348-B534-F7CCB2D68907}">
      <dgm:prSet/>
      <dgm:spPr/>
      <dgm:t>
        <a:bodyPr/>
        <a:lstStyle/>
        <a:p>
          <a:endParaRPr lang="en-US"/>
        </a:p>
      </dgm:t>
    </dgm:pt>
    <dgm:pt modelId="{5701E65C-3C4D-434E-9E5A-D205B05791B2}">
      <dgm:prSet/>
      <dgm:spPr/>
      <dgm:t>
        <a:bodyPr/>
        <a:lstStyle/>
        <a:p>
          <a:r>
            <a:rPr lang="en-US"/>
            <a:t>App configuration</a:t>
          </a:r>
        </a:p>
      </dgm:t>
    </dgm:pt>
    <dgm:pt modelId="{0CA8A470-5E35-40DF-BDC7-727C0E317FD0}" type="parTrans" cxnId="{7C325D53-850F-4B95-B7C5-AB4D7F6E27C1}">
      <dgm:prSet/>
      <dgm:spPr/>
      <dgm:t>
        <a:bodyPr/>
        <a:lstStyle/>
        <a:p>
          <a:endParaRPr lang="en-US"/>
        </a:p>
      </dgm:t>
    </dgm:pt>
    <dgm:pt modelId="{3E0EDC7B-2EA8-4613-AC04-49280063E415}" type="sibTrans" cxnId="{7C325D53-850F-4B95-B7C5-AB4D7F6E27C1}">
      <dgm:prSet/>
      <dgm:spPr/>
      <dgm:t>
        <a:bodyPr/>
        <a:lstStyle/>
        <a:p>
          <a:endParaRPr lang="en-US"/>
        </a:p>
      </dgm:t>
    </dgm:pt>
    <dgm:pt modelId="{B26E7E75-4F71-44D1-BEB8-3F042E63960E}">
      <dgm:prSet/>
      <dgm:spPr/>
      <dgm:t>
        <a:bodyPr/>
        <a:lstStyle/>
        <a:p>
          <a:r>
            <a:rPr lang="en-US"/>
            <a:t>Iron</a:t>
          </a:r>
        </a:p>
      </dgm:t>
    </dgm:pt>
    <dgm:pt modelId="{54D084D6-FF05-4786-8598-774F0C04798C}" type="parTrans" cxnId="{7D3FF087-1A64-49D1-BAC8-9D99F85A1DC9}">
      <dgm:prSet/>
      <dgm:spPr/>
      <dgm:t>
        <a:bodyPr/>
        <a:lstStyle/>
        <a:p>
          <a:endParaRPr lang="en-US"/>
        </a:p>
      </dgm:t>
    </dgm:pt>
    <dgm:pt modelId="{73BC000D-F515-4D06-AE76-5C1851ECF7DA}" type="sibTrans" cxnId="{7D3FF087-1A64-49D1-BAC8-9D99F85A1DC9}">
      <dgm:prSet/>
      <dgm:spPr/>
      <dgm:t>
        <a:bodyPr/>
        <a:lstStyle/>
        <a:p>
          <a:endParaRPr lang="en-US"/>
        </a:p>
      </dgm:t>
    </dgm:pt>
    <dgm:pt modelId="{4F539AAD-47E3-46CA-B629-10FF300367AD}">
      <dgm:prSet/>
      <dgm:spPr/>
      <dgm:t>
        <a:bodyPr/>
        <a:lstStyle/>
        <a:p>
          <a:r>
            <a:rPr lang="en-US"/>
            <a:t>faast.js</a:t>
          </a:r>
        </a:p>
      </dgm:t>
    </dgm:pt>
    <dgm:pt modelId="{02D41EFD-3684-452C-BF07-804F9C7FDE39}" type="parTrans" cxnId="{CEC474EA-9B9A-4D90-AAB2-082272F5FB5F}">
      <dgm:prSet/>
      <dgm:spPr/>
      <dgm:t>
        <a:bodyPr/>
        <a:lstStyle/>
        <a:p>
          <a:endParaRPr lang="en-US"/>
        </a:p>
      </dgm:t>
    </dgm:pt>
    <dgm:pt modelId="{94685509-9630-47DB-833D-D02382C9C0F8}" type="sibTrans" cxnId="{CEC474EA-9B9A-4D90-AAB2-082272F5FB5F}">
      <dgm:prSet/>
      <dgm:spPr/>
      <dgm:t>
        <a:bodyPr/>
        <a:lstStyle/>
        <a:p>
          <a:endParaRPr lang="en-US"/>
        </a:p>
      </dgm:t>
    </dgm:pt>
    <dgm:pt modelId="{25F9EF60-97EA-4212-9A1E-0CEBB62EB6EB}">
      <dgm:prSet/>
      <dgm:spPr/>
      <dgm:t>
        <a:bodyPr/>
        <a:lstStyle/>
        <a:p>
          <a:r>
            <a:rPr lang="en-US"/>
            <a:t>fromidable</a:t>
          </a:r>
        </a:p>
      </dgm:t>
    </dgm:pt>
    <dgm:pt modelId="{E565BD78-F748-43BD-B26C-BB3AE5B2C512}" type="parTrans" cxnId="{473D2288-05B9-4260-839E-664F25A84232}">
      <dgm:prSet/>
      <dgm:spPr/>
      <dgm:t>
        <a:bodyPr/>
        <a:lstStyle/>
        <a:p>
          <a:endParaRPr lang="en-US"/>
        </a:p>
      </dgm:t>
    </dgm:pt>
    <dgm:pt modelId="{0F67F710-00F3-486D-ACD0-9157E55A9505}" type="sibTrans" cxnId="{473D2288-05B9-4260-839E-664F25A84232}">
      <dgm:prSet/>
      <dgm:spPr/>
      <dgm:t>
        <a:bodyPr/>
        <a:lstStyle/>
        <a:p>
          <a:endParaRPr lang="en-US"/>
        </a:p>
      </dgm:t>
    </dgm:pt>
    <dgm:pt modelId="{86FFED6F-A85B-46FD-84A9-40EAE5398733}">
      <dgm:prSet/>
      <dgm:spPr/>
      <dgm:t>
        <a:bodyPr/>
        <a:lstStyle/>
        <a:p>
          <a:r>
            <a:rPr lang="en-US"/>
            <a:t>FIWARE Meteoroid</a:t>
          </a:r>
        </a:p>
      </dgm:t>
    </dgm:pt>
    <dgm:pt modelId="{D0D99FB8-513F-4048-8D5E-C0EDE93D7144}" type="parTrans" cxnId="{AB9E9304-A8B0-4103-8178-782CE73DF8E5}">
      <dgm:prSet/>
      <dgm:spPr/>
      <dgm:t>
        <a:bodyPr/>
        <a:lstStyle/>
        <a:p>
          <a:endParaRPr lang="en-US"/>
        </a:p>
      </dgm:t>
    </dgm:pt>
    <dgm:pt modelId="{0989989F-FDF7-4FB4-BAB2-2D9C692960D7}" type="sibTrans" cxnId="{AB9E9304-A8B0-4103-8178-782CE73DF8E5}">
      <dgm:prSet/>
      <dgm:spPr/>
      <dgm:t>
        <a:bodyPr/>
        <a:lstStyle/>
        <a:p>
          <a:endParaRPr lang="en-US"/>
        </a:p>
      </dgm:t>
    </dgm:pt>
    <dgm:pt modelId="{50C3B0BA-029F-433A-BEFB-EFC8B1268E4A}">
      <dgm:prSet/>
      <dgm:spPr/>
      <dgm:t>
        <a:bodyPr/>
        <a:lstStyle/>
        <a:p>
          <a:r>
            <a:rPr lang="en-US"/>
            <a:t>faas cli</a:t>
          </a:r>
        </a:p>
      </dgm:t>
    </dgm:pt>
    <dgm:pt modelId="{C59D19F1-E874-4700-A5AC-E24B340AE072}" type="parTrans" cxnId="{A02FD667-9918-469A-BA8E-144E0101B8C0}">
      <dgm:prSet/>
      <dgm:spPr/>
      <dgm:t>
        <a:bodyPr/>
        <a:lstStyle/>
        <a:p>
          <a:endParaRPr lang="en-US"/>
        </a:p>
      </dgm:t>
    </dgm:pt>
    <dgm:pt modelId="{2DFDD437-58DA-4A9A-9191-20780B0DA390}" type="sibTrans" cxnId="{A02FD667-9918-469A-BA8E-144E0101B8C0}">
      <dgm:prSet/>
      <dgm:spPr/>
      <dgm:t>
        <a:bodyPr/>
        <a:lstStyle/>
        <a:p>
          <a:endParaRPr lang="en-US"/>
        </a:p>
      </dgm:t>
    </dgm:pt>
    <dgm:pt modelId="{4988195B-BDDA-4CC1-B440-3CBA92219762}">
      <dgm:prSet/>
      <dgm:spPr/>
      <dgm:t>
        <a:bodyPr/>
        <a:lstStyle/>
        <a:p>
          <a:r>
            <a:rPr lang="en-US"/>
            <a:t>Tencent SCF</a:t>
          </a:r>
        </a:p>
      </dgm:t>
    </dgm:pt>
    <dgm:pt modelId="{E46F4AFB-D955-4D9E-9B03-EA04DDBBBAA9}" type="parTrans" cxnId="{A4A917E6-82FF-4E09-8182-FC299BA93BDD}">
      <dgm:prSet/>
      <dgm:spPr/>
      <dgm:t>
        <a:bodyPr/>
        <a:lstStyle/>
        <a:p>
          <a:endParaRPr lang="en-US"/>
        </a:p>
      </dgm:t>
    </dgm:pt>
    <dgm:pt modelId="{DF61C887-75B6-4450-9E70-757A0460FCF8}" type="sibTrans" cxnId="{A4A917E6-82FF-4E09-8182-FC299BA93BDD}">
      <dgm:prSet/>
      <dgm:spPr/>
      <dgm:t>
        <a:bodyPr/>
        <a:lstStyle/>
        <a:p>
          <a:endParaRPr lang="en-US"/>
        </a:p>
      </dgm:t>
    </dgm:pt>
    <dgm:pt modelId="{B59857C8-ED6D-4277-AA52-D19D687FEB68}">
      <dgm:prSet/>
      <dgm:spPr/>
      <dgm:t>
        <a:bodyPr/>
        <a:lstStyle/>
        <a:p>
          <a:r>
            <a:rPr lang="en-US"/>
            <a:t>Serverless WebIDE</a:t>
          </a:r>
        </a:p>
      </dgm:t>
    </dgm:pt>
    <dgm:pt modelId="{FA15EBF3-CA4E-40EA-90CC-A7B4625F7137}" type="parTrans" cxnId="{E6E123E8-5820-4BA8-AF80-A33F9E89EB8C}">
      <dgm:prSet/>
      <dgm:spPr/>
      <dgm:t>
        <a:bodyPr/>
        <a:lstStyle/>
        <a:p>
          <a:endParaRPr lang="en-US"/>
        </a:p>
      </dgm:t>
    </dgm:pt>
    <dgm:pt modelId="{B00C62D8-DD0B-45B2-8FBB-2413C59F10D8}" type="sibTrans" cxnId="{E6E123E8-5820-4BA8-AF80-A33F9E89EB8C}">
      <dgm:prSet/>
      <dgm:spPr/>
      <dgm:t>
        <a:bodyPr/>
        <a:lstStyle/>
        <a:p>
          <a:endParaRPr lang="en-US"/>
        </a:p>
      </dgm:t>
    </dgm:pt>
    <dgm:pt modelId="{03177013-6A71-4FA1-AD54-F8FC081681DA}" type="pres">
      <dgm:prSet presAssocID="{A334027C-61CB-447D-B009-13A6F9C151FF}" presName="hierChild1" presStyleCnt="0">
        <dgm:presLayoutVars>
          <dgm:orgChart val="1"/>
          <dgm:chPref val="1"/>
          <dgm:dir/>
          <dgm:animOne val="branch"/>
          <dgm:animLvl val="lvl"/>
          <dgm:resizeHandles/>
        </dgm:presLayoutVars>
      </dgm:prSet>
      <dgm:spPr/>
    </dgm:pt>
    <dgm:pt modelId="{7ECB72BD-7854-4218-A5E8-46A2F3DDDE01}" type="pres">
      <dgm:prSet presAssocID="{D1FC0732-D9ED-4E58-8BBC-0B992871734F}" presName="hierRoot1" presStyleCnt="0">
        <dgm:presLayoutVars>
          <dgm:hierBranch val="init"/>
        </dgm:presLayoutVars>
      </dgm:prSet>
      <dgm:spPr/>
    </dgm:pt>
    <dgm:pt modelId="{BB944B33-302B-4CC5-BC9E-8D4F5314C9E0}" type="pres">
      <dgm:prSet presAssocID="{D1FC0732-D9ED-4E58-8BBC-0B992871734F}" presName="rootComposite1" presStyleCnt="0"/>
      <dgm:spPr/>
    </dgm:pt>
    <dgm:pt modelId="{6A2DF8B1-6C2A-443E-A1CD-36C82E0152D0}" type="pres">
      <dgm:prSet presAssocID="{D1FC0732-D9ED-4E58-8BBC-0B992871734F}" presName="rootText1" presStyleLbl="node0" presStyleIdx="0" presStyleCnt="1">
        <dgm:presLayoutVars>
          <dgm:chPref val="3"/>
        </dgm:presLayoutVars>
      </dgm:prSet>
      <dgm:spPr/>
    </dgm:pt>
    <dgm:pt modelId="{27E8D995-A411-4393-B9A4-D7E280E60ACF}" type="pres">
      <dgm:prSet presAssocID="{D1FC0732-D9ED-4E58-8BBC-0B992871734F}" presName="rootConnector1" presStyleLbl="node1" presStyleIdx="0" presStyleCnt="0"/>
      <dgm:spPr/>
    </dgm:pt>
    <dgm:pt modelId="{E7680FFD-16A0-4F45-A4BE-E2F23BCF3A91}" type="pres">
      <dgm:prSet presAssocID="{D1FC0732-D9ED-4E58-8BBC-0B992871734F}" presName="hierChild2" presStyleCnt="0"/>
      <dgm:spPr/>
    </dgm:pt>
    <dgm:pt modelId="{7277026D-3202-459E-BF28-C7C6A0E1FF53}" type="pres">
      <dgm:prSet presAssocID="{3B879D0A-3ED3-4E69-9D51-404881D72971}" presName="Name37" presStyleLbl="parChTrans1D2" presStyleIdx="0" presStyleCnt="7"/>
      <dgm:spPr/>
    </dgm:pt>
    <dgm:pt modelId="{99EEE01F-3659-4C5F-9859-0555CE03AD18}" type="pres">
      <dgm:prSet presAssocID="{4959A322-25BC-4F20-B199-1738F3B12549}" presName="hierRoot2" presStyleCnt="0">
        <dgm:presLayoutVars>
          <dgm:hierBranch val="init"/>
        </dgm:presLayoutVars>
      </dgm:prSet>
      <dgm:spPr/>
    </dgm:pt>
    <dgm:pt modelId="{8C17DBFA-3D36-4684-B365-5FD9F15B9289}" type="pres">
      <dgm:prSet presAssocID="{4959A322-25BC-4F20-B199-1738F3B12549}" presName="rootComposite" presStyleCnt="0"/>
      <dgm:spPr/>
    </dgm:pt>
    <dgm:pt modelId="{307FE9A1-9006-4F12-9AFA-9A86EDA9ADBB}" type="pres">
      <dgm:prSet presAssocID="{4959A322-25BC-4F20-B199-1738F3B12549}" presName="rootText" presStyleLbl="node2" presStyleIdx="0" presStyleCnt="7">
        <dgm:presLayoutVars>
          <dgm:chPref val="3"/>
        </dgm:presLayoutVars>
      </dgm:prSet>
      <dgm:spPr/>
    </dgm:pt>
    <dgm:pt modelId="{596FBFD9-7DC3-4EC7-998B-4460C104220A}" type="pres">
      <dgm:prSet presAssocID="{4959A322-25BC-4F20-B199-1738F3B12549}" presName="rootConnector" presStyleLbl="node2" presStyleIdx="0" presStyleCnt="7"/>
      <dgm:spPr/>
    </dgm:pt>
    <dgm:pt modelId="{A72E8126-E46F-4EA5-9A18-805BB199F6E4}" type="pres">
      <dgm:prSet presAssocID="{4959A322-25BC-4F20-B199-1738F3B12549}" presName="hierChild4" presStyleCnt="0"/>
      <dgm:spPr/>
    </dgm:pt>
    <dgm:pt modelId="{75C238EA-1E73-47A0-9C09-C61929230F29}" type="pres">
      <dgm:prSet presAssocID="{A3D0404F-E010-4687-85CE-A0662F91E630}" presName="Name37" presStyleLbl="parChTrans1D3" presStyleIdx="0" presStyleCnt="19"/>
      <dgm:spPr/>
    </dgm:pt>
    <dgm:pt modelId="{316760F0-2005-401F-B7BF-C429A78D0223}" type="pres">
      <dgm:prSet presAssocID="{12695F97-B6B6-416A-B1E7-F91AC1B3A83D}" presName="hierRoot2" presStyleCnt="0">
        <dgm:presLayoutVars>
          <dgm:hierBranch val="init"/>
        </dgm:presLayoutVars>
      </dgm:prSet>
      <dgm:spPr/>
    </dgm:pt>
    <dgm:pt modelId="{32CF4B7F-0669-46BA-A1D4-EBE7B0329BA1}" type="pres">
      <dgm:prSet presAssocID="{12695F97-B6B6-416A-B1E7-F91AC1B3A83D}" presName="rootComposite" presStyleCnt="0"/>
      <dgm:spPr/>
    </dgm:pt>
    <dgm:pt modelId="{69FA0B40-4A96-469D-A84B-7953FAB4696B}" type="pres">
      <dgm:prSet presAssocID="{12695F97-B6B6-416A-B1E7-F91AC1B3A83D}" presName="rootText" presStyleLbl="node3" presStyleIdx="0" presStyleCnt="19">
        <dgm:presLayoutVars>
          <dgm:chPref val="3"/>
        </dgm:presLayoutVars>
      </dgm:prSet>
      <dgm:spPr/>
    </dgm:pt>
    <dgm:pt modelId="{D1D34635-F904-4A61-A6B3-430DBD164A34}" type="pres">
      <dgm:prSet presAssocID="{12695F97-B6B6-416A-B1E7-F91AC1B3A83D}" presName="rootConnector" presStyleLbl="node3" presStyleIdx="0" presStyleCnt="19"/>
      <dgm:spPr/>
    </dgm:pt>
    <dgm:pt modelId="{394CFCC8-BC9D-47BC-8CCE-58F696649272}" type="pres">
      <dgm:prSet presAssocID="{12695F97-B6B6-416A-B1E7-F91AC1B3A83D}" presName="hierChild4" presStyleCnt="0"/>
      <dgm:spPr/>
    </dgm:pt>
    <dgm:pt modelId="{C3807148-E93C-4923-8917-7730214E4AF8}" type="pres">
      <dgm:prSet presAssocID="{12695F97-B6B6-416A-B1E7-F91AC1B3A83D}" presName="hierChild5" presStyleCnt="0"/>
      <dgm:spPr/>
    </dgm:pt>
    <dgm:pt modelId="{981B7B0C-6B14-4770-8D9D-67F190D5C19C}" type="pres">
      <dgm:prSet presAssocID="{5835E146-0263-41B2-814E-6351A9FBECCE}" presName="Name37" presStyleLbl="parChTrans1D3" presStyleIdx="1" presStyleCnt="19"/>
      <dgm:spPr/>
    </dgm:pt>
    <dgm:pt modelId="{88C63930-3CD3-46EA-8AAC-1A6CF02EB3D8}" type="pres">
      <dgm:prSet presAssocID="{E0259D32-4E5F-4CC1-ABA8-11F726A0D3DE}" presName="hierRoot2" presStyleCnt="0">
        <dgm:presLayoutVars>
          <dgm:hierBranch val="init"/>
        </dgm:presLayoutVars>
      </dgm:prSet>
      <dgm:spPr/>
    </dgm:pt>
    <dgm:pt modelId="{FA8778EA-22AD-4349-B833-8260AC80C247}" type="pres">
      <dgm:prSet presAssocID="{E0259D32-4E5F-4CC1-ABA8-11F726A0D3DE}" presName="rootComposite" presStyleCnt="0"/>
      <dgm:spPr/>
    </dgm:pt>
    <dgm:pt modelId="{1AFD3338-C109-44D5-A3EF-73B955F4D10F}" type="pres">
      <dgm:prSet presAssocID="{E0259D32-4E5F-4CC1-ABA8-11F726A0D3DE}" presName="rootText" presStyleLbl="node3" presStyleIdx="1" presStyleCnt="19">
        <dgm:presLayoutVars>
          <dgm:chPref val="3"/>
        </dgm:presLayoutVars>
      </dgm:prSet>
      <dgm:spPr/>
    </dgm:pt>
    <dgm:pt modelId="{7484D27A-4356-4E3B-BB4E-AD4560DFEEE7}" type="pres">
      <dgm:prSet presAssocID="{E0259D32-4E5F-4CC1-ABA8-11F726A0D3DE}" presName="rootConnector" presStyleLbl="node3" presStyleIdx="1" presStyleCnt="19"/>
      <dgm:spPr/>
    </dgm:pt>
    <dgm:pt modelId="{35CD5CDE-4114-4740-BE19-6A26ABA27A97}" type="pres">
      <dgm:prSet presAssocID="{E0259D32-4E5F-4CC1-ABA8-11F726A0D3DE}" presName="hierChild4" presStyleCnt="0"/>
      <dgm:spPr/>
    </dgm:pt>
    <dgm:pt modelId="{342AED8D-2C99-4000-9277-D9CF844FEC9C}" type="pres">
      <dgm:prSet presAssocID="{E0259D32-4E5F-4CC1-ABA8-11F726A0D3DE}" presName="hierChild5" presStyleCnt="0"/>
      <dgm:spPr/>
    </dgm:pt>
    <dgm:pt modelId="{B0885DEF-05CE-4646-80F4-05E2A8DB60C9}" type="pres">
      <dgm:prSet presAssocID="{9AE1687A-EB3D-4CAD-82AD-9B479218FCFB}" presName="Name37" presStyleLbl="parChTrans1D3" presStyleIdx="2" presStyleCnt="19"/>
      <dgm:spPr/>
    </dgm:pt>
    <dgm:pt modelId="{DB3B726F-A95F-4FAD-AE05-296AA95A80A5}" type="pres">
      <dgm:prSet presAssocID="{82DB4F84-BA87-4ED7-93F8-5280EE1DB9CC}" presName="hierRoot2" presStyleCnt="0">
        <dgm:presLayoutVars>
          <dgm:hierBranch val="init"/>
        </dgm:presLayoutVars>
      </dgm:prSet>
      <dgm:spPr/>
    </dgm:pt>
    <dgm:pt modelId="{C8C96E91-80BF-4BC3-83C1-ABC266CD6A14}" type="pres">
      <dgm:prSet presAssocID="{82DB4F84-BA87-4ED7-93F8-5280EE1DB9CC}" presName="rootComposite" presStyleCnt="0"/>
      <dgm:spPr/>
    </dgm:pt>
    <dgm:pt modelId="{686493EB-8076-4D5A-BF3C-446C234504CB}" type="pres">
      <dgm:prSet presAssocID="{82DB4F84-BA87-4ED7-93F8-5280EE1DB9CC}" presName="rootText" presStyleLbl="node3" presStyleIdx="2" presStyleCnt="19">
        <dgm:presLayoutVars>
          <dgm:chPref val="3"/>
        </dgm:presLayoutVars>
      </dgm:prSet>
      <dgm:spPr/>
    </dgm:pt>
    <dgm:pt modelId="{9DB701D4-5F32-4251-8F96-696FBCF0ADD5}" type="pres">
      <dgm:prSet presAssocID="{82DB4F84-BA87-4ED7-93F8-5280EE1DB9CC}" presName="rootConnector" presStyleLbl="node3" presStyleIdx="2" presStyleCnt="19"/>
      <dgm:spPr/>
    </dgm:pt>
    <dgm:pt modelId="{521B02A3-F1C7-4521-9138-E10978557FDD}" type="pres">
      <dgm:prSet presAssocID="{82DB4F84-BA87-4ED7-93F8-5280EE1DB9CC}" presName="hierChild4" presStyleCnt="0"/>
      <dgm:spPr/>
    </dgm:pt>
    <dgm:pt modelId="{F6B625C6-D98E-48E0-B503-538D99372203}" type="pres">
      <dgm:prSet presAssocID="{82DB4F84-BA87-4ED7-93F8-5280EE1DB9CC}" presName="hierChild5" presStyleCnt="0"/>
      <dgm:spPr/>
    </dgm:pt>
    <dgm:pt modelId="{F533ABB2-D4B7-4063-8FEE-54D99C488ACA}" type="pres">
      <dgm:prSet presAssocID="{76DCEC72-6CF0-477C-96C5-A9D8CA13CE93}" presName="Name37" presStyleLbl="parChTrans1D3" presStyleIdx="3" presStyleCnt="19"/>
      <dgm:spPr/>
    </dgm:pt>
    <dgm:pt modelId="{DA704CC0-5835-4D6F-86B5-13A6E264656D}" type="pres">
      <dgm:prSet presAssocID="{6D7FB265-B640-4E70-BCF1-11AFD68DC011}" presName="hierRoot2" presStyleCnt="0">
        <dgm:presLayoutVars>
          <dgm:hierBranch val="init"/>
        </dgm:presLayoutVars>
      </dgm:prSet>
      <dgm:spPr/>
    </dgm:pt>
    <dgm:pt modelId="{10F05A7B-9125-4151-A540-1231EA5561D4}" type="pres">
      <dgm:prSet presAssocID="{6D7FB265-B640-4E70-BCF1-11AFD68DC011}" presName="rootComposite" presStyleCnt="0"/>
      <dgm:spPr/>
    </dgm:pt>
    <dgm:pt modelId="{D4E9561D-E4D8-4A7B-8398-AF0198526D95}" type="pres">
      <dgm:prSet presAssocID="{6D7FB265-B640-4E70-BCF1-11AFD68DC011}" presName="rootText" presStyleLbl="node3" presStyleIdx="3" presStyleCnt="19">
        <dgm:presLayoutVars>
          <dgm:chPref val="3"/>
        </dgm:presLayoutVars>
      </dgm:prSet>
      <dgm:spPr/>
    </dgm:pt>
    <dgm:pt modelId="{DC538E91-BE78-47B5-8E77-F342976CE5C2}" type="pres">
      <dgm:prSet presAssocID="{6D7FB265-B640-4E70-BCF1-11AFD68DC011}" presName="rootConnector" presStyleLbl="node3" presStyleIdx="3" presStyleCnt="19"/>
      <dgm:spPr/>
    </dgm:pt>
    <dgm:pt modelId="{50EBB26A-47BF-4A5C-9551-AE4A4ABA1FE3}" type="pres">
      <dgm:prSet presAssocID="{6D7FB265-B640-4E70-BCF1-11AFD68DC011}" presName="hierChild4" presStyleCnt="0"/>
      <dgm:spPr/>
    </dgm:pt>
    <dgm:pt modelId="{4A231F02-C938-41AC-B95F-AC60C23B98B8}" type="pres">
      <dgm:prSet presAssocID="{6D7FB265-B640-4E70-BCF1-11AFD68DC011}" presName="hierChild5" presStyleCnt="0"/>
      <dgm:spPr/>
    </dgm:pt>
    <dgm:pt modelId="{05C3D617-16EE-4B73-959F-5EDE0FB170E3}" type="pres">
      <dgm:prSet presAssocID="{ED597710-D758-4360-BF12-52B3ABE8812E}" presName="Name37" presStyleLbl="parChTrans1D3" presStyleIdx="4" presStyleCnt="19"/>
      <dgm:spPr/>
    </dgm:pt>
    <dgm:pt modelId="{34EAEA12-B6C2-4F01-A687-3132A12554EE}" type="pres">
      <dgm:prSet presAssocID="{598C2C5D-48C4-4B06-8BCE-520C1D8F97C6}" presName="hierRoot2" presStyleCnt="0">
        <dgm:presLayoutVars>
          <dgm:hierBranch val="init"/>
        </dgm:presLayoutVars>
      </dgm:prSet>
      <dgm:spPr/>
    </dgm:pt>
    <dgm:pt modelId="{ACBF92FD-7B2A-4F42-BE1A-7978995B1515}" type="pres">
      <dgm:prSet presAssocID="{598C2C5D-48C4-4B06-8BCE-520C1D8F97C6}" presName="rootComposite" presStyleCnt="0"/>
      <dgm:spPr/>
    </dgm:pt>
    <dgm:pt modelId="{7C5E6A30-6DA4-4043-898C-782777EAED79}" type="pres">
      <dgm:prSet presAssocID="{598C2C5D-48C4-4B06-8BCE-520C1D8F97C6}" presName="rootText" presStyleLbl="node3" presStyleIdx="4" presStyleCnt="19">
        <dgm:presLayoutVars>
          <dgm:chPref val="3"/>
        </dgm:presLayoutVars>
      </dgm:prSet>
      <dgm:spPr/>
    </dgm:pt>
    <dgm:pt modelId="{A7DDE640-CB6C-467E-BDA8-E69A269F9E83}" type="pres">
      <dgm:prSet presAssocID="{598C2C5D-48C4-4B06-8BCE-520C1D8F97C6}" presName="rootConnector" presStyleLbl="node3" presStyleIdx="4" presStyleCnt="19"/>
      <dgm:spPr/>
    </dgm:pt>
    <dgm:pt modelId="{FA08841A-7735-4757-9612-845148F4785F}" type="pres">
      <dgm:prSet presAssocID="{598C2C5D-48C4-4B06-8BCE-520C1D8F97C6}" presName="hierChild4" presStyleCnt="0"/>
      <dgm:spPr/>
    </dgm:pt>
    <dgm:pt modelId="{81E66FC7-922E-40CA-B70B-7AE61277E82D}" type="pres">
      <dgm:prSet presAssocID="{598C2C5D-48C4-4B06-8BCE-520C1D8F97C6}" presName="hierChild5" presStyleCnt="0"/>
      <dgm:spPr/>
    </dgm:pt>
    <dgm:pt modelId="{F04A3CCB-0236-4F67-B626-8BD140DBFDAA}" type="pres">
      <dgm:prSet presAssocID="{7A748F97-89E3-46A2-B424-CC1A2FE5D251}" presName="Name37" presStyleLbl="parChTrans1D3" presStyleIdx="5" presStyleCnt="19"/>
      <dgm:spPr/>
    </dgm:pt>
    <dgm:pt modelId="{0EA68002-2FA4-4DE5-8246-4E224E36E6D1}" type="pres">
      <dgm:prSet presAssocID="{30C1A87C-FF0B-4C2A-9255-4E0C504D91AD}" presName="hierRoot2" presStyleCnt="0">
        <dgm:presLayoutVars>
          <dgm:hierBranch val="init"/>
        </dgm:presLayoutVars>
      </dgm:prSet>
      <dgm:spPr/>
    </dgm:pt>
    <dgm:pt modelId="{271CD58A-A9D6-4155-B6D0-AE598AC21EEF}" type="pres">
      <dgm:prSet presAssocID="{30C1A87C-FF0B-4C2A-9255-4E0C504D91AD}" presName="rootComposite" presStyleCnt="0"/>
      <dgm:spPr/>
    </dgm:pt>
    <dgm:pt modelId="{92FCFCC4-DEF5-453E-AD33-B79277F965AB}" type="pres">
      <dgm:prSet presAssocID="{30C1A87C-FF0B-4C2A-9255-4E0C504D91AD}" presName="rootText" presStyleLbl="node3" presStyleIdx="5" presStyleCnt="19">
        <dgm:presLayoutVars>
          <dgm:chPref val="3"/>
        </dgm:presLayoutVars>
      </dgm:prSet>
      <dgm:spPr/>
    </dgm:pt>
    <dgm:pt modelId="{7E307A15-F9AE-43CF-832C-C4CFBDBC2DF2}" type="pres">
      <dgm:prSet presAssocID="{30C1A87C-FF0B-4C2A-9255-4E0C504D91AD}" presName="rootConnector" presStyleLbl="node3" presStyleIdx="5" presStyleCnt="19"/>
      <dgm:spPr/>
    </dgm:pt>
    <dgm:pt modelId="{85BFD1F7-C718-4448-85DF-41E40EFBFA9B}" type="pres">
      <dgm:prSet presAssocID="{30C1A87C-FF0B-4C2A-9255-4E0C504D91AD}" presName="hierChild4" presStyleCnt="0"/>
      <dgm:spPr/>
    </dgm:pt>
    <dgm:pt modelId="{58D2DB6F-B7BB-496E-A441-DD97C56153C2}" type="pres">
      <dgm:prSet presAssocID="{30C1A87C-FF0B-4C2A-9255-4E0C504D91AD}" presName="hierChild5" presStyleCnt="0"/>
      <dgm:spPr/>
    </dgm:pt>
    <dgm:pt modelId="{EAC67610-89B9-4547-AFB3-0A950920FCFA}" type="pres">
      <dgm:prSet presAssocID="{4959A322-25BC-4F20-B199-1738F3B12549}" presName="hierChild5" presStyleCnt="0"/>
      <dgm:spPr/>
    </dgm:pt>
    <dgm:pt modelId="{E398E558-A28C-418E-A560-4450FC10F884}" type="pres">
      <dgm:prSet presAssocID="{90B1D317-032A-4CDC-9555-5C10AB39E9B7}" presName="Name37" presStyleLbl="parChTrans1D2" presStyleIdx="1" presStyleCnt="7"/>
      <dgm:spPr/>
    </dgm:pt>
    <dgm:pt modelId="{51EBFB80-9941-4061-B47D-E3B7CCE30CA2}" type="pres">
      <dgm:prSet presAssocID="{9229A30C-987A-4301-85A5-CB7FA884BB16}" presName="hierRoot2" presStyleCnt="0">
        <dgm:presLayoutVars>
          <dgm:hierBranch val="init"/>
        </dgm:presLayoutVars>
      </dgm:prSet>
      <dgm:spPr/>
    </dgm:pt>
    <dgm:pt modelId="{25B58D30-99B7-422F-A3FC-4BB6B7958240}" type="pres">
      <dgm:prSet presAssocID="{9229A30C-987A-4301-85A5-CB7FA884BB16}" presName="rootComposite" presStyleCnt="0"/>
      <dgm:spPr/>
    </dgm:pt>
    <dgm:pt modelId="{6243A56D-799B-47D9-9374-F83B90264A8F}" type="pres">
      <dgm:prSet presAssocID="{9229A30C-987A-4301-85A5-CB7FA884BB16}" presName="rootText" presStyleLbl="node2" presStyleIdx="1" presStyleCnt="7">
        <dgm:presLayoutVars>
          <dgm:chPref val="3"/>
        </dgm:presLayoutVars>
      </dgm:prSet>
      <dgm:spPr/>
    </dgm:pt>
    <dgm:pt modelId="{DDABC663-D18C-4577-B945-BDC09F6296C9}" type="pres">
      <dgm:prSet presAssocID="{9229A30C-987A-4301-85A5-CB7FA884BB16}" presName="rootConnector" presStyleLbl="node2" presStyleIdx="1" presStyleCnt="7"/>
      <dgm:spPr/>
    </dgm:pt>
    <dgm:pt modelId="{11AED311-E5B5-4E00-BEFF-6C511176C1BD}" type="pres">
      <dgm:prSet presAssocID="{9229A30C-987A-4301-85A5-CB7FA884BB16}" presName="hierChild4" presStyleCnt="0"/>
      <dgm:spPr/>
    </dgm:pt>
    <dgm:pt modelId="{65FE5950-DA77-479F-A1F8-23205FFE9D8A}" type="pres">
      <dgm:prSet presAssocID="{FEDF4811-49C5-4ED0-94EC-A2740DD05575}" presName="Name37" presStyleLbl="parChTrans1D3" presStyleIdx="6" presStyleCnt="19"/>
      <dgm:spPr/>
    </dgm:pt>
    <dgm:pt modelId="{612FD31B-E0FF-46A4-902F-5A4C6BC1C947}" type="pres">
      <dgm:prSet presAssocID="{0C817DF0-478A-4BE0-B056-41222EB72BBA}" presName="hierRoot2" presStyleCnt="0">
        <dgm:presLayoutVars>
          <dgm:hierBranch val="init"/>
        </dgm:presLayoutVars>
      </dgm:prSet>
      <dgm:spPr/>
    </dgm:pt>
    <dgm:pt modelId="{2F68724E-A593-459C-8D91-D87D475D499C}" type="pres">
      <dgm:prSet presAssocID="{0C817DF0-478A-4BE0-B056-41222EB72BBA}" presName="rootComposite" presStyleCnt="0"/>
      <dgm:spPr/>
    </dgm:pt>
    <dgm:pt modelId="{C50A2A21-1036-4BB1-A94A-BAF551B70A42}" type="pres">
      <dgm:prSet presAssocID="{0C817DF0-478A-4BE0-B056-41222EB72BBA}" presName="rootText" presStyleLbl="node3" presStyleIdx="6" presStyleCnt="19">
        <dgm:presLayoutVars>
          <dgm:chPref val="3"/>
        </dgm:presLayoutVars>
      </dgm:prSet>
      <dgm:spPr/>
    </dgm:pt>
    <dgm:pt modelId="{5FE483C1-9502-4C2D-9959-3F521B9DEE8B}" type="pres">
      <dgm:prSet presAssocID="{0C817DF0-478A-4BE0-B056-41222EB72BBA}" presName="rootConnector" presStyleLbl="node3" presStyleIdx="6" presStyleCnt="19"/>
      <dgm:spPr/>
    </dgm:pt>
    <dgm:pt modelId="{DB12844B-2E71-4B5A-A3C3-D61E0DB92EF8}" type="pres">
      <dgm:prSet presAssocID="{0C817DF0-478A-4BE0-B056-41222EB72BBA}" presName="hierChild4" presStyleCnt="0"/>
      <dgm:spPr/>
    </dgm:pt>
    <dgm:pt modelId="{30A649B3-B7E1-42BB-846A-96E1AF8E0C09}" type="pres">
      <dgm:prSet presAssocID="{0C817DF0-478A-4BE0-B056-41222EB72BBA}" presName="hierChild5" presStyleCnt="0"/>
      <dgm:spPr/>
    </dgm:pt>
    <dgm:pt modelId="{3667E82E-7AD0-400C-B3E0-7201E422BFCE}" type="pres">
      <dgm:prSet presAssocID="{2B4164EC-511F-4106-9216-D227045B309A}" presName="Name37" presStyleLbl="parChTrans1D3" presStyleIdx="7" presStyleCnt="19"/>
      <dgm:spPr/>
    </dgm:pt>
    <dgm:pt modelId="{78C3C119-399C-40D1-AA43-F4FC7B7CACBA}" type="pres">
      <dgm:prSet presAssocID="{8BF6AD4D-9BDB-421C-A981-89A738AFB364}" presName="hierRoot2" presStyleCnt="0">
        <dgm:presLayoutVars>
          <dgm:hierBranch val="init"/>
        </dgm:presLayoutVars>
      </dgm:prSet>
      <dgm:spPr/>
    </dgm:pt>
    <dgm:pt modelId="{9A7955A4-2F2F-49CC-8436-C82A7555210A}" type="pres">
      <dgm:prSet presAssocID="{8BF6AD4D-9BDB-421C-A981-89A738AFB364}" presName="rootComposite" presStyleCnt="0"/>
      <dgm:spPr/>
    </dgm:pt>
    <dgm:pt modelId="{DDCEDB6D-1168-4950-8BCE-6C5EAD90B737}" type="pres">
      <dgm:prSet presAssocID="{8BF6AD4D-9BDB-421C-A981-89A738AFB364}" presName="rootText" presStyleLbl="node3" presStyleIdx="7" presStyleCnt="19">
        <dgm:presLayoutVars>
          <dgm:chPref val="3"/>
        </dgm:presLayoutVars>
      </dgm:prSet>
      <dgm:spPr/>
    </dgm:pt>
    <dgm:pt modelId="{BFC33953-9779-474D-88F3-26C1F27703FC}" type="pres">
      <dgm:prSet presAssocID="{8BF6AD4D-9BDB-421C-A981-89A738AFB364}" presName="rootConnector" presStyleLbl="node3" presStyleIdx="7" presStyleCnt="19"/>
      <dgm:spPr/>
    </dgm:pt>
    <dgm:pt modelId="{1B241332-D4FB-45DF-9D0D-C59A020CD78D}" type="pres">
      <dgm:prSet presAssocID="{8BF6AD4D-9BDB-421C-A981-89A738AFB364}" presName="hierChild4" presStyleCnt="0"/>
      <dgm:spPr/>
    </dgm:pt>
    <dgm:pt modelId="{51E277ED-92D6-4397-AD46-637DEE770C6D}" type="pres">
      <dgm:prSet presAssocID="{8BF6AD4D-9BDB-421C-A981-89A738AFB364}" presName="hierChild5" presStyleCnt="0"/>
      <dgm:spPr/>
    </dgm:pt>
    <dgm:pt modelId="{EE20E0D4-580A-4C4A-84C7-47C21206500B}" type="pres">
      <dgm:prSet presAssocID="{679FF559-628A-47A4-A5CF-7A2C9559A844}" presName="Name37" presStyleLbl="parChTrans1D3" presStyleIdx="8" presStyleCnt="19"/>
      <dgm:spPr/>
    </dgm:pt>
    <dgm:pt modelId="{6891F438-9F1A-4787-AFF9-4DEBB78A6237}" type="pres">
      <dgm:prSet presAssocID="{79772177-3659-4225-B25A-42D2FE1851E6}" presName="hierRoot2" presStyleCnt="0">
        <dgm:presLayoutVars>
          <dgm:hierBranch val="init"/>
        </dgm:presLayoutVars>
      </dgm:prSet>
      <dgm:spPr/>
    </dgm:pt>
    <dgm:pt modelId="{E60A7644-7815-4BAF-A269-A46BB9972B17}" type="pres">
      <dgm:prSet presAssocID="{79772177-3659-4225-B25A-42D2FE1851E6}" presName="rootComposite" presStyleCnt="0"/>
      <dgm:spPr/>
    </dgm:pt>
    <dgm:pt modelId="{9CEDD9CE-D340-44C3-9951-F3FE77D7B9D7}" type="pres">
      <dgm:prSet presAssocID="{79772177-3659-4225-B25A-42D2FE1851E6}" presName="rootText" presStyleLbl="node3" presStyleIdx="8" presStyleCnt="19">
        <dgm:presLayoutVars>
          <dgm:chPref val="3"/>
        </dgm:presLayoutVars>
      </dgm:prSet>
      <dgm:spPr/>
    </dgm:pt>
    <dgm:pt modelId="{A8D98A20-B4DF-4796-9B8D-F31F2D28BBAD}" type="pres">
      <dgm:prSet presAssocID="{79772177-3659-4225-B25A-42D2FE1851E6}" presName="rootConnector" presStyleLbl="node3" presStyleIdx="8" presStyleCnt="19"/>
      <dgm:spPr/>
    </dgm:pt>
    <dgm:pt modelId="{0DB553B8-1706-4FA7-8433-0024E592AB24}" type="pres">
      <dgm:prSet presAssocID="{79772177-3659-4225-B25A-42D2FE1851E6}" presName="hierChild4" presStyleCnt="0"/>
      <dgm:spPr/>
    </dgm:pt>
    <dgm:pt modelId="{6695BC22-1A3F-4418-9BEA-8A53DDF73414}" type="pres">
      <dgm:prSet presAssocID="{79772177-3659-4225-B25A-42D2FE1851E6}" presName="hierChild5" presStyleCnt="0"/>
      <dgm:spPr/>
    </dgm:pt>
    <dgm:pt modelId="{494565E6-8A0A-4011-B356-EBCEB24F17E5}" type="pres">
      <dgm:prSet presAssocID="{21777FCC-F039-4710-9938-50F65620A2C7}" presName="Name37" presStyleLbl="parChTrans1D3" presStyleIdx="9" presStyleCnt="19"/>
      <dgm:spPr/>
    </dgm:pt>
    <dgm:pt modelId="{3DFB3C32-FBE9-4D59-9640-740C2C9D081E}" type="pres">
      <dgm:prSet presAssocID="{87A85282-9F2A-4229-9EAD-EE619C8362C1}" presName="hierRoot2" presStyleCnt="0">
        <dgm:presLayoutVars>
          <dgm:hierBranch val="init"/>
        </dgm:presLayoutVars>
      </dgm:prSet>
      <dgm:spPr/>
    </dgm:pt>
    <dgm:pt modelId="{0F9A9255-7FAF-4AC0-BCA9-0A9B9C184371}" type="pres">
      <dgm:prSet presAssocID="{87A85282-9F2A-4229-9EAD-EE619C8362C1}" presName="rootComposite" presStyleCnt="0"/>
      <dgm:spPr/>
    </dgm:pt>
    <dgm:pt modelId="{5F147165-A65D-4E5F-BC7C-2C6420748D54}" type="pres">
      <dgm:prSet presAssocID="{87A85282-9F2A-4229-9EAD-EE619C8362C1}" presName="rootText" presStyleLbl="node3" presStyleIdx="9" presStyleCnt="19">
        <dgm:presLayoutVars>
          <dgm:chPref val="3"/>
        </dgm:presLayoutVars>
      </dgm:prSet>
      <dgm:spPr/>
    </dgm:pt>
    <dgm:pt modelId="{34102E78-1319-49FB-85AD-84F04F235109}" type="pres">
      <dgm:prSet presAssocID="{87A85282-9F2A-4229-9EAD-EE619C8362C1}" presName="rootConnector" presStyleLbl="node3" presStyleIdx="9" presStyleCnt="19"/>
      <dgm:spPr/>
    </dgm:pt>
    <dgm:pt modelId="{F460593B-C69A-419E-A01C-DE8E618AA2A2}" type="pres">
      <dgm:prSet presAssocID="{87A85282-9F2A-4229-9EAD-EE619C8362C1}" presName="hierChild4" presStyleCnt="0"/>
      <dgm:spPr/>
    </dgm:pt>
    <dgm:pt modelId="{FA08DB8A-CEC1-444B-991A-C3C68B4E6311}" type="pres">
      <dgm:prSet presAssocID="{87A85282-9F2A-4229-9EAD-EE619C8362C1}" presName="hierChild5" presStyleCnt="0"/>
      <dgm:spPr/>
    </dgm:pt>
    <dgm:pt modelId="{078F27C6-86BD-4C9B-A806-3AC9B76A5A1C}" type="pres">
      <dgm:prSet presAssocID="{9229A30C-987A-4301-85A5-CB7FA884BB16}" presName="hierChild5" presStyleCnt="0"/>
      <dgm:spPr/>
    </dgm:pt>
    <dgm:pt modelId="{CAA8761F-8AE7-4A65-B73B-89D44F553B31}" type="pres">
      <dgm:prSet presAssocID="{208FF62B-6F69-4931-A047-46F3207EA329}" presName="Name37" presStyleLbl="parChTrans1D2" presStyleIdx="2" presStyleCnt="7"/>
      <dgm:spPr/>
    </dgm:pt>
    <dgm:pt modelId="{80E6C908-2844-4DBB-8DCF-33EBDC6D439A}" type="pres">
      <dgm:prSet presAssocID="{7E2C8FBF-B391-41B9-8E30-AD0FEDC34AA3}" presName="hierRoot2" presStyleCnt="0">
        <dgm:presLayoutVars>
          <dgm:hierBranch val="init"/>
        </dgm:presLayoutVars>
      </dgm:prSet>
      <dgm:spPr/>
    </dgm:pt>
    <dgm:pt modelId="{FF40B6F4-B831-4AB5-9CE0-37B6286A7DC5}" type="pres">
      <dgm:prSet presAssocID="{7E2C8FBF-B391-41B9-8E30-AD0FEDC34AA3}" presName="rootComposite" presStyleCnt="0"/>
      <dgm:spPr/>
    </dgm:pt>
    <dgm:pt modelId="{0C616F8E-4D56-4F9C-B634-0350D9B53070}" type="pres">
      <dgm:prSet presAssocID="{7E2C8FBF-B391-41B9-8E30-AD0FEDC34AA3}" presName="rootText" presStyleLbl="node2" presStyleIdx="2" presStyleCnt="7">
        <dgm:presLayoutVars>
          <dgm:chPref val="3"/>
        </dgm:presLayoutVars>
      </dgm:prSet>
      <dgm:spPr/>
    </dgm:pt>
    <dgm:pt modelId="{2ADCA105-FB3C-456E-8A67-F1DFEACA5397}" type="pres">
      <dgm:prSet presAssocID="{7E2C8FBF-B391-41B9-8E30-AD0FEDC34AA3}" presName="rootConnector" presStyleLbl="node2" presStyleIdx="2" presStyleCnt="7"/>
      <dgm:spPr/>
    </dgm:pt>
    <dgm:pt modelId="{EAED7FE8-7BFF-499C-B65D-B90200BF34C2}" type="pres">
      <dgm:prSet presAssocID="{7E2C8FBF-B391-41B9-8E30-AD0FEDC34AA3}" presName="hierChild4" presStyleCnt="0"/>
      <dgm:spPr/>
    </dgm:pt>
    <dgm:pt modelId="{49284764-C47D-4CB5-B697-6E845E5C0C54}" type="pres">
      <dgm:prSet presAssocID="{B08E106F-9453-4850-A350-1059DEBA4352}" presName="Name37" presStyleLbl="parChTrans1D3" presStyleIdx="10" presStyleCnt="19"/>
      <dgm:spPr/>
    </dgm:pt>
    <dgm:pt modelId="{9ABD2B24-5A88-4281-8916-630065DDF541}" type="pres">
      <dgm:prSet presAssocID="{B8AC6CA8-B2FB-40A8-9BDD-8AB130E03768}" presName="hierRoot2" presStyleCnt="0">
        <dgm:presLayoutVars>
          <dgm:hierBranch val="init"/>
        </dgm:presLayoutVars>
      </dgm:prSet>
      <dgm:spPr/>
    </dgm:pt>
    <dgm:pt modelId="{FFB56C2A-0AC0-456A-BF4A-8FED0439711F}" type="pres">
      <dgm:prSet presAssocID="{B8AC6CA8-B2FB-40A8-9BDD-8AB130E03768}" presName="rootComposite" presStyleCnt="0"/>
      <dgm:spPr/>
    </dgm:pt>
    <dgm:pt modelId="{87D31F74-97D6-4640-8950-25DB380A808D}" type="pres">
      <dgm:prSet presAssocID="{B8AC6CA8-B2FB-40A8-9BDD-8AB130E03768}" presName="rootText" presStyleLbl="node3" presStyleIdx="10" presStyleCnt="19">
        <dgm:presLayoutVars>
          <dgm:chPref val="3"/>
        </dgm:presLayoutVars>
      </dgm:prSet>
      <dgm:spPr/>
    </dgm:pt>
    <dgm:pt modelId="{7B064EA2-25A0-4D70-9A6C-189A57EE7CAE}" type="pres">
      <dgm:prSet presAssocID="{B8AC6CA8-B2FB-40A8-9BDD-8AB130E03768}" presName="rootConnector" presStyleLbl="node3" presStyleIdx="10" presStyleCnt="19"/>
      <dgm:spPr/>
    </dgm:pt>
    <dgm:pt modelId="{BEF393F7-A6FA-4626-BEF1-A1A636193005}" type="pres">
      <dgm:prSet presAssocID="{B8AC6CA8-B2FB-40A8-9BDD-8AB130E03768}" presName="hierChild4" presStyleCnt="0"/>
      <dgm:spPr/>
    </dgm:pt>
    <dgm:pt modelId="{2973C66A-ACE2-48E8-B109-656081A87BCA}" type="pres">
      <dgm:prSet presAssocID="{B8AC6CA8-B2FB-40A8-9BDD-8AB130E03768}" presName="hierChild5" presStyleCnt="0"/>
      <dgm:spPr/>
    </dgm:pt>
    <dgm:pt modelId="{13283B07-84B8-4D64-B437-58BCE7BAB1A8}" type="pres">
      <dgm:prSet presAssocID="{33C5E4DB-4A8B-44EF-9818-EA33B40FAF9A}" presName="Name37" presStyleLbl="parChTrans1D3" presStyleIdx="11" presStyleCnt="19"/>
      <dgm:spPr/>
    </dgm:pt>
    <dgm:pt modelId="{56E34C23-DD3D-4DCB-9297-7EC3FFB1CB85}" type="pres">
      <dgm:prSet presAssocID="{D36073C4-4DD5-41B3-A384-20FA9645E62F}" presName="hierRoot2" presStyleCnt="0">
        <dgm:presLayoutVars>
          <dgm:hierBranch val="init"/>
        </dgm:presLayoutVars>
      </dgm:prSet>
      <dgm:spPr/>
    </dgm:pt>
    <dgm:pt modelId="{0B2BE251-AB34-4D7F-8657-C25450CF32A1}" type="pres">
      <dgm:prSet presAssocID="{D36073C4-4DD5-41B3-A384-20FA9645E62F}" presName="rootComposite" presStyleCnt="0"/>
      <dgm:spPr/>
    </dgm:pt>
    <dgm:pt modelId="{6617CC3A-B9A8-4326-8D15-2BB98012AA37}" type="pres">
      <dgm:prSet presAssocID="{D36073C4-4DD5-41B3-A384-20FA9645E62F}" presName="rootText" presStyleLbl="node3" presStyleIdx="11" presStyleCnt="19">
        <dgm:presLayoutVars>
          <dgm:chPref val="3"/>
        </dgm:presLayoutVars>
      </dgm:prSet>
      <dgm:spPr/>
    </dgm:pt>
    <dgm:pt modelId="{E27C69B0-9B2F-4847-8CA9-61E6C209D30C}" type="pres">
      <dgm:prSet presAssocID="{D36073C4-4DD5-41B3-A384-20FA9645E62F}" presName="rootConnector" presStyleLbl="node3" presStyleIdx="11" presStyleCnt="19"/>
      <dgm:spPr/>
    </dgm:pt>
    <dgm:pt modelId="{75AB76C1-2694-4434-BEB0-0F615D5F98A9}" type="pres">
      <dgm:prSet presAssocID="{D36073C4-4DD5-41B3-A384-20FA9645E62F}" presName="hierChild4" presStyleCnt="0"/>
      <dgm:spPr/>
    </dgm:pt>
    <dgm:pt modelId="{E400A4F9-E6CD-4D7C-B922-BDE50B26342A}" type="pres">
      <dgm:prSet presAssocID="{D36073C4-4DD5-41B3-A384-20FA9645E62F}" presName="hierChild5" presStyleCnt="0"/>
      <dgm:spPr/>
    </dgm:pt>
    <dgm:pt modelId="{1C9E8D0C-9948-416E-9879-409D2A0FFD00}" type="pres">
      <dgm:prSet presAssocID="{0CA8A470-5E35-40DF-BDC7-727C0E317FD0}" presName="Name37" presStyleLbl="parChTrans1D3" presStyleIdx="12" presStyleCnt="19"/>
      <dgm:spPr/>
    </dgm:pt>
    <dgm:pt modelId="{4EE13C6F-31C5-4574-A474-58D7087D09C8}" type="pres">
      <dgm:prSet presAssocID="{5701E65C-3C4D-434E-9E5A-D205B05791B2}" presName="hierRoot2" presStyleCnt="0">
        <dgm:presLayoutVars>
          <dgm:hierBranch val="init"/>
        </dgm:presLayoutVars>
      </dgm:prSet>
      <dgm:spPr/>
    </dgm:pt>
    <dgm:pt modelId="{ABE3319F-A807-4ECB-8981-4A9EDBD380F2}" type="pres">
      <dgm:prSet presAssocID="{5701E65C-3C4D-434E-9E5A-D205B05791B2}" presName="rootComposite" presStyleCnt="0"/>
      <dgm:spPr/>
    </dgm:pt>
    <dgm:pt modelId="{D1139BBB-F61D-4CE3-85BA-4555DB098E73}" type="pres">
      <dgm:prSet presAssocID="{5701E65C-3C4D-434E-9E5A-D205B05791B2}" presName="rootText" presStyleLbl="node3" presStyleIdx="12" presStyleCnt="19">
        <dgm:presLayoutVars>
          <dgm:chPref val="3"/>
        </dgm:presLayoutVars>
      </dgm:prSet>
      <dgm:spPr/>
    </dgm:pt>
    <dgm:pt modelId="{AAF72FA0-C555-49F3-98B9-28F5D4465279}" type="pres">
      <dgm:prSet presAssocID="{5701E65C-3C4D-434E-9E5A-D205B05791B2}" presName="rootConnector" presStyleLbl="node3" presStyleIdx="12" presStyleCnt="19"/>
      <dgm:spPr/>
    </dgm:pt>
    <dgm:pt modelId="{D1FAE638-4B14-43EA-B94C-5B51854B1B90}" type="pres">
      <dgm:prSet presAssocID="{5701E65C-3C4D-434E-9E5A-D205B05791B2}" presName="hierChild4" presStyleCnt="0"/>
      <dgm:spPr/>
    </dgm:pt>
    <dgm:pt modelId="{B3695E2A-F034-440D-85CD-9E34BDEE50BB}" type="pres">
      <dgm:prSet presAssocID="{5701E65C-3C4D-434E-9E5A-D205B05791B2}" presName="hierChild5" presStyleCnt="0"/>
      <dgm:spPr/>
    </dgm:pt>
    <dgm:pt modelId="{D58DACFB-D359-4D64-9F4E-B6777AC20396}" type="pres">
      <dgm:prSet presAssocID="{7E2C8FBF-B391-41B9-8E30-AD0FEDC34AA3}" presName="hierChild5" presStyleCnt="0"/>
      <dgm:spPr/>
    </dgm:pt>
    <dgm:pt modelId="{9BB91756-E7D9-489D-A229-4C679E1C2341}" type="pres">
      <dgm:prSet presAssocID="{AD2D5EFC-6359-401C-84EF-401E0121B321}" presName="Name37" presStyleLbl="parChTrans1D2" presStyleIdx="3" presStyleCnt="7"/>
      <dgm:spPr/>
    </dgm:pt>
    <dgm:pt modelId="{0763E643-EF68-443F-9DCA-661E0F1AB9D5}" type="pres">
      <dgm:prSet presAssocID="{10DC4811-183E-4D01-8B49-7AF67099474B}" presName="hierRoot2" presStyleCnt="0">
        <dgm:presLayoutVars>
          <dgm:hierBranch val="init"/>
        </dgm:presLayoutVars>
      </dgm:prSet>
      <dgm:spPr/>
    </dgm:pt>
    <dgm:pt modelId="{294653DF-F0E7-46B0-A13C-5F8D6D9BAD22}" type="pres">
      <dgm:prSet presAssocID="{10DC4811-183E-4D01-8B49-7AF67099474B}" presName="rootComposite" presStyleCnt="0"/>
      <dgm:spPr/>
    </dgm:pt>
    <dgm:pt modelId="{426A468A-0DC2-4BDA-83E7-000388482014}" type="pres">
      <dgm:prSet presAssocID="{10DC4811-183E-4D01-8B49-7AF67099474B}" presName="rootText" presStyleLbl="node2" presStyleIdx="3" presStyleCnt="7">
        <dgm:presLayoutVars>
          <dgm:chPref val="3"/>
        </dgm:presLayoutVars>
      </dgm:prSet>
      <dgm:spPr/>
    </dgm:pt>
    <dgm:pt modelId="{19A42F49-23C2-469D-9E79-E3E4A0C36543}" type="pres">
      <dgm:prSet presAssocID="{10DC4811-183E-4D01-8B49-7AF67099474B}" presName="rootConnector" presStyleLbl="node2" presStyleIdx="3" presStyleCnt="7"/>
      <dgm:spPr/>
    </dgm:pt>
    <dgm:pt modelId="{3D4AC7F4-A546-4AF1-9ABC-DAC0ED0DA294}" type="pres">
      <dgm:prSet presAssocID="{10DC4811-183E-4D01-8B49-7AF67099474B}" presName="hierChild4" presStyleCnt="0"/>
      <dgm:spPr/>
    </dgm:pt>
    <dgm:pt modelId="{4AC2DD98-E821-4CB8-9FB3-E50465D957D5}" type="pres">
      <dgm:prSet presAssocID="{54D084D6-FF05-4786-8598-774F0C04798C}" presName="Name37" presStyleLbl="parChTrans1D3" presStyleIdx="13" presStyleCnt="19"/>
      <dgm:spPr/>
    </dgm:pt>
    <dgm:pt modelId="{6F67F15A-53D6-494F-9BFB-F6DDEC5C482B}" type="pres">
      <dgm:prSet presAssocID="{B26E7E75-4F71-44D1-BEB8-3F042E63960E}" presName="hierRoot2" presStyleCnt="0">
        <dgm:presLayoutVars>
          <dgm:hierBranch val="init"/>
        </dgm:presLayoutVars>
      </dgm:prSet>
      <dgm:spPr/>
    </dgm:pt>
    <dgm:pt modelId="{A6AD93BB-E5EC-43E9-BF8F-5FEE5DDCCC8F}" type="pres">
      <dgm:prSet presAssocID="{B26E7E75-4F71-44D1-BEB8-3F042E63960E}" presName="rootComposite" presStyleCnt="0"/>
      <dgm:spPr/>
    </dgm:pt>
    <dgm:pt modelId="{A0BD8030-B959-4914-9347-CC54E5C82887}" type="pres">
      <dgm:prSet presAssocID="{B26E7E75-4F71-44D1-BEB8-3F042E63960E}" presName="rootText" presStyleLbl="node3" presStyleIdx="13" presStyleCnt="19">
        <dgm:presLayoutVars>
          <dgm:chPref val="3"/>
        </dgm:presLayoutVars>
      </dgm:prSet>
      <dgm:spPr/>
    </dgm:pt>
    <dgm:pt modelId="{035C56E7-03D4-4F0F-98D6-C4171AAE0519}" type="pres">
      <dgm:prSet presAssocID="{B26E7E75-4F71-44D1-BEB8-3F042E63960E}" presName="rootConnector" presStyleLbl="node3" presStyleIdx="13" presStyleCnt="19"/>
      <dgm:spPr/>
    </dgm:pt>
    <dgm:pt modelId="{2BE0DA34-AC77-4654-9F79-F3DE3A6D7EB8}" type="pres">
      <dgm:prSet presAssocID="{B26E7E75-4F71-44D1-BEB8-3F042E63960E}" presName="hierChild4" presStyleCnt="0"/>
      <dgm:spPr/>
    </dgm:pt>
    <dgm:pt modelId="{20436362-C330-4B40-A7E7-9E87B9360F4C}" type="pres">
      <dgm:prSet presAssocID="{B26E7E75-4F71-44D1-BEB8-3F042E63960E}" presName="hierChild5" presStyleCnt="0"/>
      <dgm:spPr/>
    </dgm:pt>
    <dgm:pt modelId="{33421C50-064C-4B9C-9EFC-2A30B2C0129D}" type="pres">
      <dgm:prSet presAssocID="{02D41EFD-3684-452C-BF07-804F9C7FDE39}" presName="Name37" presStyleLbl="parChTrans1D3" presStyleIdx="14" presStyleCnt="19"/>
      <dgm:spPr/>
    </dgm:pt>
    <dgm:pt modelId="{A81A4376-E017-4C55-9716-C4931419E3E4}" type="pres">
      <dgm:prSet presAssocID="{4F539AAD-47E3-46CA-B629-10FF300367AD}" presName="hierRoot2" presStyleCnt="0">
        <dgm:presLayoutVars>
          <dgm:hierBranch val="init"/>
        </dgm:presLayoutVars>
      </dgm:prSet>
      <dgm:spPr/>
    </dgm:pt>
    <dgm:pt modelId="{A00D4D9F-5012-4D7C-9469-1FD4D43487D7}" type="pres">
      <dgm:prSet presAssocID="{4F539AAD-47E3-46CA-B629-10FF300367AD}" presName="rootComposite" presStyleCnt="0"/>
      <dgm:spPr/>
    </dgm:pt>
    <dgm:pt modelId="{DEB92F4B-14F3-456D-90C4-2EB65905ACC8}" type="pres">
      <dgm:prSet presAssocID="{4F539AAD-47E3-46CA-B629-10FF300367AD}" presName="rootText" presStyleLbl="node3" presStyleIdx="14" presStyleCnt="19">
        <dgm:presLayoutVars>
          <dgm:chPref val="3"/>
        </dgm:presLayoutVars>
      </dgm:prSet>
      <dgm:spPr/>
    </dgm:pt>
    <dgm:pt modelId="{8DF96FA6-7BBF-4CEA-8341-5193C52E2A0C}" type="pres">
      <dgm:prSet presAssocID="{4F539AAD-47E3-46CA-B629-10FF300367AD}" presName="rootConnector" presStyleLbl="node3" presStyleIdx="14" presStyleCnt="19"/>
      <dgm:spPr/>
    </dgm:pt>
    <dgm:pt modelId="{BAEE7495-5F4F-4AAE-B694-C85E722FE1EA}" type="pres">
      <dgm:prSet presAssocID="{4F539AAD-47E3-46CA-B629-10FF300367AD}" presName="hierChild4" presStyleCnt="0"/>
      <dgm:spPr/>
    </dgm:pt>
    <dgm:pt modelId="{F43D26F1-0E52-4AF1-8A08-ABF02F81EB6B}" type="pres">
      <dgm:prSet presAssocID="{4F539AAD-47E3-46CA-B629-10FF300367AD}" presName="hierChild5" presStyleCnt="0"/>
      <dgm:spPr/>
    </dgm:pt>
    <dgm:pt modelId="{89BCA950-64BF-446F-BB85-FC59CC7A2F30}" type="pres">
      <dgm:prSet presAssocID="{E565BD78-F748-43BD-B26C-BB3AE5B2C512}" presName="Name37" presStyleLbl="parChTrans1D3" presStyleIdx="15" presStyleCnt="19"/>
      <dgm:spPr/>
    </dgm:pt>
    <dgm:pt modelId="{2D2760DA-1A82-48B6-9008-F592DF835348}" type="pres">
      <dgm:prSet presAssocID="{25F9EF60-97EA-4212-9A1E-0CEBB62EB6EB}" presName="hierRoot2" presStyleCnt="0">
        <dgm:presLayoutVars>
          <dgm:hierBranch val="init"/>
        </dgm:presLayoutVars>
      </dgm:prSet>
      <dgm:spPr/>
    </dgm:pt>
    <dgm:pt modelId="{A1CB40C6-7CD9-456B-B349-77CE4742559B}" type="pres">
      <dgm:prSet presAssocID="{25F9EF60-97EA-4212-9A1E-0CEBB62EB6EB}" presName="rootComposite" presStyleCnt="0"/>
      <dgm:spPr/>
    </dgm:pt>
    <dgm:pt modelId="{F97FB61E-06F8-4662-AB29-5F7622FAF6A8}" type="pres">
      <dgm:prSet presAssocID="{25F9EF60-97EA-4212-9A1E-0CEBB62EB6EB}" presName="rootText" presStyleLbl="node3" presStyleIdx="15" presStyleCnt="19">
        <dgm:presLayoutVars>
          <dgm:chPref val="3"/>
        </dgm:presLayoutVars>
      </dgm:prSet>
      <dgm:spPr/>
    </dgm:pt>
    <dgm:pt modelId="{A2EB52CC-81B9-46DB-8D74-944B4EEA5E7D}" type="pres">
      <dgm:prSet presAssocID="{25F9EF60-97EA-4212-9A1E-0CEBB62EB6EB}" presName="rootConnector" presStyleLbl="node3" presStyleIdx="15" presStyleCnt="19"/>
      <dgm:spPr/>
    </dgm:pt>
    <dgm:pt modelId="{A05B2D35-5707-42C4-AA7E-E78F4763542B}" type="pres">
      <dgm:prSet presAssocID="{25F9EF60-97EA-4212-9A1E-0CEBB62EB6EB}" presName="hierChild4" presStyleCnt="0"/>
      <dgm:spPr/>
    </dgm:pt>
    <dgm:pt modelId="{2A681ECC-6574-4B6E-A4B5-926D81C18F09}" type="pres">
      <dgm:prSet presAssocID="{25F9EF60-97EA-4212-9A1E-0CEBB62EB6EB}" presName="hierChild5" presStyleCnt="0"/>
      <dgm:spPr/>
    </dgm:pt>
    <dgm:pt modelId="{F4C67672-FB6B-4C2A-B724-E1E7FB9AE709}" type="pres">
      <dgm:prSet presAssocID="{10DC4811-183E-4D01-8B49-7AF67099474B}" presName="hierChild5" presStyleCnt="0"/>
      <dgm:spPr/>
    </dgm:pt>
    <dgm:pt modelId="{4A988CF4-5B36-454B-8CD5-1ED49A1C0A71}" type="pres">
      <dgm:prSet presAssocID="{9F654822-E40A-448B-9D78-3382ADC0445B}" presName="Name37" presStyleLbl="parChTrans1D2" presStyleIdx="4" presStyleCnt="7"/>
      <dgm:spPr/>
    </dgm:pt>
    <dgm:pt modelId="{2BEBC0C5-1279-4765-85DC-8AE521B4A306}" type="pres">
      <dgm:prSet presAssocID="{377B097D-8364-4767-AC5A-6EFC9C113BEC}" presName="hierRoot2" presStyleCnt="0">
        <dgm:presLayoutVars>
          <dgm:hierBranch val="init"/>
        </dgm:presLayoutVars>
      </dgm:prSet>
      <dgm:spPr/>
    </dgm:pt>
    <dgm:pt modelId="{FF7A3D08-13C1-4396-8205-F89A026081F4}" type="pres">
      <dgm:prSet presAssocID="{377B097D-8364-4767-AC5A-6EFC9C113BEC}" presName="rootComposite" presStyleCnt="0"/>
      <dgm:spPr/>
    </dgm:pt>
    <dgm:pt modelId="{45AFA3CA-7F78-4224-B38D-7C8AFA05833C}" type="pres">
      <dgm:prSet presAssocID="{377B097D-8364-4767-AC5A-6EFC9C113BEC}" presName="rootText" presStyleLbl="node2" presStyleIdx="4" presStyleCnt="7">
        <dgm:presLayoutVars>
          <dgm:chPref val="3"/>
        </dgm:presLayoutVars>
      </dgm:prSet>
      <dgm:spPr/>
    </dgm:pt>
    <dgm:pt modelId="{2AB92927-616C-4D0B-80CB-F96BAD1856BD}" type="pres">
      <dgm:prSet presAssocID="{377B097D-8364-4767-AC5A-6EFC9C113BEC}" presName="rootConnector" presStyleLbl="node2" presStyleIdx="4" presStyleCnt="7"/>
      <dgm:spPr/>
    </dgm:pt>
    <dgm:pt modelId="{E52C7D76-BD70-4624-B227-8E9F8AEF08D5}" type="pres">
      <dgm:prSet presAssocID="{377B097D-8364-4767-AC5A-6EFC9C113BEC}" presName="hierChild4" presStyleCnt="0"/>
      <dgm:spPr/>
    </dgm:pt>
    <dgm:pt modelId="{E19182D4-95A3-48F7-B8AF-D4374E367DAB}" type="pres">
      <dgm:prSet presAssocID="{D0D99FB8-513F-4048-8D5E-C0EDE93D7144}" presName="Name37" presStyleLbl="parChTrans1D3" presStyleIdx="16" presStyleCnt="19"/>
      <dgm:spPr/>
    </dgm:pt>
    <dgm:pt modelId="{CDBE288B-DA77-44AA-8D00-C98C54E397C3}" type="pres">
      <dgm:prSet presAssocID="{86FFED6F-A85B-46FD-84A9-40EAE5398733}" presName="hierRoot2" presStyleCnt="0">
        <dgm:presLayoutVars>
          <dgm:hierBranch val="init"/>
        </dgm:presLayoutVars>
      </dgm:prSet>
      <dgm:spPr/>
    </dgm:pt>
    <dgm:pt modelId="{D89318EB-45C0-4EA4-90AD-A65344231F1B}" type="pres">
      <dgm:prSet presAssocID="{86FFED6F-A85B-46FD-84A9-40EAE5398733}" presName="rootComposite" presStyleCnt="0"/>
      <dgm:spPr/>
    </dgm:pt>
    <dgm:pt modelId="{AFDEFF3A-6B48-4EF1-A5E5-EF947ED6F2FC}" type="pres">
      <dgm:prSet presAssocID="{86FFED6F-A85B-46FD-84A9-40EAE5398733}" presName="rootText" presStyleLbl="node3" presStyleIdx="16" presStyleCnt="19">
        <dgm:presLayoutVars>
          <dgm:chPref val="3"/>
        </dgm:presLayoutVars>
      </dgm:prSet>
      <dgm:spPr/>
    </dgm:pt>
    <dgm:pt modelId="{212F3EBC-A837-4210-935F-E77C3AA302B0}" type="pres">
      <dgm:prSet presAssocID="{86FFED6F-A85B-46FD-84A9-40EAE5398733}" presName="rootConnector" presStyleLbl="node3" presStyleIdx="16" presStyleCnt="19"/>
      <dgm:spPr/>
    </dgm:pt>
    <dgm:pt modelId="{52D41508-2BD0-4C1A-B994-F0A1181B7AB5}" type="pres">
      <dgm:prSet presAssocID="{86FFED6F-A85B-46FD-84A9-40EAE5398733}" presName="hierChild4" presStyleCnt="0"/>
      <dgm:spPr/>
    </dgm:pt>
    <dgm:pt modelId="{C82768CD-86D9-4F91-85A1-E159F89FB3BE}" type="pres">
      <dgm:prSet presAssocID="{86FFED6F-A85B-46FD-84A9-40EAE5398733}" presName="hierChild5" presStyleCnt="0"/>
      <dgm:spPr/>
    </dgm:pt>
    <dgm:pt modelId="{06BCA596-3CF5-4854-8061-43681A800016}" type="pres">
      <dgm:prSet presAssocID="{377B097D-8364-4767-AC5A-6EFC9C113BEC}" presName="hierChild5" presStyleCnt="0"/>
      <dgm:spPr/>
    </dgm:pt>
    <dgm:pt modelId="{150D6FC4-E0F3-46CE-8B5E-E6849EC01C39}" type="pres">
      <dgm:prSet presAssocID="{EFC194E4-FE39-494E-9516-D7D9CC34C241}" presName="Name37" presStyleLbl="parChTrans1D2" presStyleIdx="5" presStyleCnt="7"/>
      <dgm:spPr/>
    </dgm:pt>
    <dgm:pt modelId="{91711A8F-8FB2-4B1B-972D-7FA868E8A4CA}" type="pres">
      <dgm:prSet presAssocID="{BF4E37C0-D779-4388-9C1C-A086F50A104C}" presName="hierRoot2" presStyleCnt="0">
        <dgm:presLayoutVars>
          <dgm:hierBranch val="init"/>
        </dgm:presLayoutVars>
      </dgm:prSet>
      <dgm:spPr/>
    </dgm:pt>
    <dgm:pt modelId="{EA310793-04D2-4126-AF67-E5C77582CE23}" type="pres">
      <dgm:prSet presAssocID="{BF4E37C0-D779-4388-9C1C-A086F50A104C}" presName="rootComposite" presStyleCnt="0"/>
      <dgm:spPr/>
    </dgm:pt>
    <dgm:pt modelId="{4719C6D7-1F4D-46A5-873E-30A3AF52E351}" type="pres">
      <dgm:prSet presAssocID="{BF4E37C0-D779-4388-9C1C-A086F50A104C}" presName="rootText" presStyleLbl="node2" presStyleIdx="5" presStyleCnt="7">
        <dgm:presLayoutVars>
          <dgm:chPref val="3"/>
        </dgm:presLayoutVars>
      </dgm:prSet>
      <dgm:spPr/>
    </dgm:pt>
    <dgm:pt modelId="{0B55A737-FDC7-49BA-95C8-6FE46B71A757}" type="pres">
      <dgm:prSet presAssocID="{BF4E37C0-D779-4388-9C1C-A086F50A104C}" presName="rootConnector" presStyleLbl="node2" presStyleIdx="5" presStyleCnt="7"/>
      <dgm:spPr/>
    </dgm:pt>
    <dgm:pt modelId="{7020DEAA-601B-48EF-9548-7F290439A8F2}" type="pres">
      <dgm:prSet presAssocID="{BF4E37C0-D779-4388-9C1C-A086F50A104C}" presName="hierChild4" presStyleCnt="0"/>
      <dgm:spPr/>
    </dgm:pt>
    <dgm:pt modelId="{074CA8A0-A2B2-482F-9A7D-4B12D668E261}" type="pres">
      <dgm:prSet presAssocID="{C59D19F1-E874-4700-A5AC-E24B340AE072}" presName="Name37" presStyleLbl="parChTrans1D3" presStyleIdx="17" presStyleCnt="19"/>
      <dgm:spPr/>
    </dgm:pt>
    <dgm:pt modelId="{59AD56EA-7346-43C3-8416-3E2383D05F54}" type="pres">
      <dgm:prSet presAssocID="{50C3B0BA-029F-433A-BEFB-EFC8B1268E4A}" presName="hierRoot2" presStyleCnt="0">
        <dgm:presLayoutVars>
          <dgm:hierBranch val="init"/>
        </dgm:presLayoutVars>
      </dgm:prSet>
      <dgm:spPr/>
    </dgm:pt>
    <dgm:pt modelId="{6E222B48-F3CE-4D53-81A4-E3AD9286283D}" type="pres">
      <dgm:prSet presAssocID="{50C3B0BA-029F-433A-BEFB-EFC8B1268E4A}" presName="rootComposite" presStyleCnt="0"/>
      <dgm:spPr/>
    </dgm:pt>
    <dgm:pt modelId="{99D42E93-0176-4B88-9BAF-DB4498DC478A}" type="pres">
      <dgm:prSet presAssocID="{50C3B0BA-029F-433A-BEFB-EFC8B1268E4A}" presName="rootText" presStyleLbl="node3" presStyleIdx="17" presStyleCnt="19">
        <dgm:presLayoutVars>
          <dgm:chPref val="3"/>
        </dgm:presLayoutVars>
      </dgm:prSet>
      <dgm:spPr/>
    </dgm:pt>
    <dgm:pt modelId="{A02BD9C8-B208-4549-8F89-61DA01A23E0B}" type="pres">
      <dgm:prSet presAssocID="{50C3B0BA-029F-433A-BEFB-EFC8B1268E4A}" presName="rootConnector" presStyleLbl="node3" presStyleIdx="17" presStyleCnt="19"/>
      <dgm:spPr/>
    </dgm:pt>
    <dgm:pt modelId="{5AD3BACF-99AF-4F83-B416-443F0597CD04}" type="pres">
      <dgm:prSet presAssocID="{50C3B0BA-029F-433A-BEFB-EFC8B1268E4A}" presName="hierChild4" presStyleCnt="0"/>
      <dgm:spPr/>
    </dgm:pt>
    <dgm:pt modelId="{6E866647-010C-4100-BD7A-718A1EE761C9}" type="pres">
      <dgm:prSet presAssocID="{50C3B0BA-029F-433A-BEFB-EFC8B1268E4A}" presName="hierChild5" presStyleCnt="0"/>
      <dgm:spPr/>
    </dgm:pt>
    <dgm:pt modelId="{39657F76-32FA-4B35-BCAB-396C670B2E06}" type="pres">
      <dgm:prSet presAssocID="{BF4E37C0-D779-4388-9C1C-A086F50A104C}" presName="hierChild5" presStyleCnt="0"/>
      <dgm:spPr/>
    </dgm:pt>
    <dgm:pt modelId="{3A92985E-9AF9-48B1-B3DD-38B913F5DC08}" type="pres">
      <dgm:prSet presAssocID="{E46F4AFB-D955-4D9E-9B03-EA04DDBBBAA9}" presName="Name37" presStyleLbl="parChTrans1D2" presStyleIdx="6" presStyleCnt="7"/>
      <dgm:spPr/>
    </dgm:pt>
    <dgm:pt modelId="{B33C6A55-1359-4D51-B38F-6D5E6F99F089}" type="pres">
      <dgm:prSet presAssocID="{4988195B-BDDA-4CC1-B440-3CBA92219762}" presName="hierRoot2" presStyleCnt="0">
        <dgm:presLayoutVars>
          <dgm:hierBranch val="init"/>
        </dgm:presLayoutVars>
      </dgm:prSet>
      <dgm:spPr/>
    </dgm:pt>
    <dgm:pt modelId="{06FD000F-59C2-4F67-9DA6-30C0B0CF752A}" type="pres">
      <dgm:prSet presAssocID="{4988195B-BDDA-4CC1-B440-3CBA92219762}" presName="rootComposite" presStyleCnt="0"/>
      <dgm:spPr/>
    </dgm:pt>
    <dgm:pt modelId="{C944D223-F943-4743-A2AE-FC0152C17573}" type="pres">
      <dgm:prSet presAssocID="{4988195B-BDDA-4CC1-B440-3CBA92219762}" presName="rootText" presStyleLbl="node2" presStyleIdx="6" presStyleCnt="7">
        <dgm:presLayoutVars>
          <dgm:chPref val="3"/>
        </dgm:presLayoutVars>
      </dgm:prSet>
      <dgm:spPr/>
    </dgm:pt>
    <dgm:pt modelId="{CB074333-F824-43DC-8F65-7B8D62C7CDA7}" type="pres">
      <dgm:prSet presAssocID="{4988195B-BDDA-4CC1-B440-3CBA92219762}" presName="rootConnector" presStyleLbl="node2" presStyleIdx="6" presStyleCnt="7"/>
      <dgm:spPr/>
    </dgm:pt>
    <dgm:pt modelId="{0E79C8CB-AB4C-476D-B4B6-1529FEFAE0FF}" type="pres">
      <dgm:prSet presAssocID="{4988195B-BDDA-4CC1-B440-3CBA92219762}" presName="hierChild4" presStyleCnt="0"/>
      <dgm:spPr/>
    </dgm:pt>
    <dgm:pt modelId="{A0D0752A-4519-4989-AD23-D1A2C4F8483D}" type="pres">
      <dgm:prSet presAssocID="{FA15EBF3-CA4E-40EA-90CC-A7B4625F7137}" presName="Name37" presStyleLbl="parChTrans1D3" presStyleIdx="18" presStyleCnt="19"/>
      <dgm:spPr/>
    </dgm:pt>
    <dgm:pt modelId="{1110A37C-FEFD-4D3B-9B7E-25AC8553E2C1}" type="pres">
      <dgm:prSet presAssocID="{B59857C8-ED6D-4277-AA52-D19D687FEB68}" presName="hierRoot2" presStyleCnt="0">
        <dgm:presLayoutVars>
          <dgm:hierBranch val="init"/>
        </dgm:presLayoutVars>
      </dgm:prSet>
      <dgm:spPr/>
    </dgm:pt>
    <dgm:pt modelId="{17AF4405-2AE3-4C2E-A104-FDADD157A5D6}" type="pres">
      <dgm:prSet presAssocID="{B59857C8-ED6D-4277-AA52-D19D687FEB68}" presName="rootComposite" presStyleCnt="0"/>
      <dgm:spPr/>
    </dgm:pt>
    <dgm:pt modelId="{2B2C3751-3D3C-4D87-98B7-3CC7D24F9DA8}" type="pres">
      <dgm:prSet presAssocID="{B59857C8-ED6D-4277-AA52-D19D687FEB68}" presName="rootText" presStyleLbl="node3" presStyleIdx="18" presStyleCnt="19">
        <dgm:presLayoutVars>
          <dgm:chPref val="3"/>
        </dgm:presLayoutVars>
      </dgm:prSet>
      <dgm:spPr/>
    </dgm:pt>
    <dgm:pt modelId="{73D04335-6199-4E80-97C2-AFAB855C90D4}" type="pres">
      <dgm:prSet presAssocID="{B59857C8-ED6D-4277-AA52-D19D687FEB68}" presName="rootConnector" presStyleLbl="node3" presStyleIdx="18" presStyleCnt="19"/>
      <dgm:spPr/>
    </dgm:pt>
    <dgm:pt modelId="{AEC773A0-6DDF-4872-8547-983388A061FA}" type="pres">
      <dgm:prSet presAssocID="{B59857C8-ED6D-4277-AA52-D19D687FEB68}" presName="hierChild4" presStyleCnt="0"/>
      <dgm:spPr/>
    </dgm:pt>
    <dgm:pt modelId="{2D684C57-2D56-40EF-B86E-C175EBDF5EF3}" type="pres">
      <dgm:prSet presAssocID="{B59857C8-ED6D-4277-AA52-D19D687FEB68}" presName="hierChild5" presStyleCnt="0"/>
      <dgm:spPr/>
    </dgm:pt>
    <dgm:pt modelId="{E44F7667-DB86-4A2D-AEB0-8B7169F84A45}" type="pres">
      <dgm:prSet presAssocID="{4988195B-BDDA-4CC1-B440-3CBA92219762}" presName="hierChild5" presStyleCnt="0"/>
      <dgm:spPr/>
    </dgm:pt>
    <dgm:pt modelId="{D5C308CB-E6E7-44D1-9A4F-15D0C43EE4C6}" type="pres">
      <dgm:prSet presAssocID="{D1FC0732-D9ED-4E58-8BBC-0B992871734F}" presName="hierChild3" presStyleCnt="0"/>
      <dgm:spPr/>
    </dgm:pt>
  </dgm:ptLst>
  <dgm:cxnLst>
    <dgm:cxn modelId="{44FDF801-05D7-404F-A321-D5333BAAC873}" type="presOf" srcId="{B26E7E75-4F71-44D1-BEB8-3F042E63960E}" destId="{A0BD8030-B959-4914-9347-CC54E5C82887}" srcOrd="0" destOrd="0" presId="urn:microsoft.com/office/officeart/2005/8/layout/orgChart1"/>
    <dgm:cxn modelId="{BAEEB802-3E62-49B8-B8BE-84DC586CB5C5}" type="presOf" srcId="{8BF6AD4D-9BDB-421C-A981-89A738AFB364}" destId="{DDCEDB6D-1168-4950-8BCE-6C5EAD90B737}" srcOrd="0" destOrd="0" presId="urn:microsoft.com/office/officeart/2005/8/layout/orgChart1"/>
    <dgm:cxn modelId="{B9BE2503-2850-4C95-BAB5-A83BB64C304F}" srcId="{9229A30C-987A-4301-85A5-CB7FA884BB16}" destId="{87A85282-9F2A-4229-9EAD-EE619C8362C1}" srcOrd="3" destOrd="0" parTransId="{21777FCC-F039-4710-9938-50F65620A2C7}" sibTransId="{0E41BF75-687A-4A8C-8FD7-A30FAB48A64F}"/>
    <dgm:cxn modelId="{AB9E9304-A8B0-4103-8178-782CE73DF8E5}" srcId="{377B097D-8364-4767-AC5A-6EFC9C113BEC}" destId="{86FFED6F-A85B-46FD-84A9-40EAE5398733}" srcOrd="0" destOrd="0" parTransId="{D0D99FB8-513F-4048-8D5E-C0EDE93D7144}" sibTransId="{0989989F-FDF7-4FB4-BAB2-2D9C692960D7}"/>
    <dgm:cxn modelId="{990D660A-F951-49E4-A082-99CDF442C8CA}" type="presOf" srcId="{12695F97-B6B6-416A-B1E7-F91AC1B3A83D}" destId="{D1D34635-F904-4A61-A6B3-430DBD164A34}" srcOrd="1" destOrd="0" presId="urn:microsoft.com/office/officeart/2005/8/layout/orgChart1"/>
    <dgm:cxn modelId="{EEF32E0B-2F5B-4D22-A1EF-FF90DCAB62BA}" type="presOf" srcId="{3B879D0A-3ED3-4E69-9D51-404881D72971}" destId="{7277026D-3202-459E-BF28-C7C6A0E1FF53}" srcOrd="0" destOrd="0" presId="urn:microsoft.com/office/officeart/2005/8/layout/orgChart1"/>
    <dgm:cxn modelId="{437A2F0C-3E08-4A68-9B20-1759826F44DE}" type="presOf" srcId="{EFC194E4-FE39-494E-9516-D7D9CC34C241}" destId="{150D6FC4-E0F3-46CE-8B5E-E6849EC01C39}" srcOrd="0" destOrd="0" presId="urn:microsoft.com/office/officeart/2005/8/layout/orgChart1"/>
    <dgm:cxn modelId="{8CFBFC0C-E2B3-4EA9-8CCA-6C2432D190B5}" type="presOf" srcId="{50C3B0BA-029F-433A-BEFB-EFC8B1268E4A}" destId="{A02BD9C8-B208-4549-8F89-61DA01A23E0B}" srcOrd="1" destOrd="0" presId="urn:microsoft.com/office/officeart/2005/8/layout/orgChart1"/>
    <dgm:cxn modelId="{42280113-1512-46BF-BEAE-C234CF5ACFE3}" type="presOf" srcId="{10DC4811-183E-4D01-8B49-7AF67099474B}" destId="{19A42F49-23C2-469D-9E79-E3E4A0C36543}" srcOrd="1" destOrd="0" presId="urn:microsoft.com/office/officeart/2005/8/layout/orgChart1"/>
    <dgm:cxn modelId="{6D755C17-6681-4348-B534-F7CCB2D68907}" srcId="{7E2C8FBF-B391-41B9-8E30-AD0FEDC34AA3}" destId="{D36073C4-4DD5-41B3-A384-20FA9645E62F}" srcOrd="1" destOrd="0" parTransId="{33C5E4DB-4A8B-44EF-9818-EA33B40FAF9A}" sibTransId="{7E0FF3E2-3B25-4679-8EBF-74694B43CFE5}"/>
    <dgm:cxn modelId="{8CCC8B1B-4654-4B03-9414-A2A8725E716B}" srcId="{4959A322-25BC-4F20-B199-1738F3B12549}" destId="{12695F97-B6B6-416A-B1E7-F91AC1B3A83D}" srcOrd="0" destOrd="0" parTransId="{A3D0404F-E010-4687-85CE-A0662F91E630}" sibTransId="{31CBABAD-B6B2-4E01-9488-D7964E9EDD5D}"/>
    <dgm:cxn modelId="{5266A91B-6538-41D3-BFE5-E1282133A5AF}" type="presOf" srcId="{208FF62B-6F69-4931-A047-46F3207EA329}" destId="{CAA8761F-8AE7-4A65-B73B-89D44F553B31}" srcOrd="0" destOrd="0" presId="urn:microsoft.com/office/officeart/2005/8/layout/orgChart1"/>
    <dgm:cxn modelId="{E231A61C-5286-4F90-B7A0-436A6C268F37}" type="presOf" srcId="{9F654822-E40A-448B-9D78-3382ADC0445B}" destId="{4A988CF4-5B36-454B-8CD5-1ED49A1C0A71}" srcOrd="0" destOrd="0" presId="urn:microsoft.com/office/officeart/2005/8/layout/orgChart1"/>
    <dgm:cxn modelId="{5FA3B425-73C5-417D-A509-803ADF660A84}" srcId="{D1FC0732-D9ED-4E58-8BBC-0B992871734F}" destId="{7E2C8FBF-B391-41B9-8E30-AD0FEDC34AA3}" srcOrd="2" destOrd="0" parTransId="{208FF62B-6F69-4931-A047-46F3207EA329}" sibTransId="{EE7BDFE5-DE7C-4E72-80FB-DB14D8BC0C68}"/>
    <dgm:cxn modelId="{456E3727-6B57-4BAD-BFCF-7E10E26D2D10}" type="presOf" srcId="{B59857C8-ED6D-4277-AA52-D19D687FEB68}" destId="{2B2C3751-3D3C-4D87-98B7-3CC7D24F9DA8}" srcOrd="0" destOrd="0" presId="urn:microsoft.com/office/officeart/2005/8/layout/orgChart1"/>
    <dgm:cxn modelId="{92437828-4706-4247-A515-5D37113F8F8F}" type="presOf" srcId="{9AE1687A-EB3D-4CAD-82AD-9B479218FCFB}" destId="{B0885DEF-05CE-4646-80F4-05E2A8DB60C9}" srcOrd="0" destOrd="0" presId="urn:microsoft.com/office/officeart/2005/8/layout/orgChart1"/>
    <dgm:cxn modelId="{B0719B28-9FF6-4D43-8B76-2B88B55B1ADB}" type="presOf" srcId="{377B097D-8364-4767-AC5A-6EFC9C113BEC}" destId="{45AFA3CA-7F78-4224-B38D-7C8AFA05833C}" srcOrd="0" destOrd="0" presId="urn:microsoft.com/office/officeart/2005/8/layout/orgChart1"/>
    <dgm:cxn modelId="{20C4E528-88A8-46EC-8C3E-738444B9BF7E}" srcId="{A334027C-61CB-447D-B009-13A6F9C151FF}" destId="{D1FC0732-D9ED-4E58-8BBC-0B992871734F}" srcOrd="0" destOrd="0" parTransId="{94CA4A61-D560-4A5D-A732-1C3FAEEA935F}" sibTransId="{609BDBA7-274E-4347-A031-A07D0A208AB2}"/>
    <dgm:cxn modelId="{C51E032E-23E2-44E1-A605-633CFEDDCAA3}" type="presOf" srcId="{54D084D6-FF05-4786-8598-774F0C04798C}" destId="{4AC2DD98-E821-4CB8-9FB3-E50465D957D5}" srcOrd="0" destOrd="0" presId="urn:microsoft.com/office/officeart/2005/8/layout/orgChart1"/>
    <dgm:cxn modelId="{AC875336-42F4-4BF0-A6D7-1BB0DC163B90}" type="presOf" srcId="{C59D19F1-E874-4700-A5AC-E24B340AE072}" destId="{074CA8A0-A2B2-482F-9A7D-4B12D668E261}" srcOrd="0" destOrd="0" presId="urn:microsoft.com/office/officeart/2005/8/layout/orgChart1"/>
    <dgm:cxn modelId="{8139263C-2528-4556-A1E8-4C9815D41559}" type="presOf" srcId="{4988195B-BDDA-4CC1-B440-3CBA92219762}" destId="{C944D223-F943-4743-A2AE-FC0152C17573}" srcOrd="0" destOrd="0" presId="urn:microsoft.com/office/officeart/2005/8/layout/orgChart1"/>
    <dgm:cxn modelId="{1F94BD3C-FEEA-4BFD-B992-F2EDEBA72094}" type="presOf" srcId="{E0259D32-4E5F-4CC1-ABA8-11F726A0D3DE}" destId="{7484D27A-4356-4E3B-BB4E-AD4560DFEEE7}" srcOrd="1" destOrd="0" presId="urn:microsoft.com/office/officeart/2005/8/layout/orgChart1"/>
    <dgm:cxn modelId="{7D36945D-B783-400D-B47B-7E824C08E55E}" type="presOf" srcId="{87A85282-9F2A-4229-9EAD-EE619C8362C1}" destId="{5F147165-A65D-4E5F-BC7C-2C6420748D54}" srcOrd="0" destOrd="0" presId="urn:microsoft.com/office/officeart/2005/8/layout/orgChart1"/>
    <dgm:cxn modelId="{9D28775E-64F2-4CA1-8139-503512CDA366}" type="presOf" srcId="{E565BD78-F748-43BD-B26C-BB3AE5B2C512}" destId="{89BCA950-64BF-446F-BB85-FC59CC7A2F30}" srcOrd="0" destOrd="0" presId="urn:microsoft.com/office/officeart/2005/8/layout/orgChart1"/>
    <dgm:cxn modelId="{8C4F4060-84EC-476E-8DB0-7BE31AD6D3D3}" type="presOf" srcId="{BF4E37C0-D779-4388-9C1C-A086F50A104C}" destId="{0B55A737-FDC7-49BA-95C8-6FE46B71A757}" srcOrd="1" destOrd="0" presId="urn:microsoft.com/office/officeart/2005/8/layout/orgChart1"/>
    <dgm:cxn modelId="{92D44641-A262-4232-B4C7-7256D6FA8B8A}" type="presOf" srcId="{6D7FB265-B640-4E70-BCF1-11AFD68DC011}" destId="{D4E9561D-E4D8-4A7B-8398-AF0198526D95}" srcOrd="0" destOrd="0" presId="urn:microsoft.com/office/officeart/2005/8/layout/orgChart1"/>
    <dgm:cxn modelId="{E0CD2562-4F06-4F87-A07B-F640A490B4FA}" type="presOf" srcId="{BF4E37C0-D779-4388-9C1C-A086F50A104C}" destId="{4719C6D7-1F4D-46A5-873E-30A3AF52E351}" srcOrd="0" destOrd="0" presId="urn:microsoft.com/office/officeart/2005/8/layout/orgChart1"/>
    <dgm:cxn modelId="{F61B6063-BFD0-40D5-B8E7-F20F7814557D}" srcId="{4959A322-25BC-4F20-B199-1738F3B12549}" destId="{30C1A87C-FF0B-4C2A-9255-4E0C504D91AD}" srcOrd="5" destOrd="0" parTransId="{7A748F97-89E3-46A2-B424-CC1A2FE5D251}" sibTransId="{0EAAAB98-E28A-46B1-A36B-390F60030C97}"/>
    <dgm:cxn modelId="{EC6CA243-D703-4915-AABA-0AB04ACDF40B}" srcId="{D1FC0732-D9ED-4E58-8BBC-0B992871734F}" destId="{10DC4811-183E-4D01-8B49-7AF67099474B}" srcOrd="3" destOrd="0" parTransId="{AD2D5EFC-6359-401C-84EF-401E0121B321}" sibTransId="{AB011F07-34D0-4213-91F0-C16CAD21E941}"/>
    <dgm:cxn modelId="{798BAE46-E8B7-40C2-B24D-021622758D2A}" type="presOf" srcId="{377B097D-8364-4767-AC5A-6EFC9C113BEC}" destId="{2AB92927-616C-4D0B-80CB-F96BAD1856BD}" srcOrd="1" destOrd="0" presId="urn:microsoft.com/office/officeart/2005/8/layout/orgChart1"/>
    <dgm:cxn modelId="{A02FD667-9918-469A-BA8E-144E0101B8C0}" srcId="{BF4E37C0-D779-4388-9C1C-A086F50A104C}" destId="{50C3B0BA-029F-433A-BEFB-EFC8B1268E4A}" srcOrd="0" destOrd="0" parTransId="{C59D19F1-E874-4700-A5AC-E24B340AE072}" sibTransId="{2DFDD437-58DA-4A9A-9191-20780B0DA390}"/>
    <dgm:cxn modelId="{6E688249-F1C1-41FB-A722-E9BB963B10CB}" type="presOf" srcId="{FEDF4811-49C5-4ED0-94EC-A2740DD05575}" destId="{65FE5950-DA77-479F-A1F8-23205FFE9D8A}" srcOrd="0" destOrd="0" presId="urn:microsoft.com/office/officeart/2005/8/layout/orgChart1"/>
    <dgm:cxn modelId="{D9A8694D-B926-4917-B904-0F0CC8CF7C8E}" srcId="{9229A30C-987A-4301-85A5-CB7FA884BB16}" destId="{8BF6AD4D-9BDB-421C-A981-89A738AFB364}" srcOrd="1" destOrd="0" parTransId="{2B4164EC-511F-4106-9216-D227045B309A}" sibTransId="{340CC635-F1B4-489A-AB8A-99C7EB6DD66F}"/>
    <dgm:cxn modelId="{CF54B06D-DEA1-4904-96CE-90830C5C3F9A}" srcId="{4959A322-25BC-4F20-B199-1738F3B12549}" destId="{82DB4F84-BA87-4ED7-93F8-5280EE1DB9CC}" srcOrd="2" destOrd="0" parTransId="{9AE1687A-EB3D-4CAD-82AD-9B479218FCFB}" sibTransId="{8CD54993-6299-42F5-B8E2-408418652C5E}"/>
    <dgm:cxn modelId="{EC2CDF6F-8300-4B41-9332-30AB0F10E24A}" type="presOf" srcId="{25F9EF60-97EA-4212-9A1E-0CEBB62EB6EB}" destId="{F97FB61E-06F8-4662-AB29-5F7622FAF6A8}" srcOrd="0" destOrd="0" presId="urn:microsoft.com/office/officeart/2005/8/layout/orgChart1"/>
    <dgm:cxn modelId="{DBB97A50-59D0-49AC-9E98-1F2304E61F61}" type="presOf" srcId="{FA15EBF3-CA4E-40EA-90CC-A7B4625F7137}" destId="{A0D0752A-4519-4989-AD23-D1A2C4F8483D}" srcOrd="0" destOrd="0" presId="urn:microsoft.com/office/officeart/2005/8/layout/orgChart1"/>
    <dgm:cxn modelId="{8C619B50-04D6-47C6-A352-2CC7AF10504F}" type="presOf" srcId="{B59857C8-ED6D-4277-AA52-D19D687FEB68}" destId="{73D04335-6199-4E80-97C2-AFAB855C90D4}" srcOrd="1" destOrd="0" presId="urn:microsoft.com/office/officeart/2005/8/layout/orgChart1"/>
    <dgm:cxn modelId="{6680DA70-C5B4-4DE8-8EE0-3A766F5B8CF6}" type="presOf" srcId="{6D7FB265-B640-4E70-BCF1-11AFD68DC011}" destId="{DC538E91-BE78-47B5-8E77-F342976CE5C2}" srcOrd="1" destOrd="0" presId="urn:microsoft.com/office/officeart/2005/8/layout/orgChart1"/>
    <dgm:cxn modelId="{355DF970-8F3E-4634-97D3-E9EB01C8329E}" type="presOf" srcId="{8BF6AD4D-9BDB-421C-A981-89A738AFB364}" destId="{BFC33953-9779-474D-88F3-26C1F27703FC}" srcOrd="1" destOrd="0" presId="urn:microsoft.com/office/officeart/2005/8/layout/orgChart1"/>
    <dgm:cxn modelId="{5A8E4A52-971A-4262-AAB0-C803015D1993}" type="presOf" srcId="{E0259D32-4E5F-4CC1-ABA8-11F726A0D3DE}" destId="{1AFD3338-C109-44D5-A3EF-73B955F4D10F}" srcOrd="0" destOrd="0" presId="urn:microsoft.com/office/officeart/2005/8/layout/orgChart1"/>
    <dgm:cxn modelId="{20128752-F274-406E-B289-7B2F48CA5FF2}" type="presOf" srcId="{B8AC6CA8-B2FB-40A8-9BDD-8AB130E03768}" destId="{87D31F74-97D6-4640-8950-25DB380A808D}" srcOrd="0" destOrd="0" presId="urn:microsoft.com/office/officeart/2005/8/layout/orgChart1"/>
    <dgm:cxn modelId="{8897D152-DE83-4295-8D2E-C561773214B3}" srcId="{7E2C8FBF-B391-41B9-8E30-AD0FEDC34AA3}" destId="{B8AC6CA8-B2FB-40A8-9BDD-8AB130E03768}" srcOrd="0" destOrd="0" parTransId="{B08E106F-9453-4850-A350-1059DEBA4352}" sibTransId="{975E6CB9-7E2E-4349-9E60-F02C266E06A0}"/>
    <dgm:cxn modelId="{7C325D53-850F-4B95-B7C5-AB4D7F6E27C1}" srcId="{7E2C8FBF-B391-41B9-8E30-AD0FEDC34AA3}" destId="{5701E65C-3C4D-434E-9E5A-D205B05791B2}" srcOrd="2" destOrd="0" parTransId="{0CA8A470-5E35-40DF-BDC7-727C0E317FD0}" sibTransId="{3E0EDC7B-2EA8-4613-AC04-49280063E415}"/>
    <dgm:cxn modelId="{59469753-FA7C-4DBA-BBA2-CB092BBE22DA}" type="presOf" srcId="{A3D0404F-E010-4687-85CE-A0662F91E630}" destId="{75C238EA-1E73-47A0-9C09-C61929230F29}" srcOrd="0" destOrd="0" presId="urn:microsoft.com/office/officeart/2005/8/layout/orgChart1"/>
    <dgm:cxn modelId="{4266B373-89CE-43D1-BCB2-ED91398155F2}" type="presOf" srcId="{AD2D5EFC-6359-401C-84EF-401E0121B321}" destId="{9BB91756-E7D9-489D-A229-4C679E1C2341}" srcOrd="0" destOrd="0" presId="urn:microsoft.com/office/officeart/2005/8/layout/orgChart1"/>
    <dgm:cxn modelId="{12326875-E016-4106-96E9-D2D19E6C4E49}" srcId="{D1FC0732-D9ED-4E58-8BBC-0B992871734F}" destId="{4959A322-25BC-4F20-B199-1738F3B12549}" srcOrd="0" destOrd="0" parTransId="{3B879D0A-3ED3-4E69-9D51-404881D72971}" sibTransId="{07CD2293-8FE5-4026-892D-DC7543809ED8}"/>
    <dgm:cxn modelId="{4B610176-0EB2-4B7D-9162-E2A776F4C2B1}" type="presOf" srcId="{5701E65C-3C4D-434E-9E5A-D205B05791B2}" destId="{AAF72FA0-C555-49F3-98B9-28F5D4465279}" srcOrd="1" destOrd="0" presId="urn:microsoft.com/office/officeart/2005/8/layout/orgChart1"/>
    <dgm:cxn modelId="{0BBDA076-228A-4F3E-A955-77A91F1CEB6D}" type="presOf" srcId="{D1FC0732-D9ED-4E58-8BBC-0B992871734F}" destId="{6A2DF8B1-6C2A-443E-A1CD-36C82E0152D0}" srcOrd="0" destOrd="0" presId="urn:microsoft.com/office/officeart/2005/8/layout/orgChart1"/>
    <dgm:cxn modelId="{F0021B58-8EFE-4AD3-BD8E-63CBF0442F8D}" type="presOf" srcId="{B26E7E75-4F71-44D1-BEB8-3F042E63960E}" destId="{035C56E7-03D4-4F0F-98D6-C4171AAE0519}" srcOrd="1" destOrd="0" presId="urn:microsoft.com/office/officeart/2005/8/layout/orgChart1"/>
    <dgm:cxn modelId="{F6395C58-0210-436C-9157-E5EFAFEF298B}" type="presOf" srcId="{9229A30C-987A-4301-85A5-CB7FA884BB16}" destId="{6243A56D-799B-47D9-9374-F83B90264A8F}" srcOrd="0" destOrd="0" presId="urn:microsoft.com/office/officeart/2005/8/layout/orgChart1"/>
    <dgm:cxn modelId="{C5D2E359-948F-4259-8F9B-3C7F7C63E073}" type="presOf" srcId="{33C5E4DB-4A8B-44EF-9818-EA33B40FAF9A}" destId="{13283B07-84B8-4D64-B437-58BCE7BAB1A8}" srcOrd="0" destOrd="0" presId="urn:microsoft.com/office/officeart/2005/8/layout/orgChart1"/>
    <dgm:cxn modelId="{81248A7A-38EB-4449-B32A-4DB059430DFA}" type="presOf" srcId="{90B1D317-032A-4CDC-9555-5C10AB39E9B7}" destId="{E398E558-A28C-418E-A560-4450FC10F884}" srcOrd="0" destOrd="0" presId="urn:microsoft.com/office/officeart/2005/8/layout/orgChart1"/>
    <dgm:cxn modelId="{BA08517B-6898-49AE-ABDE-B807D8D9D954}" type="presOf" srcId="{9229A30C-987A-4301-85A5-CB7FA884BB16}" destId="{DDABC663-D18C-4577-B945-BDC09F6296C9}" srcOrd="1" destOrd="0" presId="urn:microsoft.com/office/officeart/2005/8/layout/orgChart1"/>
    <dgm:cxn modelId="{D672BE7C-0F76-4A7A-B25A-F5EB3912A4C5}" type="presOf" srcId="{598C2C5D-48C4-4B06-8BCE-520C1D8F97C6}" destId="{A7DDE640-CB6C-467E-BDA8-E69A269F9E83}" srcOrd="1" destOrd="0" presId="urn:microsoft.com/office/officeart/2005/8/layout/orgChart1"/>
    <dgm:cxn modelId="{2020207F-D926-4109-BF80-A91E0F08D359}" type="presOf" srcId="{79772177-3659-4225-B25A-42D2FE1851E6}" destId="{9CEDD9CE-D340-44C3-9951-F3FE77D7B9D7}" srcOrd="0" destOrd="0" presId="urn:microsoft.com/office/officeart/2005/8/layout/orgChart1"/>
    <dgm:cxn modelId="{DD3D287F-0249-484B-BE3E-80BC25CD4B59}" type="presOf" srcId="{02D41EFD-3684-452C-BF07-804F9C7FDE39}" destId="{33421C50-064C-4B9C-9EFC-2A30B2C0129D}" srcOrd="0" destOrd="0" presId="urn:microsoft.com/office/officeart/2005/8/layout/orgChart1"/>
    <dgm:cxn modelId="{70EA5D86-8C2B-4EBC-9EE6-6B662967D502}" type="presOf" srcId="{679FF559-628A-47A4-A5CF-7A2C9559A844}" destId="{EE20E0D4-580A-4C4A-84C7-47C21206500B}" srcOrd="0" destOrd="0" presId="urn:microsoft.com/office/officeart/2005/8/layout/orgChart1"/>
    <dgm:cxn modelId="{0E3B9186-BA5A-4167-90D4-50BE80CFF3B2}" type="presOf" srcId="{5835E146-0263-41B2-814E-6351A9FBECCE}" destId="{981B7B0C-6B14-4770-8D9D-67F190D5C19C}" srcOrd="0" destOrd="0" presId="urn:microsoft.com/office/officeart/2005/8/layout/orgChart1"/>
    <dgm:cxn modelId="{7D3FF087-1A64-49D1-BAC8-9D99F85A1DC9}" srcId="{10DC4811-183E-4D01-8B49-7AF67099474B}" destId="{B26E7E75-4F71-44D1-BEB8-3F042E63960E}" srcOrd="0" destOrd="0" parTransId="{54D084D6-FF05-4786-8598-774F0C04798C}" sibTransId="{73BC000D-F515-4D06-AE76-5C1851ECF7DA}"/>
    <dgm:cxn modelId="{473D2288-05B9-4260-839E-664F25A84232}" srcId="{10DC4811-183E-4D01-8B49-7AF67099474B}" destId="{25F9EF60-97EA-4212-9A1E-0CEBB62EB6EB}" srcOrd="2" destOrd="0" parTransId="{E565BD78-F748-43BD-B26C-BB3AE5B2C512}" sibTransId="{0F67F710-00F3-486D-ACD0-9157E55A9505}"/>
    <dgm:cxn modelId="{1D382E8A-E410-478C-A018-A937DD4A9051}" type="presOf" srcId="{86FFED6F-A85B-46FD-84A9-40EAE5398733}" destId="{212F3EBC-A837-4210-935F-E77C3AA302B0}" srcOrd="1" destOrd="0" presId="urn:microsoft.com/office/officeart/2005/8/layout/orgChart1"/>
    <dgm:cxn modelId="{9ED93C8A-BE49-4865-B628-9492EB21F5F8}" type="presOf" srcId="{82DB4F84-BA87-4ED7-93F8-5280EE1DB9CC}" destId="{9DB701D4-5F32-4251-8F96-696FBCF0ADD5}" srcOrd="1" destOrd="0" presId="urn:microsoft.com/office/officeart/2005/8/layout/orgChart1"/>
    <dgm:cxn modelId="{A45A5B90-8FE6-437B-BE96-4471EF063ED6}" type="presOf" srcId="{0CA8A470-5E35-40DF-BDC7-727C0E317FD0}" destId="{1C9E8D0C-9948-416E-9879-409D2A0FFD00}" srcOrd="0" destOrd="0" presId="urn:microsoft.com/office/officeart/2005/8/layout/orgChart1"/>
    <dgm:cxn modelId="{AC325A90-2A0D-49A4-96FF-BB68FA1225E5}" type="presOf" srcId="{79772177-3659-4225-B25A-42D2FE1851E6}" destId="{A8D98A20-B4DF-4796-9B8D-F31F2D28BBAD}" srcOrd="1" destOrd="0" presId="urn:microsoft.com/office/officeart/2005/8/layout/orgChart1"/>
    <dgm:cxn modelId="{D3639491-2882-4826-A2E5-997F9EAD5168}" type="presOf" srcId="{5701E65C-3C4D-434E-9E5A-D205B05791B2}" destId="{D1139BBB-F61D-4CE3-85BA-4555DB098E73}" srcOrd="0" destOrd="0" presId="urn:microsoft.com/office/officeart/2005/8/layout/orgChart1"/>
    <dgm:cxn modelId="{C01A2B93-450B-45EC-85F6-E99FCA57D718}" type="presOf" srcId="{D0D99FB8-513F-4048-8D5E-C0EDE93D7144}" destId="{E19182D4-95A3-48F7-B8AF-D4374E367DAB}" srcOrd="0" destOrd="0" presId="urn:microsoft.com/office/officeart/2005/8/layout/orgChart1"/>
    <dgm:cxn modelId="{ECA63293-C724-41D5-8F9F-5E5177767B4A}" type="presOf" srcId="{598C2C5D-48C4-4B06-8BCE-520C1D8F97C6}" destId="{7C5E6A30-6DA4-4043-898C-782777EAED79}" srcOrd="0" destOrd="0" presId="urn:microsoft.com/office/officeart/2005/8/layout/orgChart1"/>
    <dgm:cxn modelId="{09F4B796-8B25-4A24-8D75-97E3E3A95322}" type="presOf" srcId="{0C817DF0-478A-4BE0-B056-41222EB72BBA}" destId="{C50A2A21-1036-4BB1-A94A-BAF551B70A42}" srcOrd="0" destOrd="0" presId="urn:microsoft.com/office/officeart/2005/8/layout/orgChart1"/>
    <dgm:cxn modelId="{9670DC96-2F1E-4226-9029-0FA4F8E4C947}" type="presOf" srcId="{7E2C8FBF-B391-41B9-8E30-AD0FEDC34AA3}" destId="{2ADCA105-FB3C-456E-8A67-F1DFEACA5397}" srcOrd="1" destOrd="0" presId="urn:microsoft.com/office/officeart/2005/8/layout/orgChart1"/>
    <dgm:cxn modelId="{4CED3F9A-F586-4B59-9252-5EC4E4C50BB2}" type="presOf" srcId="{2B4164EC-511F-4106-9216-D227045B309A}" destId="{3667E82E-7AD0-400C-B3E0-7201E422BFCE}" srcOrd="0" destOrd="0" presId="urn:microsoft.com/office/officeart/2005/8/layout/orgChart1"/>
    <dgm:cxn modelId="{357D029B-D466-495A-AA11-B1B2B2ED1780}" srcId="{4959A322-25BC-4F20-B199-1738F3B12549}" destId="{6D7FB265-B640-4E70-BCF1-11AFD68DC011}" srcOrd="3" destOrd="0" parTransId="{76DCEC72-6CF0-477C-96C5-A9D8CA13CE93}" sibTransId="{68947FB5-1779-473E-A465-94FD3D6D8253}"/>
    <dgm:cxn modelId="{0002C09B-2318-494D-A46B-4A8D9D47CADD}" type="presOf" srcId="{4959A322-25BC-4F20-B199-1738F3B12549}" destId="{596FBFD9-7DC3-4EC7-998B-4460C104220A}" srcOrd="1" destOrd="0" presId="urn:microsoft.com/office/officeart/2005/8/layout/orgChart1"/>
    <dgm:cxn modelId="{8335739C-897E-48BA-BD2E-2782761D6B20}" srcId="{D1FC0732-D9ED-4E58-8BBC-0B992871734F}" destId="{9229A30C-987A-4301-85A5-CB7FA884BB16}" srcOrd="1" destOrd="0" parTransId="{90B1D317-032A-4CDC-9555-5C10AB39E9B7}" sibTransId="{58C146A2-7B6F-4763-8DA6-2970CFB13B5F}"/>
    <dgm:cxn modelId="{33D37A9D-0716-4451-9B1F-3EA9DD98D5FF}" type="presOf" srcId="{4959A322-25BC-4F20-B199-1738F3B12549}" destId="{307FE9A1-9006-4F12-9AFA-9A86EDA9ADBB}" srcOrd="0" destOrd="0" presId="urn:microsoft.com/office/officeart/2005/8/layout/orgChart1"/>
    <dgm:cxn modelId="{291E33A1-DFD9-4698-BA91-621783B0555D}" type="presOf" srcId="{B08E106F-9453-4850-A350-1059DEBA4352}" destId="{49284764-C47D-4CB5-B697-6E845E5C0C54}" srcOrd="0" destOrd="0" presId="urn:microsoft.com/office/officeart/2005/8/layout/orgChart1"/>
    <dgm:cxn modelId="{BC6FD5A6-0040-4DB2-ADC6-D0DA5ACC3BA7}" type="presOf" srcId="{ED597710-D758-4360-BF12-52B3ABE8812E}" destId="{05C3D617-16EE-4B73-959F-5EDE0FB170E3}" srcOrd="0" destOrd="0" presId="urn:microsoft.com/office/officeart/2005/8/layout/orgChart1"/>
    <dgm:cxn modelId="{956A73AE-3FE2-43CE-AEB7-F53B26D3C6C1}" srcId="{9229A30C-987A-4301-85A5-CB7FA884BB16}" destId="{79772177-3659-4225-B25A-42D2FE1851E6}" srcOrd="2" destOrd="0" parTransId="{679FF559-628A-47A4-A5CF-7A2C9559A844}" sibTransId="{88F99576-6B57-4A23-BCC9-E003DAA5965A}"/>
    <dgm:cxn modelId="{D40139B3-BEE1-4235-BDB0-35B8A2050D24}" type="presOf" srcId="{76DCEC72-6CF0-477C-96C5-A9D8CA13CE93}" destId="{F533ABB2-D4B7-4063-8FEE-54D99C488ACA}" srcOrd="0" destOrd="0" presId="urn:microsoft.com/office/officeart/2005/8/layout/orgChart1"/>
    <dgm:cxn modelId="{B23E6DB3-490D-498D-88A1-C95705A04BD7}" type="presOf" srcId="{7A748F97-89E3-46A2-B424-CC1A2FE5D251}" destId="{F04A3CCB-0236-4F67-B626-8BD140DBFDAA}" srcOrd="0" destOrd="0" presId="urn:microsoft.com/office/officeart/2005/8/layout/orgChart1"/>
    <dgm:cxn modelId="{168B57B7-CCAE-4FCF-9CE6-2B8965D5BA51}" type="presOf" srcId="{50C3B0BA-029F-433A-BEFB-EFC8B1268E4A}" destId="{99D42E93-0176-4B88-9BAF-DB4498DC478A}" srcOrd="0" destOrd="0" presId="urn:microsoft.com/office/officeart/2005/8/layout/orgChart1"/>
    <dgm:cxn modelId="{CC508ABD-E7B7-463B-9A55-F86BD5CBFC2F}" srcId="{9229A30C-987A-4301-85A5-CB7FA884BB16}" destId="{0C817DF0-478A-4BE0-B056-41222EB72BBA}" srcOrd="0" destOrd="0" parTransId="{FEDF4811-49C5-4ED0-94EC-A2740DD05575}" sibTransId="{F8AFFAD4-C031-41C8-9F74-94CB4FE15385}"/>
    <dgm:cxn modelId="{1BB43BC0-D418-404F-88AE-16601D99694F}" type="presOf" srcId="{E46F4AFB-D955-4D9E-9B03-EA04DDBBBAA9}" destId="{3A92985E-9AF9-48B1-B3DD-38B913F5DC08}" srcOrd="0" destOrd="0" presId="urn:microsoft.com/office/officeart/2005/8/layout/orgChart1"/>
    <dgm:cxn modelId="{1E1CE9C1-3BC8-43B1-BCB8-BDE7EC100A2B}" type="presOf" srcId="{12695F97-B6B6-416A-B1E7-F91AC1B3A83D}" destId="{69FA0B40-4A96-469D-A84B-7953FAB4696B}" srcOrd="0" destOrd="0" presId="urn:microsoft.com/office/officeart/2005/8/layout/orgChart1"/>
    <dgm:cxn modelId="{102BBCC3-4BBB-4167-8DB0-2A4B9186DC61}" type="presOf" srcId="{4F539AAD-47E3-46CA-B629-10FF300367AD}" destId="{8DF96FA6-7BBF-4CEA-8341-5193C52E2A0C}" srcOrd="1" destOrd="0" presId="urn:microsoft.com/office/officeart/2005/8/layout/orgChart1"/>
    <dgm:cxn modelId="{A8727BC7-506E-4430-B3FF-EB5DB336C457}" type="presOf" srcId="{0C817DF0-478A-4BE0-B056-41222EB72BBA}" destId="{5FE483C1-9502-4C2D-9959-3F521B9DEE8B}" srcOrd="1" destOrd="0" presId="urn:microsoft.com/office/officeart/2005/8/layout/orgChart1"/>
    <dgm:cxn modelId="{1ECDC2C7-66E5-4690-A582-448F4AF935E2}" srcId="{D1FC0732-D9ED-4E58-8BBC-0B992871734F}" destId="{BF4E37C0-D779-4388-9C1C-A086F50A104C}" srcOrd="5" destOrd="0" parTransId="{EFC194E4-FE39-494E-9516-D7D9CC34C241}" sibTransId="{AD538A7F-4ABB-4EDE-BE75-854250CFFA17}"/>
    <dgm:cxn modelId="{319534C9-7FB7-4862-BEB3-CBC4FA90227B}" type="presOf" srcId="{D36073C4-4DD5-41B3-A384-20FA9645E62F}" destId="{E27C69B0-9B2F-4847-8CA9-61E6C209D30C}" srcOrd="1" destOrd="0" presId="urn:microsoft.com/office/officeart/2005/8/layout/orgChart1"/>
    <dgm:cxn modelId="{A83495CE-FA97-4F38-A2E9-EB3D14C1E429}" type="presOf" srcId="{A334027C-61CB-447D-B009-13A6F9C151FF}" destId="{03177013-6A71-4FA1-AD54-F8FC081681DA}" srcOrd="0" destOrd="0" presId="urn:microsoft.com/office/officeart/2005/8/layout/orgChart1"/>
    <dgm:cxn modelId="{9A3B23CF-2A8E-4EBD-A45F-5DF4C1750152}" srcId="{D1FC0732-D9ED-4E58-8BBC-0B992871734F}" destId="{377B097D-8364-4767-AC5A-6EFC9C113BEC}" srcOrd="4" destOrd="0" parTransId="{9F654822-E40A-448B-9D78-3382ADC0445B}" sibTransId="{6205A975-1ACE-47BB-8F52-3BEFD46992FE}"/>
    <dgm:cxn modelId="{B4CA6DD0-7120-40F1-BAC9-6AE8E4212C5B}" type="presOf" srcId="{25F9EF60-97EA-4212-9A1E-0CEBB62EB6EB}" destId="{A2EB52CC-81B9-46DB-8D74-944B4EEA5E7D}" srcOrd="1" destOrd="0" presId="urn:microsoft.com/office/officeart/2005/8/layout/orgChart1"/>
    <dgm:cxn modelId="{B0F215D3-C8F8-4DB9-A5F6-C7EA0E4A0427}" type="presOf" srcId="{7E2C8FBF-B391-41B9-8E30-AD0FEDC34AA3}" destId="{0C616F8E-4D56-4F9C-B634-0350D9B53070}" srcOrd="0" destOrd="0" presId="urn:microsoft.com/office/officeart/2005/8/layout/orgChart1"/>
    <dgm:cxn modelId="{35DF41D9-EADD-46CB-ACD7-58117E8F0C24}" type="presOf" srcId="{82DB4F84-BA87-4ED7-93F8-5280EE1DB9CC}" destId="{686493EB-8076-4D5A-BF3C-446C234504CB}" srcOrd="0" destOrd="0" presId="urn:microsoft.com/office/officeart/2005/8/layout/orgChart1"/>
    <dgm:cxn modelId="{A8EB86E1-3A66-4821-85E6-E9D5B08030AB}" type="presOf" srcId="{D1FC0732-D9ED-4E58-8BBC-0B992871734F}" destId="{27E8D995-A411-4393-B9A4-D7E280E60ACF}" srcOrd="1" destOrd="0" presId="urn:microsoft.com/office/officeart/2005/8/layout/orgChart1"/>
    <dgm:cxn modelId="{5C6099E2-066D-45FB-9AC6-1CDBD53F290D}" type="presOf" srcId="{B8AC6CA8-B2FB-40A8-9BDD-8AB130E03768}" destId="{7B064EA2-25A0-4D70-9A6C-189A57EE7CAE}" srcOrd="1" destOrd="0" presId="urn:microsoft.com/office/officeart/2005/8/layout/orgChart1"/>
    <dgm:cxn modelId="{76833BE4-80A5-425A-A648-3C6D5FE9C084}" type="presOf" srcId="{4F539AAD-47E3-46CA-B629-10FF300367AD}" destId="{DEB92F4B-14F3-456D-90C4-2EB65905ACC8}" srcOrd="0" destOrd="0" presId="urn:microsoft.com/office/officeart/2005/8/layout/orgChart1"/>
    <dgm:cxn modelId="{A5DC91E4-1394-49FC-BB9A-1FFC5BE20783}" srcId="{4959A322-25BC-4F20-B199-1738F3B12549}" destId="{E0259D32-4E5F-4CC1-ABA8-11F726A0D3DE}" srcOrd="1" destOrd="0" parTransId="{5835E146-0263-41B2-814E-6351A9FBECCE}" sibTransId="{3478A159-6869-4650-95A5-AB08EDB6EEAC}"/>
    <dgm:cxn modelId="{A4A917E6-82FF-4E09-8182-FC299BA93BDD}" srcId="{D1FC0732-D9ED-4E58-8BBC-0B992871734F}" destId="{4988195B-BDDA-4CC1-B440-3CBA92219762}" srcOrd="6" destOrd="0" parTransId="{E46F4AFB-D955-4D9E-9B03-EA04DDBBBAA9}" sibTransId="{DF61C887-75B6-4450-9E70-757A0460FCF8}"/>
    <dgm:cxn modelId="{934263E7-0013-46A5-985E-F12B21226382}" srcId="{4959A322-25BC-4F20-B199-1738F3B12549}" destId="{598C2C5D-48C4-4B06-8BCE-520C1D8F97C6}" srcOrd="4" destOrd="0" parTransId="{ED597710-D758-4360-BF12-52B3ABE8812E}" sibTransId="{18B85012-CE81-42B4-B460-13A93919C8E1}"/>
    <dgm:cxn modelId="{E6E123E8-5820-4BA8-AF80-A33F9E89EB8C}" srcId="{4988195B-BDDA-4CC1-B440-3CBA92219762}" destId="{B59857C8-ED6D-4277-AA52-D19D687FEB68}" srcOrd="0" destOrd="0" parTransId="{FA15EBF3-CA4E-40EA-90CC-A7B4625F7137}" sibTransId="{B00C62D8-DD0B-45B2-8FBB-2413C59F10D8}"/>
    <dgm:cxn modelId="{099010EA-7AC4-4CCC-AD55-EBDFC08FAE7E}" type="presOf" srcId="{30C1A87C-FF0B-4C2A-9255-4E0C504D91AD}" destId="{7E307A15-F9AE-43CF-832C-C4CFBDBC2DF2}" srcOrd="1" destOrd="0" presId="urn:microsoft.com/office/officeart/2005/8/layout/orgChart1"/>
    <dgm:cxn modelId="{CEC474EA-9B9A-4D90-AAB2-082272F5FB5F}" srcId="{10DC4811-183E-4D01-8B49-7AF67099474B}" destId="{4F539AAD-47E3-46CA-B629-10FF300367AD}" srcOrd="1" destOrd="0" parTransId="{02D41EFD-3684-452C-BF07-804F9C7FDE39}" sibTransId="{94685509-9630-47DB-833D-D02382C9C0F8}"/>
    <dgm:cxn modelId="{210AE5EA-58E9-42DE-9050-937DF0189BB9}" type="presOf" srcId="{87A85282-9F2A-4229-9EAD-EE619C8362C1}" destId="{34102E78-1319-49FB-85AD-84F04F235109}" srcOrd="1" destOrd="0" presId="urn:microsoft.com/office/officeart/2005/8/layout/orgChart1"/>
    <dgm:cxn modelId="{9B007DEF-FC5A-4CB9-A61F-232D2BE81AD2}" type="presOf" srcId="{86FFED6F-A85B-46FD-84A9-40EAE5398733}" destId="{AFDEFF3A-6B48-4EF1-A5E5-EF947ED6F2FC}" srcOrd="0" destOrd="0" presId="urn:microsoft.com/office/officeart/2005/8/layout/orgChart1"/>
    <dgm:cxn modelId="{D1D52BF3-5E71-40C7-9653-1D9526F70534}" type="presOf" srcId="{D36073C4-4DD5-41B3-A384-20FA9645E62F}" destId="{6617CC3A-B9A8-4326-8D15-2BB98012AA37}" srcOrd="0" destOrd="0" presId="urn:microsoft.com/office/officeart/2005/8/layout/orgChart1"/>
    <dgm:cxn modelId="{75D5CFF4-43C8-447E-93F3-7690DF22030A}" type="presOf" srcId="{10DC4811-183E-4D01-8B49-7AF67099474B}" destId="{426A468A-0DC2-4BDA-83E7-000388482014}" srcOrd="0" destOrd="0" presId="urn:microsoft.com/office/officeart/2005/8/layout/orgChart1"/>
    <dgm:cxn modelId="{F3C825F9-E8E6-4F45-8120-87E92E1302D5}" type="presOf" srcId="{21777FCC-F039-4710-9938-50F65620A2C7}" destId="{494565E6-8A0A-4011-B356-EBCEB24F17E5}" srcOrd="0" destOrd="0" presId="urn:microsoft.com/office/officeart/2005/8/layout/orgChart1"/>
    <dgm:cxn modelId="{316445F9-F9CE-42A1-A777-8412F04B92B7}" type="presOf" srcId="{30C1A87C-FF0B-4C2A-9255-4E0C504D91AD}" destId="{92FCFCC4-DEF5-453E-AD33-B79277F965AB}" srcOrd="0" destOrd="0" presId="urn:microsoft.com/office/officeart/2005/8/layout/orgChart1"/>
    <dgm:cxn modelId="{28CEC0FE-1913-4969-BCFA-EBB2E97E4BAD}" type="presOf" srcId="{4988195B-BDDA-4CC1-B440-3CBA92219762}" destId="{CB074333-F824-43DC-8F65-7B8D62C7CDA7}" srcOrd="1" destOrd="0" presId="urn:microsoft.com/office/officeart/2005/8/layout/orgChart1"/>
    <dgm:cxn modelId="{E7BA0129-90D7-4A48-841E-86C7051F972B}" type="presParOf" srcId="{03177013-6A71-4FA1-AD54-F8FC081681DA}" destId="{7ECB72BD-7854-4218-A5E8-46A2F3DDDE01}" srcOrd="0" destOrd="0" presId="urn:microsoft.com/office/officeart/2005/8/layout/orgChart1"/>
    <dgm:cxn modelId="{3CA24583-A6B4-42E8-947C-49EED70829BD}" type="presParOf" srcId="{7ECB72BD-7854-4218-A5E8-46A2F3DDDE01}" destId="{BB944B33-302B-4CC5-BC9E-8D4F5314C9E0}" srcOrd="0" destOrd="0" presId="urn:microsoft.com/office/officeart/2005/8/layout/orgChart1"/>
    <dgm:cxn modelId="{B984CC87-FC28-4A21-BB89-00F5CB07F800}" type="presParOf" srcId="{BB944B33-302B-4CC5-BC9E-8D4F5314C9E0}" destId="{6A2DF8B1-6C2A-443E-A1CD-36C82E0152D0}" srcOrd="0" destOrd="0" presId="urn:microsoft.com/office/officeart/2005/8/layout/orgChart1"/>
    <dgm:cxn modelId="{98B173D6-DE47-42BC-8B04-11313C93010D}" type="presParOf" srcId="{BB944B33-302B-4CC5-BC9E-8D4F5314C9E0}" destId="{27E8D995-A411-4393-B9A4-D7E280E60ACF}" srcOrd="1" destOrd="0" presId="urn:microsoft.com/office/officeart/2005/8/layout/orgChart1"/>
    <dgm:cxn modelId="{3FC7ADC3-A017-4984-8B0E-1AB63F3136CF}" type="presParOf" srcId="{7ECB72BD-7854-4218-A5E8-46A2F3DDDE01}" destId="{E7680FFD-16A0-4F45-A4BE-E2F23BCF3A91}" srcOrd="1" destOrd="0" presId="urn:microsoft.com/office/officeart/2005/8/layout/orgChart1"/>
    <dgm:cxn modelId="{10DD452E-9E40-416A-BAD0-D4C8490C0712}" type="presParOf" srcId="{E7680FFD-16A0-4F45-A4BE-E2F23BCF3A91}" destId="{7277026D-3202-459E-BF28-C7C6A0E1FF53}" srcOrd="0" destOrd="0" presId="urn:microsoft.com/office/officeart/2005/8/layout/orgChart1"/>
    <dgm:cxn modelId="{B25ACD49-BF86-4C57-972C-E044FC6C220E}" type="presParOf" srcId="{E7680FFD-16A0-4F45-A4BE-E2F23BCF3A91}" destId="{99EEE01F-3659-4C5F-9859-0555CE03AD18}" srcOrd="1" destOrd="0" presId="urn:microsoft.com/office/officeart/2005/8/layout/orgChart1"/>
    <dgm:cxn modelId="{419096DE-7725-44AA-A884-1367CE8758A1}" type="presParOf" srcId="{99EEE01F-3659-4C5F-9859-0555CE03AD18}" destId="{8C17DBFA-3D36-4684-B365-5FD9F15B9289}" srcOrd="0" destOrd="0" presId="urn:microsoft.com/office/officeart/2005/8/layout/orgChart1"/>
    <dgm:cxn modelId="{17477769-D48D-443C-AC8A-BCF7581877F9}" type="presParOf" srcId="{8C17DBFA-3D36-4684-B365-5FD9F15B9289}" destId="{307FE9A1-9006-4F12-9AFA-9A86EDA9ADBB}" srcOrd="0" destOrd="0" presId="urn:microsoft.com/office/officeart/2005/8/layout/orgChart1"/>
    <dgm:cxn modelId="{ECC4A7B0-B680-4F36-BF05-37B00DED1799}" type="presParOf" srcId="{8C17DBFA-3D36-4684-B365-5FD9F15B9289}" destId="{596FBFD9-7DC3-4EC7-998B-4460C104220A}" srcOrd="1" destOrd="0" presId="urn:microsoft.com/office/officeart/2005/8/layout/orgChart1"/>
    <dgm:cxn modelId="{1DE41787-D9B6-4BBB-8BF5-E448DDE668C7}" type="presParOf" srcId="{99EEE01F-3659-4C5F-9859-0555CE03AD18}" destId="{A72E8126-E46F-4EA5-9A18-805BB199F6E4}" srcOrd="1" destOrd="0" presId="urn:microsoft.com/office/officeart/2005/8/layout/orgChart1"/>
    <dgm:cxn modelId="{531A622C-BBEF-4646-8D98-BE0C3096B7F6}" type="presParOf" srcId="{A72E8126-E46F-4EA5-9A18-805BB199F6E4}" destId="{75C238EA-1E73-47A0-9C09-C61929230F29}" srcOrd="0" destOrd="0" presId="urn:microsoft.com/office/officeart/2005/8/layout/orgChart1"/>
    <dgm:cxn modelId="{18BC09AF-24BB-4DA7-BF56-9F5617BEC511}" type="presParOf" srcId="{A72E8126-E46F-4EA5-9A18-805BB199F6E4}" destId="{316760F0-2005-401F-B7BF-C429A78D0223}" srcOrd="1" destOrd="0" presId="urn:microsoft.com/office/officeart/2005/8/layout/orgChart1"/>
    <dgm:cxn modelId="{9C55A1BD-7FE4-448F-A3F9-0A8E3BD8401C}" type="presParOf" srcId="{316760F0-2005-401F-B7BF-C429A78D0223}" destId="{32CF4B7F-0669-46BA-A1D4-EBE7B0329BA1}" srcOrd="0" destOrd="0" presId="urn:microsoft.com/office/officeart/2005/8/layout/orgChart1"/>
    <dgm:cxn modelId="{AFFA6BA6-5C77-4F02-83C6-BE4ABD774AD3}" type="presParOf" srcId="{32CF4B7F-0669-46BA-A1D4-EBE7B0329BA1}" destId="{69FA0B40-4A96-469D-A84B-7953FAB4696B}" srcOrd="0" destOrd="0" presId="urn:microsoft.com/office/officeart/2005/8/layout/orgChart1"/>
    <dgm:cxn modelId="{30D0805F-7E7E-48FC-BA47-3B08D29D020E}" type="presParOf" srcId="{32CF4B7F-0669-46BA-A1D4-EBE7B0329BA1}" destId="{D1D34635-F904-4A61-A6B3-430DBD164A34}" srcOrd="1" destOrd="0" presId="urn:microsoft.com/office/officeart/2005/8/layout/orgChart1"/>
    <dgm:cxn modelId="{C2BA6DC3-7B93-4EE8-AA2F-4F8C08BF1880}" type="presParOf" srcId="{316760F0-2005-401F-B7BF-C429A78D0223}" destId="{394CFCC8-BC9D-47BC-8CCE-58F696649272}" srcOrd="1" destOrd="0" presId="urn:microsoft.com/office/officeart/2005/8/layout/orgChart1"/>
    <dgm:cxn modelId="{ED7F342A-01E9-42EA-913E-E8228EAAD00C}" type="presParOf" srcId="{316760F0-2005-401F-B7BF-C429A78D0223}" destId="{C3807148-E93C-4923-8917-7730214E4AF8}" srcOrd="2" destOrd="0" presId="urn:microsoft.com/office/officeart/2005/8/layout/orgChart1"/>
    <dgm:cxn modelId="{7CC010C0-41AC-4987-999E-6E24D3C1F66D}" type="presParOf" srcId="{A72E8126-E46F-4EA5-9A18-805BB199F6E4}" destId="{981B7B0C-6B14-4770-8D9D-67F190D5C19C}" srcOrd="2" destOrd="0" presId="urn:microsoft.com/office/officeart/2005/8/layout/orgChart1"/>
    <dgm:cxn modelId="{24E57D0F-4F56-472C-8BE4-97235770EFC9}" type="presParOf" srcId="{A72E8126-E46F-4EA5-9A18-805BB199F6E4}" destId="{88C63930-3CD3-46EA-8AAC-1A6CF02EB3D8}" srcOrd="3" destOrd="0" presId="urn:microsoft.com/office/officeart/2005/8/layout/orgChart1"/>
    <dgm:cxn modelId="{5616AFDB-1819-4714-B998-4D8CC8DD3866}" type="presParOf" srcId="{88C63930-3CD3-46EA-8AAC-1A6CF02EB3D8}" destId="{FA8778EA-22AD-4349-B833-8260AC80C247}" srcOrd="0" destOrd="0" presId="urn:microsoft.com/office/officeart/2005/8/layout/orgChart1"/>
    <dgm:cxn modelId="{FF1A1523-D876-48DB-B5D9-1E2D171DDF3D}" type="presParOf" srcId="{FA8778EA-22AD-4349-B833-8260AC80C247}" destId="{1AFD3338-C109-44D5-A3EF-73B955F4D10F}" srcOrd="0" destOrd="0" presId="urn:microsoft.com/office/officeart/2005/8/layout/orgChart1"/>
    <dgm:cxn modelId="{35621E02-F326-492B-85AA-06A85EB75493}" type="presParOf" srcId="{FA8778EA-22AD-4349-B833-8260AC80C247}" destId="{7484D27A-4356-4E3B-BB4E-AD4560DFEEE7}" srcOrd="1" destOrd="0" presId="urn:microsoft.com/office/officeart/2005/8/layout/orgChart1"/>
    <dgm:cxn modelId="{59874589-474F-4D02-A6E9-FB4ADBC4F57B}" type="presParOf" srcId="{88C63930-3CD3-46EA-8AAC-1A6CF02EB3D8}" destId="{35CD5CDE-4114-4740-BE19-6A26ABA27A97}" srcOrd="1" destOrd="0" presId="urn:microsoft.com/office/officeart/2005/8/layout/orgChart1"/>
    <dgm:cxn modelId="{B187256E-FE4B-4F96-A399-ADC1B22C336A}" type="presParOf" srcId="{88C63930-3CD3-46EA-8AAC-1A6CF02EB3D8}" destId="{342AED8D-2C99-4000-9277-D9CF844FEC9C}" srcOrd="2" destOrd="0" presId="urn:microsoft.com/office/officeart/2005/8/layout/orgChart1"/>
    <dgm:cxn modelId="{63C623FF-9579-4BA8-90CB-0E3CB0846D94}" type="presParOf" srcId="{A72E8126-E46F-4EA5-9A18-805BB199F6E4}" destId="{B0885DEF-05CE-4646-80F4-05E2A8DB60C9}" srcOrd="4" destOrd="0" presId="urn:microsoft.com/office/officeart/2005/8/layout/orgChart1"/>
    <dgm:cxn modelId="{1FD7F00A-20ED-4B3E-8229-B30576C2C20D}" type="presParOf" srcId="{A72E8126-E46F-4EA5-9A18-805BB199F6E4}" destId="{DB3B726F-A95F-4FAD-AE05-296AA95A80A5}" srcOrd="5" destOrd="0" presId="urn:microsoft.com/office/officeart/2005/8/layout/orgChart1"/>
    <dgm:cxn modelId="{5470ACAB-C26D-4228-8A8C-EDF3CC03B862}" type="presParOf" srcId="{DB3B726F-A95F-4FAD-AE05-296AA95A80A5}" destId="{C8C96E91-80BF-4BC3-83C1-ABC266CD6A14}" srcOrd="0" destOrd="0" presId="urn:microsoft.com/office/officeart/2005/8/layout/orgChart1"/>
    <dgm:cxn modelId="{3B3C312E-AB61-47A1-ADDA-207833F959AA}" type="presParOf" srcId="{C8C96E91-80BF-4BC3-83C1-ABC266CD6A14}" destId="{686493EB-8076-4D5A-BF3C-446C234504CB}" srcOrd="0" destOrd="0" presId="urn:microsoft.com/office/officeart/2005/8/layout/orgChart1"/>
    <dgm:cxn modelId="{917C8357-E8D4-4746-8301-8BB782D010B5}" type="presParOf" srcId="{C8C96E91-80BF-4BC3-83C1-ABC266CD6A14}" destId="{9DB701D4-5F32-4251-8F96-696FBCF0ADD5}" srcOrd="1" destOrd="0" presId="urn:microsoft.com/office/officeart/2005/8/layout/orgChart1"/>
    <dgm:cxn modelId="{4424021F-6B42-4159-A587-8CDC6961A052}" type="presParOf" srcId="{DB3B726F-A95F-4FAD-AE05-296AA95A80A5}" destId="{521B02A3-F1C7-4521-9138-E10978557FDD}" srcOrd="1" destOrd="0" presId="urn:microsoft.com/office/officeart/2005/8/layout/orgChart1"/>
    <dgm:cxn modelId="{688E02FC-A00A-44BE-AC72-94B289868F08}" type="presParOf" srcId="{DB3B726F-A95F-4FAD-AE05-296AA95A80A5}" destId="{F6B625C6-D98E-48E0-B503-538D99372203}" srcOrd="2" destOrd="0" presId="urn:microsoft.com/office/officeart/2005/8/layout/orgChart1"/>
    <dgm:cxn modelId="{51722E08-02DD-4AF3-8E97-9C0E91EF8778}" type="presParOf" srcId="{A72E8126-E46F-4EA5-9A18-805BB199F6E4}" destId="{F533ABB2-D4B7-4063-8FEE-54D99C488ACA}" srcOrd="6" destOrd="0" presId="urn:microsoft.com/office/officeart/2005/8/layout/orgChart1"/>
    <dgm:cxn modelId="{8D0B3AF4-4BA6-45F1-AB99-451E11DB3B05}" type="presParOf" srcId="{A72E8126-E46F-4EA5-9A18-805BB199F6E4}" destId="{DA704CC0-5835-4D6F-86B5-13A6E264656D}" srcOrd="7" destOrd="0" presId="urn:microsoft.com/office/officeart/2005/8/layout/orgChart1"/>
    <dgm:cxn modelId="{5E305B6D-E133-4109-8579-533C24D3FE17}" type="presParOf" srcId="{DA704CC0-5835-4D6F-86B5-13A6E264656D}" destId="{10F05A7B-9125-4151-A540-1231EA5561D4}" srcOrd="0" destOrd="0" presId="urn:microsoft.com/office/officeart/2005/8/layout/orgChart1"/>
    <dgm:cxn modelId="{BB456C8A-C1AF-44AB-896F-8173584474E0}" type="presParOf" srcId="{10F05A7B-9125-4151-A540-1231EA5561D4}" destId="{D4E9561D-E4D8-4A7B-8398-AF0198526D95}" srcOrd="0" destOrd="0" presId="urn:microsoft.com/office/officeart/2005/8/layout/orgChart1"/>
    <dgm:cxn modelId="{DCA153DC-84E7-4D97-A6B1-FAFDBD1E2904}" type="presParOf" srcId="{10F05A7B-9125-4151-A540-1231EA5561D4}" destId="{DC538E91-BE78-47B5-8E77-F342976CE5C2}" srcOrd="1" destOrd="0" presId="urn:microsoft.com/office/officeart/2005/8/layout/orgChart1"/>
    <dgm:cxn modelId="{85D11FA9-1B1D-4EDD-92E9-A9F638FC54E9}" type="presParOf" srcId="{DA704CC0-5835-4D6F-86B5-13A6E264656D}" destId="{50EBB26A-47BF-4A5C-9551-AE4A4ABA1FE3}" srcOrd="1" destOrd="0" presId="urn:microsoft.com/office/officeart/2005/8/layout/orgChart1"/>
    <dgm:cxn modelId="{3C886285-ABEF-4FE0-8172-DB735368AFE7}" type="presParOf" srcId="{DA704CC0-5835-4D6F-86B5-13A6E264656D}" destId="{4A231F02-C938-41AC-B95F-AC60C23B98B8}" srcOrd="2" destOrd="0" presId="urn:microsoft.com/office/officeart/2005/8/layout/orgChart1"/>
    <dgm:cxn modelId="{12D5B15E-3432-4F79-B3CC-F5737A0D7BAB}" type="presParOf" srcId="{A72E8126-E46F-4EA5-9A18-805BB199F6E4}" destId="{05C3D617-16EE-4B73-959F-5EDE0FB170E3}" srcOrd="8" destOrd="0" presId="urn:microsoft.com/office/officeart/2005/8/layout/orgChart1"/>
    <dgm:cxn modelId="{3850A2F6-0A4E-449C-9B63-7BCAF23C1C60}" type="presParOf" srcId="{A72E8126-E46F-4EA5-9A18-805BB199F6E4}" destId="{34EAEA12-B6C2-4F01-A687-3132A12554EE}" srcOrd="9" destOrd="0" presId="urn:microsoft.com/office/officeart/2005/8/layout/orgChart1"/>
    <dgm:cxn modelId="{10312C69-CEAF-428D-9B91-59F4A156AEA7}" type="presParOf" srcId="{34EAEA12-B6C2-4F01-A687-3132A12554EE}" destId="{ACBF92FD-7B2A-4F42-BE1A-7978995B1515}" srcOrd="0" destOrd="0" presId="urn:microsoft.com/office/officeart/2005/8/layout/orgChart1"/>
    <dgm:cxn modelId="{B3A2A488-9118-452B-81BA-FEC45237739E}" type="presParOf" srcId="{ACBF92FD-7B2A-4F42-BE1A-7978995B1515}" destId="{7C5E6A30-6DA4-4043-898C-782777EAED79}" srcOrd="0" destOrd="0" presId="urn:microsoft.com/office/officeart/2005/8/layout/orgChart1"/>
    <dgm:cxn modelId="{96FB34FE-4856-4AC5-97AA-E36FACF69FE4}" type="presParOf" srcId="{ACBF92FD-7B2A-4F42-BE1A-7978995B1515}" destId="{A7DDE640-CB6C-467E-BDA8-E69A269F9E83}" srcOrd="1" destOrd="0" presId="urn:microsoft.com/office/officeart/2005/8/layout/orgChart1"/>
    <dgm:cxn modelId="{02DBBB26-F717-4C63-9BAF-130C08352B94}" type="presParOf" srcId="{34EAEA12-B6C2-4F01-A687-3132A12554EE}" destId="{FA08841A-7735-4757-9612-845148F4785F}" srcOrd="1" destOrd="0" presId="urn:microsoft.com/office/officeart/2005/8/layout/orgChart1"/>
    <dgm:cxn modelId="{BB848678-780B-48BB-9D2C-28B6BF4A1601}" type="presParOf" srcId="{34EAEA12-B6C2-4F01-A687-3132A12554EE}" destId="{81E66FC7-922E-40CA-B70B-7AE61277E82D}" srcOrd="2" destOrd="0" presId="urn:microsoft.com/office/officeart/2005/8/layout/orgChart1"/>
    <dgm:cxn modelId="{F445CA52-87B3-4EE7-8A9A-3FE731AA12F7}" type="presParOf" srcId="{A72E8126-E46F-4EA5-9A18-805BB199F6E4}" destId="{F04A3CCB-0236-4F67-B626-8BD140DBFDAA}" srcOrd="10" destOrd="0" presId="urn:microsoft.com/office/officeart/2005/8/layout/orgChart1"/>
    <dgm:cxn modelId="{139B2CD4-8256-4FE6-B511-0AD762A82453}" type="presParOf" srcId="{A72E8126-E46F-4EA5-9A18-805BB199F6E4}" destId="{0EA68002-2FA4-4DE5-8246-4E224E36E6D1}" srcOrd="11" destOrd="0" presId="urn:microsoft.com/office/officeart/2005/8/layout/orgChart1"/>
    <dgm:cxn modelId="{D919C217-5813-4A89-A25E-3C3506CEC7E1}" type="presParOf" srcId="{0EA68002-2FA4-4DE5-8246-4E224E36E6D1}" destId="{271CD58A-A9D6-4155-B6D0-AE598AC21EEF}" srcOrd="0" destOrd="0" presId="urn:microsoft.com/office/officeart/2005/8/layout/orgChart1"/>
    <dgm:cxn modelId="{1B829DB1-E452-41DA-A9B6-723604C7883A}" type="presParOf" srcId="{271CD58A-A9D6-4155-B6D0-AE598AC21EEF}" destId="{92FCFCC4-DEF5-453E-AD33-B79277F965AB}" srcOrd="0" destOrd="0" presId="urn:microsoft.com/office/officeart/2005/8/layout/orgChart1"/>
    <dgm:cxn modelId="{AC7BA12C-546F-489A-99CD-03AB8E066E67}" type="presParOf" srcId="{271CD58A-A9D6-4155-B6D0-AE598AC21EEF}" destId="{7E307A15-F9AE-43CF-832C-C4CFBDBC2DF2}" srcOrd="1" destOrd="0" presId="urn:microsoft.com/office/officeart/2005/8/layout/orgChart1"/>
    <dgm:cxn modelId="{C7D37039-FACF-48DE-A3AB-739DDBBEC09A}" type="presParOf" srcId="{0EA68002-2FA4-4DE5-8246-4E224E36E6D1}" destId="{85BFD1F7-C718-4448-85DF-41E40EFBFA9B}" srcOrd="1" destOrd="0" presId="urn:microsoft.com/office/officeart/2005/8/layout/orgChart1"/>
    <dgm:cxn modelId="{6122548B-786F-4841-961E-B9B634AAFB22}" type="presParOf" srcId="{0EA68002-2FA4-4DE5-8246-4E224E36E6D1}" destId="{58D2DB6F-B7BB-496E-A441-DD97C56153C2}" srcOrd="2" destOrd="0" presId="urn:microsoft.com/office/officeart/2005/8/layout/orgChart1"/>
    <dgm:cxn modelId="{F6B7384D-BF34-42CE-9DE4-6ECCD6F6B935}" type="presParOf" srcId="{99EEE01F-3659-4C5F-9859-0555CE03AD18}" destId="{EAC67610-89B9-4547-AFB3-0A950920FCFA}" srcOrd="2" destOrd="0" presId="urn:microsoft.com/office/officeart/2005/8/layout/orgChart1"/>
    <dgm:cxn modelId="{B4F7F366-8272-4469-B410-59027FA75688}" type="presParOf" srcId="{E7680FFD-16A0-4F45-A4BE-E2F23BCF3A91}" destId="{E398E558-A28C-418E-A560-4450FC10F884}" srcOrd="2" destOrd="0" presId="urn:microsoft.com/office/officeart/2005/8/layout/orgChart1"/>
    <dgm:cxn modelId="{ED438519-8749-476C-B2DF-8A4720ACBE44}" type="presParOf" srcId="{E7680FFD-16A0-4F45-A4BE-E2F23BCF3A91}" destId="{51EBFB80-9941-4061-B47D-E3B7CCE30CA2}" srcOrd="3" destOrd="0" presId="urn:microsoft.com/office/officeart/2005/8/layout/orgChart1"/>
    <dgm:cxn modelId="{EDBC025A-0C00-46AB-B601-60FFFDF5558C}" type="presParOf" srcId="{51EBFB80-9941-4061-B47D-E3B7CCE30CA2}" destId="{25B58D30-99B7-422F-A3FC-4BB6B7958240}" srcOrd="0" destOrd="0" presId="urn:microsoft.com/office/officeart/2005/8/layout/orgChart1"/>
    <dgm:cxn modelId="{43DEF205-914D-4803-B06C-390EEB77B7DB}" type="presParOf" srcId="{25B58D30-99B7-422F-A3FC-4BB6B7958240}" destId="{6243A56D-799B-47D9-9374-F83B90264A8F}" srcOrd="0" destOrd="0" presId="urn:microsoft.com/office/officeart/2005/8/layout/orgChart1"/>
    <dgm:cxn modelId="{2725DB81-18CC-452F-AEA5-E0DD0ABF03ED}" type="presParOf" srcId="{25B58D30-99B7-422F-A3FC-4BB6B7958240}" destId="{DDABC663-D18C-4577-B945-BDC09F6296C9}" srcOrd="1" destOrd="0" presId="urn:microsoft.com/office/officeart/2005/8/layout/orgChart1"/>
    <dgm:cxn modelId="{EF86232B-9A2E-4E05-A462-642B48CBBB7D}" type="presParOf" srcId="{51EBFB80-9941-4061-B47D-E3B7CCE30CA2}" destId="{11AED311-E5B5-4E00-BEFF-6C511176C1BD}" srcOrd="1" destOrd="0" presId="urn:microsoft.com/office/officeart/2005/8/layout/orgChart1"/>
    <dgm:cxn modelId="{530F27BD-0332-4F73-83B8-1EF4CF7DCCA1}" type="presParOf" srcId="{11AED311-E5B5-4E00-BEFF-6C511176C1BD}" destId="{65FE5950-DA77-479F-A1F8-23205FFE9D8A}" srcOrd="0" destOrd="0" presId="urn:microsoft.com/office/officeart/2005/8/layout/orgChart1"/>
    <dgm:cxn modelId="{063C8B17-FB00-49A0-A3A3-109738815503}" type="presParOf" srcId="{11AED311-E5B5-4E00-BEFF-6C511176C1BD}" destId="{612FD31B-E0FF-46A4-902F-5A4C6BC1C947}" srcOrd="1" destOrd="0" presId="urn:microsoft.com/office/officeart/2005/8/layout/orgChart1"/>
    <dgm:cxn modelId="{53183221-029C-44F6-AD9A-FE99C5CDF140}" type="presParOf" srcId="{612FD31B-E0FF-46A4-902F-5A4C6BC1C947}" destId="{2F68724E-A593-459C-8D91-D87D475D499C}" srcOrd="0" destOrd="0" presId="urn:microsoft.com/office/officeart/2005/8/layout/orgChart1"/>
    <dgm:cxn modelId="{016BF8E7-B195-4F52-974B-95FA543717BE}" type="presParOf" srcId="{2F68724E-A593-459C-8D91-D87D475D499C}" destId="{C50A2A21-1036-4BB1-A94A-BAF551B70A42}" srcOrd="0" destOrd="0" presId="urn:microsoft.com/office/officeart/2005/8/layout/orgChart1"/>
    <dgm:cxn modelId="{22BC201D-0F78-4492-8BDF-634FCE73E256}" type="presParOf" srcId="{2F68724E-A593-459C-8D91-D87D475D499C}" destId="{5FE483C1-9502-4C2D-9959-3F521B9DEE8B}" srcOrd="1" destOrd="0" presId="urn:microsoft.com/office/officeart/2005/8/layout/orgChart1"/>
    <dgm:cxn modelId="{547D7F6E-986C-4D2C-BE90-50A40557DDFE}" type="presParOf" srcId="{612FD31B-E0FF-46A4-902F-5A4C6BC1C947}" destId="{DB12844B-2E71-4B5A-A3C3-D61E0DB92EF8}" srcOrd="1" destOrd="0" presId="urn:microsoft.com/office/officeart/2005/8/layout/orgChart1"/>
    <dgm:cxn modelId="{5ADC4EE6-EC0E-4C1B-9758-A3604C08787B}" type="presParOf" srcId="{612FD31B-E0FF-46A4-902F-5A4C6BC1C947}" destId="{30A649B3-B7E1-42BB-846A-96E1AF8E0C09}" srcOrd="2" destOrd="0" presId="urn:microsoft.com/office/officeart/2005/8/layout/orgChart1"/>
    <dgm:cxn modelId="{9081C312-30B5-4641-B252-6E39B01ECD9C}" type="presParOf" srcId="{11AED311-E5B5-4E00-BEFF-6C511176C1BD}" destId="{3667E82E-7AD0-400C-B3E0-7201E422BFCE}" srcOrd="2" destOrd="0" presId="urn:microsoft.com/office/officeart/2005/8/layout/orgChart1"/>
    <dgm:cxn modelId="{C484B5FF-776F-435A-A662-D3E02F856DB1}" type="presParOf" srcId="{11AED311-E5B5-4E00-BEFF-6C511176C1BD}" destId="{78C3C119-399C-40D1-AA43-F4FC7B7CACBA}" srcOrd="3" destOrd="0" presId="urn:microsoft.com/office/officeart/2005/8/layout/orgChart1"/>
    <dgm:cxn modelId="{783C176A-9003-4411-AA68-1C4C184B85F9}" type="presParOf" srcId="{78C3C119-399C-40D1-AA43-F4FC7B7CACBA}" destId="{9A7955A4-2F2F-49CC-8436-C82A7555210A}" srcOrd="0" destOrd="0" presId="urn:microsoft.com/office/officeart/2005/8/layout/orgChart1"/>
    <dgm:cxn modelId="{FC22E95C-431F-4546-8F1E-CA73C7ED7CEA}" type="presParOf" srcId="{9A7955A4-2F2F-49CC-8436-C82A7555210A}" destId="{DDCEDB6D-1168-4950-8BCE-6C5EAD90B737}" srcOrd="0" destOrd="0" presId="urn:microsoft.com/office/officeart/2005/8/layout/orgChart1"/>
    <dgm:cxn modelId="{41A0B524-0B3E-4C9A-86F4-4D8F897D7A81}" type="presParOf" srcId="{9A7955A4-2F2F-49CC-8436-C82A7555210A}" destId="{BFC33953-9779-474D-88F3-26C1F27703FC}" srcOrd="1" destOrd="0" presId="urn:microsoft.com/office/officeart/2005/8/layout/orgChart1"/>
    <dgm:cxn modelId="{304531C6-4812-425D-ABD8-1311439CC569}" type="presParOf" srcId="{78C3C119-399C-40D1-AA43-F4FC7B7CACBA}" destId="{1B241332-D4FB-45DF-9D0D-C59A020CD78D}" srcOrd="1" destOrd="0" presId="urn:microsoft.com/office/officeart/2005/8/layout/orgChart1"/>
    <dgm:cxn modelId="{A5FD1FCF-2BB3-41A7-BF33-7F8CE6908273}" type="presParOf" srcId="{78C3C119-399C-40D1-AA43-F4FC7B7CACBA}" destId="{51E277ED-92D6-4397-AD46-637DEE770C6D}" srcOrd="2" destOrd="0" presId="urn:microsoft.com/office/officeart/2005/8/layout/orgChart1"/>
    <dgm:cxn modelId="{66D7905E-5DF3-4228-9B2D-F07482B67416}" type="presParOf" srcId="{11AED311-E5B5-4E00-BEFF-6C511176C1BD}" destId="{EE20E0D4-580A-4C4A-84C7-47C21206500B}" srcOrd="4" destOrd="0" presId="urn:microsoft.com/office/officeart/2005/8/layout/orgChart1"/>
    <dgm:cxn modelId="{AEB2176C-C9BF-46FB-BAB4-AC7D7EC6DC8C}" type="presParOf" srcId="{11AED311-E5B5-4E00-BEFF-6C511176C1BD}" destId="{6891F438-9F1A-4787-AFF9-4DEBB78A6237}" srcOrd="5" destOrd="0" presId="urn:microsoft.com/office/officeart/2005/8/layout/orgChart1"/>
    <dgm:cxn modelId="{E724AEB8-7840-456A-8FF2-1C55718466C3}" type="presParOf" srcId="{6891F438-9F1A-4787-AFF9-4DEBB78A6237}" destId="{E60A7644-7815-4BAF-A269-A46BB9972B17}" srcOrd="0" destOrd="0" presId="urn:microsoft.com/office/officeart/2005/8/layout/orgChart1"/>
    <dgm:cxn modelId="{D2B8ABD7-158C-4F06-8B99-1CDE25B8F51E}" type="presParOf" srcId="{E60A7644-7815-4BAF-A269-A46BB9972B17}" destId="{9CEDD9CE-D340-44C3-9951-F3FE77D7B9D7}" srcOrd="0" destOrd="0" presId="urn:microsoft.com/office/officeart/2005/8/layout/orgChart1"/>
    <dgm:cxn modelId="{76309E2E-F3A4-4FD6-970F-7794AAD8C351}" type="presParOf" srcId="{E60A7644-7815-4BAF-A269-A46BB9972B17}" destId="{A8D98A20-B4DF-4796-9B8D-F31F2D28BBAD}" srcOrd="1" destOrd="0" presId="urn:microsoft.com/office/officeart/2005/8/layout/orgChart1"/>
    <dgm:cxn modelId="{C1A49367-EA4C-431D-9C64-CCD6973B55FA}" type="presParOf" srcId="{6891F438-9F1A-4787-AFF9-4DEBB78A6237}" destId="{0DB553B8-1706-4FA7-8433-0024E592AB24}" srcOrd="1" destOrd="0" presId="urn:microsoft.com/office/officeart/2005/8/layout/orgChart1"/>
    <dgm:cxn modelId="{34EA5FD0-D1D1-4A7F-9FE0-5A6250948E98}" type="presParOf" srcId="{6891F438-9F1A-4787-AFF9-4DEBB78A6237}" destId="{6695BC22-1A3F-4418-9BEA-8A53DDF73414}" srcOrd="2" destOrd="0" presId="urn:microsoft.com/office/officeart/2005/8/layout/orgChart1"/>
    <dgm:cxn modelId="{8201D238-C096-495F-99BF-9E2A30419DF4}" type="presParOf" srcId="{11AED311-E5B5-4E00-BEFF-6C511176C1BD}" destId="{494565E6-8A0A-4011-B356-EBCEB24F17E5}" srcOrd="6" destOrd="0" presId="urn:microsoft.com/office/officeart/2005/8/layout/orgChart1"/>
    <dgm:cxn modelId="{C3A36C59-9717-481E-BFD8-9473780597D1}" type="presParOf" srcId="{11AED311-E5B5-4E00-BEFF-6C511176C1BD}" destId="{3DFB3C32-FBE9-4D59-9640-740C2C9D081E}" srcOrd="7" destOrd="0" presId="urn:microsoft.com/office/officeart/2005/8/layout/orgChart1"/>
    <dgm:cxn modelId="{9DB5DC7B-FEC3-4195-9971-0903E565B6B5}" type="presParOf" srcId="{3DFB3C32-FBE9-4D59-9640-740C2C9D081E}" destId="{0F9A9255-7FAF-4AC0-BCA9-0A9B9C184371}" srcOrd="0" destOrd="0" presId="urn:microsoft.com/office/officeart/2005/8/layout/orgChart1"/>
    <dgm:cxn modelId="{6E25B7F1-46F7-47D8-B28A-26CFD72B3AC1}" type="presParOf" srcId="{0F9A9255-7FAF-4AC0-BCA9-0A9B9C184371}" destId="{5F147165-A65D-4E5F-BC7C-2C6420748D54}" srcOrd="0" destOrd="0" presId="urn:microsoft.com/office/officeart/2005/8/layout/orgChart1"/>
    <dgm:cxn modelId="{DA99901A-A23A-4952-9C62-FB55CE726DBE}" type="presParOf" srcId="{0F9A9255-7FAF-4AC0-BCA9-0A9B9C184371}" destId="{34102E78-1319-49FB-85AD-84F04F235109}" srcOrd="1" destOrd="0" presId="urn:microsoft.com/office/officeart/2005/8/layout/orgChart1"/>
    <dgm:cxn modelId="{BAE004C4-A1BA-43C8-B74D-B35C5A2E9D13}" type="presParOf" srcId="{3DFB3C32-FBE9-4D59-9640-740C2C9D081E}" destId="{F460593B-C69A-419E-A01C-DE8E618AA2A2}" srcOrd="1" destOrd="0" presId="urn:microsoft.com/office/officeart/2005/8/layout/orgChart1"/>
    <dgm:cxn modelId="{9E052E8E-B878-495C-8457-CDEB261F4B45}" type="presParOf" srcId="{3DFB3C32-FBE9-4D59-9640-740C2C9D081E}" destId="{FA08DB8A-CEC1-444B-991A-C3C68B4E6311}" srcOrd="2" destOrd="0" presId="urn:microsoft.com/office/officeart/2005/8/layout/orgChart1"/>
    <dgm:cxn modelId="{13EFF918-7C03-4B8F-8B5E-A01335ECD318}" type="presParOf" srcId="{51EBFB80-9941-4061-B47D-E3B7CCE30CA2}" destId="{078F27C6-86BD-4C9B-A806-3AC9B76A5A1C}" srcOrd="2" destOrd="0" presId="urn:microsoft.com/office/officeart/2005/8/layout/orgChart1"/>
    <dgm:cxn modelId="{486E6703-176F-494C-9121-A4A987F84C71}" type="presParOf" srcId="{E7680FFD-16A0-4F45-A4BE-E2F23BCF3A91}" destId="{CAA8761F-8AE7-4A65-B73B-89D44F553B31}" srcOrd="4" destOrd="0" presId="urn:microsoft.com/office/officeart/2005/8/layout/orgChart1"/>
    <dgm:cxn modelId="{3E9D6C37-2260-4225-BEB4-A8292F710F7F}" type="presParOf" srcId="{E7680FFD-16A0-4F45-A4BE-E2F23BCF3A91}" destId="{80E6C908-2844-4DBB-8DCF-33EBDC6D439A}" srcOrd="5" destOrd="0" presId="urn:microsoft.com/office/officeart/2005/8/layout/orgChart1"/>
    <dgm:cxn modelId="{901C2BC7-F8E4-4E56-ABC0-33BB8F52D7E7}" type="presParOf" srcId="{80E6C908-2844-4DBB-8DCF-33EBDC6D439A}" destId="{FF40B6F4-B831-4AB5-9CE0-37B6286A7DC5}" srcOrd="0" destOrd="0" presId="urn:microsoft.com/office/officeart/2005/8/layout/orgChart1"/>
    <dgm:cxn modelId="{A1414E31-A467-448F-AC13-3E1DDFC1AD68}" type="presParOf" srcId="{FF40B6F4-B831-4AB5-9CE0-37B6286A7DC5}" destId="{0C616F8E-4D56-4F9C-B634-0350D9B53070}" srcOrd="0" destOrd="0" presId="urn:microsoft.com/office/officeart/2005/8/layout/orgChart1"/>
    <dgm:cxn modelId="{FE1550CA-9E2B-4DDF-AA62-16EA6B2C2389}" type="presParOf" srcId="{FF40B6F4-B831-4AB5-9CE0-37B6286A7DC5}" destId="{2ADCA105-FB3C-456E-8A67-F1DFEACA5397}" srcOrd="1" destOrd="0" presId="urn:microsoft.com/office/officeart/2005/8/layout/orgChart1"/>
    <dgm:cxn modelId="{853A61FA-6563-41C8-8352-BC52011E8E88}" type="presParOf" srcId="{80E6C908-2844-4DBB-8DCF-33EBDC6D439A}" destId="{EAED7FE8-7BFF-499C-B65D-B90200BF34C2}" srcOrd="1" destOrd="0" presId="urn:microsoft.com/office/officeart/2005/8/layout/orgChart1"/>
    <dgm:cxn modelId="{605B41C6-3776-420B-8B1F-562E88FA866D}" type="presParOf" srcId="{EAED7FE8-7BFF-499C-B65D-B90200BF34C2}" destId="{49284764-C47D-4CB5-B697-6E845E5C0C54}" srcOrd="0" destOrd="0" presId="urn:microsoft.com/office/officeart/2005/8/layout/orgChart1"/>
    <dgm:cxn modelId="{1CECD209-EC81-4BA3-8A2D-2EB90C32DD89}" type="presParOf" srcId="{EAED7FE8-7BFF-499C-B65D-B90200BF34C2}" destId="{9ABD2B24-5A88-4281-8916-630065DDF541}" srcOrd="1" destOrd="0" presId="urn:microsoft.com/office/officeart/2005/8/layout/orgChart1"/>
    <dgm:cxn modelId="{A1063235-DD07-4CCB-95C8-A920489D0F89}" type="presParOf" srcId="{9ABD2B24-5A88-4281-8916-630065DDF541}" destId="{FFB56C2A-0AC0-456A-BF4A-8FED0439711F}" srcOrd="0" destOrd="0" presId="urn:microsoft.com/office/officeart/2005/8/layout/orgChart1"/>
    <dgm:cxn modelId="{55D09D62-A0DE-4925-9EFE-8797ED25AE43}" type="presParOf" srcId="{FFB56C2A-0AC0-456A-BF4A-8FED0439711F}" destId="{87D31F74-97D6-4640-8950-25DB380A808D}" srcOrd="0" destOrd="0" presId="urn:microsoft.com/office/officeart/2005/8/layout/orgChart1"/>
    <dgm:cxn modelId="{A97676FD-BEB9-479C-8F12-0B38CB99E589}" type="presParOf" srcId="{FFB56C2A-0AC0-456A-BF4A-8FED0439711F}" destId="{7B064EA2-25A0-4D70-9A6C-189A57EE7CAE}" srcOrd="1" destOrd="0" presId="urn:microsoft.com/office/officeart/2005/8/layout/orgChart1"/>
    <dgm:cxn modelId="{233D99B0-A47A-49DD-8628-7BB2EE3CC96F}" type="presParOf" srcId="{9ABD2B24-5A88-4281-8916-630065DDF541}" destId="{BEF393F7-A6FA-4626-BEF1-A1A636193005}" srcOrd="1" destOrd="0" presId="urn:microsoft.com/office/officeart/2005/8/layout/orgChart1"/>
    <dgm:cxn modelId="{DE6823BB-82DE-4460-AEF3-3192F3191B30}" type="presParOf" srcId="{9ABD2B24-5A88-4281-8916-630065DDF541}" destId="{2973C66A-ACE2-48E8-B109-656081A87BCA}" srcOrd="2" destOrd="0" presId="urn:microsoft.com/office/officeart/2005/8/layout/orgChart1"/>
    <dgm:cxn modelId="{3DE3F89A-2761-47B9-BAF8-492E68E82F30}" type="presParOf" srcId="{EAED7FE8-7BFF-499C-B65D-B90200BF34C2}" destId="{13283B07-84B8-4D64-B437-58BCE7BAB1A8}" srcOrd="2" destOrd="0" presId="urn:microsoft.com/office/officeart/2005/8/layout/orgChart1"/>
    <dgm:cxn modelId="{3F809F51-0E76-4A9E-ABE4-2603559FFCE5}" type="presParOf" srcId="{EAED7FE8-7BFF-499C-B65D-B90200BF34C2}" destId="{56E34C23-DD3D-4DCB-9297-7EC3FFB1CB85}" srcOrd="3" destOrd="0" presId="urn:microsoft.com/office/officeart/2005/8/layout/orgChart1"/>
    <dgm:cxn modelId="{EA489463-FBDD-4C72-A114-E37EEB6387CE}" type="presParOf" srcId="{56E34C23-DD3D-4DCB-9297-7EC3FFB1CB85}" destId="{0B2BE251-AB34-4D7F-8657-C25450CF32A1}" srcOrd="0" destOrd="0" presId="urn:microsoft.com/office/officeart/2005/8/layout/orgChart1"/>
    <dgm:cxn modelId="{FFF69196-AE74-4993-B0DC-6B9964FAEEF9}" type="presParOf" srcId="{0B2BE251-AB34-4D7F-8657-C25450CF32A1}" destId="{6617CC3A-B9A8-4326-8D15-2BB98012AA37}" srcOrd="0" destOrd="0" presId="urn:microsoft.com/office/officeart/2005/8/layout/orgChart1"/>
    <dgm:cxn modelId="{A4F2526A-843C-4402-B373-5BECB1563B6A}" type="presParOf" srcId="{0B2BE251-AB34-4D7F-8657-C25450CF32A1}" destId="{E27C69B0-9B2F-4847-8CA9-61E6C209D30C}" srcOrd="1" destOrd="0" presId="urn:microsoft.com/office/officeart/2005/8/layout/orgChart1"/>
    <dgm:cxn modelId="{145D3B35-770A-4D73-8F66-8E1F891BD0EC}" type="presParOf" srcId="{56E34C23-DD3D-4DCB-9297-7EC3FFB1CB85}" destId="{75AB76C1-2694-4434-BEB0-0F615D5F98A9}" srcOrd="1" destOrd="0" presId="urn:microsoft.com/office/officeart/2005/8/layout/orgChart1"/>
    <dgm:cxn modelId="{987D471C-7D8C-4BB9-A2E3-5A98080BA05C}" type="presParOf" srcId="{56E34C23-DD3D-4DCB-9297-7EC3FFB1CB85}" destId="{E400A4F9-E6CD-4D7C-B922-BDE50B26342A}" srcOrd="2" destOrd="0" presId="urn:microsoft.com/office/officeart/2005/8/layout/orgChart1"/>
    <dgm:cxn modelId="{01EFAB83-B963-454E-985C-0421D4D53016}" type="presParOf" srcId="{EAED7FE8-7BFF-499C-B65D-B90200BF34C2}" destId="{1C9E8D0C-9948-416E-9879-409D2A0FFD00}" srcOrd="4" destOrd="0" presId="urn:microsoft.com/office/officeart/2005/8/layout/orgChart1"/>
    <dgm:cxn modelId="{A2EABD2F-65A3-4EC0-BE1D-3B9FC3524B17}" type="presParOf" srcId="{EAED7FE8-7BFF-499C-B65D-B90200BF34C2}" destId="{4EE13C6F-31C5-4574-A474-58D7087D09C8}" srcOrd="5" destOrd="0" presId="urn:microsoft.com/office/officeart/2005/8/layout/orgChart1"/>
    <dgm:cxn modelId="{14A014C4-A364-49BD-B16F-8C58CFCC039A}" type="presParOf" srcId="{4EE13C6F-31C5-4574-A474-58D7087D09C8}" destId="{ABE3319F-A807-4ECB-8981-4A9EDBD380F2}" srcOrd="0" destOrd="0" presId="urn:microsoft.com/office/officeart/2005/8/layout/orgChart1"/>
    <dgm:cxn modelId="{A7BC7D6D-1E06-4538-A8B9-8F7BBFC82692}" type="presParOf" srcId="{ABE3319F-A807-4ECB-8981-4A9EDBD380F2}" destId="{D1139BBB-F61D-4CE3-85BA-4555DB098E73}" srcOrd="0" destOrd="0" presId="urn:microsoft.com/office/officeart/2005/8/layout/orgChart1"/>
    <dgm:cxn modelId="{4D7DEAC8-6567-4F84-8041-A3D2DEC7FA97}" type="presParOf" srcId="{ABE3319F-A807-4ECB-8981-4A9EDBD380F2}" destId="{AAF72FA0-C555-49F3-98B9-28F5D4465279}" srcOrd="1" destOrd="0" presId="urn:microsoft.com/office/officeart/2005/8/layout/orgChart1"/>
    <dgm:cxn modelId="{677C92AE-AC25-4F00-BD48-79DC135F8DFC}" type="presParOf" srcId="{4EE13C6F-31C5-4574-A474-58D7087D09C8}" destId="{D1FAE638-4B14-43EA-B94C-5B51854B1B90}" srcOrd="1" destOrd="0" presId="urn:microsoft.com/office/officeart/2005/8/layout/orgChart1"/>
    <dgm:cxn modelId="{B12BA54E-2D57-44D2-B6CF-2459464E7F60}" type="presParOf" srcId="{4EE13C6F-31C5-4574-A474-58D7087D09C8}" destId="{B3695E2A-F034-440D-85CD-9E34BDEE50BB}" srcOrd="2" destOrd="0" presId="urn:microsoft.com/office/officeart/2005/8/layout/orgChart1"/>
    <dgm:cxn modelId="{4542E320-56D5-482E-A6D9-59050DF2C920}" type="presParOf" srcId="{80E6C908-2844-4DBB-8DCF-33EBDC6D439A}" destId="{D58DACFB-D359-4D64-9F4E-B6777AC20396}" srcOrd="2" destOrd="0" presId="urn:microsoft.com/office/officeart/2005/8/layout/orgChart1"/>
    <dgm:cxn modelId="{4A710215-6B40-4C43-898F-ABAA67DBA59D}" type="presParOf" srcId="{E7680FFD-16A0-4F45-A4BE-E2F23BCF3A91}" destId="{9BB91756-E7D9-489D-A229-4C679E1C2341}" srcOrd="6" destOrd="0" presId="urn:microsoft.com/office/officeart/2005/8/layout/orgChart1"/>
    <dgm:cxn modelId="{C7F26AB6-A152-4C5F-9599-0B4BABBBB045}" type="presParOf" srcId="{E7680FFD-16A0-4F45-A4BE-E2F23BCF3A91}" destId="{0763E643-EF68-443F-9DCA-661E0F1AB9D5}" srcOrd="7" destOrd="0" presId="urn:microsoft.com/office/officeart/2005/8/layout/orgChart1"/>
    <dgm:cxn modelId="{DBB9EA73-C36E-4C0A-A111-A064F315186C}" type="presParOf" srcId="{0763E643-EF68-443F-9DCA-661E0F1AB9D5}" destId="{294653DF-F0E7-46B0-A13C-5F8D6D9BAD22}" srcOrd="0" destOrd="0" presId="urn:microsoft.com/office/officeart/2005/8/layout/orgChart1"/>
    <dgm:cxn modelId="{9FA27696-733B-4C79-B187-2A209BA8E942}" type="presParOf" srcId="{294653DF-F0E7-46B0-A13C-5F8D6D9BAD22}" destId="{426A468A-0DC2-4BDA-83E7-000388482014}" srcOrd="0" destOrd="0" presId="urn:microsoft.com/office/officeart/2005/8/layout/orgChart1"/>
    <dgm:cxn modelId="{ECD41028-476F-4B59-ABFA-24DF73E6CB98}" type="presParOf" srcId="{294653DF-F0E7-46B0-A13C-5F8D6D9BAD22}" destId="{19A42F49-23C2-469D-9E79-E3E4A0C36543}" srcOrd="1" destOrd="0" presId="urn:microsoft.com/office/officeart/2005/8/layout/orgChart1"/>
    <dgm:cxn modelId="{6BF0C469-7E96-47D8-8C5C-4FC7565E69D4}" type="presParOf" srcId="{0763E643-EF68-443F-9DCA-661E0F1AB9D5}" destId="{3D4AC7F4-A546-4AF1-9ABC-DAC0ED0DA294}" srcOrd="1" destOrd="0" presId="urn:microsoft.com/office/officeart/2005/8/layout/orgChart1"/>
    <dgm:cxn modelId="{99155FE8-A9FD-4868-99A7-4A65BFB79A8A}" type="presParOf" srcId="{3D4AC7F4-A546-4AF1-9ABC-DAC0ED0DA294}" destId="{4AC2DD98-E821-4CB8-9FB3-E50465D957D5}" srcOrd="0" destOrd="0" presId="urn:microsoft.com/office/officeart/2005/8/layout/orgChart1"/>
    <dgm:cxn modelId="{C39F9D13-9865-4379-A366-FB89ED381535}" type="presParOf" srcId="{3D4AC7F4-A546-4AF1-9ABC-DAC0ED0DA294}" destId="{6F67F15A-53D6-494F-9BFB-F6DDEC5C482B}" srcOrd="1" destOrd="0" presId="urn:microsoft.com/office/officeart/2005/8/layout/orgChart1"/>
    <dgm:cxn modelId="{04EA260C-3CAF-422C-BD56-1F2FC478C645}" type="presParOf" srcId="{6F67F15A-53D6-494F-9BFB-F6DDEC5C482B}" destId="{A6AD93BB-E5EC-43E9-BF8F-5FEE5DDCCC8F}" srcOrd="0" destOrd="0" presId="urn:microsoft.com/office/officeart/2005/8/layout/orgChart1"/>
    <dgm:cxn modelId="{5C5144D2-73AF-4550-A9A3-8C6BBC30803A}" type="presParOf" srcId="{A6AD93BB-E5EC-43E9-BF8F-5FEE5DDCCC8F}" destId="{A0BD8030-B959-4914-9347-CC54E5C82887}" srcOrd="0" destOrd="0" presId="urn:microsoft.com/office/officeart/2005/8/layout/orgChart1"/>
    <dgm:cxn modelId="{89B493DA-E389-49F7-A568-5DE33D2B8726}" type="presParOf" srcId="{A6AD93BB-E5EC-43E9-BF8F-5FEE5DDCCC8F}" destId="{035C56E7-03D4-4F0F-98D6-C4171AAE0519}" srcOrd="1" destOrd="0" presId="urn:microsoft.com/office/officeart/2005/8/layout/orgChart1"/>
    <dgm:cxn modelId="{7219DA01-31F3-49DE-A7B0-C87375DABBAD}" type="presParOf" srcId="{6F67F15A-53D6-494F-9BFB-F6DDEC5C482B}" destId="{2BE0DA34-AC77-4654-9F79-F3DE3A6D7EB8}" srcOrd="1" destOrd="0" presId="urn:microsoft.com/office/officeart/2005/8/layout/orgChart1"/>
    <dgm:cxn modelId="{EED2EB01-BFA0-4824-9281-75234BB25669}" type="presParOf" srcId="{6F67F15A-53D6-494F-9BFB-F6DDEC5C482B}" destId="{20436362-C330-4B40-A7E7-9E87B9360F4C}" srcOrd="2" destOrd="0" presId="urn:microsoft.com/office/officeart/2005/8/layout/orgChart1"/>
    <dgm:cxn modelId="{6EA7DAEF-9B28-4CDD-9880-092541352625}" type="presParOf" srcId="{3D4AC7F4-A546-4AF1-9ABC-DAC0ED0DA294}" destId="{33421C50-064C-4B9C-9EFC-2A30B2C0129D}" srcOrd="2" destOrd="0" presId="urn:microsoft.com/office/officeart/2005/8/layout/orgChart1"/>
    <dgm:cxn modelId="{0B679C98-9C9B-4B7B-9A33-134FC4D9B48E}" type="presParOf" srcId="{3D4AC7F4-A546-4AF1-9ABC-DAC0ED0DA294}" destId="{A81A4376-E017-4C55-9716-C4931419E3E4}" srcOrd="3" destOrd="0" presId="urn:microsoft.com/office/officeart/2005/8/layout/orgChart1"/>
    <dgm:cxn modelId="{6A3D032B-0E17-42D6-98BE-7117601BB1B0}" type="presParOf" srcId="{A81A4376-E017-4C55-9716-C4931419E3E4}" destId="{A00D4D9F-5012-4D7C-9469-1FD4D43487D7}" srcOrd="0" destOrd="0" presId="urn:microsoft.com/office/officeart/2005/8/layout/orgChart1"/>
    <dgm:cxn modelId="{E9F1933F-DE29-46E6-BE2F-FAFD7D1D16A3}" type="presParOf" srcId="{A00D4D9F-5012-4D7C-9469-1FD4D43487D7}" destId="{DEB92F4B-14F3-456D-90C4-2EB65905ACC8}" srcOrd="0" destOrd="0" presId="urn:microsoft.com/office/officeart/2005/8/layout/orgChart1"/>
    <dgm:cxn modelId="{DD1FB7FE-5527-4623-B97C-BEE6686C3960}" type="presParOf" srcId="{A00D4D9F-5012-4D7C-9469-1FD4D43487D7}" destId="{8DF96FA6-7BBF-4CEA-8341-5193C52E2A0C}" srcOrd="1" destOrd="0" presId="urn:microsoft.com/office/officeart/2005/8/layout/orgChart1"/>
    <dgm:cxn modelId="{BBC3F91B-CFC9-4CB7-863B-48B06CF05FC1}" type="presParOf" srcId="{A81A4376-E017-4C55-9716-C4931419E3E4}" destId="{BAEE7495-5F4F-4AAE-B694-C85E722FE1EA}" srcOrd="1" destOrd="0" presId="urn:microsoft.com/office/officeart/2005/8/layout/orgChart1"/>
    <dgm:cxn modelId="{81045D66-5393-4ACD-9BF3-F15076CB7B0C}" type="presParOf" srcId="{A81A4376-E017-4C55-9716-C4931419E3E4}" destId="{F43D26F1-0E52-4AF1-8A08-ABF02F81EB6B}" srcOrd="2" destOrd="0" presId="urn:microsoft.com/office/officeart/2005/8/layout/orgChart1"/>
    <dgm:cxn modelId="{27DB4D89-3356-40DE-9104-8014AFB271F7}" type="presParOf" srcId="{3D4AC7F4-A546-4AF1-9ABC-DAC0ED0DA294}" destId="{89BCA950-64BF-446F-BB85-FC59CC7A2F30}" srcOrd="4" destOrd="0" presId="urn:microsoft.com/office/officeart/2005/8/layout/orgChart1"/>
    <dgm:cxn modelId="{87E8C87B-0BF8-442F-B5AD-930A07803E9B}" type="presParOf" srcId="{3D4AC7F4-A546-4AF1-9ABC-DAC0ED0DA294}" destId="{2D2760DA-1A82-48B6-9008-F592DF835348}" srcOrd="5" destOrd="0" presId="urn:microsoft.com/office/officeart/2005/8/layout/orgChart1"/>
    <dgm:cxn modelId="{7F4CFBDB-03DC-4782-A34E-8D15B9873495}" type="presParOf" srcId="{2D2760DA-1A82-48B6-9008-F592DF835348}" destId="{A1CB40C6-7CD9-456B-B349-77CE4742559B}" srcOrd="0" destOrd="0" presId="urn:microsoft.com/office/officeart/2005/8/layout/orgChart1"/>
    <dgm:cxn modelId="{5090313E-5067-4153-ACA0-F472AF2DA8C8}" type="presParOf" srcId="{A1CB40C6-7CD9-456B-B349-77CE4742559B}" destId="{F97FB61E-06F8-4662-AB29-5F7622FAF6A8}" srcOrd="0" destOrd="0" presId="urn:microsoft.com/office/officeart/2005/8/layout/orgChart1"/>
    <dgm:cxn modelId="{CBD32ABB-2DDC-43F9-A359-1DFC3B05933A}" type="presParOf" srcId="{A1CB40C6-7CD9-456B-B349-77CE4742559B}" destId="{A2EB52CC-81B9-46DB-8D74-944B4EEA5E7D}" srcOrd="1" destOrd="0" presId="urn:microsoft.com/office/officeart/2005/8/layout/orgChart1"/>
    <dgm:cxn modelId="{7BF799E5-6765-4E85-A000-5C8E6684ADCD}" type="presParOf" srcId="{2D2760DA-1A82-48B6-9008-F592DF835348}" destId="{A05B2D35-5707-42C4-AA7E-E78F4763542B}" srcOrd="1" destOrd="0" presId="urn:microsoft.com/office/officeart/2005/8/layout/orgChart1"/>
    <dgm:cxn modelId="{6A88C6ED-542F-4727-9420-F96BF7A2D46D}" type="presParOf" srcId="{2D2760DA-1A82-48B6-9008-F592DF835348}" destId="{2A681ECC-6574-4B6E-A4B5-926D81C18F09}" srcOrd="2" destOrd="0" presId="urn:microsoft.com/office/officeart/2005/8/layout/orgChart1"/>
    <dgm:cxn modelId="{8E3F1569-17D2-498E-A554-1DB165EAA26A}" type="presParOf" srcId="{0763E643-EF68-443F-9DCA-661E0F1AB9D5}" destId="{F4C67672-FB6B-4C2A-B724-E1E7FB9AE709}" srcOrd="2" destOrd="0" presId="urn:microsoft.com/office/officeart/2005/8/layout/orgChart1"/>
    <dgm:cxn modelId="{B926E119-021B-4633-824F-257BD81DD49E}" type="presParOf" srcId="{E7680FFD-16A0-4F45-A4BE-E2F23BCF3A91}" destId="{4A988CF4-5B36-454B-8CD5-1ED49A1C0A71}" srcOrd="8" destOrd="0" presId="urn:microsoft.com/office/officeart/2005/8/layout/orgChart1"/>
    <dgm:cxn modelId="{C7A4F8BB-AA9D-44BD-A84D-9B67E0C26721}" type="presParOf" srcId="{E7680FFD-16A0-4F45-A4BE-E2F23BCF3A91}" destId="{2BEBC0C5-1279-4765-85DC-8AE521B4A306}" srcOrd="9" destOrd="0" presId="urn:microsoft.com/office/officeart/2005/8/layout/orgChart1"/>
    <dgm:cxn modelId="{539B0BD2-BD6F-4860-A51B-BA1B6B44B549}" type="presParOf" srcId="{2BEBC0C5-1279-4765-85DC-8AE521B4A306}" destId="{FF7A3D08-13C1-4396-8205-F89A026081F4}" srcOrd="0" destOrd="0" presId="urn:microsoft.com/office/officeart/2005/8/layout/orgChart1"/>
    <dgm:cxn modelId="{C204D4DD-CF9E-4BB8-BBD9-FD5365704EEB}" type="presParOf" srcId="{FF7A3D08-13C1-4396-8205-F89A026081F4}" destId="{45AFA3CA-7F78-4224-B38D-7C8AFA05833C}" srcOrd="0" destOrd="0" presId="urn:microsoft.com/office/officeart/2005/8/layout/orgChart1"/>
    <dgm:cxn modelId="{6A66893B-76C2-4EC1-9289-6C471D781085}" type="presParOf" srcId="{FF7A3D08-13C1-4396-8205-F89A026081F4}" destId="{2AB92927-616C-4D0B-80CB-F96BAD1856BD}" srcOrd="1" destOrd="0" presId="urn:microsoft.com/office/officeart/2005/8/layout/orgChart1"/>
    <dgm:cxn modelId="{B98B972B-4496-4A79-8CA5-A957CD0FAE91}" type="presParOf" srcId="{2BEBC0C5-1279-4765-85DC-8AE521B4A306}" destId="{E52C7D76-BD70-4624-B227-8E9F8AEF08D5}" srcOrd="1" destOrd="0" presId="urn:microsoft.com/office/officeart/2005/8/layout/orgChart1"/>
    <dgm:cxn modelId="{94E3E72D-0F5D-4770-9A34-6E60161CB0B4}" type="presParOf" srcId="{E52C7D76-BD70-4624-B227-8E9F8AEF08D5}" destId="{E19182D4-95A3-48F7-B8AF-D4374E367DAB}" srcOrd="0" destOrd="0" presId="urn:microsoft.com/office/officeart/2005/8/layout/orgChart1"/>
    <dgm:cxn modelId="{FF86D4D6-7075-4E4A-A3BA-02545AA39998}" type="presParOf" srcId="{E52C7D76-BD70-4624-B227-8E9F8AEF08D5}" destId="{CDBE288B-DA77-44AA-8D00-C98C54E397C3}" srcOrd="1" destOrd="0" presId="urn:microsoft.com/office/officeart/2005/8/layout/orgChart1"/>
    <dgm:cxn modelId="{0E5C5088-2E6D-45EF-AF83-1A5DB3D18402}" type="presParOf" srcId="{CDBE288B-DA77-44AA-8D00-C98C54E397C3}" destId="{D89318EB-45C0-4EA4-90AD-A65344231F1B}" srcOrd="0" destOrd="0" presId="urn:microsoft.com/office/officeart/2005/8/layout/orgChart1"/>
    <dgm:cxn modelId="{CA45A6DA-D80B-4AA4-BB27-CAE4E98D975B}" type="presParOf" srcId="{D89318EB-45C0-4EA4-90AD-A65344231F1B}" destId="{AFDEFF3A-6B48-4EF1-A5E5-EF947ED6F2FC}" srcOrd="0" destOrd="0" presId="urn:microsoft.com/office/officeart/2005/8/layout/orgChart1"/>
    <dgm:cxn modelId="{B5E5C625-67B6-47B5-B51C-535B1014E99D}" type="presParOf" srcId="{D89318EB-45C0-4EA4-90AD-A65344231F1B}" destId="{212F3EBC-A837-4210-935F-E77C3AA302B0}" srcOrd="1" destOrd="0" presId="urn:microsoft.com/office/officeart/2005/8/layout/orgChart1"/>
    <dgm:cxn modelId="{5EE9B032-6085-4E99-80C3-B8297E0EA303}" type="presParOf" srcId="{CDBE288B-DA77-44AA-8D00-C98C54E397C3}" destId="{52D41508-2BD0-4C1A-B994-F0A1181B7AB5}" srcOrd="1" destOrd="0" presId="urn:microsoft.com/office/officeart/2005/8/layout/orgChart1"/>
    <dgm:cxn modelId="{59B01481-8277-4B6B-A78B-64008D4128B7}" type="presParOf" srcId="{CDBE288B-DA77-44AA-8D00-C98C54E397C3}" destId="{C82768CD-86D9-4F91-85A1-E159F89FB3BE}" srcOrd="2" destOrd="0" presId="urn:microsoft.com/office/officeart/2005/8/layout/orgChart1"/>
    <dgm:cxn modelId="{1AB30284-8D40-4CF2-A99E-54FDA00D0B6C}" type="presParOf" srcId="{2BEBC0C5-1279-4765-85DC-8AE521B4A306}" destId="{06BCA596-3CF5-4854-8061-43681A800016}" srcOrd="2" destOrd="0" presId="urn:microsoft.com/office/officeart/2005/8/layout/orgChart1"/>
    <dgm:cxn modelId="{BFC0FC94-2383-4745-885B-4924009DC5D1}" type="presParOf" srcId="{E7680FFD-16A0-4F45-A4BE-E2F23BCF3A91}" destId="{150D6FC4-E0F3-46CE-8B5E-E6849EC01C39}" srcOrd="10" destOrd="0" presId="urn:microsoft.com/office/officeart/2005/8/layout/orgChart1"/>
    <dgm:cxn modelId="{DB105B76-506D-4248-A0A3-CABB28BE55D3}" type="presParOf" srcId="{E7680FFD-16A0-4F45-A4BE-E2F23BCF3A91}" destId="{91711A8F-8FB2-4B1B-972D-7FA868E8A4CA}" srcOrd="11" destOrd="0" presId="urn:microsoft.com/office/officeart/2005/8/layout/orgChart1"/>
    <dgm:cxn modelId="{3B6FA287-7898-47C6-AB97-3E612D2FB269}" type="presParOf" srcId="{91711A8F-8FB2-4B1B-972D-7FA868E8A4CA}" destId="{EA310793-04D2-4126-AF67-E5C77582CE23}" srcOrd="0" destOrd="0" presId="urn:microsoft.com/office/officeart/2005/8/layout/orgChart1"/>
    <dgm:cxn modelId="{6ECA417A-E84E-4D28-AD8F-BA5742C050B2}" type="presParOf" srcId="{EA310793-04D2-4126-AF67-E5C77582CE23}" destId="{4719C6D7-1F4D-46A5-873E-30A3AF52E351}" srcOrd="0" destOrd="0" presId="urn:microsoft.com/office/officeart/2005/8/layout/orgChart1"/>
    <dgm:cxn modelId="{D4F93E85-B22E-4C26-8CE1-4C091094F072}" type="presParOf" srcId="{EA310793-04D2-4126-AF67-E5C77582CE23}" destId="{0B55A737-FDC7-49BA-95C8-6FE46B71A757}" srcOrd="1" destOrd="0" presId="urn:microsoft.com/office/officeart/2005/8/layout/orgChart1"/>
    <dgm:cxn modelId="{95330C61-682C-4EE7-A480-4D1CF45B2A84}" type="presParOf" srcId="{91711A8F-8FB2-4B1B-972D-7FA868E8A4CA}" destId="{7020DEAA-601B-48EF-9548-7F290439A8F2}" srcOrd="1" destOrd="0" presId="urn:microsoft.com/office/officeart/2005/8/layout/orgChart1"/>
    <dgm:cxn modelId="{1E943AD5-005E-4A28-A3CF-88BE15EFC6FD}" type="presParOf" srcId="{7020DEAA-601B-48EF-9548-7F290439A8F2}" destId="{074CA8A0-A2B2-482F-9A7D-4B12D668E261}" srcOrd="0" destOrd="0" presId="urn:microsoft.com/office/officeart/2005/8/layout/orgChart1"/>
    <dgm:cxn modelId="{C76DCF52-BFF3-47BF-89D2-97516B993119}" type="presParOf" srcId="{7020DEAA-601B-48EF-9548-7F290439A8F2}" destId="{59AD56EA-7346-43C3-8416-3E2383D05F54}" srcOrd="1" destOrd="0" presId="urn:microsoft.com/office/officeart/2005/8/layout/orgChart1"/>
    <dgm:cxn modelId="{7A3423FA-2283-43F2-BD47-1348AF498985}" type="presParOf" srcId="{59AD56EA-7346-43C3-8416-3E2383D05F54}" destId="{6E222B48-F3CE-4D53-81A4-E3AD9286283D}" srcOrd="0" destOrd="0" presId="urn:microsoft.com/office/officeart/2005/8/layout/orgChart1"/>
    <dgm:cxn modelId="{2FC9081A-3157-4628-9CD6-0992742A7864}" type="presParOf" srcId="{6E222B48-F3CE-4D53-81A4-E3AD9286283D}" destId="{99D42E93-0176-4B88-9BAF-DB4498DC478A}" srcOrd="0" destOrd="0" presId="urn:microsoft.com/office/officeart/2005/8/layout/orgChart1"/>
    <dgm:cxn modelId="{147963E2-38F0-469E-982A-5FBE4220AF96}" type="presParOf" srcId="{6E222B48-F3CE-4D53-81A4-E3AD9286283D}" destId="{A02BD9C8-B208-4549-8F89-61DA01A23E0B}" srcOrd="1" destOrd="0" presId="urn:microsoft.com/office/officeart/2005/8/layout/orgChart1"/>
    <dgm:cxn modelId="{14A8C54C-2784-478D-A9DE-FFC94039293E}" type="presParOf" srcId="{59AD56EA-7346-43C3-8416-3E2383D05F54}" destId="{5AD3BACF-99AF-4F83-B416-443F0597CD04}" srcOrd="1" destOrd="0" presId="urn:microsoft.com/office/officeart/2005/8/layout/orgChart1"/>
    <dgm:cxn modelId="{419E18EF-1B10-41F5-8322-6516B5139824}" type="presParOf" srcId="{59AD56EA-7346-43C3-8416-3E2383D05F54}" destId="{6E866647-010C-4100-BD7A-718A1EE761C9}" srcOrd="2" destOrd="0" presId="urn:microsoft.com/office/officeart/2005/8/layout/orgChart1"/>
    <dgm:cxn modelId="{952712FA-EDE3-4484-9542-902A6E0958C1}" type="presParOf" srcId="{91711A8F-8FB2-4B1B-972D-7FA868E8A4CA}" destId="{39657F76-32FA-4B35-BCAB-396C670B2E06}" srcOrd="2" destOrd="0" presId="urn:microsoft.com/office/officeart/2005/8/layout/orgChart1"/>
    <dgm:cxn modelId="{FC2C35CB-40F6-41A6-ABA3-A1F9C40C27E0}" type="presParOf" srcId="{E7680FFD-16A0-4F45-A4BE-E2F23BCF3A91}" destId="{3A92985E-9AF9-48B1-B3DD-38B913F5DC08}" srcOrd="12" destOrd="0" presId="urn:microsoft.com/office/officeart/2005/8/layout/orgChart1"/>
    <dgm:cxn modelId="{DF237AF4-4FA3-489D-943D-281ECDA53DE4}" type="presParOf" srcId="{E7680FFD-16A0-4F45-A4BE-E2F23BCF3A91}" destId="{B33C6A55-1359-4D51-B38F-6D5E6F99F089}" srcOrd="13" destOrd="0" presId="urn:microsoft.com/office/officeart/2005/8/layout/orgChart1"/>
    <dgm:cxn modelId="{C359270D-51DB-4AA9-9545-6114CFD56F33}" type="presParOf" srcId="{B33C6A55-1359-4D51-B38F-6D5E6F99F089}" destId="{06FD000F-59C2-4F67-9DA6-30C0B0CF752A}" srcOrd="0" destOrd="0" presId="urn:microsoft.com/office/officeart/2005/8/layout/orgChart1"/>
    <dgm:cxn modelId="{C84C1E9B-54A8-4CFA-84F8-C10F3AB66860}" type="presParOf" srcId="{06FD000F-59C2-4F67-9DA6-30C0B0CF752A}" destId="{C944D223-F943-4743-A2AE-FC0152C17573}" srcOrd="0" destOrd="0" presId="urn:microsoft.com/office/officeart/2005/8/layout/orgChart1"/>
    <dgm:cxn modelId="{914E820C-A9AB-4AAF-A680-D5BE66CCE1A1}" type="presParOf" srcId="{06FD000F-59C2-4F67-9DA6-30C0B0CF752A}" destId="{CB074333-F824-43DC-8F65-7B8D62C7CDA7}" srcOrd="1" destOrd="0" presId="urn:microsoft.com/office/officeart/2005/8/layout/orgChart1"/>
    <dgm:cxn modelId="{C26FE720-509F-4B90-B5EA-AF8A5BB3A141}" type="presParOf" srcId="{B33C6A55-1359-4D51-B38F-6D5E6F99F089}" destId="{0E79C8CB-AB4C-476D-B4B6-1529FEFAE0FF}" srcOrd="1" destOrd="0" presId="urn:microsoft.com/office/officeart/2005/8/layout/orgChart1"/>
    <dgm:cxn modelId="{4CEB731C-6271-4561-A695-938DF4C4E248}" type="presParOf" srcId="{0E79C8CB-AB4C-476D-B4B6-1529FEFAE0FF}" destId="{A0D0752A-4519-4989-AD23-D1A2C4F8483D}" srcOrd="0" destOrd="0" presId="urn:microsoft.com/office/officeart/2005/8/layout/orgChart1"/>
    <dgm:cxn modelId="{BC7983A3-B0C8-4278-A6BA-BDE885264A08}" type="presParOf" srcId="{0E79C8CB-AB4C-476D-B4B6-1529FEFAE0FF}" destId="{1110A37C-FEFD-4D3B-9B7E-25AC8553E2C1}" srcOrd="1" destOrd="0" presId="urn:microsoft.com/office/officeart/2005/8/layout/orgChart1"/>
    <dgm:cxn modelId="{E5DDCF49-FED4-4DDC-A87E-C12641350844}" type="presParOf" srcId="{1110A37C-FEFD-4D3B-9B7E-25AC8553E2C1}" destId="{17AF4405-2AE3-4C2E-A104-FDADD157A5D6}" srcOrd="0" destOrd="0" presId="urn:microsoft.com/office/officeart/2005/8/layout/orgChart1"/>
    <dgm:cxn modelId="{C882A7F9-1C17-4315-93A7-3B312796BF5C}" type="presParOf" srcId="{17AF4405-2AE3-4C2E-A104-FDADD157A5D6}" destId="{2B2C3751-3D3C-4D87-98B7-3CC7D24F9DA8}" srcOrd="0" destOrd="0" presId="urn:microsoft.com/office/officeart/2005/8/layout/orgChart1"/>
    <dgm:cxn modelId="{79D51B84-F3FB-4683-926D-F24FD1B601ED}" type="presParOf" srcId="{17AF4405-2AE3-4C2E-A104-FDADD157A5D6}" destId="{73D04335-6199-4E80-97C2-AFAB855C90D4}" srcOrd="1" destOrd="0" presId="urn:microsoft.com/office/officeart/2005/8/layout/orgChart1"/>
    <dgm:cxn modelId="{4F9709A8-3520-40FF-ABDD-66740F0DC32E}" type="presParOf" srcId="{1110A37C-FEFD-4D3B-9B7E-25AC8553E2C1}" destId="{AEC773A0-6DDF-4872-8547-983388A061FA}" srcOrd="1" destOrd="0" presId="urn:microsoft.com/office/officeart/2005/8/layout/orgChart1"/>
    <dgm:cxn modelId="{B54F85A3-8814-4F98-9807-F9E127A33C3B}" type="presParOf" srcId="{1110A37C-FEFD-4D3B-9B7E-25AC8553E2C1}" destId="{2D684C57-2D56-40EF-B86E-C175EBDF5EF3}" srcOrd="2" destOrd="0" presId="urn:microsoft.com/office/officeart/2005/8/layout/orgChart1"/>
    <dgm:cxn modelId="{327822AC-F27E-4BFD-91BC-81BDFC78ED7C}" type="presParOf" srcId="{B33C6A55-1359-4D51-B38F-6D5E6F99F089}" destId="{E44F7667-DB86-4A2D-AEB0-8B7169F84A45}" srcOrd="2" destOrd="0" presId="urn:microsoft.com/office/officeart/2005/8/layout/orgChart1"/>
    <dgm:cxn modelId="{C3F75D95-9B9B-4D58-B502-3968A32DE902}" type="presParOf" srcId="{7ECB72BD-7854-4218-A5E8-46A2F3DDDE01}" destId="{D5C308CB-E6E7-44D1-9A4F-15D0C43EE4C6}" srcOrd="2" destOrd="0" presId="urn:microsoft.com/office/officeart/2005/8/layout/orgChar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E61C05D-59C9-42E4-AC50-396FB9241DEF}">
      <dsp:nvSpPr>
        <dsp:cNvPr id="0" name=""/>
        <dsp:cNvSpPr/>
      </dsp:nvSpPr>
      <dsp:spPr>
        <a:xfrm>
          <a:off x="6075656" y="1750521"/>
          <a:ext cx="91440" cy="2954305"/>
        </a:xfrm>
        <a:custGeom>
          <a:avLst/>
          <a:gdLst/>
          <a:ahLst/>
          <a:cxnLst/>
          <a:rect l="0" t="0" r="0" b="0"/>
          <a:pathLst>
            <a:path>
              <a:moveTo>
                <a:pt x="45720" y="0"/>
              </a:moveTo>
              <a:lnTo>
                <a:pt x="45720" y="2954305"/>
              </a:lnTo>
              <a:lnTo>
                <a:pt x="127330" y="29543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A43987-2F1B-40C0-8A35-5E8D8FDA332E}">
      <dsp:nvSpPr>
        <dsp:cNvPr id="0" name=""/>
        <dsp:cNvSpPr/>
      </dsp:nvSpPr>
      <dsp:spPr>
        <a:xfrm>
          <a:off x="6075656" y="1750521"/>
          <a:ext cx="91440" cy="2568015"/>
        </a:xfrm>
        <a:custGeom>
          <a:avLst/>
          <a:gdLst/>
          <a:ahLst/>
          <a:cxnLst/>
          <a:rect l="0" t="0" r="0" b="0"/>
          <a:pathLst>
            <a:path>
              <a:moveTo>
                <a:pt x="45720" y="0"/>
              </a:moveTo>
              <a:lnTo>
                <a:pt x="45720" y="2568015"/>
              </a:lnTo>
              <a:lnTo>
                <a:pt x="127330" y="256801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96D70EC-3B98-4343-9D45-89F40C1CC625}">
      <dsp:nvSpPr>
        <dsp:cNvPr id="0" name=""/>
        <dsp:cNvSpPr/>
      </dsp:nvSpPr>
      <dsp:spPr>
        <a:xfrm>
          <a:off x="6075656" y="1750521"/>
          <a:ext cx="91440" cy="2181724"/>
        </a:xfrm>
        <a:custGeom>
          <a:avLst/>
          <a:gdLst/>
          <a:ahLst/>
          <a:cxnLst/>
          <a:rect l="0" t="0" r="0" b="0"/>
          <a:pathLst>
            <a:path>
              <a:moveTo>
                <a:pt x="45720" y="0"/>
              </a:moveTo>
              <a:lnTo>
                <a:pt x="45720" y="2181724"/>
              </a:lnTo>
              <a:lnTo>
                <a:pt x="127330" y="21817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43BE4C5-E1F4-4F5C-8B5E-0109DE4445B7}">
      <dsp:nvSpPr>
        <dsp:cNvPr id="0" name=""/>
        <dsp:cNvSpPr/>
      </dsp:nvSpPr>
      <dsp:spPr>
        <a:xfrm>
          <a:off x="6075656" y="1750521"/>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27E922-6577-44DF-9BC6-33D676DD237E}">
      <dsp:nvSpPr>
        <dsp:cNvPr id="0" name=""/>
        <dsp:cNvSpPr/>
      </dsp:nvSpPr>
      <dsp:spPr>
        <a:xfrm>
          <a:off x="6075656" y="1750521"/>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6BF5C9-DCD3-47C8-9260-201D15ABF022}">
      <dsp:nvSpPr>
        <dsp:cNvPr id="0" name=""/>
        <dsp:cNvSpPr/>
      </dsp:nvSpPr>
      <dsp:spPr>
        <a:xfrm>
          <a:off x="6075656" y="1750521"/>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67A32E6-EBC4-4861-8537-B44A2CF232D2}">
      <dsp:nvSpPr>
        <dsp:cNvPr id="0" name=""/>
        <dsp:cNvSpPr/>
      </dsp:nvSpPr>
      <dsp:spPr>
        <a:xfrm>
          <a:off x="6075656" y="1750521"/>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4A8A6C-B180-47C0-9DE8-6C18FED30422}">
      <dsp:nvSpPr>
        <dsp:cNvPr id="0" name=""/>
        <dsp:cNvSpPr/>
      </dsp:nvSpPr>
      <dsp:spPr>
        <a:xfrm>
          <a:off x="6075656" y="1750521"/>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3B326-52DD-4438-A28A-C60E5CB82EE6}">
      <dsp:nvSpPr>
        <dsp:cNvPr id="0" name=""/>
        <dsp:cNvSpPr/>
      </dsp:nvSpPr>
      <dsp:spPr>
        <a:xfrm>
          <a:off x="3802273" y="1364231"/>
          <a:ext cx="2536731" cy="114254"/>
        </a:xfrm>
        <a:custGeom>
          <a:avLst/>
          <a:gdLst/>
          <a:ahLst/>
          <a:cxnLst/>
          <a:rect l="0" t="0" r="0" b="0"/>
          <a:pathLst>
            <a:path>
              <a:moveTo>
                <a:pt x="0" y="0"/>
              </a:moveTo>
              <a:lnTo>
                <a:pt x="0" y="57127"/>
              </a:lnTo>
              <a:lnTo>
                <a:pt x="2536731" y="57127"/>
              </a:lnTo>
              <a:lnTo>
                <a:pt x="2536731"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FA5FCD-4349-444C-9FEC-07CB60D4CAF1}">
      <dsp:nvSpPr>
        <dsp:cNvPr id="0" name=""/>
        <dsp:cNvSpPr/>
      </dsp:nvSpPr>
      <dsp:spPr>
        <a:xfrm>
          <a:off x="5417330" y="1750521"/>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76D7E0-E6E4-4194-AC11-0D8516F8DCBD}">
      <dsp:nvSpPr>
        <dsp:cNvPr id="0" name=""/>
        <dsp:cNvSpPr/>
      </dsp:nvSpPr>
      <dsp:spPr>
        <a:xfrm>
          <a:off x="5417330" y="1750521"/>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75817A-BAE0-4378-963E-C5FE16EEC1F9}">
      <dsp:nvSpPr>
        <dsp:cNvPr id="0" name=""/>
        <dsp:cNvSpPr/>
      </dsp:nvSpPr>
      <dsp:spPr>
        <a:xfrm>
          <a:off x="5417330" y="1750521"/>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A03F1B-96D0-458C-8E32-BA9AB73876C7}">
      <dsp:nvSpPr>
        <dsp:cNvPr id="0" name=""/>
        <dsp:cNvSpPr/>
      </dsp:nvSpPr>
      <dsp:spPr>
        <a:xfrm>
          <a:off x="5417330" y="1750521"/>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0C97701-D2E0-4591-B1A7-4CDDBDC6D45C}">
      <dsp:nvSpPr>
        <dsp:cNvPr id="0" name=""/>
        <dsp:cNvSpPr/>
      </dsp:nvSpPr>
      <dsp:spPr>
        <a:xfrm>
          <a:off x="5417330" y="1750521"/>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DA9D86-DFAC-4C24-AB9A-D1D1ED1FEAF9}">
      <dsp:nvSpPr>
        <dsp:cNvPr id="0" name=""/>
        <dsp:cNvSpPr/>
      </dsp:nvSpPr>
      <dsp:spPr>
        <a:xfrm>
          <a:off x="3802273" y="1364231"/>
          <a:ext cx="1878405" cy="114254"/>
        </a:xfrm>
        <a:custGeom>
          <a:avLst/>
          <a:gdLst/>
          <a:ahLst/>
          <a:cxnLst/>
          <a:rect l="0" t="0" r="0" b="0"/>
          <a:pathLst>
            <a:path>
              <a:moveTo>
                <a:pt x="0" y="0"/>
              </a:moveTo>
              <a:lnTo>
                <a:pt x="0" y="57127"/>
              </a:lnTo>
              <a:lnTo>
                <a:pt x="1878405" y="57127"/>
              </a:lnTo>
              <a:lnTo>
                <a:pt x="1878405"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DEB8AA-842A-4C49-9FD7-F31EB2CFC9F6}">
      <dsp:nvSpPr>
        <dsp:cNvPr id="0" name=""/>
        <dsp:cNvSpPr/>
      </dsp:nvSpPr>
      <dsp:spPr>
        <a:xfrm>
          <a:off x="4770892" y="1758448"/>
          <a:ext cx="91440" cy="2946378"/>
        </a:xfrm>
        <a:custGeom>
          <a:avLst/>
          <a:gdLst/>
          <a:ahLst/>
          <a:cxnLst/>
          <a:rect l="0" t="0" r="0" b="0"/>
          <a:pathLst>
            <a:path>
              <a:moveTo>
                <a:pt x="45720" y="0"/>
              </a:moveTo>
              <a:lnTo>
                <a:pt x="45720" y="2946378"/>
              </a:lnTo>
              <a:lnTo>
                <a:pt x="115442" y="294637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EA58A7-4045-4AE0-B64A-06FF8E85F44E}">
      <dsp:nvSpPr>
        <dsp:cNvPr id="0" name=""/>
        <dsp:cNvSpPr/>
      </dsp:nvSpPr>
      <dsp:spPr>
        <a:xfrm>
          <a:off x="4770892" y="1758448"/>
          <a:ext cx="91440" cy="2560088"/>
        </a:xfrm>
        <a:custGeom>
          <a:avLst/>
          <a:gdLst/>
          <a:ahLst/>
          <a:cxnLst/>
          <a:rect l="0" t="0" r="0" b="0"/>
          <a:pathLst>
            <a:path>
              <a:moveTo>
                <a:pt x="45720" y="0"/>
              </a:moveTo>
              <a:lnTo>
                <a:pt x="45720" y="2560088"/>
              </a:lnTo>
              <a:lnTo>
                <a:pt x="115442" y="256008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E075E1-5E2A-45B5-8F5E-9AED06B3507D}">
      <dsp:nvSpPr>
        <dsp:cNvPr id="0" name=""/>
        <dsp:cNvSpPr/>
      </dsp:nvSpPr>
      <dsp:spPr>
        <a:xfrm>
          <a:off x="4770892" y="1758448"/>
          <a:ext cx="91440" cy="2173797"/>
        </a:xfrm>
        <a:custGeom>
          <a:avLst/>
          <a:gdLst/>
          <a:ahLst/>
          <a:cxnLst/>
          <a:rect l="0" t="0" r="0" b="0"/>
          <a:pathLst>
            <a:path>
              <a:moveTo>
                <a:pt x="45720" y="0"/>
              </a:moveTo>
              <a:lnTo>
                <a:pt x="45720" y="2173797"/>
              </a:lnTo>
              <a:lnTo>
                <a:pt x="115442" y="217379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4CFBBD-B804-488C-A9EE-5DA85CF54B9A}">
      <dsp:nvSpPr>
        <dsp:cNvPr id="0" name=""/>
        <dsp:cNvSpPr/>
      </dsp:nvSpPr>
      <dsp:spPr>
        <a:xfrm>
          <a:off x="4770892" y="1758448"/>
          <a:ext cx="91440" cy="1787507"/>
        </a:xfrm>
        <a:custGeom>
          <a:avLst/>
          <a:gdLst/>
          <a:ahLst/>
          <a:cxnLst/>
          <a:rect l="0" t="0" r="0" b="0"/>
          <a:pathLst>
            <a:path>
              <a:moveTo>
                <a:pt x="45720" y="0"/>
              </a:moveTo>
              <a:lnTo>
                <a:pt x="45720" y="1787507"/>
              </a:lnTo>
              <a:lnTo>
                <a:pt x="115442" y="178750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8866C-BDF0-4038-8972-6D181649C029}">
      <dsp:nvSpPr>
        <dsp:cNvPr id="0" name=""/>
        <dsp:cNvSpPr/>
      </dsp:nvSpPr>
      <dsp:spPr>
        <a:xfrm>
          <a:off x="4770892" y="1758448"/>
          <a:ext cx="91440" cy="1401216"/>
        </a:xfrm>
        <a:custGeom>
          <a:avLst/>
          <a:gdLst/>
          <a:ahLst/>
          <a:cxnLst/>
          <a:rect l="0" t="0" r="0" b="0"/>
          <a:pathLst>
            <a:path>
              <a:moveTo>
                <a:pt x="45720" y="0"/>
              </a:moveTo>
              <a:lnTo>
                <a:pt x="45720" y="1401216"/>
              </a:lnTo>
              <a:lnTo>
                <a:pt x="115442" y="140121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8B1061C-BC56-49F3-AC0E-449A61403FA7}">
      <dsp:nvSpPr>
        <dsp:cNvPr id="0" name=""/>
        <dsp:cNvSpPr/>
      </dsp:nvSpPr>
      <dsp:spPr>
        <a:xfrm>
          <a:off x="4770892" y="1758448"/>
          <a:ext cx="91440" cy="1014926"/>
        </a:xfrm>
        <a:custGeom>
          <a:avLst/>
          <a:gdLst/>
          <a:ahLst/>
          <a:cxnLst/>
          <a:rect l="0" t="0" r="0" b="0"/>
          <a:pathLst>
            <a:path>
              <a:moveTo>
                <a:pt x="45720" y="0"/>
              </a:moveTo>
              <a:lnTo>
                <a:pt x="45720" y="1014926"/>
              </a:lnTo>
              <a:lnTo>
                <a:pt x="115442" y="101492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01B787-0D20-4DD3-AABD-6A608B656734}">
      <dsp:nvSpPr>
        <dsp:cNvPr id="0" name=""/>
        <dsp:cNvSpPr/>
      </dsp:nvSpPr>
      <dsp:spPr>
        <a:xfrm>
          <a:off x="4770892" y="1758448"/>
          <a:ext cx="91440" cy="628636"/>
        </a:xfrm>
        <a:custGeom>
          <a:avLst/>
          <a:gdLst/>
          <a:ahLst/>
          <a:cxnLst/>
          <a:rect l="0" t="0" r="0" b="0"/>
          <a:pathLst>
            <a:path>
              <a:moveTo>
                <a:pt x="45720" y="0"/>
              </a:moveTo>
              <a:lnTo>
                <a:pt x="45720" y="628636"/>
              </a:lnTo>
              <a:lnTo>
                <a:pt x="115442" y="62863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DE759E-C595-4C55-837D-697B7D369688}">
      <dsp:nvSpPr>
        <dsp:cNvPr id="0" name=""/>
        <dsp:cNvSpPr/>
      </dsp:nvSpPr>
      <dsp:spPr>
        <a:xfrm>
          <a:off x="4770892" y="1758448"/>
          <a:ext cx="91440" cy="242345"/>
        </a:xfrm>
        <a:custGeom>
          <a:avLst/>
          <a:gdLst/>
          <a:ahLst/>
          <a:cxnLst/>
          <a:rect l="0" t="0" r="0" b="0"/>
          <a:pathLst>
            <a:path>
              <a:moveTo>
                <a:pt x="45720" y="0"/>
              </a:moveTo>
              <a:lnTo>
                <a:pt x="45720" y="242345"/>
              </a:lnTo>
              <a:lnTo>
                <a:pt x="115442" y="2423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869D193-D6B8-490C-853C-47AEF1EC1C8E}">
      <dsp:nvSpPr>
        <dsp:cNvPr id="0" name=""/>
        <dsp:cNvSpPr/>
      </dsp:nvSpPr>
      <dsp:spPr>
        <a:xfrm>
          <a:off x="3802273" y="1364231"/>
          <a:ext cx="1231967" cy="122182"/>
        </a:xfrm>
        <a:custGeom>
          <a:avLst/>
          <a:gdLst/>
          <a:ahLst/>
          <a:cxnLst/>
          <a:rect l="0" t="0" r="0" b="0"/>
          <a:pathLst>
            <a:path>
              <a:moveTo>
                <a:pt x="0" y="0"/>
              </a:moveTo>
              <a:lnTo>
                <a:pt x="0" y="65054"/>
              </a:lnTo>
              <a:lnTo>
                <a:pt x="1231967" y="65054"/>
              </a:lnTo>
              <a:lnTo>
                <a:pt x="1231967" y="12218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570EDB-4160-4186-BEF5-7FE2AB418667}">
      <dsp:nvSpPr>
        <dsp:cNvPr id="0" name=""/>
        <dsp:cNvSpPr/>
      </dsp:nvSpPr>
      <dsp:spPr>
        <a:xfrm>
          <a:off x="4100678"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632B44-09A6-4F89-9E1A-3D18C1F094A1}">
      <dsp:nvSpPr>
        <dsp:cNvPr id="0" name=""/>
        <dsp:cNvSpPr/>
      </dsp:nvSpPr>
      <dsp:spPr>
        <a:xfrm>
          <a:off x="4100678"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D6D453-F87A-4DCB-9E48-5E23A869E295}">
      <dsp:nvSpPr>
        <dsp:cNvPr id="0" name=""/>
        <dsp:cNvSpPr/>
      </dsp:nvSpPr>
      <dsp:spPr>
        <a:xfrm>
          <a:off x="4100678"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4349A48-6D5B-470E-8874-944BE65E53C2}">
      <dsp:nvSpPr>
        <dsp:cNvPr id="0" name=""/>
        <dsp:cNvSpPr/>
      </dsp:nvSpPr>
      <dsp:spPr>
        <a:xfrm>
          <a:off x="4100678"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F88ADF-B82D-46B8-993F-8ACB9CCD9D22}">
      <dsp:nvSpPr>
        <dsp:cNvPr id="0" name=""/>
        <dsp:cNvSpPr/>
      </dsp:nvSpPr>
      <dsp:spPr>
        <a:xfrm>
          <a:off x="4034863" y="1750521"/>
          <a:ext cx="329162" cy="114254"/>
        </a:xfrm>
        <a:custGeom>
          <a:avLst/>
          <a:gdLst/>
          <a:ahLst/>
          <a:cxnLst/>
          <a:rect l="0" t="0" r="0" b="0"/>
          <a:pathLst>
            <a:path>
              <a:moveTo>
                <a:pt x="0" y="0"/>
              </a:moveTo>
              <a:lnTo>
                <a:pt x="0" y="57127"/>
              </a:lnTo>
              <a:lnTo>
                <a:pt x="329162" y="57127"/>
              </a:lnTo>
              <a:lnTo>
                <a:pt x="329162"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600AEB-1C18-4E9D-BCE4-7473FD90791D}">
      <dsp:nvSpPr>
        <dsp:cNvPr id="0" name=""/>
        <dsp:cNvSpPr/>
      </dsp:nvSpPr>
      <dsp:spPr>
        <a:xfrm>
          <a:off x="3442352" y="2136812"/>
          <a:ext cx="91440" cy="2181724"/>
        </a:xfrm>
        <a:custGeom>
          <a:avLst/>
          <a:gdLst/>
          <a:ahLst/>
          <a:cxnLst/>
          <a:rect l="0" t="0" r="0" b="0"/>
          <a:pathLst>
            <a:path>
              <a:moveTo>
                <a:pt x="45720" y="0"/>
              </a:moveTo>
              <a:lnTo>
                <a:pt x="45720" y="2181724"/>
              </a:lnTo>
              <a:lnTo>
                <a:pt x="127330" y="21817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92AD6E-05EA-4E0B-A747-91508152ED57}">
      <dsp:nvSpPr>
        <dsp:cNvPr id="0" name=""/>
        <dsp:cNvSpPr/>
      </dsp:nvSpPr>
      <dsp:spPr>
        <a:xfrm>
          <a:off x="3442352" y="2136812"/>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177905C-64D7-4F78-BAD1-E375955786DD}">
      <dsp:nvSpPr>
        <dsp:cNvPr id="0" name=""/>
        <dsp:cNvSpPr/>
      </dsp:nvSpPr>
      <dsp:spPr>
        <a:xfrm>
          <a:off x="3442352"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888CC-D4D7-41BC-817D-1DAB50A254BA}">
      <dsp:nvSpPr>
        <dsp:cNvPr id="0" name=""/>
        <dsp:cNvSpPr/>
      </dsp:nvSpPr>
      <dsp:spPr>
        <a:xfrm>
          <a:off x="3442352"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3875CB4-37A9-49F8-BF5C-2F715DB5F2EE}">
      <dsp:nvSpPr>
        <dsp:cNvPr id="0" name=""/>
        <dsp:cNvSpPr/>
      </dsp:nvSpPr>
      <dsp:spPr>
        <a:xfrm>
          <a:off x="3442352"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EBA256E-5274-4681-90D6-3A5870006E38}">
      <dsp:nvSpPr>
        <dsp:cNvPr id="0" name=""/>
        <dsp:cNvSpPr/>
      </dsp:nvSpPr>
      <dsp:spPr>
        <a:xfrm>
          <a:off x="3442352"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62C4BC2-20FC-496E-BD8E-CF9697050A31}">
      <dsp:nvSpPr>
        <dsp:cNvPr id="0" name=""/>
        <dsp:cNvSpPr/>
      </dsp:nvSpPr>
      <dsp:spPr>
        <a:xfrm>
          <a:off x="3705700" y="1750521"/>
          <a:ext cx="329162" cy="114254"/>
        </a:xfrm>
        <a:custGeom>
          <a:avLst/>
          <a:gdLst/>
          <a:ahLst/>
          <a:cxnLst/>
          <a:rect l="0" t="0" r="0" b="0"/>
          <a:pathLst>
            <a:path>
              <a:moveTo>
                <a:pt x="329162" y="0"/>
              </a:moveTo>
              <a:lnTo>
                <a:pt x="329162" y="57127"/>
              </a:lnTo>
              <a:lnTo>
                <a:pt x="0" y="57127"/>
              </a:lnTo>
              <a:lnTo>
                <a:pt x="0"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F0F6897-2C5E-4474-907E-FDBB895F59DD}">
      <dsp:nvSpPr>
        <dsp:cNvPr id="0" name=""/>
        <dsp:cNvSpPr/>
      </dsp:nvSpPr>
      <dsp:spPr>
        <a:xfrm>
          <a:off x="3802273" y="1364231"/>
          <a:ext cx="232590" cy="114254"/>
        </a:xfrm>
        <a:custGeom>
          <a:avLst/>
          <a:gdLst/>
          <a:ahLst/>
          <a:cxnLst/>
          <a:rect l="0" t="0" r="0" b="0"/>
          <a:pathLst>
            <a:path>
              <a:moveTo>
                <a:pt x="0" y="0"/>
              </a:moveTo>
              <a:lnTo>
                <a:pt x="0" y="57127"/>
              </a:lnTo>
              <a:lnTo>
                <a:pt x="232590" y="57127"/>
              </a:lnTo>
              <a:lnTo>
                <a:pt x="232590"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D3EC3C-B574-492A-9091-56D0DE655058}">
      <dsp:nvSpPr>
        <dsp:cNvPr id="0" name=""/>
        <dsp:cNvSpPr/>
      </dsp:nvSpPr>
      <dsp:spPr>
        <a:xfrm>
          <a:off x="2648008" y="1750521"/>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929808-6E35-4974-A1CF-B93C920F7507}">
      <dsp:nvSpPr>
        <dsp:cNvPr id="0" name=""/>
        <dsp:cNvSpPr/>
      </dsp:nvSpPr>
      <dsp:spPr>
        <a:xfrm>
          <a:off x="2648008" y="1750521"/>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C8E9AF-95A4-4EF9-98B1-9AFCF9B86E88}">
      <dsp:nvSpPr>
        <dsp:cNvPr id="0" name=""/>
        <dsp:cNvSpPr/>
      </dsp:nvSpPr>
      <dsp:spPr>
        <a:xfrm>
          <a:off x="2648008" y="1750521"/>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0F2E-A4CA-4690-A1B0-06BEB680ADC0}">
      <dsp:nvSpPr>
        <dsp:cNvPr id="0" name=""/>
        <dsp:cNvSpPr/>
      </dsp:nvSpPr>
      <dsp:spPr>
        <a:xfrm>
          <a:off x="2911357" y="1364231"/>
          <a:ext cx="890916" cy="114254"/>
        </a:xfrm>
        <a:custGeom>
          <a:avLst/>
          <a:gdLst/>
          <a:ahLst/>
          <a:cxnLst/>
          <a:rect l="0" t="0" r="0" b="0"/>
          <a:pathLst>
            <a:path>
              <a:moveTo>
                <a:pt x="890916" y="0"/>
              </a:moveTo>
              <a:lnTo>
                <a:pt x="890916" y="57127"/>
              </a:lnTo>
              <a:lnTo>
                <a:pt x="0" y="57127"/>
              </a:lnTo>
              <a:lnTo>
                <a:pt x="0"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C484A1-6EC5-4B6D-B384-589195556A58}">
      <dsp:nvSpPr>
        <dsp:cNvPr id="0" name=""/>
        <dsp:cNvSpPr/>
      </dsp:nvSpPr>
      <dsp:spPr>
        <a:xfrm>
          <a:off x="1989682" y="2136812"/>
          <a:ext cx="91440" cy="4113177"/>
        </a:xfrm>
        <a:custGeom>
          <a:avLst/>
          <a:gdLst/>
          <a:ahLst/>
          <a:cxnLst/>
          <a:rect l="0" t="0" r="0" b="0"/>
          <a:pathLst>
            <a:path>
              <a:moveTo>
                <a:pt x="45720" y="0"/>
              </a:moveTo>
              <a:lnTo>
                <a:pt x="45720" y="4113177"/>
              </a:lnTo>
              <a:lnTo>
                <a:pt x="127330" y="411317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14513E3-E8A5-41CF-90C7-0C8A4F937D51}">
      <dsp:nvSpPr>
        <dsp:cNvPr id="0" name=""/>
        <dsp:cNvSpPr/>
      </dsp:nvSpPr>
      <dsp:spPr>
        <a:xfrm>
          <a:off x="1989682" y="2136812"/>
          <a:ext cx="91440" cy="3726886"/>
        </a:xfrm>
        <a:custGeom>
          <a:avLst/>
          <a:gdLst/>
          <a:ahLst/>
          <a:cxnLst/>
          <a:rect l="0" t="0" r="0" b="0"/>
          <a:pathLst>
            <a:path>
              <a:moveTo>
                <a:pt x="45720" y="0"/>
              </a:moveTo>
              <a:lnTo>
                <a:pt x="45720" y="3726886"/>
              </a:lnTo>
              <a:lnTo>
                <a:pt x="127330" y="372688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39410-F1A1-4B08-B7C5-CF943E02900C}">
      <dsp:nvSpPr>
        <dsp:cNvPr id="0" name=""/>
        <dsp:cNvSpPr/>
      </dsp:nvSpPr>
      <dsp:spPr>
        <a:xfrm>
          <a:off x="1989682" y="2136812"/>
          <a:ext cx="91440" cy="3340596"/>
        </a:xfrm>
        <a:custGeom>
          <a:avLst/>
          <a:gdLst/>
          <a:ahLst/>
          <a:cxnLst/>
          <a:rect l="0" t="0" r="0" b="0"/>
          <a:pathLst>
            <a:path>
              <a:moveTo>
                <a:pt x="45720" y="0"/>
              </a:moveTo>
              <a:lnTo>
                <a:pt x="45720" y="3340596"/>
              </a:lnTo>
              <a:lnTo>
                <a:pt x="127330" y="334059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9D4B7A-AD8A-4971-AF15-EA3B3E490146}">
      <dsp:nvSpPr>
        <dsp:cNvPr id="0" name=""/>
        <dsp:cNvSpPr/>
      </dsp:nvSpPr>
      <dsp:spPr>
        <a:xfrm>
          <a:off x="1989682" y="2136812"/>
          <a:ext cx="91440" cy="2954305"/>
        </a:xfrm>
        <a:custGeom>
          <a:avLst/>
          <a:gdLst/>
          <a:ahLst/>
          <a:cxnLst/>
          <a:rect l="0" t="0" r="0" b="0"/>
          <a:pathLst>
            <a:path>
              <a:moveTo>
                <a:pt x="45720" y="0"/>
              </a:moveTo>
              <a:lnTo>
                <a:pt x="45720" y="2954305"/>
              </a:lnTo>
              <a:lnTo>
                <a:pt x="127330" y="295430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981EAE-637E-4AFA-873C-6EF145B638CE}">
      <dsp:nvSpPr>
        <dsp:cNvPr id="0" name=""/>
        <dsp:cNvSpPr/>
      </dsp:nvSpPr>
      <dsp:spPr>
        <a:xfrm>
          <a:off x="1989682" y="2136812"/>
          <a:ext cx="91440" cy="2568015"/>
        </a:xfrm>
        <a:custGeom>
          <a:avLst/>
          <a:gdLst/>
          <a:ahLst/>
          <a:cxnLst/>
          <a:rect l="0" t="0" r="0" b="0"/>
          <a:pathLst>
            <a:path>
              <a:moveTo>
                <a:pt x="45720" y="0"/>
              </a:moveTo>
              <a:lnTo>
                <a:pt x="45720" y="2568015"/>
              </a:lnTo>
              <a:lnTo>
                <a:pt x="127330" y="256801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35F84B-8B45-465F-B06A-6BF0ECF09A0B}">
      <dsp:nvSpPr>
        <dsp:cNvPr id="0" name=""/>
        <dsp:cNvSpPr/>
      </dsp:nvSpPr>
      <dsp:spPr>
        <a:xfrm>
          <a:off x="1989682" y="2136812"/>
          <a:ext cx="91440" cy="2181724"/>
        </a:xfrm>
        <a:custGeom>
          <a:avLst/>
          <a:gdLst/>
          <a:ahLst/>
          <a:cxnLst/>
          <a:rect l="0" t="0" r="0" b="0"/>
          <a:pathLst>
            <a:path>
              <a:moveTo>
                <a:pt x="45720" y="0"/>
              </a:moveTo>
              <a:lnTo>
                <a:pt x="45720" y="2181724"/>
              </a:lnTo>
              <a:lnTo>
                <a:pt x="127330" y="21817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FAEC457-BA00-4683-B9BC-66D42EA9C010}">
      <dsp:nvSpPr>
        <dsp:cNvPr id="0" name=""/>
        <dsp:cNvSpPr/>
      </dsp:nvSpPr>
      <dsp:spPr>
        <a:xfrm>
          <a:off x="1989682" y="2136812"/>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3246EA-65ED-4935-909A-4AA60BE8C498}">
      <dsp:nvSpPr>
        <dsp:cNvPr id="0" name=""/>
        <dsp:cNvSpPr/>
      </dsp:nvSpPr>
      <dsp:spPr>
        <a:xfrm>
          <a:off x="1989682"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A66C704-66A1-4B54-869D-7908D6FE9160}">
      <dsp:nvSpPr>
        <dsp:cNvPr id="0" name=""/>
        <dsp:cNvSpPr/>
      </dsp:nvSpPr>
      <dsp:spPr>
        <a:xfrm>
          <a:off x="1989682"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0742633-FEF3-437A-AD23-04AD0BCD5C15}">
      <dsp:nvSpPr>
        <dsp:cNvPr id="0" name=""/>
        <dsp:cNvSpPr/>
      </dsp:nvSpPr>
      <dsp:spPr>
        <a:xfrm>
          <a:off x="1989682"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DF45D02-677C-4F9C-B3B5-B441A7E93027}">
      <dsp:nvSpPr>
        <dsp:cNvPr id="0" name=""/>
        <dsp:cNvSpPr/>
      </dsp:nvSpPr>
      <dsp:spPr>
        <a:xfrm>
          <a:off x="1989682"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7D5698-8EE1-4676-BFF0-24CFAF93933A}">
      <dsp:nvSpPr>
        <dsp:cNvPr id="0" name=""/>
        <dsp:cNvSpPr/>
      </dsp:nvSpPr>
      <dsp:spPr>
        <a:xfrm>
          <a:off x="1255384" y="1750521"/>
          <a:ext cx="997646" cy="114254"/>
        </a:xfrm>
        <a:custGeom>
          <a:avLst/>
          <a:gdLst/>
          <a:ahLst/>
          <a:cxnLst/>
          <a:rect l="0" t="0" r="0" b="0"/>
          <a:pathLst>
            <a:path>
              <a:moveTo>
                <a:pt x="0" y="0"/>
              </a:moveTo>
              <a:lnTo>
                <a:pt x="0" y="57127"/>
              </a:lnTo>
              <a:lnTo>
                <a:pt x="997646" y="57127"/>
              </a:lnTo>
              <a:lnTo>
                <a:pt x="997646"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F8CB54-9937-47B4-84DB-5CAF5C98B893}">
      <dsp:nvSpPr>
        <dsp:cNvPr id="0" name=""/>
        <dsp:cNvSpPr/>
      </dsp:nvSpPr>
      <dsp:spPr>
        <a:xfrm>
          <a:off x="1255384" y="1750521"/>
          <a:ext cx="339320" cy="114254"/>
        </a:xfrm>
        <a:custGeom>
          <a:avLst/>
          <a:gdLst/>
          <a:ahLst/>
          <a:cxnLst/>
          <a:rect l="0" t="0" r="0" b="0"/>
          <a:pathLst>
            <a:path>
              <a:moveTo>
                <a:pt x="0" y="0"/>
              </a:moveTo>
              <a:lnTo>
                <a:pt x="0" y="57127"/>
              </a:lnTo>
              <a:lnTo>
                <a:pt x="339320" y="57127"/>
              </a:lnTo>
              <a:lnTo>
                <a:pt x="339320"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AA6A06B-025F-456F-9EAD-9DA12BDA56DA}">
      <dsp:nvSpPr>
        <dsp:cNvPr id="0" name=""/>
        <dsp:cNvSpPr/>
      </dsp:nvSpPr>
      <dsp:spPr>
        <a:xfrm>
          <a:off x="673030" y="2136812"/>
          <a:ext cx="91440" cy="2181724"/>
        </a:xfrm>
        <a:custGeom>
          <a:avLst/>
          <a:gdLst/>
          <a:ahLst/>
          <a:cxnLst/>
          <a:rect l="0" t="0" r="0" b="0"/>
          <a:pathLst>
            <a:path>
              <a:moveTo>
                <a:pt x="45720" y="0"/>
              </a:moveTo>
              <a:lnTo>
                <a:pt x="45720" y="2181724"/>
              </a:lnTo>
              <a:lnTo>
                <a:pt x="127330" y="218172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5262BB-B911-4F65-BC0C-C834453963DF}">
      <dsp:nvSpPr>
        <dsp:cNvPr id="0" name=""/>
        <dsp:cNvSpPr/>
      </dsp:nvSpPr>
      <dsp:spPr>
        <a:xfrm>
          <a:off x="673030" y="2136812"/>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408FDB-15B0-4BB8-ABF1-07C7270665CB}">
      <dsp:nvSpPr>
        <dsp:cNvPr id="0" name=""/>
        <dsp:cNvSpPr/>
      </dsp:nvSpPr>
      <dsp:spPr>
        <a:xfrm>
          <a:off x="673030"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01D6FD-DA4A-47A7-B292-09244A7F9410}">
      <dsp:nvSpPr>
        <dsp:cNvPr id="0" name=""/>
        <dsp:cNvSpPr/>
      </dsp:nvSpPr>
      <dsp:spPr>
        <a:xfrm>
          <a:off x="673030"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C790F2-1028-4522-94DF-A73074912150}">
      <dsp:nvSpPr>
        <dsp:cNvPr id="0" name=""/>
        <dsp:cNvSpPr/>
      </dsp:nvSpPr>
      <dsp:spPr>
        <a:xfrm>
          <a:off x="673030"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3ADFE9-66AF-4721-AA15-47D7D63E88E5}">
      <dsp:nvSpPr>
        <dsp:cNvPr id="0" name=""/>
        <dsp:cNvSpPr/>
      </dsp:nvSpPr>
      <dsp:spPr>
        <a:xfrm>
          <a:off x="673030"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53BBD2-347D-4C76-85E0-E499E91BEBAD}">
      <dsp:nvSpPr>
        <dsp:cNvPr id="0" name=""/>
        <dsp:cNvSpPr/>
      </dsp:nvSpPr>
      <dsp:spPr>
        <a:xfrm>
          <a:off x="936379" y="1750521"/>
          <a:ext cx="319005" cy="114254"/>
        </a:xfrm>
        <a:custGeom>
          <a:avLst/>
          <a:gdLst/>
          <a:ahLst/>
          <a:cxnLst/>
          <a:rect l="0" t="0" r="0" b="0"/>
          <a:pathLst>
            <a:path>
              <a:moveTo>
                <a:pt x="319005" y="0"/>
              </a:moveTo>
              <a:lnTo>
                <a:pt x="319005" y="57127"/>
              </a:lnTo>
              <a:lnTo>
                <a:pt x="0" y="57127"/>
              </a:lnTo>
              <a:lnTo>
                <a:pt x="0"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AAC59A-26FF-40E7-8AEF-6D927E2960A8}">
      <dsp:nvSpPr>
        <dsp:cNvPr id="0" name=""/>
        <dsp:cNvSpPr/>
      </dsp:nvSpPr>
      <dsp:spPr>
        <a:xfrm>
          <a:off x="14704" y="2136812"/>
          <a:ext cx="91440" cy="1795434"/>
        </a:xfrm>
        <a:custGeom>
          <a:avLst/>
          <a:gdLst/>
          <a:ahLst/>
          <a:cxnLst/>
          <a:rect l="0" t="0" r="0" b="0"/>
          <a:pathLst>
            <a:path>
              <a:moveTo>
                <a:pt x="45720" y="0"/>
              </a:moveTo>
              <a:lnTo>
                <a:pt x="45720" y="1795434"/>
              </a:lnTo>
              <a:lnTo>
                <a:pt x="127330" y="179543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06178B-ECCD-4F88-B11C-1E0781EC9EBA}">
      <dsp:nvSpPr>
        <dsp:cNvPr id="0" name=""/>
        <dsp:cNvSpPr/>
      </dsp:nvSpPr>
      <dsp:spPr>
        <a:xfrm>
          <a:off x="14704" y="2136812"/>
          <a:ext cx="91440" cy="1409144"/>
        </a:xfrm>
        <a:custGeom>
          <a:avLst/>
          <a:gdLst/>
          <a:ahLst/>
          <a:cxnLst/>
          <a:rect l="0" t="0" r="0" b="0"/>
          <a:pathLst>
            <a:path>
              <a:moveTo>
                <a:pt x="45720" y="0"/>
              </a:moveTo>
              <a:lnTo>
                <a:pt x="45720" y="1409144"/>
              </a:lnTo>
              <a:lnTo>
                <a:pt x="127330" y="140914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32F662-B77D-4422-8BD8-E4C3A467FEFB}">
      <dsp:nvSpPr>
        <dsp:cNvPr id="0" name=""/>
        <dsp:cNvSpPr/>
      </dsp:nvSpPr>
      <dsp:spPr>
        <a:xfrm>
          <a:off x="14704" y="2136812"/>
          <a:ext cx="91440" cy="1022853"/>
        </a:xfrm>
        <a:custGeom>
          <a:avLst/>
          <a:gdLst/>
          <a:ahLst/>
          <a:cxnLst/>
          <a:rect l="0" t="0" r="0" b="0"/>
          <a:pathLst>
            <a:path>
              <a:moveTo>
                <a:pt x="45720" y="0"/>
              </a:moveTo>
              <a:lnTo>
                <a:pt x="45720" y="1022853"/>
              </a:lnTo>
              <a:lnTo>
                <a:pt x="127330" y="102285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EA0963-0F86-4C15-9C89-EBCBB85B8923}">
      <dsp:nvSpPr>
        <dsp:cNvPr id="0" name=""/>
        <dsp:cNvSpPr/>
      </dsp:nvSpPr>
      <dsp:spPr>
        <a:xfrm>
          <a:off x="14704" y="2136812"/>
          <a:ext cx="91440" cy="636563"/>
        </a:xfrm>
        <a:custGeom>
          <a:avLst/>
          <a:gdLst/>
          <a:ahLst/>
          <a:cxnLst/>
          <a:rect l="0" t="0" r="0" b="0"/>
          <a:pathLst>
            <a:path>
              <a:moveTo>
                <a:pt x="45720" y="0"/>
              </a:moveTo>
              <a:lnTo>
                <a:pt x="45720" y="636563"/>
              </a:lnTo>
              <a:lnTo>
                <a:pt x="127330" y="6365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E90BEF0-238D-45C9-BCDF-864E10574459}">
      <dsp:nvSpPr>
        <dsp:cNvPr id="0" name=""/>
        <dsp:cNvSpPr/>
      </dsp:nvSpPr>
      <dsp:spPr>
        <a:xfrm>
          <a:off x="14704" y="2136812"/>
          <a:ext cx="91440" cy="250272"/>
        </a:xfrm>
        <a:custGeom>
          <a:avLst/>
          <a:gdLst/>
          <a:ahLst/>
          <a:cxnLst/>
          <a:rect l="0" t="0" r="0" b="0"/>
          <a:pathLst>
            <a:path>
              <a:moveTo>
                <a:pt x="45720" y="0"/>
              </a:moveTo>
              <a:lnTo>
                <a:pt x="45720" y="250272"/>
              </a:lnTo>
              <a:lnTo>
                <a:pt x="127330" y="25027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9149D4F-F5F3-4955-B2B9-7F9D41CCAC80}">
      <dsp:nvSpPr>
        <dsp:cNvPr id="0" name=""/>
        <dsp:cNvSpPr/>
      </dsp:nvSpPr>
      <dsp:spPr>
        <a:xfrm>
          <a:off x="278053" y="1750521"/>
          <a:ext cx="977331" cy="114254"/>
        </a:xfrm>
        <a:custGeom>
          <a:avLst/>
          <a:gdLst/>
          <a:ahLst/>
          <a:cxnLst/>
          <a:rect l="0" t="0" r="0" b="0"/>
          <a:pathLst>
            <a:path>
              <a:moveTo>
                <a:pt x="977331" y="0"/>
              </a:moveTo>
              <a:lnTo>
                <a:pt x="977331" y="57127"/>
              </a:lnTo>
              <a:lnTo>
                <a:pt x="0" y="57127"/>
              </a:lnTo>
              <a:lnTo>
                <a:pt x="0" y="11425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3D73DBB-A03F-4A56-B768-7AC246786399}">
      <dsp:nvSpPr>
        <dsp:cNvPr id="0" name=""/>
        <dsp:cNvSpPr/>
      </dsp:nvSpPr>
      <dsp:spPr>
        <a:xfrm>
          <a:off x="1255384" y="1364231"/>
          <a:ext cx="2546889" cy="114254"/>
        </a:xfrm>
        <a:custGeom>
          <a:avLst/>
          <a:gdLst/>
          <a:ahLst/>
          <a:cxnLst/>
          <a:rect l="0" t="0" r="0" b="0"/>
          <a:pathLst>
            <a:path>
              <a:moveTo>
                <a:pt x="2546889" y="0"/>
              </a:moveTo>
              <a:lnTo>
                <a:pt x="2546889" y="57127"/>
              </a:lnTo>
              <a:lnTo>
                <a:pt x="0" y="57127"/>
              </a:lnTo>
              <a:lnTo>
                <a:pt x="0" y="11425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AAAB3A-E9BE-4DD0-B2A9-5DF4FEF07DD8}">
      <dsp:nvSpPr>
        <dsp:cNvPr id="0" name=""/>
        <dsp:cNvSpPr/>
      </dsp:nvSpPr>
      <dsp:spPr>
        <a:xfrm>
          <a:off x="3306652" y="1021384"/>
          <a:ext cx="991243" cy="34284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1" kern="1200"/>
            <a:t>Taxonomy of security and privacy issues in serverless Technology</a:t>
          </a:r>
        </a:p>
      </dsp:txBody>
      <dsp:txXfrm>
        <a:off x="3306652" y="1021384"/>
        <a:ext cx="991243" cy="342846"/>
      </dsp:txXfrm>
    </dsp:sp>
    <dsp:sp modelId="{F10B98AC-63F5-4E27-B3A9-7E14DD4FF07C}">
      <dsp:nvSpPr>
        <dsp:cNvPr id="0" name=""/>
        <dsp:cNvSpPr/>
      </dsp:nvSpPr>
      <dsp:spPr>
        <a:xfrm>
          <a:off x="983348"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1" kern="1200"/>
            <a:t>Attack</a:t>
          </a:r>
        </a:p>
      </dsp:txBody>
      <dsp:txXfrm>
        <a:off x="983348" y="1478486"/>
        <a:ext cx="544071" cy="272035"/>
      </dsp:txXfrm>
    </dsp:sp>
    <dsp:sp modelId="{FFF354F3-7188-408D-9C6E-2EA329C69F82}">
      <dsp:nvSpPr>
        <dsp:cNvPr id="0" name=""/>
        <dsp:cNvSpPr/>
      </dsp:nvSpPr>
      <dsp:spPr>
        <a:xfrm>
          <a:off x="6017"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Type</a:t>
          </a:r>
        </a:p>
      </dsp:txBody>
      <dsp:txXfrm>
        <a:off x="6017" y="1864776"/>
        <a:ext cx="544071" cy="272035"/>
      </dsp:txXfrm>
    </dsp:sp>
    <dsp:sp modelId="{4114E39D-1FF9-44A4-8C8C-C1BC879B01C1}">
      <dsp:nvSpPr>
        <dsp:cNvPr id="0" name=""/>
        <dsp:cNvSpPr/>
      </dsp:nvSpPr>
      <dsp:spPr>
        <a:xfrm>
          <a:off x="142035"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njection attacks</a:t>
          </a:r>
        </a:p>
      </dsp:txBody>
      <dsp:txXfrm>
        <a:off x="142035" y="2251067"/>
        <a:ext cx="544071" cy="272035"/>
      </dsp:txXfrm>
    </dsp:sp>
    <dsp:sp modelId="{DBFBF640-36B1-45F2-B8CB-95C703662C78}">
      <dsp:nvSpPr>
        <dsp:cNvPr id="0" name=""/>
        <dsp:cNvSpPr/>
      </dsp:nvSpPr>
      <dsp:spPr>
        <a:xfrm>
          <a:off x="142035"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istributed Denial of service</a:t>
          </a:r>
        </a:p>
      </dsp:txBody>
      <dsp:txXfrm>
        <a:off x="142035" y="2637357"/>
        <a:ext cx="544071" cy="272035"/>
      </dsp:txXfrm>
    </dsp:sp>
    <dsp:sp modelId="{EF26F3E3-5652-408D-8950-35966EA830F5}">
      <dsp:nvSpPr>
        <dsp:cNvPr id="0" name=""/>
        <dsp:cNvSpPr/>
      </dsp:nvSpPr>
      <dsp:spPr>
        <a:xfrm>
          <a:off x="142035"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ensitive data exposure</a:t>
          </a:r>
        </a:p>
      </dsp:txBody>
      <dsp:txXfrm>
        <a:off x="142035" y="3023647"/>
        <a:ext cx="544071" cy="272035"/>
      </dsp:txXfrm>
    </dsp:sp>
    <dsp:sp modelId="{47C8B5C3-4ECF-479E-99C0-B5D21783D8B4}">
      <dsp:nvSpPr>
        <dsp:cNvPr id="0" name=""/>
        <dsp:cNvSpPr/>
      </dsp:nvSpPr>
      <dsp:spPr>
        <a:xfrm>
          <a:off x="142035"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Broken Authentication</a:t>
          </a:r>
        </a:p>
      </dsp:txBody>
      <dsp:txXfrm>
        <a:off x="142035" y="3409938"/>
        <a:ext cx="544071" cy="272035"/>
      </dsp:txXfrm>
    </dsp:sp>
    <dsp:sp modelId="{26D74A24-38FA-48B4-A33C-566EF5B8C186}">
      <dsp:nvSpPr>
        <dsp:cNvPr id="0" name=""/>
        <dsp:cNvSpPr/>
      </dsp:nvSpPr>
      <dsp:spPr>
        <a:xfrm>
          <a:off x="142035"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Execution flow manipulation</a:t>
          </a:r>
        </a:p>
      </dsp:txBody>
      <dsp:txXfrm>
        <a:off x="142035" y="3796228"/>
        <a:ext cx="544071" cy="272035"/>
      </dsp:txXfrm>
    </dsp:sp>
    <dsp:sp modelId="{29E3E5AC-6AE1-4CA3-8506-8C0B97EABC79}">
      <dsp:nvSpPr>
        <dsp:cNvPr id="0" name=""/>
        <dsp:cNvSpPr/>
      </dsp:nvSpPr>
      <dsp:spPr>
        <a:xfrm>
          <a:off x="664343"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otection against attacks</a:t>
          </a:r>
        </a:p>
      </dsp:txBody>
      <dsp:txXfrm>
        <a:off x="664343" y="1864776"/>
        <a:ext cx="544071" cy="272035"/>
      </dsp:txXfrm>
    </dsp:sp>
    <dsp:sp modelId="{D4222A84-BFFC-47C9-AA72-5C853E6BF50B}">
      <dsp:nvSpPr>
        <dsp:cNvPr id="0" name=""/>
        <dsp:cNvSpPr/>
      </dsp:nvSpPr>
      <dsp:spPr>
        <a:xfrm>
          <a:off x="800361"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otection against Distributed Denial of service:</a:t>
          </a:r>
        </a:p>
      </dsp:txBody>
      <dsp:txXfrm>
        <a:off x="800361" y="2251067"/>
        <a:ext cx="544071" cy="272035"/>
      </dsp:txXfrm>
    </dsp:sp>
    <dsp:sp modelId="{150BF797-7519-43E9-9612-87DF7456B9E1}">
      <dsp:nvSpPr>
        <dsp:cNvPr id="0" name=""/>
        <dsp:cNvSpPr/>
      </dsp:nvSpPr>
      <dsp:spPr>
        <a:xfrm>
          <a:off x="800361"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otection against injection attacks: </a:t>
          </a:r>
        </a:p>
      </dsp:txBody>
      <dsp:txXfrm>
        <a:off x="800361" y="2637357"/>
        <a:ext cx="544071" cy="272035"/>
      </dsp:txXfrm>
    </dsp:sp>
    <dsp:sp modelId="{DB10AAAF-5E23-47A8-BA37-29649E4371DC}">
      <dsp:nvSpPr>
        <dsp:cNvPr id="0" name=""/>
        <dsp:cNvSpPr/>
      </dsp:nvSpPr>
      <dsp:spPr>
        <a:xfrm>
          <a:off x="800361"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evention against sensitive data exposure:</a:t>
          </a:r>
        </a:p>
      </dsp:txBody>
      <dsp:txXfrm>
        <a:off x="800361" y="3023647"/>
        <a:ext cx="544071" cy="272035"/>
      </dsp:txXfrm>
    </dsp:sp>
    <dsp:sp modelId="{6BF53E26-0E26-4827-90D4-8E260F0B14F2}">
      <dsp:nvSpPr>
        <dsp:cNvPr id="0" name=""/>
        <dsp:cNvSpPr/>
      </dsp:nvSpPr>
      <dsp:spPr>
        <a:xfrm>
          <a:off x="800361"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isaster recovery</a:t>
          </a:r>
        </a:p>
      </dsp:txBody>
      <dsp:txXfrm>
        <a:off x="800361" y="3409938"/>
        <a:ext cx="544071" cy="272035"/>
      </dsp:txXfrm>
    </dsp:sp>
    <dsp:sp modelId="{2633F72C-892C-4DA9-AFB4-F65301C6DE84}">
      <dsp:nvSpPr>
        <dsp:cNvPr id="0" name=""/>
        <dsp:cNvSpPr/>
      </dsp:nvSpPr>
      <dsp:spPr>
        <a:xfrm>
          <a:off x="800361"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Font typeface="+mj-lt"/>
            <a:buNone/>
          </a:pPr>
          <a:r>
            <a:rPr lang="en-US" sz="500" kern="1200"/>
            <a:t>Intrusion Detection</a:t>
          </a:r>
        </a:p>
      </dsp:txBody>
      <dsp:txXfrm>
        <a:off x="800361" y="3796228"/>
        <a:ext cx="544071" cy="272035"/>
      </dsp:txXfrm>
    </dsp:sp>
    <dsp:sp modelId="{F564C09B-BBA9-41BC-BC24-751FF44AB565}">
      <dsp:nvSpPr>
        <dsp:cNvPr id="0" name=""/>
        <dsp:cNvSpPr/>
      </dsp:nvSpPr>
      <dsp:spPr>
        <a:xfrm>
          <a:off x="800361"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Font typeface="+mj-lt"/>
            <a:buNone/>
          </a:pPr>
          <a:r>
            <a:rPr lang="en-US" sz="500" kern="1200"/>
            <a:t>Vulnerability Scanning</a:t>
          </a:r>
        </a:p>
      </dsp:txBody>
      <dsp:txXfrm>
        <a:off x="800361" y="4182519"/>
        <a:ext cx="544071" cy="272035"/>
      </dsp:txXfrm>
    </dsp:sp>
    <dsp:sp modelId="{6D470D96-A91C-4E93-9D89-60F548557828}">
      <dsp:nvSpPr>
        <dsp:cNvPr id="0" name=""/>
        <dsp:cNvSpPr/>
      </dsp:nvSpPr>
      <dsp:spPr>
        <a:xfrm>
          <a:off x="1322669"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mpact</a:t>
          </a:r>
        </a:p>
      </dsp:txBody>
      <dsp:txXfrm>
        <a:off x="1322669" y="1864776"/>
        <a:ext cx="544071" cy="272035"/>
      </dsp:txXfrm>
    </dsp:sp>
    <dsp:sp modelId="{C3926031-E88A-4CEA-B9A2-3CA2FA60B9D4}">
      <dsp:nvSpPr>
        <dsp:cNvPr id="0" name=""/>
        <dsp:cNvSpPr/>
      </dsp:nvSpPr>
      <dsp:spPr>
        <a:xfrm>
          <a:off x="1980995"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Rootcause</a:t>
          </a:r>
        </a:p>
      </dsp:txBody>
      <dsp:txXfrm>
        <a:off x="1980995" y="1864776"/>
        <a:ext cx="544071" cy="272035"/>
      </dsp:txXfrm>
    </dsp:sp>
    <dsp:sp modelId="{D9C11F79-4DD9-4E01-B0CF-866360AAC5F9}">
      <dsp:nvSpPr>
        <dsp:cNvPr id="0" name=""/>
        <dsp:cNvSpPr/>
      </dsp:nvSpPr>
      <dsp:spPr>
        <a:xfrm>
          <a:off x="2117013"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weak authentication</a:t>
          </a:r>
        </a:p>
      </dsp:txBody>
      <dsp:txXfrm>
        <a:off x="2117013" y="2251067"/>
        <a:ext cx="544071" cy="272035"/>
      </dsp:txXfrm>
    </dsp:sp>
    <dsp:sp modelId="{A53DD394-AAA9-447D-89C0-4873F1A3AF17}">
      <dsp:nvSpPr>
        <dsp:cNvPr id="0" name=""/>
        <dsp:cNvSpPr/>
      </dsp:nvSpPr>
      <dsp:spPr>
        <a:xfrm>
          <a:off x="2117013"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Third-Party Dependencies</a:t>
          </a:r>
        </a:p>
      </dsp:txBody>
      <dsp:txXfrm>
        <a:off x="2117013" y="2637357"/>
        <a:ext cx="544071" cy="272035"/>
      </dsp:txXfrm>
    </dsp:sp>
    <dsp:sp modelId="{05DBEFE5-DADE-429E-BC18-8D3F4CE24811}">
      <dsp:nvSpPr>
        <dsp:cNvPr id="0" name=""/>
        <dsp:cNvSpPr/>
      </dsp:nvSpPr>
      <dsp:spPr>
        <a:xfrm>
          <a:off x="2117013"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Exception Handling</a:t>
          </a:r>
        </a:p>
      </dsp:txBody>
      <dsp:txXfrm>
        <a:off x="2117013" y="3023647"/>
        <a:ext cx="544071" cy="272035"/>
      </dsp:txXfrm>
    </dsp:sp>
    <dsp:sp modelId="{F008F9E5-88BE-4FEC-A401-AFB362C1B190}">
      <dsp:nvSpPr>
        <dsp:cNvPr id="0" name=""/>
        <dsp:cNvSpPr/>
      </dsp:nvSpPr>
      <dsp:spPr>
        <a:xfrm>
          <a:off x="2117013"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erverless Deployment Configuration</a:t>
          </a:r>
        </a:p>
      </dsp:txBody>
      <dsp:txXfrm>
        <a:off x="2117013" y="3409938"/>
        <a:ext cx="544071" cy="272035"/>
      </dsp:txXfrm>
    </dsp:sp>
    <dsp:sp modelId="{EC896A0C-DBEF-4663-89BD-AAB6E554680E}">
      <dsp:nvSpPr>
        <dsp:cNvPr id="0" name=""/>
        <dsp:cNvSpPr/>
      </dsp:nvSpPr>
      <dsp:spPr>
        <a:xfrm>
          <a:off x="2117013"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Logging</a:t>
          </a:r>
        </a:p>
      </dsp:txBody>
      <dsp:txXfrm>
        <a:off x="2117013" y="3796228"/>
        <a:ext cx="544071" cy="272035"/>
      </dsp:txXfrm>
    </dsp:sp>
    <dsp:sp modelId="{A0211E22-A520-47D9-ABC2-F055BBC3AC89}">
      <dsp:nvSpPr>
        <dsp:cNvPr id="0" name=""/>
        <dsp:cNvSpPr/>
      </dsp:nvSpPr>
      <dsp:spPr>
        <a:xfrm>
          <a:off x="2117013"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nput Sanitization</a:t>
          </a:r>
        </a:p>
      </dsp:txBody>
      <dsp:txXfrm>
        <a:off x="2117013" y="4182519"/>
        <a:ext cx="544071" cy="272035"/>
      </dsp:txXfrm>
    </dsp:sp>
    <dsp:sp modelId="{FE1B0577-8C3A-4E94-B014-5C4EFEA10B09}">
      <dsp:nvSpPr>
        <dsp:cNvPr id="0" name=""/>
        <dsp:cNvSpPr/>
      </dsp:nvSpPr>
      <dsp:spPr>
        <a:xfrm>
          <a:off x="2117013" y="456880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Least privilege</a:t>
          </a:r>
        </a:p>
      </dsp:txBody>
      <dsp:txXfrm>
        <a:off x="2117013" y="4568809"/>
        <a:ext cx="544071" cy="272035"/>
      </dsp:txXfrm>
    </dsp:sp>
    <dsp:sp modelId="{982F47AC-3B8E-431E-9D85-1EDC0001AA5E}">
      <dsp:nvSpPr>
        <dsp:cNvPr id="0" name=""/>
        <dsp:cNvSpPr/>
      </dsp:nvSpPr>
      <dsp:spPr>
        <a:xfrm>
          <a:off x="2117013" y="4955100"/>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atch function dependencies</a:t>
          </a:r>
        </a:p>
      </dsp:txBody>
      <dsp:txXfrm>
        <a:off x="2117013" y="4955100"/>
        <a:ext cx="544071" cy="272035"/>
      </dsp:txXfrm>
    </dsp:sp>
    <dsp:sp modelId="{53105328-8653-4BA2-B54B-0C1024E2A175}">
      <dsp:nvSpPr>
        <dsp:cNvPr id="0" name=""/>
        <dsp:cNvSpPr/>
      </dsp:nvSpPr>
      <dsp:spPr>
        <a:xfrm>
          <a:off x="2117013" y="5341390"/>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solated function perimeter</a:t>
          </a:r>
        </a:p>
      </dsp:txBody>
      <dsp:txXfrm>
        <a:off x="2117013" y="5341390"/>
        <a:ext cx="544071" cy="272035"/>
      </dsp:txXfrm>
    </dsp:sp>
    <dsp:sp modelId="{E34EF49F-7743-4CA1-AFF5-E748BF2320F7}">
      <dsp:nvSpPr>
        <dsp:cNvPr id="0" name=""/>
        <dsp:cNvSpPr/>
      </dsp:nvSpPr>
      <dsp:spPr>
        <a:xfrm>
          <a:off x="2117013" y="5727681"/>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ecrets Management</a:t>
          </a:r>
        </a:p>
      </dsp:txBody>
      <dsp:txXfrm>
        <a:off x="2117013" y="5727681"/>
        <a:ext cx="544071" cy="272035"/>
      </dsp:txXfrm>
    </dsp:sp>
    <dsp:sp modelId="{5439AD78-EA28-422D-9B69-E5749D3C7140}">
      <dsp:nvSpPr>
        <dsp:cNvPr id="0" name=""/>
        <dsp:cNvSpPr/>
      </dsp:nvSpPr>
      <dsp:spPr>
        <a:xfrm>
          <a:off x="2117013" y="6113971"/>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ata in Transit</a:t>
          </a:r>
        </a:p>
      </dsp:txBody>
      <dsp:txXfrm>
        <a:off x="2117013" y="6113971"/>
        <a:ext cx="544071" cy="272035"/>
      </dsp:txXfrm>
    </dsp:sp>
    <dsp:sp modelId="{202F95E1-0138-41C8-91EE-118C79CAB9B3}">
      <dsp:nvSpPr>
        <dsp:cNvPr id="0" name=""/>
        <dsp:cNvSpPr/>
      </dsp:nvSpPr>
      <dsp:spPr>
        <a:xfrm>
          <a:off x="2639321"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1" kern="1200"/>
            <a:t>C.I.A. Triad</a:t>
          </a:r>
        </a:p>
      </dsp:txBody>
      <dsp:txXfrm>
        <a:off x="2639321" y="1478486"/>
        <a:ext cx="544071" cy="272035"/>
      </dsp:txXfrm>
    </dsp:sp>
    <dsp:sp modelId="{6B8B2662-14A6-4DC1-BBC0-FC64CFBDB8F1}">
      <dsp:nvSpPr>
        <dsp:cNvPr id="0" name=""/>
        <dsp:cNvSpPr/>
      </dsp:nvSpPr>
      <dsp:spPr>
        <a:xfrm>
          <a:off x="2775339"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onfidentiality</a:t>
          </a:r>
        </a:p>
      </dsp:txBody>
      <dsp:txXfrm>
        <a:off x="2775339" y="1864776"/>
        <a:ext cx="544071" cy="272035"/>
      </dsp:txXfrm>
    </dsp:sp>
    <dsp:sp modelId="{0DFAF17D-684C-4ED4-9A25-B828983F26A2}">
      <dsp:nvSpPr>
        <dsp:cNvPr id="0" name=""/>
        <dsp:cNvSpPr/>
      </dsp:nvSpPr>
      <dsp:spPr>
        <a:xfrm>
          <a:off x="2775339"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ntegrity</a:t>
          </a:r>
        </a:p>
      </dsp:txBody>
      <dsp:txXfrm>
        <a:off x="2775339" y="2251067"/>
        <a:ext cx="544071" cy="272035"/>
      </dsp:txXfrm>
    </dsp:sp>
    <dsp:sp modelId="{BC7452E5-F855-472D-884E-3CBD05375ED6}">
      <dsp:nvSpPr>
        <dsp:cNvPr id="0" name=""/>
        <dsp:cNvSpPr/>
      </dsp:nvSpPr>
      <dsp:spPr>
        <a:xfrm>
          <a:off x="2775339"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vailability</a:t>
          </a:r>
        </a:p>
      </dsp:txBody>
      <dsp:txXfrm>
        <a:off x="2775339" y="2637357"/>
        <a:ext cx="544071" cy="272035"/>
      </dsp:txXfrm>
    </dsp:sp>
    <dsp:sp modelId="{ED00074E-6F8B-4396-B31C-2FDA3BB53952}">
      <dsp:nvSpPr>
        <dsp:cNvPr id="0" name=""/>
        <dsp:cNvSpPr/>
      </dsp:nvSpPr>
      <dsp:spPr>
        <a:xfrm>
          <a:off x="3762828"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b="1" kern="1200"/>
            <a:t>Platform</a:t>
          </a:r>
        </a:p>
      </dsp:txBody>
      <dsp:txXfrm>
        <a:off x="3762828" y="1478486"/>
        <a:ext cx="544071" cy="272035"/>
      </dsp:txXfrm>
    </dsp:sp>
    <dsp:sp modelId="{D4A2D930-E6D8-4B22-83BB-B70466F7897E}">
      <dsp:nvSpPr>
        <dsp:cNvPr id="0" name=""/>
        <dsp:cNvSpPr/>
      </dsp:nvSpPr>
      <dsp:spPr>
        <a:xfrm>
          <a:off x="3433665"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ommercial</a:t>
          </a:r>
        </a:p>
      </dsp:txBody>
      <dsp:txXfrm>
        <a:off x="3433665" y="1864776"/>
        <a:ext cx="544071" cy="272035"/>
      </dsp:txXfrm>
    </dsp:sp>
    <dsp:sp modelId="{DE21C1B8-2DBD-4059-88FD-B413580947F1}">
      <dsp:nvSpPr>
        <dsp:cNvPr id="0" name=""/>
        <dsp:cNvSpPr/>
      </dsp:nvSpPr>
      <dsp:spPr>
        <a:xfrm>
          <a:off x="3569683"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WS Lambda</a:t>
          </a:r>
        </a:p>
      </dsp:txBody>
      <dsp:txXfrm>
        <a:off x="3569683" y="2251067"/>
        <a:ext cx="544071" cy="272035"/>
      </dsp:txXfrm>
    </dsp:sp>
    <dsp:sp modelId="{74518D4B-F705-41A2-B932-EA6E5BC76236}">
      <dsp:nvSpPr>
        <dsp:cNvPr id="0" name=""/>
        <dsp:cNvSpPr/>
      </dsp:nvSpPr>
      <dsp:spPr>
        <a:xfrm>
          <a:off x="3569683"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Microsoft Azure</a:t>
          </a:r>
        </a:p>
      </dsp:txBody>
      <dsp:txXfrm>
        <a:off x="3569683" y="2637357"/>
        <a:ext cx="544071" cy="272035"/>
      </dsp:txXfrm>
    </dsp:sp>
    <dsp:sp modelId="{712721ED-0CF4-474F-AC12-10BEA0770C7D}">
      <dsp:nvSpPr>
        <dsp:cNvPr id="0" name=""/>
        <dsp:cNvSpPr/>
      </dsp:nvSpPr>
      <dsp:spPr>
        <a:xfrm>
          <a:off x="3569683"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Google Cloud</a:t>
          </a:r>
        </a:p>
      </dsp:txBody>
      <dsp:txXfrm>
        <a:off x="3569683" y="3023647"/>
        <a:ext cx="544071" cy="272035"/>
      </dsp:txXfrm>
    </dsp:sp>
    <dsp:sp modelId="{664B4900-429E-4E3B-9F81-DE927F1AC1CF}">
      <dsp:nvSpPr>
        <dsp:cNvPr id="0" name=""/>
        <dsp:cNvSpPr/>
      </dsp:nvSpPr>
      <dsp:spPr>
        <a:xfrm>
          <a:off x="3569683"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libaba Cloud </a:t>
          </a:r>
        </a:p>
      </dsp:txBody>
      <dsp:txXfrm>
        <a:off x="3569683" y="3409938"/>
        <a:ext cx="544071" cy="272035"/>
      </dsp:txXfrm>
    </dsp:sp>
    <dsp:sp modelId="{04D05799-EA12-4BBA-B684-F17636D66411}">
      <dsp:nvSpPr>
        <dsp:cNvPr id="0" name=""/>
        <dsp:cNvSpPr/>
      </dsp:nvSpPr>
      <dsp:spPr>
        <a:xfrm>
          <a:off x="3569683"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BM Cloud</a:t>
          </a:r>
        </a:p>
      </dsp:txBody>
      <dsp:txXfrm>
        <a:off x="3569683" y="3796228"/>
        <a:ext cx="544071" cy="272035"/>
      </dsp:txXfrm>
    </dsp:sp>
    <dsp:sp modelId="{6F511029-4D9E-4B97-8010-1CB3C7172CE2}">
      <dsp:nvSpPr>
        <dsp:cNvPr id="0" name=""/>
        <dsp:cNvSpPr/>
      </dsp:nvSpPr>
      <dsp:spPr>
        <a:xfrm>
          <a:off x="3569683"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Tencent SCF</a:t>
          </a:r>
        </a:p>
      </dsp:txBody>
      <dsp:txXfrm>
        <a:off x="3569683" y="4182519"/>
        <a:ext cx="544071" cy="272035"/>
      </dsp:txXfrm>
    </dsp:sp>
    <dsp:sp modelId="{C5A534A5-A13D-492E-83FD-9C863CCE3551}">
      <dsp:nvSpPr>
        <dsp:cNvPr id="0" name=""/>
        <dsp:cNvSpPr/>
      </dsp:nvSpPr>
      <dsp:spPr>
        <a:xfrm>
          <a:off x="4091991"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Opensource</a:t>
          </a:r>
        </a:p>
      </dsp:txBody>
      <dsp:txXfrm>
        <a:off x="4091991" y="1864776"/>
        <a:ext cx="544071" cy="272035"/>
      </dsp:txXfrm>
    </dsp:sp>
    <dsp:sp modelId="{63E80FFB-2F8D-4088-9361-51130B11D174}">
      <dsp:nvSpPr>
        <dsp:cNvPr id="0" name=""/>
        <dsp:cNvSpPr/>
      </dsp:nvSpPr>
      <dsp:spPr>
        <a:xfrm>
          <a:off x="4228009"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pacheOpenWhisk</a:t>
          </a:r>
        </a:p>
      </dsp:txBody>
      <dsp:txXfrm>
        <a:off x="4228009" y="2251067"/>
        <a:ext cx="544071" cy="272035"/>
      </dsp:txXfrm>
    </dsp:sp>
    <dsp:sp modelId="{DF47D01B-FB95-4C62-B17F-059464473B9F}">
      <dsp:nvSpPr>
        <dsp:cNvPr id="0" name=""/>
        <dsp:cNvSpPr/>
      </dsp:nvSpPr>
      <dsp:spPr>
        <a:xfrm>
          <a:off x="4228009"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Kubeless</a:t>
          </a:r>
        </a:p>
      </dsp:txBody>
      <dsp:txXfrm>
        <a:off x="4228009" y="2637357"/>
        <a:ext cx="544071" cy="272035"/>
      </dsp:txXfrm>
    </dsp:sp>
    <dsp:sp modelId="{F49FA418-8D33-44C0-9FB8-E176789C1E1F}">
      <dsp:nvSpPr>
        <dsp:cNvPr id="0" name=""/>
        <dsp:cNvSpPr/>
      </dsp:nvSpPr>
      <dsp:spPr>
        <a:xfrm>
          <a:off x="4228009"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OpenFaas</a:t>
          </a:r>
        </a:p>
      </dsp:txBody>
      <dsp:txXfrm>
        <a:off x="4228009" y="3023647"/>
        <a:ext cx="544071" cy="272035"/>
      </dsp:txXfrm>
    </dsp:sp>
    <dsp:sp modelId="{FE1AF6CE-EF4C-45A8-8B9C-94C5BAE1BD33}">
      <dsp:nvSpPr>
        <dsp:cNvPr id="0" name=""/>
        <dsp:cNvSpPr/>
      </dsp:nvSpPr>
      <dsp:spPr>
        <a:xfrm>
          <a:off x="4228009"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Fission</a:t>
          </a:r>
        </a:p>
      </dsp:txBody>
      <dsp:txXfrm>
        <a:off x="4228009" y="3409938"/>
        <a:ext cx="544071" cy="272035"/>
      </dsp:txXfrm>
    </dsp:sp>
    <dsp:sp modelId="{8E1B63EC-0DD6-4DED-B355-53D20B998B74}">
      <dsp:nvSpPr>
        <dsp:cNvPr id="0" name=""/>
        <dsp:cNvSpPr/>
      </dsp:nvSpPr>
      <dsp:spPr>
        <a:xfrm>
          <a:off x="4762205" y="1486413"/>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Features</a:t>
          </a:r>
        </a:p>
      </dsp:txBody>
      <dsp:txXfrm>
        <a:off x="4762205" y="1486413"/>
        <a:ext cx="544071" cy="272035"/>
      </dsp:txXfrm>
    </dsp:sp>
    <dsp:sp modelId="{7BB311E9-00E3-4D0F-AD30-DB418A69BFB7}">
      <dsp:nvSpPr>
        <dsp:cNvPr id="0" name=""/>
        <dsp:cNvSpPr/>
      </dsp:nvSpPr>
      <dsp:spPr>
        <a:xfrm>
          <a:off x="4886335"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evelopment Tools</a:t>
          </a:r>
        </a:p>
      </dsp:txBody>
      <dsp:txXfrm>
        <a:off x="4886335" y="1864776"/>
        <a:ext cx="544071" cy="272035"/>
      </dsp:txXfrm>
    </dsp:sp>
    <dsp:sp modelId="{9506E2E6-36E8-47FF-B64B-EB4FEAD24F00}">
      <dsp:nvSpPr>
        <dsp:cNvPr id="0" name=""/>
        <dsp:cNvSpPr/>
      </dsp:nvSpPr>
      <dsp:spPr>
        <a:xfrm>
          <a:off x="4886335"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omains</a:t>
          </a:r>
        </a:p>
      </dsp:txBody>
      <dsp:txXfrm>
        <a:off x="4886335" y="2251067"/>
        <a:ext cx="544071" cy="272035"/>
      </dsp:txXfrm>
    </dsp:sp>
    <dsp:sp modelId="{1E909128-1CA6-43D8-90CC-C3D0CB02A384}">
      <dsp:nvSpPr>
        <dsp:cNvPr id="0" name=""/>
        <dsp:cNvSpPr/>
      </dsp:nvSpPr>
      <dsp:spPr>
        <a:xfrm>
          <a:off x="4886335"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ervice</a:t>
          </a:r>
          <a:r>
            <a:rPr lang="en-US" sz="500" kern="1200" baseline="0"/>
            <a:t> Integrations</a:t>
          </a:r>
          <a:endParaRPr lang="en-US" sz="500" kern="1200"/>
        </a:p>
      </dsp:txBody>
      <dsp:txXfrm>
        <a:off x="4886335" y="2637357"/>
        <a:ext cx="544071" cy="272035"/>
      </dsp:txXfrm>
    </dsp:sp>
    <dsp:sp modelId="{6BD6E455-BED9-4AA2-B730-77EDE7CF2470}">
      <dsp:nvSpPr>
        <dsp:cNvPr id="0" name=""/>
        <dsp:cNvSpPr/>
      </dsp:nvSpPr>
      <dsp:spPr>
        <a:xfrm>
          <a:off x="4886335"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Programming Languages </a:t>
          </a:r>
        </a:p>
      </dsp:txBody>
      <dsp:txXfrm>
        <a:off x="4886335" y="3023647"/>
        <a:ext cx="544071" cy="272035"/>
      </dsp:txXfrm>
    </dsp:sp>
    <dsp:sp modelId="{BF3831E5-9377-4D47-8AB7-FE3D4A0F47DB}">
      <dsp:nvSpPr>
        <dsp:cNvPr id="0" name=""/>
        <dsp:cNvSpPr/>
      </dsp:nvSpPr>
      <dsp:spPr>
        <a:xfrm>
          <a:off x="4886335"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calability</a:t>
          </a:r>
        </a:p>
      </dsp:txBody>
      <dsp:txXfrm>
        <a:off x="4886335" y="3409938"/>
        <a:ext cx="544071" cy="272035"/>
      </dsp:txXfrm>
    </dsp:sp>
    <dsp:sp modelId="{8D279208-1837-4814-85ED-61B132FC0E75}">
      <dsp:nvSpPr>
        <dsp:cNvPr id="0" name=""/>
        <dsp:cNvSpPr/>
      </dsp:nvSpPr>
      <dsp:spPr>
        <a:xfrm>
          <a:off x="4886335"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Reduced cost</a:t>
          </a:r>
        </a:p>
        <a:p>
          <a:pPr marL="0" lvl="0" indent="0" algn="ctr" defTabSz="222250">
            <a:lnSpc>
              <a:spcPct val="90000"/>
            </a:lnSpc>
            <a:spcBef>
              <a:spcPct val="0"/>
            </a:spcBef>
            <a:spcAft>
              <a:spcPct val="35000"/>
            </a:spcAft>
            <a:buNone/>
          </a:pPr>
          <a:endParaRPr lang="en-US" sz="500" kern="1200"/>
        </a:p>
      </dsp:txBody>
      <dsp:txXfrm>
        <a:off x="4886335" y="3796228"/>
        <a:ext cx="544071" cy="272035"/>
      </dsp:txXfrm>
    </dsp:sp>
    <dsp:sp modelId="{5098E1A8-9F28-4C8E-B677-225407279054}">
      <dsp:nvSpPr>
        <dsp:cNvPr id="0" name=""/>
        <dsp:cNvSpPr/>
      </dsp:nvSpPr>
      <dsp:spPr>
        <a:xfrm>
          <a:off x="4886335"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ecreased Latency</a:t>
          </a:r>
        </a:p>
      </dsp:txBody>
      <dsp:txXfrm>
        <a:off x="4886335" y="4182519"/>
        <a:ext cx="544071" cy="272035"/>
      </dsp:txXfrm>
    </dsp:sp>
    <dsp:sp modelId="{BC3A4DEF-A791-4B39-AA0E-E9CA399177E7}">
      <dsp:nvSpPr>
        <dsp:cNvPr id="0" name=""/>
        <dsp:cNvSpPr/>
      </dsp:nvSpPr>
      <dsp:spPr>
        <a:xfrm>
          <a:off x="4886335" y="456880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Quick deployments and updates</a:t>
          </a:r>
        </a:p>
      </dsp:txBody>
      <dsp:txXfrm>
        <a:off x="4886335" y="4568809"/>
        <a:ext cx="544071" cy="272035"/>
      </dsp:txXfrm>
    </dsp:sp>
    <dsp:sp modelId="{FD815AE6-3CB0-4770-B582-E1A81C4AA2EB}">
      <dsp:nvSpPr>
        <dsp:cNvPr id="0" name=""/>
        <dsp:cNvSpPr/>
      </dsp:nvSpPr>
      <dsp:spPr>
        <a:xfrm>
          <a:off x="5408643"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Vulnerabilities</a:t>
          </a:r>
        </a:p>
      </dsp:txBody>
      <dsp:txXfrm>
        <a:off x="5408643" y="1478486"/>
        <a:ext cx="544071" cy="272035"/>
      </dsp:txXfrm>
    </dsp:sp>
    <dsp:sp modelId="{3A27FFFE-F6B8-42E6-A56E-6B5B5B06F29D}">
      <dsp:nvSpPr>
        <dsp:cNvPr id="0" name=""/>
        <dsp:cNvSpPr/>
      </dsp:nvSpPr>
      <dsp:spPr>
        <a:xfrm>
          <a:off x="5544661"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Vendor-lock in</a:t>
          </a:r>
        </a:p>
      </dsp:txBody>
      <dsp:txXfrm>
        <a:off x="5544661" y="1864776"/>
        <a:ext cx="544071" cy="272035"/>
      </dsp:txXfrm>
    </dsp:sp>
    <dsp:sp modelId="{E3C1E0BC-41AC-4B32-9A05-B445D5B49AD2}">
      <dsp:nvSpPr>
        <dsp:cNvPr id="0" name=""/>
        <dsp:cNvSpPr/>
      </dsp:nvSpPr>
      <dsp:spPr>
        <a:xfrm>
          <a:off x="5544661"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old Starts</a:t>
          </a:r>
        </a:p>
      </dsp:txBody>
      <dsp:txXfrm>
        <a:off x="5544661" y="2251067"/>
        <a:ext cx="544071" cy="272035"/>
      </dsp:txXfrm>
    </dsp:sp>
    <dsp:sp modelId="{4A67FD3E-23C1-4690-9725-609E83CDBED4}">
      <dsp:nvSpPr>
        <dsp:cNvPr id="0" name=""/>
        <dsp:cNvSpPr/>
      </dsp:nvSpPr>
      <dsp:spPr>
        <a:xfrm>
          <a:off x="5544661"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Less Control</a:t>
          </a:r>
        </a:p>
      </dsp:txBody>
      <dsp:txXfrm>
        <a:off x="5544661" y="2637357"/>
        <a:ext cx="544071" cy="272035"/>
      </dsp:txXfrm>
    </dsp:sp>
    <dsp:sp modelId="{F2862D37-E200-46A2-8DF4-F08915E999C0}">
      <dsp:nvSpPr>
        <dsp:cNvPr id="0" name=""/>
        <dsp:cNvSpPr/>
      </dsp:nvSpPr>
      <dsp:spPr>
        <a:xfrm>
          <a:off x="5544661"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ifficult to debug</a:t>
          </a:r>
        </a:p>
      </dsp:txBody>
      <dsp:txXfrm>
        <a:off x="5544661" y="3023647"/>
        <a:ext cx="544071" cy="272035"/>
      </dsp:txXfrm>
    </dsp:sp>
    <dsp:sp modelId="{669134D7-C5E8-4ED3-BF77-8D4F7DFB9E83}">
      <dsp:nvSpPr>
        <dsp:cNvPr id="0" name=""/>
        <dsp:cNvSpPr/>
      </dsp:nvSpPr>
      <dsp:spPr>
        <a:xfrm>
          <a:off x="5544661"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Low privacy</a:t>
          </a:r>
        </a:p>
      </dsp:txBody>
      <dsp:txXfrm>
        <a:off x="5544661" y="3409938"/>
        <a:ext cx="544071" cy="272035"/>
      </dsp:txXfrm>
    </dsp:sp>
    <dsp:sp modelId="{44B6AE0A-BDF1-4B4E-A2EA-5BA02B02C823}">
      <dsp:nvSpPr>
        <dsp:cNvPr id="0" name=""/>
        <dsp:cNvSpPr/>
      </dsp:nvSpPr>
      <dsp:spPr>
        <a:xfrm>
          <a:off x="6066969" y="147848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Use Cases</a:t>
          </a:r>
        </a:p>
      </dsp:txBody>
      <dsp:txXfrm>
        <a:off x="6066969" y="1478486"/>
        <a:ext cx="544071" cy="272035"/>
      </dsp:txXfrm>
    </dsp:sp>
    <dsp:sp modelId="{8F88F208-98E3-45F8-B9BE-9E2DCCBDAEA5}">
      <dsp:nvSpPr>
        <dsp:cNvPr id="0" name=""/>
        <dsp:cNvSpPr/>
      </dsp:nvSpPr>
      <dsp:spPr>
        <a:xfrm>
          <a:off x="6202987" y="1864776"/>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IoT</a:t>
          </a:r>
        </a:p>
      </dsp:txBody>
      <dsp:txXfrm>
        <a:off x="6202987" y="1864776"/>
        <a:ext cx="544071" cy="272035"/>
      </dsp:txXfrm>
    </dsp:sp>
    <dsp:sp modelId="{3546943B-0E3C-4934-B957-138485C0F482}">
      <dsp:nvSpPr>
        <dsp:cNvPr id="0" name=""/>
        <dsp:cNvSpPr/>
      </dsp:nvSpPr>
      <dsp:spPr>
        <a:xfrm>
          <a:off x="6202987" y="225106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ontinuous  Integration</a:t>
          </a:r>
        </a:p>
      </dsp:txBody>
      <dsp:txXfrm>
        <a:off x="6202987" y="2251067"/>
        <a:ext cx="544071" cy="272035"/>
      </dsp:txXfrm>
    </dsp:sp>
    <dsp:sp modelId="{4E8AD01A-A25C-4A69-B585-ED9F9C4C7296}">
      <dsp:nvSpPr>
        <dsp:cNvPr id="0" name=""/>
        <dsp:cNvSpPr/>
      </dsp:nvSpPr>
      <dsp:spPr>
        <a:xfrm>
          <a:off x="6202987" y="263735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Data Processing</a:t>
          </a:r>
        </a:p>
      </dsp:txBody>
      <dsp:txXfrm>
        <a:off x="6202987" y="2637357"/>
        <a:ext cx="544071" cy="272035"/>
      </dsp:txXfrm>
    </dsp:sp>
    <dsp:sp modelId="{9ABC5776-4A97-4322-B323-FFA872048CC0}">
      <dsp:nvSpPr>
        <dsp:cNvPr id="0" name=""/>
        <dsp:cNvSpPr/>
      </dsp:nvSpPr>
      <dsp:spPr>
        <a:xfrm>
          <a:off x="6202987" y="3023647"/>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Stream and batch processing</a:t>
          </a:r>
        </a:p>
      </dsp:txBody>
      <dsp:txXfrm>
        <a:off x="6202987" y="3023647"/>
        <a:ext cx="544071" cy="272035"/>
      </dsp:txXfrm>
    </dsp:sp>
    <dsp:sp modelId="{C153CC60-F176-4867-AC9D-3FE0385CB7F2}">
      <dsp:nvSpPr>
        <dsp:cNvPr id="0" name=""/>
        <dsp:cNvSpPr/>
      </dsp:nvSpPr>
      <dsp:spPr>
        <a:xfrm>
          <a:off x="6202987" y="340993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Web and Mobile applicatiosn</a:t>
          </a:r>
        </a:p>
      </dsp:txBody>
      <dsp:txXfrm>
        <a:off x="6202987" y="3409938"/>
        <a:ext cx="544071" cy="272035"/>
      </dsp:txXfrm>
    </dsp:sp>
    <dsp:sp modelId="{C2E72CCD-ADEE-4FD7-96D7-1393A89A67DA}">
      <dsp:nvSpPr>
        <dsp:cNvPr id="0" name=""/>
        <dsp:cNvSpPr/>
      </dsp:nvSpPr>
      <dsp:spPr>
        <a:xfrm>
          <a:off x="6202987" y="3796228"/>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Micro Services</a:t>
          </a:r>
        </a:p>
      </dsp:txBody>
      <dsp:txXfrm>
        <a:off x="6202987" y="3796228"/>
        <a:ext cx="544071" cy="272035"/>
      </dsp:txXfrm>
    </dsp:sp>
    <dsp:sp modelId="{DC439A83-7D0B-402C-B892-54B28E88402C}">
      <dsp:nvSpPr>
        <dsp:cNvPr id="0" name=""/>
        <dsp:cNvSpPr/>
      </dsp:nvSpPr>
      <dsp:spPr>
        <a:xfrm>
          <a:off x="6202987" y="418251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Cloud Automation and CRON jobs</a:t>
          </a:r>
        </a:p>
      </dsp:txBody>
      <dsp:txXfrm>
        <a:off x="6202987" y="4182519"/>
        <a:ext cx="544071" cy="272035"/>
      </dsp:txXfrm>
    </dsp:sp>
    <dsp:sp modelId="{A339F183-058A-4001-BA0B-64B092927F92}">
      <dsp:nvSpPr>
        <dsp:cNvPr id="0" name=""/>
        <dsp:cNvSpPr/>
      </dsp:nvSpPr>
      <dsp:spPr>
        <a:xfrm>
          <a:off x="6202987" y="4568809"/>
          <a:ext cx="544071" cy="27203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US" sz="500" kern="1200"/>
            <a:t>API backends</a:t>
          </a:r>
        </a:p>
      </dsp:txBody>
      <dsp:txXfrm>
        <a:off x="6202987" y="4568809"/>
        <a:ext cx="544071" cy="27203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D0752A-4519-4989-AD23-D1A2C4F8483D}">
      <dsp:nvSpPr>
        <dsp:cNvPr id="0" name=""/>
        <dsp:cNvSpPr/>
      </dsp:nvSpPr>
      <dsp:spPr>
        <a:xfrm>
          <a:off x="4406847"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A92985E-9AF9-48B1-B3DD-38B913F5DC08}">
      <dsp:nvSpPr>
        <dsp:cNvPr id="0" name=""/>
        <dsp:cNvSpPr/>
      </dsp:nvSpPr>
      <dsp:spPr>
        <a:xfrm>
          <a:off x="2498674" y="547880"/>
          <a:ext cx="2195861" cy="127033"/>
        </a:xfrm>
        <a:custGeom>
          <a:avLst/>
          <a:gdLst/>
          <a:ahLst/>
          <a:cxnLst/>
          <a:rect l="0" t="0" r="0" b="0"/>
          <a:pathLst>
            <a:path>
              <a:moveTo>
                <a:pt x="0" y="0"/>
              </a:moveTo>
              <a:lnTo>
                <a:pt x="0" y="63516"/>
              </a:lnTo>
              <a:lnTo>
                <a:pt x="2195861" y="63516"/>
              </a:lnTo>
              <a:lnTo>
                <a:pt x="2195861"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4CA8A0-A2B2-482F-9A7D-4B12D668E261}">
      <dsp:nvSpPr>
        <dsp:cNvPr id="0" name=""/>
        <dsp:cNvSpPr/>
      </dsp:nvSpPr>
      <dsp:spPr>
        <a:xfrm>
          <a:off x="3674894"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0D6FC4-E0F3-46CE-8B5E-E6849EC01C39}">
      <dsp:nvSpPr>
        <dsp:cNvPr id="0" name=""/>
        <dsp:cNvSpPr/>
      </dsp:nvSpPr>
      <dsp:spPr>
        <a:xfrm>
          <a:off x="2498674" y="547880"/>
          <a:ext cx="1463907" cy="127033"/>
        </a:xfrm>
        <a:custGeom>
          <a:avLst/>
          <a:gdLst/>
          <a:ahLst/>
          <a:cxnLst/>
          <a:rect l="0" t="0" r="0" b="0"/>
          <a:pathLst>
            <a:path>
              <a:moveTo>
                <a:pt x="0" y="0"/>
              </a:moveTo>
              <a:lnTo>
                <a:pt x="0" y="63516"/>
              </a:lnTo>
              <a:lnTo>
                <a:pt x="1463907" y="63516"/>
              </a:lnTo>
              <a:lnTo>
                <a:pt x="1463907"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9182D4-95A3-48F7-B8AF-D4374E367DAB}">
      <dsp:nvSpPr>
        <dsp:cNvPr id="0" name=""/>
        <dsp:cNvSpPr/>
      </dsp:nvSpPr>
      <dsp:spPr>
        <a:xfrm>
          <a:off x="2942940"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988CF4-5B36-454B-8CD5-1ED49A1C0A71}">
      <dsp:nvSpPr>
        <dsp:cNvPr id="0" name=""/>
        <dsp:cNvSpPr/>
      </dsp:nvSpPr>
      <dsp:spPr>
        <a:xfrm>
          <a:off x="2498674" y="547880"/>
          <a:ext cx="731953" cy="127033"/>
        </a:xfrm>
        <a:custGeom>
          <a:avLst/>
          <a:gdLst/>
          <a:ahLst/>
          <a:cxnLst/>
          <a:rect l="0" t="0" r="0" b="0"/>
          <a:pathLst>
            <a:path>
              <a:moveTo>
                <a:pt x="0" y="0"/>
              </a:moveTo>
              <a:lnTo>
                <a:pt x="0" y="63516"/>
              </a:lnTo>
              <a:lnTo>
                <a:pt x="731953" y="63516"/>
              </a:lnTo>
              <a:lnTo>
                <a:pt x="731953"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BCA950-64BF-446F-BB85-FC59CC7A2F30}">
      <dsp:nvSpPr>
        <dsp:cNvPr id="0" name=""/>
        <dsp:cNvSpPr/>
      </dsp:nvSpPr>
      <dsp:spPr>
        <a:xfrm>
          <a:off x="2210986" y="977373"/>
          <a:ext cx="91440" cy="1137250"/>
        </a:xfrm>
        <a:custGeom>
          <a:avLst/>
          <a:gdLst/>
          <a:ahLst/>
          <a:cxnLst/>
          <a:rect l="0" t="0" r="0" b="0"/>
          <a:pathLst>
            <a:path>
              <a:moveTo>
                <a:pt x="45720" y="0"/>
              </a:moveTo>
              <a:lnTo>
                <a:pt x="45720" y="1137250"/>
              </a:lnTo>
              <a:lnTo>
                <a:pt x="136458" y="11372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421C50-064C-4B9C-9EFC-2A30B2C0129D}">
      <dsp:nvSpPr>
        <dsp:cNvPr id="0" name=""/>
        <dsp:cNvSpPr/>
      </dsp:nvSpPr>
      <dsp:spPr>
        <a:xfrm>
          <a:off x="2210986" y="977373"/>
          <a:ext cx="91440" cy="707756"/>
        </a:xfrm>
        <a:custGeom>
          <a:avLst/>
          <a:gdLst/>
          <a:ahLst/>
          <a:cxnLst/>
          <a:rect l="0" t="0" r="0" b="0"/>
          <a:pathLst>
            <a:path>
              <a:moveTo>
                <a:pt x="45720" y="0"/>
              </a:moveTo>
              <a:lnTo>
                <a:pt x="45720" y="707756"/>
              </a:lnTo>
              <a:lnTo>
                <a:pt x="136458" y="7077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C2DD98-E821-4CB8-9FB3-E50465D957D5}">
      <dsp:nvSpPr>
        <dsp:cNvPr id="0" name=""/>
        <dsp:cNvSpPr/>
      </dsp:nvSpPr>
      <dsp:spPr>
        <a:xfrm>
          <a:off x="2210986"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B91756-E7D9-489D-A229-4C679E1C2341}">
      <dsp:nvSpPr>
        <dsp:cNvPr id="0" name=""/>
        <dsp:cNvSpPr/>
      </dsp:nvSpPr>
      <dsp:spPr>
        <a:xfrm>
          <a:off x="2452954" y="547880"/>
          <a:ext cx="91440" cy="127033"/>
        </a:xfrm>
        <a:custGeom>
          <a:avLst/>
          <a:gdLst/>
          <a:ahLst/>
          <a:cxnLst/>
          <a:rect l="0" t="0" r="0" b="0"/>
          <a:pathLst>
            <a:path>
              <a:moveTo>
                <a:pt x="45720" y="0"/>
              </a:moveTo>
              <a:lnTo>
                <a:pt x="45720"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9E8D0C-9948-416E-9879-409D2A0FFD00}">
      <dsp:nvSpPr>
        <dsp:cNvPr id="0" name=""/>
        <dsp:cNvSpPr/>
      </dsp:nvSpPr>
      <dsp:spPr>
        <a:xfrm>
          <a:off x="1479033" y="977373"/>
          <a:ext cx="91440" cy="1137250"/>
        </a:xfrm>
        <a:custGeom>
          <a:avLst/>
          <a:gdLst/>
          <a:ahLst/>
          <a:cxnLst/>
          <a:rect l="0" t="0" r="0" b="0"/>
          <a:pathLst>
            <a:path>
              <a:moveTo>
                <a:pt x="45720" y="0"/>
              </a:moveTo>
              <a:lnTo>
                <a:pt x="45720" y="1137250"/>
              </a:lnTo>
              <a:lnTo>
                <a:pt x="136458" y="11372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3283B07-84B8-4D64-B437-58BCE7BAB1A8}">
      <dsp:nvSpPr>
        <dsp:cNvPr id="0" name=""/>
        <dsp:cNvSpPr/>
      </dsp:nvSpPr>
      <dsp:spPr>
        <a:xfrm>
          <a:off x="1479033" y="977373"/>
          <a:ext cx="91440" cy="707756"/>
        </a:xfrm>
        <a:custGeom>
          <a:avLst/>
          <a:gdLst/>
          <a:ahLst/>
          <a:cxnLst/>
          <a:rect l="0" t="0" r="0" b="0"/>
          <a:pathLst>
            <a:path>
              <a:moveTo>
                <a:pt x="45720" y="0"/>
              </a:moveTo>
              <a:lnTo>
                <a:pt x="45720" y="707756"/>
              </a:lnTo>
              <a:lnTo>
                <a:pt x="136458" y="7077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284764-C47D-4CB5-B697-6E845E5C0C54}">
      <dsp:nvSpPr>
        <dsp:cNvPr id="0" name=""/>
        <dsp:cNvSpPr/>
      </dsp:nvSpPr>
      <dsp:spPr>
        <a:xfrm>
          <a:off x="1479033"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AA8761F-8AE7-4A65-B73B-89D44F553B31}">
      <dsp:nvSpPr>
        <dsp:cNvPr id="0" name=""/>
        <dsp:cNvSpPr/>
      </dsp:nvSpPr>
      <dsp:spPr>
        <a:xfrm>
          <a:off x="1766721" y="547880"/>
          <a:ext cx="731953" cy="127033"/>
        </a:xfrm>
        <a:custGeom>
          <a:avLst/>
          <a:gdLst/>
          <a:ahLst/>
          <a:cxnLst/>
          <a:rect l="0" t="0" r="0" b="0"/>
          <a:pathLst>
            <a:path>
              <a:moveTo>
                <a:pt x="731953" y="0"/>
              </a:moveTo>
              <a:lnTo>
                <a:pt x="731953" y="63516"/>
              </a:lnTo>
              <a:lnTo>
                <a:pt x="0" y="63516"/>
              </a:lnTo>
              <a:lnTo>
                <a:pt x="0"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94565E6-8A0A-4011-B356-EBCEB24F17E5}">
      <dsp:nvSpPr>
        <dsp:cNvPr id="0" name=""/>
        <dsp:cNvSpPr/>
      </dsp:nvSpPr>
      <dsp:spPr>
        <a:xfrm>
          <a:off x="747079" y="977373"/>
          <a:ext cx="91440" cy="1566743"/>
        </a:xfrm>
        <a:custGeom>
          <a:avLst/>
          <a:gdLst/>
          <a:ahLst/>
          <a:cxnLst/>
          <a:rect l="0" t="0" r="0" b="0"/>
          <a:pathLst>
            <a:path>
              <a:moveTo>
                <a:pt x="45720" y="0"/>
              </a:moveTo>
              <a:lnTo>
                <a:pt x="45720" y="1566743"/>
              </a:lnTo>
              <a:lnTo>
                <a:pt x="136458" y="15667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20E0D4-580A-4C4A-84C7-47C21206500B}">
      <dsp:nvSpPr>
        <dsp:cNvPr id="0" name=""/>
        <dsp:cNvSpPr/>
      </dsp:nvSpPr>
      <dsp:spPr>
        <a:xfrm>
          <a:off x="747079" y="977373"/>
          <a:ext cx="91440" cy="1137250"/>
        </a:xfrm>
        <a:custGeom>
          <a:avLst/>
          <a:gdLst/>
          <a:ahLst/>
          <a:cxnLst/>
          <a:rect l="0" t="0" r="0" b="0"/>
          <a:pathLst>
            <a:path>
              <a:moveTo>
                <a:pt x="45720" y="0"/>
              </a:moveTo>
              <a:lnTo>
                <a:pt x="45720" y="1137250"/>
              </a:lnTo>
              <a:lnTo>
                <a:pt x="136458" y="11372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67E82E-7AD0-400C-B3E0-7201E422BFCE}">
      <dsp:nvSpPr>
        <dsp:cNvPr id="0" name=""/>
        <dsp:cNvSpPr/>
      </dsp:nvSpPr>
      <dsp:spPr>
        <a:xfrm>
          <a:off x="747079" y="977373"/>
          <a:ext cx="91440" cy="707756"/>
        </a:xfrm>
        <a:custGeom>
          <a:avLst/>
          <a:gdLst/>
          <a:ahLst/>
          <a:cxnLst/>
          <a:rect l="0" t="0" r="0" b="0"/>
          <a:pathLst>
            <a:path>
              <a:moveTo>
                <a:pt x="45720" y="0"/>
              </a:moveTo>
              <a:lnTo>
                <a:pt x="45720" y="707756"/>
              </a:lnTo>
              <a:lnTo>
                <a:pt x="136458" y="7077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5FE5950-DA77-479F-A1F8-23205FFE9D8A}">
      <dsp:nvSpPr>
        <dsp:cNvPr id="0" name=""/>
        <dsp:cNvSpPr/>
      </dsp:nvSpPr>
      <dsp:spPr>
        <a:xfrm>
          <a:off x="747079"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98E558-A28C-418E-A560-4450FC10F884}">
      <dsp:nvSpPr>
        <dsp:cNvPr id="0" name=""/>
        <dsp:cNvSpPr/>
      </dsp:nvSpPr>
      <dsp:spPr>
        <a:xfrm>
          <a:off x="1034767" y="547880"/>
          <a:ext cx="1463907" cy="127033"/>
        </a:xfrm>
        <a:custGeom>
          <a:avLst/>
          <a:gdLst/>
          <a:ahLst/>
          <a:cxnLst/>
          <a:rect l="0" t="0" r="0" b="0"/>
          <a:pathLst>
            <a:path>
              <a:moveTo>
                <a:pt x="1463907" y="0"/>
              </a:moveTo>
              <a:lnTo>
                <a:pt x="1463907" y="63516"/>
              </a:lnTo>
              <a:lnTo>
                <a:pt x="0" y="63516"/>
              </a:lnTo>
              <a:lnTo>
                <a:pt x="0"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04A3CCB-0236-4F67-B626-8BD140DBFDAA}">
      <dsp:nvSpPr>
        <dsp:cNvPr id="0" name=""/>
        <dsp:cNvSpPr/>
      </dsp:nvSpPr>
      <dsp:spPr>
        <a:xfrm>
          <a:off x="15125" y="977373"/>
          <a:ext cx="91440" cy="2425730"/>
        </a:xfrm>
        <a:custGeom>
          <a:avLst/>
          <a:gdLst/>
          <a:ahLst/>
          <a:cxnLst/>
          <a:rect l="0" t="0" r="0" b="0"/>
          <a:pathLst>
            <a:path>
              <a:moveTo>
                <a:pt x="45720" y="0"/>
              </a:moveTo>
              <a:lnTo>
                <a:pt x="45720" y="2425730"/>
              </a:lnTo>
              <a:lnTo>
                <a:pt x="136458" y="242573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5C3D617-16EE-4B73-959F-5EDE0FB170E3}">
      <dsp:nvSpPr>
        <dsp:cNvPr id="0" name=""/>
        <dsp:cNvSpPr/>
      </dsp:nvSpPr>
      <dsp:spPr>
        <a:xfrm>
          <a:off x="15125" y="977373"/>
          <a:ext cx="91440" cy="1996237"/>
        </a:xfrm>
        <a:custGeom>
          <a:avLst/>
          <a:gdLst/>
          <a:ahLst/>
          <a:cxnLst/>
          <a:rect l="0" t="0" r="0" b="0"/>
          <a:pathLst>
            <a:path>
              <a:moveTo>
                <a:pt x="45720" y="0"/>
              </a:moveTo>
              <a:lnTo>
                <a:pt x="45720" y="1996237"/>
              </a:lnTo>
              <a:lnTo>
                <a:pt x="136458" y="19962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33ABB2-D4B7-4063-8FEE-54D99C488ACA}">
      <dsp:nvSpPr>
        <dsp:cNvPr id="0" name=""/>
        <dsp:cNvSpPr/>
      </dsp:nvSpPr>
      <dsp:spPr>
        <a:xfrm>
          <a:off x="15125" y="977373"/>
          <a:ext cx="91440" cy="1566743"/>
        </a:xfrm>
        <a:custGeom>
          <a:avLst/>
          <a:gdLst/>
          <a:ahLst/>
          <a:cxnLst/>
          <a:rect l="0" t="0" r="0" b="0"/>
          <a:pathLst>
            <a:path>
              <a:moveTo>
                <a:pt x="45720" y="0"/>
              </a:moveTo>
              <a:lnTo>
                <a:pt x="45720" y="1566743"/>
              </a:lnTo>
              <a:lnTo>
                <a:pt x="136458" y="156674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0885DEF-05CE-4646-80F4-05E2A8DB60C9}">
      <dsp:nvSpPr>
        <dsp:cNvPr id="0" name=""/>
        <dsp:cNvSpPr/>
      </dsp:nvSpPr>
      <dsp:spPr>
        <a:xfrm>
          <a:off x="15125" y="977373"/>
          <a:ext cx="91440" cy="1137250"/>
        </a:xfrm>
        <a:custGeom>
          <a:avLst/>
          <a:gdLst/>
          <a:ahLst/>
          <a:cxnLst/>
          <a:rect l="0" t="0" r="0" b="0"/>
          <a:pathLst>
            <a:path>
              <a:moveTo>
                <a:pt x="45720" y="0"/>
              </a:moveTo>
              <a:lnTo>
                <a:pt x="45720" y="1137250"/>
              </a:lnTo>
              <a:lnTo>
                <a:pt x="136458" y="1137250"/>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1B7B0C-6B14-4770-8D9D-67F190D5C19C}">
      <dsp:nvSpPr>
        <dsp:cNvPr id="0" name=""/>
        <dsp:cNvSpPr/>
      </dsp:nvSpPr>
      <dsp:spPr>
        <a:xfrm>
          <a:off x="15125" y="977373"/>
          <a:ext cx="91440" cy="707756"/>
        </a:xfrm>
        <a:custGeom>
          <a:avLst/>
          <a:gdLst/>
          <a:ahLst/>
          <a:cxnLst/>
          <a:rect l="0" t="0" r="0" b="0"/>
          <a:pathLst>
            <a:path>
              <a:moveTo>
                <a:pt x="45720" y="0"/>
              </a:moveTo>
              <a:lnTo>
                <a:pt x="45720" y="707756"/>
              </a:lnTo>
              <a:lnTo>
                <a:pt x="136458" y="7077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5C238EA-1E73-47A0-9C09-C61929230F29}">
      <dsp:nvSpPr>
        <dsp:cNvPr id="0" name=""/>
        <dsp:cNvSpPr/>
      </dsp:nvSpPr>
      <dsp:spPr>
        <a:xfrm>
          <a:off x="15125" y="977373"/>
          <a:ext cx="91440" cy="278263"/>
        </a:xfrm>
        <a:custGeom>
          <a:avLst/>
          <a:gdLst/>
          <a:ahLst/>
          <a:cxnLst/>
          <a:rect l="0" t="0" r="0" b="0"/>
          <a:pathLst>
            <a:path>
              <a:moveTo>
                <a:pt x="45720" y="0"/>
              </a:moveTo>
              <a:lnTo>
                <a:pt x="45720" y="278263"/>
              </a:lnTo>
              <a:lnTo>
                <a:pt x="136458" y="27826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77026D-3202-459E-BF28-C7C6A0E1FF53}">
      <dsp:nvSpPr>
        <dsp:cNvPr id="0" name=""/>
        <dsp:cNvSpPr/>
      </dsp:nvSpPr>
      <dsp:spPr>
        <a:xfrm>
          <a:off x="302813" y="547880"/>
          <a:ext cx="2195861" cy="127033"/>
        </a:xfrm>
        <a:custGeom>
          <a:avLst/>
          <a:gdLst/>
          <a:ahLst/>
          <a:cxnLst/>
          <a:rect l="0" t="0" r="0" b="0"/>
          <a:pathLst>
            <a:path>
              <a:moveTo>
                <a:pt x="2195861" y="0"/>
              </a:moveTo>
              <a:lnTo>
                <a:pt x="2195861" y="63516"/>
              </a:lnTo>
              <a:lnTo>
                <a:pt x="0" y="63516"/>
              </a:lnTo>
              <a:lnTo>
                <a:pt x="0" y="12703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A2DF8B1-6C2A-443E-A1CD-36C82E0152D0}">
      <dsp:nvSpPr>
        <dsp:cNvPr id="0" name=""/>
        <dsp:cNvSpPr/>
      </dsp:nvSpPr>
      <dsp:spPr>
        <a:xfrm>
          <a:off x="2196214" y="24542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Development Tools</a:t>
          </a:r>
        </a:p>
      </dsp:txBody>
      <dsp:txXfrm>
        <a:off x="2196214" y="245420"/>
        <a:ext cx="604920" cy="302460"/>
      </dsp:txXfrm>
    </dsp:sp>
    <dsp:sp modelId="{307FE9A1-9006-4F12-9AFA-9A86EDA9ADBB}">
      <dsp:nvSpPr>
        <dsp:cNvPr id="0" name=""/>
        <dsp:cNvSpPr/>
      </dsp:nvSpPr>
      <dsp:spPr>
        <a:xfrm>
          <a:off x="353"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AWS Lambda</a:t>
          </a:r>
        </a:p>
      </dsp:txBody>
      <dsp:txXfrm>
        <a:off x="353" y="674913"/>
        <a:ext cx="604920" cy="302460"/>
      </dsp:txXfrm>
    </dsp:sp>
    <dsp:sp modelId="{69FA0B40-4A96-469D-A84B-7953FAB4696B}">
      <dsp:nvSpPr>
        <dsp:cNvPr id="0" name=""/>
        <dsp:cNvSpPr/>
      </dsp:nvSpPr>
      <dsp:spPr>
        <a:xfrm>
          <a:off x="151583"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NodeLambda</a:t>
          </a:r>
        </a:p>
      </dsp:txBody>
      <dsp:txXfrm>
        <a:off x="151583" y="1104407"/>
        <a:ext cx="604920" cy="302460"/>
      </dsp:txXfrm>
    </dsp:sp>
    <dsp:sp modelId="{1AFD3338-C109-44D5-A3EF-73B955F4D10F}">
      <dsp:nvSpPr>
        <dsp:cNvPr id="0" name=""/>
        <dsp:cNvSpPr/>
      </dsp:nvSpPr>
      <dsp:spPr>
        <a:xfrm>
          <a:off x="151583" y="153390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LambCI</a:t>
          </a:r>
        </a:p>
      </dsp:txBody>
      <dsp:txXfrm>
        <a:off x="151583" y="1533900"/>
        <a:ext cx="604920" cy="302460"/>
      </dsp:txXfrm>
    </dsp:sp>
    <dsp:sp modelId="{686493EB-8076-4D5A-BF3C-446C234504CB}">
      <dsp:nvSpPr>
        <dsp:cNvPr id="0" name=""/>
        <dsp:cNvSpPr/>
      </dsp:nvSpPr>
      <dsp:spPr>
        <a:xfrm>
          <a:off x="151583" y="196339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Gordon</a:t>
          </a:r>
        </a:p>
      </dsp:txBody>
      <dsp:txXfrm>
        <a:off x="151583" y="1963394"/>
        <a:ext cx="604920" cy="302460"/>
      </dsp:txXfrm>
    </dsp:sp>
    <dsp:sp modelId="{D4E9561D-E4D8-4A7B-8398-AF0198526D95}">
      <dsp:nvSpPr>
        <dsp:cNvPr id="0" name=""/>
        <dsp:cNvSpPr/>
      </dsp:nvSpPr>
      <dsp:spPr>
        <a:xfrm>
          <a:off x="151583" y="239288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Kappa</a:t>
          </a:r>
        </a:p>
      </dsp:txBody>
      <dsp:txXfrm>
        <a:off x="151583" y="2392887"/>
        <a:ext cx="604920" cy="302460"/>
      </dsp:txXfrm>
    </dsp:sp>
    <dsp:sp modelId="{7C5E6A30-6DA4-4043-898C-782777EAED79}">
      <dsp:nvSpPr>
        <dsp:cNvPr id="0" name=""/>
        <dsp:cNvSpPr/>
      </dsp:nvSpPr>
      <dsp:spPr>
        <a:xfrm>
          <a:off x="151583" y="2822381"/>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Lambda uploader</a:t>
          </a:r>
        </a:p>
      </dsp:txBody>
      <dsp:txXfrm>
        <a:off x="151583" y="2822381"/>
        <a:ext cx="604920" cy="302460"/>
      </dsp:txXfrm>
    </dsp:sp>
    <dsp:sp modelId="{92FCFCC4-DEF5-453E-AD33-B79277F965AB}">
      <dsp:nvSpPr>
        <dsp:cNvPr id="0" name=""/>
        <dsp:cNvSpPr/>
      </dsp:nvSpPr>
      <dsp:spPr>
        <a:xfrm>
          <a:off x="151583" y="325187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Chalice</a:t>
          </a:r>
        </a:p>
      </dsp:txBody>
      <dsp:txXfrm>
        <a:off x="151583" y="3251874"/>
        <a:ext cx="604920" cy="302460"/>
      </dsp:txXfrm>
    </dsp:sp>
    <dsp:sp modelId="{6243A56D-799B-47D9-9374-F83B90264A8F}">
      <dsp:nvSpPr>
        <dsp:cNvPr id="0" name=""/>
        <dsp:cNvSpPr/>
      </dsp:nvSpPr>
      <dsp:spPr>
        <a:xfrm>
          <a:off x="732307"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Alibaba Cloud</a:t>
          </a:r>
        </a:p>
      </dsp:txBody>
      <dsp:txXfrm>
        <a:off x="732307" y="674913"/>
        <a:ext cx="604920" cy="302460"/>
      </dsp:txXfrm>
    </dsp:sp>
    <dsp:sp modelId="{C50A2A21-1036-4BB1-A94A-BAF551B70A42}">
      <dsp:nvSpPr>
        <dsp:cNvPr id="0" name=""/>
        <dsp:cNvSpPr/>
      </dsp:nvSpPr>
      <dsp:spPr>
        <a:xfrm>
          <a:off x="883537"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uncraft</a:t>
          </a:r>
        </a:p>
      </dsp:txBody>
      <dsp:txXfrm>
        <a:off x="883537" y="1104407"/>
        <a:ext cx="604920" cy="302460"/>
      </dsp:txXfrm>
    </dsp:sp>
    <dsp:sp modelId="{DDCEDB6D-1168-4950-8BCE-6C5EAD90B737}">
      <dsp:nvSpPr>
        <dsp:cNvPr id="0" name=""/>
        <dsp:cNvSpPr/>
      </dsp:nvSpPr>
      <dsp:spPr>
        <a:xfrm>
          <a:off x="883537" y="153390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cli</a:t>
          </a:r>
        </a:p>
      </dsp:txBody>
      <dsp:txXfrm>
        <a:off x="883537" y="1533900"/>
        <a:ext cx="604920" cy="302460"/>
      </dsp:txXfrm>
    </dsp:sp>
    <dsp:sp modelId="{9CEDD9CE-D340-44C3-9951-F3FE77D7B9D7}">
      <dsp:nvSpPr>
        <dsp:cNvPr id="0" name=""/>
        <dsp:cNvSpPr/>
      </dsp:nvSpPr>
      <dsp:spPr>
        <a:xfrm>
          <a:off x="883537" y="196339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webIDE</a:t>
          </a:r>
        </a:p>
      </dsp:txBody>
      <dsp:txXfrm>
        <a:off x="883537" y="1963394"/>
        <a:ext cx="604920" cy="302460"/>
      </dsp:txXfrm>
    </dsp:sp>
    <dsp:sp modelId="{5F147165-A65D-4E5F-BC7C-2C6420748D54}">
      <dsp:nvSpPr>
        <dsp:cNvPr id="0" name=""/>
        <dsp:cNvSpPr/>
      </dsp:nvSpPr>
      <dsp:spPr>
        <a:xfrm>
          <a:off x="883537" y="239288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Midway serverless</a:t>
          </a:r>
        </a:p>
      </dsp:txBody>
      <dsp:txXfrm>
        <a:off x="883537" y="2392887"/>
        <a:ext cx="604920" cy="302460"/>
      </dsp:txXfrm>
    </dsp:sp>
    <dsp:sp modelId="{0C616F8E-4D56-4F9C-B634-0350D9B53070}">
      <dsp:nvSpPr>
        <dsp:cNvPr id="0" name=""/>
        <dsp:cNvSpPr/>
      </dsp:nvSpPr>
      <dsp:spPr>
        <a:xfrm>
          <a:off x="1464260"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Microsoft Azure</a:t>
          </a:r>
        </a:p>
      </dsp:txBody>
      <dsp:txXfrm>
        <a:off x="1464260" y="674913"/>
        <a:ext cx="604920" cy="302460"/>
      </dsp:txXfrm>
    </dsp:sp>
    <dsp:sp modelId="{87D31F74-97D6-4640-8950-25DB380A808D}">
      <dsp:nvSpPr>
        <dsp:cNvPr id="0" name=""/>
        <dsp:cNvSpPr/>
      </dsp:nvSpPr>
      <dsp:spPr>
        <a:xfrm>
          <a:off x="1615491"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Visual studio code</a:t>
          </a:r>
        </a:p>
      </dsp:txBody>
      <dsp:txXfrm>
        <a:off x="1615491" y="1104407"/>
        <a:ext cx="604920" cy="302460"/>
      </dsp:txXfrm>
    </dsp:sp>
    <dsp:sp modelId="{6617CC3A-B9A8-4326-8D15-2BB98012AA37}">
      <dsp:nvSpPr>
        <dsp:cNvPr id="0" name=""/>
        <dsp:cNvSpPr/>
      </dsp:nvSpPr>
      <dsp:spPr>
        <a:xfrm>
          <a:off x="1615491" y="153390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SDK</a:t>
          </a:r>
        </a:p>
      </dsp:txBody>
      <dsp:txXfrm>
        <a:off x="1615491" y="1533900"/>
        <a:ext cx="604920" cy="302460"/>
      </dsp:txXfrm>
    </dsp:sp>
    <dsp:sp modelId="{D1139BBB-F61D-4CE3-85BA-4555DB098E73}">
      <dsp:nvSpPr>
        <dsp:cNvPr id="0" name=""/>
        <dsp:cNvSpPr/>
      </dsp:nvSpPr>
      <dsp:spPr>
        <a:xfrm>
          <a:off x="1615491" y="196339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App configuration</a:t>
          </a:r>
        </a:p>
      </dsp:txBody>
      <dsp:txXfrm>
        <a:off x="1615491" y="1963394"/>
        <a:ext cx="604920" cy="302460"/>
      </dsp:txXfrm>
    </dsp:sp>
    <dsp:sp modelId="{426A468A-0DC2-4BDA-83E7-000388482014}">
      <dsp:nvSpPr>
        <dsp:cNvPr id="0" name=""/>
        <dsp:cNvSpPr/>
      </dsp:nvSpPr>
      <dsp:spPr>
        <a:xfrm>
          <a:off x="2196214"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Google Cloud</a:t>
          </a:r>
        </a:p>
      </dsp:txBody>
      <dsp:txXfrm>
        <a:off x="2196214" y="674913"/>
        <a:ext cx="604920" cy="302460"/>
      </dsp:txXfrm>
    </dsp:sp>
    <dsp:sp modelId="{A0BD8030-B959-4914-9347-CC54E5C82887}">
      <dsp:nvSpPr>
        <dsp:cNvPr id="0" name=""/>
        <dsp:cNvSpPr/>
      </dsp:nvSpPr>
      <dsp:spPr>
        <a:xfrm>
          <a:off x="2347444"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Iron</a:t>
          </a:r>
        </a:p>
      </dsp:txBody>
      <dsp:txXfrm>
        <a:off x="2347444" y="1104407"/>
        <a:ext cx="604920" cy="302460"/>
      </dsp:txXfrm>
    </dsp:sp>
    <dsp:sp modelId="{DEB92F4B-14F3-456D-90C4-2EB65905ACC8}">
      <dsp:nvSpPr>
        <dsp:cNvPr id="0" name=""/>
        <dsp:cNvSpPr/>
      </dsp:nvSpPr>
      <dsp:spPr>
        <a:xfrm>
          <a:off x="2347444" y="1533900"/>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aast.js</a:t>
          </a:r>
        </a:p>
      </dsp:txBody>
      <dsp:txXfrm>
        <a:off x="2347444" y="1533900"/>
        <a:ext cx="604920" cy="302460"/>
      </dsp:txXfrm>
    </dsp:sp>
    <dsp:sp modelId="{F97FB61E-06F8-4662-AB29-5F7622FAF6A8}">
      <dsp:nvSpPr>
        <dsp:cNvPr id="0" name=""/>
        <dsp:cNvSpPr/>
      </dsp:nvSpPr>
      <dsp:spPr>
        <a:xfrm>
          <a:off x="2347444" y="1963394"/>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romidable</a:t>
          </a:r>
        </a:p>
      </dsp:txBody>
      <dsp:txXfrm>
        <a:off x="2347444" y="1963394"/>
        <a:ext cx="604920" cy="302460"/>
      </dsp:txXfrm>
    </dsp:sp>
    <dsp:sp modelId="{45AFA3CA-7F78-4224-B38D-7C8AFA05833C}">
      <dsp:nvSpPr>
        <dsp:cNvPr id="0" name=""/>
        <dsp:cNvSpPr/>
      </dsp:nvSpPr>
      <dsp:spPr>
        <a:xfrm>
          <a:off x="2928168"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Apache Open Whisk</a:t>
          </a:r>
        </a:p>
      </dsp:txBody>
      <dsp:txXfrm>
        <a:off x="2928168" y="674913"/>
        <a:ext cx="604920" cy="302460"/>
      </dsp:txXfrm>
    </dsp:sp>
    <dsp:sp modelId="{AFDEFF3A-6B48-4EF1-A5E5-EF947ED6F2FC}">
      <dsp:nvSpPr>
        <dsp:cNvPr id="0" name=""/>
        <dsp:cNvSpPr/>
      </dsp:nvSpPr>
      <dsp:spPr>
        <a:xfrm>
          <a:off x="3079398"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IWARE Meteoroid</a:t>
          </a:r>
        </a:p>
      </dsp:txBody>
      <dsp:txXfrm>
        <a:off x="3079398" y="1104407"/>
        <a:ext cx="604920" cy="302460"/>
      </dsp:txXfrm>
    </dsp:sp>
    <dsp:sp modelId="{4719C6D7-1F4D-46A5-873E-30A3AF52E351}">
      <dsp:nvSpPr>
        <dsp:cNvPr id="0" name=""/>
        <dsp:cNvSpPr/>
      </dsp:nvSpPr>
      <dsp:spPr>
        <a:xfrm>
          <a:off x="3660122"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OpenFaas</a:t>
          </a:r>
        </a:p>
      </dsp:txBody>
      <dsp:txXfrm>
        <a:off x="3660122" y="674913"/>
        <a:ext cx="604920" cy="302460"/>
      </dsp:txXfrm>
    </dsp:sp>
    <dsp:sp modelId="{99D42E93-0176-4B88-9BAF-DB4498DC478A}">
      <dsp:nvSpPr>
        <dsp:cNvPr id="0" name=""/>
        <dsp:cNvSpPr/>
      </dsp:nvSpPr>
      <dsp:spPr>
        <a:xfrm>
          <a:off x="3811352"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faas cli</a:t>
          </a:r>
        </a:p>
      </dsp:txBody>
      <dsp:txXfrm>
        <a:off x="3811352" y="1104407"/>
        <a:ext cx="604920" cy="302460"/>
      </dsp:txXfrm>
    </dsp:sp>
    <dsp:sp modelId="{C944D223-F943-4743-A2AE-FC0152C17573}">
      <dsp:nvSpPr>
        <dsp:cNvPr id="0" name=""/>
        <dsp:cNvSpPr/>
      </dsp:nvSpPr>
      <dsp:spPr>
        <a:xfrm>
          <a:off x="4392075" y="674913"/>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Tencent SCF</a:t>
          </a:r>
        </a:p>
      </dsp:txBody>
      <dsp:txXfrm>
        <a:off x="4392075" y="674913"/>
        <a:ext cx="604920" cy="302460"/>
      </dsp:txXfrm>
    </dsp:sp>
    <dsp:sp modelId="{2B2C3751-3D3C-4D87-98B7-3CC7D24F9DA8}">
      <dsp:nvSpPr>
        <dsp:cNvPr id="0" name=""/>
        <dsp:cNvSpPr/>
      </dsp:nvSpPr>
      <dsp:spPr>
        <a:xfrm>
          <a:off x="4543306" y="1104407"/>
          <a:ext cx="604920" cy="302460"/>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US" sz="800" kern="1200"/>
            <a:t>Serverless WebIDE</a:t>
          </a:r>
        </a:p>
      </dsp:txBody>
      <dsp:txXfrm>
        <a:off x="4543306" y="1104407"/>
        <a:ext cx="604920" cy="30246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7A6EF-B336-4181-887B-6F64F76D7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7</TotalTime>
  <Pages>96</Pages>
  <Words>33357</Words>
  <Characters>190137</Characters>
  <Application>Microsoft Office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St. Cloud State University</Company>
  <LinksUpToDate>false</LinksUpToDate>
  <CharactersWithSpaces>223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CSU</dc:creator>
  <cp:lastModifiedBy>Pusuluri, Vasanta S</cp:lastModifiedBy>
  <cp:revision>423</cp:revision>
  <cp:lastPrinted>2014-03-06T00:24:00Z</cp:lastPrinted>
  <dcterms:created xsi:type="dcterms:W3CDTF">2019-07-08T21:28:00Z</dcterms:created>
  <dcterms:modified xsi:type="dcterms:W3CDTF">2021-10-18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kHXv9Ib"/&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